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1FFA" w:rsidRPr="000A1FFA" w:rsidRDefault="000A1FFA" w:rsidP="00E83DD2">
      <w:pPr>
        <w:suppressAutoHyphens/>
        <w:spacing w:after="24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 xml:space="preserve">Министерство </w:t>
      </w:r>
      <w:r w:rsidR="00F967BF">
        <w:rPr>
          <w:rFonts w:ascii="Times New Roman" w:eastAsia="SimSun" w:hAnsi="Times New Roman" w:cs="Times New Roman"/>
          <w:kern w:val="1"/>
          <w:sz w:val="28"/>
          <w:szCs w:val="28"/>
          <w:lang w:eastAsia="ar-SA"/>
        </w:rPr>
        <w:t>науки и высшего образования</w:t>
      </w:r>
      <w:r w:rsidRPr="000A1FFA">
        <w:rPr>
          <w:rFonts w:ascii="Times New Roman" w:eastAsia="SimSun" w:hAnsi="Times New Roman" w:cs="Times New Roman"/>
          <w:kern w:val="1"/>
          <w:sz w:val="28"/>
          <w:szCs w:val="28"/>
          <w:lang w:eastAsia="ar-SA"/>
        </w:rPr>
        <w:t xml:space="preserve"> Российской Федерации</w:t>
      </w:r>
    </w:p>
    <w:p w:rsidR="00E83DD2" w:rsidRDefault="000A1FFA" w:rsidP="00E83DD2">
      <w:pPr>
        <w:suppressAutoHyphens/>
        <w:spacing w:after="24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Федеральное государственное бюджетное образовательное учреждение</w:t>
      </w:r>
    </w:p>
    <w:p w:rsidR="000A1FFA" w:rsidRPr="000A1FFA" w:rsidRDefault="000A1FFA" w:rsidP="00E83DD2">
      <w:pPr>
        <w:suppressAutoHyphens/>
        <w:spacing w:after="24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высшего образования</w:t>
      </w:r>
    </w:p>
    <w:p w:rsidR="000A1FFA" w:rsidRPr="003F0858" w:rsidRDefault="000A1FFA" w:rsidP="001C7355">
      <w:pPr>
        <w:suppressAutoHyphens/>
        <w:spacing w:after="720" w:line="240" w:lineRule="auto"/>
        <w:jc w:val="center"/>
        <w:rPr>
          <w:rFonts w:ascii="Times New Roman" w:eastAsia="SimSun" w:hAnsi="Times New Roman" w:cs="Times New Roman"/>
          <w:b/>
          <w:kern w:val="1"/>
          <w:sz w:val="28"/>
          <w:szCs w:val="28"/>
          <w:lang w:eastAsia="ar-SA"/>
        </w:rPr>
      </w:pPr>
      <w:r w:rsidRPr="003F0858">
        <w:rPr>
          <w:rFonts w:ascii="Times New Roman" w:eastAsia="SimSun" w:hAnsi="Times New Roman" w:cs="Times New Roman"/>
          <w:b/>
          <w:kern w:val="1"/>
          <w:sz w:val="28"/>
          <w:szCs w:val="28"/>
          <w:lang w:eastAsia="ar-SA"/>
        </w:rPr>
        <w:t>ИРКУТСКИЙ НАЦИОНАЛЬНЫЙ ИССЛЕДОВАТЕЛЬСКИЙ</w:t>
      </w:r>
      <w:r w:rsidR="00E83DD2">
        <w:rPr>
          <w:rFonts w:ascii="Times New Roman" w:eastAsia="SimSun" w:hAnsi="Times New Roman" w:cs="Times New Roman"/>
          <w:b/>
          <w:kern w:val="1"/>
          <w:sz w:val="28"/>
          <w:szCs w:val="28"/>
          <w:lang w:eastAsia="ar-SA"/>
        </w:rPr>
        <w:br/>
      </w:r>
      <w:r w:rsidRPr="003F0858">
        <w:rPr>
          <w:rFonts w:ascii="Times New Roman" w:eastAsia="SimSun" w:hAnsi="Times New Roman" w:cs="Times New Roman"/>
          <w:b/>
          <w:kern w:val="1"/>
          <w:sz w:val="28"/>
          <w:szCs w:val="28"/>
          <w:lang w:eastAsia="ar-SA"/>
        </w:rPr>
        <w:t>ТЕХНИЧЕСКИЙ УНИВЕРСИТЕТ</w:t>
      </w:r>
    </w:p>
    <w:tbl>
      <w:tblPr>
        <w:tblStyle w:val="ab"/>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0"/>
      </w:tblGrid>
      <w:tr w:rsidR="004C58A3" w:rsidRPr="000A1FFA" w:rsidTr="004C58A3">
        <w:trPr>
          <w:jc w:val="center"/>
        </w:trPr>
        <w:tc>
          <w:tcPr>
            <w:tcW w:w="7540" w:type="dxa"/>
          </w:tcPr>
          <w:p w:rsidR="000A1FFA" w:rsidRPr="000A1FFA" w:rsidRDefault="004C58A3" w:rsidP="001C7355">
            <w:pPr>
              <w:autoSpaceDE w:val="0"/>
              <w:autoSpaceDN w:val="0"/>
              <w:adjustRightInd w:val="0"/>
              <w:jc w:val="center"/>
              <w:rPr>
                <w:color w:val="000000"/>
                <w:sz w:val="28"/>
                <w:szCs w:val="28"/>
              </w:rPr>
            </w:pPr>
            <w:r w:rsidRPr="004C58A3">
              <w:rPr>
                <w:color w:val="000000"/>
                <w:sz w:val="28"/>
                <w:szCs w:val="28"/>
              </w:rPr>
              <w:t>Институт информационных технологий и анализа данных</w:t>
            </w:r>
          </w:p>
        </w:tc>
      </w:tr>
    </w:tbl>
    <w:p w:rsidR="000A1FFA" w:rsidRPr="006E035F" w:rsidRDefault="000A1FFA" w:rsidP="001C7355">
      <w:pPr>
        <w:suppressAutoHyphens/>
        <w:spacing w:after="480" w:line="240" w:lineRule="auto"/>
        <w:jc w:val="center"/>
        <w:rPr>
          <w:rFonts w:ascii="Times New Roman" w:eastAsia="SimSun" w:hAnsi="Times New Roman" w:cs="Times New Roman"/>
          <w:kern w:val="1"/>
          <w:szCs w:val="28"/>
          <w:lang w:eastAsia="ar-SA"/>
        </w:rPr>
      </w:pPr>
      <w:r w:rsidRPr="006E035F">
        <w:rPr>
          <w:rFonts w:ascii="Times New Roman" w:eastAsia="SimSun" w:hAnsi="Times New Roman" w:cs="Times New Roman"/>
          <w:kern w:val="1"/>
          <w:szCs w:val="28"/>
          <w:lang w:eastAsia="ar-SA"/>
        </w:rPr>
        <w:t>наименование института</w:t>
      </w:r>
    </w:p>
    <w:p w:rsidR="000A1FFA" w:rsidRDefault="000A1FFA" w:rsidP="00E83DD2">
      <w:pPr>
        <w:suppressAutoHyphens/>
        <w:spacing w:after="120" w:line="240" w:lineRule="auto"/>
        <w:jc w:val="center"/>
        <w:rPr>
          <w:rFonts w:ascii="Times New Roman" w:eastAsia="SimSun" w:hAnsi="Times New Roman" w:cs="Times New Roman"/>
          <w:kern w:val="1"/>
          <w:sz w:val="28"/>
          <w:szCs w:val="28"/>
          <w:lang w:eastAsia="ar-SA"/>
        </w:rPr>
      </w:pPr>
    </w:p>
    <w:p w:rsidR="000E0642" w:rsidRPr="003F0858" w:rsidRDefault="000E0642" w:rsidP="00E83DD2">
      <w:pPr>
        <w:suppressAutoHyphens/>
        <w:spacing w:after="120" w:line="240" w:lineRule="auto"/>
        <w:jc w:val="center"/>
        <w:rPr>
          <w:rFonts w:ascii="Times New Roman" w:eastAsia="SimSun" w:hAnsi="Times New Roman" w:cs="Times New Roman"/>
          <w:kern w:val="1"/>
          <w:sz w:val="28"/>
          <w:szCs w:val="28"/>
          <w:lang w:eastAsia="ar-SA"/>
        </w:rPr>
      </w:pPr>
    </w:p>
    <w:tbl>
      <w:tblPr>
        <w:tblStyle w:val="ab"/>
        <w:tblW w:w="2693" w:type="dxa"/>
        <w:tblInd w:w="70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tblGrid>
      <w:tr w:rsidR="003F0858" w:rsidRPr="000A1FFA" w:rsidTr="00EC503D">
        <w:tc>
          <w:tcPr>
            <w:tcW w:w="2693" w:type="dxa"/>
            <w:tcBorders>
              <w:bottom w:val="single" w:sz="4" w:space="0" w:color="auto"/>
            </w:tcBorders>
          </w:tcPr>
          <w:p w:rsidR="003F0858" w:rsidRDefault="003F0858" w:rsidP="003F0858">
            <w:pPr>
              <w:suppressAutoHyphens/>
              <w:rPr>
                <w:rFonts w:eastAsia="SimSun"/>
                <w:kern w:val="1"/>
                <w:sz w:val="28"/>
                <w:szCs w:val="28"/>
                <w:lang w:eastAsia="ar-SA"/>
              </w:rPr>
            </w:pPr>
            <w:r w:rsidRPr="003F0858">
              <w:rPr>
                <w:rFonts w:eastAsia="SimSun"/>
                <w:kern w:val="1"/>
                <w:sz w:val="28"/>
                <w:szCs w:val="28"/>
                <w:lang w:eastAsia="ar-SA"/>
              </w:rPr>
              <w:t>Допускаю к защите</w:t>
            </w:r>
          </w:p>
          <w:p w:rsidR="003F0858" w:rsidRDefault="003F0858" w:rsidP="003F0858">
            <w:pPr>
              <w:suppressAutoHyphens/>
              <w:rPr>
                <w:rFonts w:eastAsia="SimSun"/>
                <w:kern w:val="1"/>
                <w:sz w:val="28"/>
                <w:szCs w:val="28"/>
                <w:lang w:eastAsia="ar-SA"/>
              </w:rPr>
            </w:pPr>
            <w:r w:rsidRPr="000A1FFA">
              <w:rPr>
                <w:rFonts w:eastAsia="SimSun"/>
                <w:kern w:val="1"/>
                <w:sz w:val="28"/>
                <w:szCs w:val="28"/>
                <w:lang w:eastAsia="ar-SA"/>
              </w:rPr>
              <w:t>Руководитель</w:t>
            </w:r>
            <w:r>
              <w:rPr>
                <w:rFonts w:eastAsia="SimSun"/>
                <w:kern w:val="1"/>
                <w:sz w:val="28"/>
                <w:szCs w:val="28"/>
                <w:lang w:eastAsia="ar-SA"/>
              </w:rPr>
              <w:t>:</w:t>
            </w:r>
          </w:p>
          <w:p w:rsidR="003F0858" w:rsidRPr="002735BD" w:rsidRDefault="00411DD3" w:rsidP="002735BD">
            <w:pPr>
              <w:suppressAutoHyphens/>
              <w:rPr>
                <w:rFonts w:eastAsia="SimSun"/>
                <w:kern w:val="1"/>
                <w:sz w:val="28"/>
                <w:szCs w:val="28"/>
                <w:lang w:eastAsia="ar-SA"/>
              </w:rPr>
            </w:pPr>
            <w:r>
              <w:rPr>
                <w:rFonts w:eastAsia="SimSun"/>
                <w:kern w:val="1"/>
                <w:sz w:val="28"/>
                <w:szCs w:val="28"/>
                <w:lang w:eastAsia="ar-SA"/>
              </w:rPr>
              <w:t>З.А.Бахвалова</w:t>
            </w:r>
          </w:p>
        </w:tc>
      </w:tr>
      <w:tr w:rsidR="003F0858" w:rsidRPr="000A1FFA" w:rsidTr="00EC503D">
        <w:tc>
          <w:tcPr>
            <w:tcW w:w="2693" w:type="dxa"/>
            <w:tcBorders>
              <w:top w:val="single" w:sz="4" w:space="0" w:color="auto"/>
            </w:tcBorders>
          </w:tcPr>
          <w:p w:rsidR="003F0858" w:rsidRPr="000A1FFA" w:rsidRDefault="003F0858" w:rsidP="001C7355">
            <w:pPr>
              <w:suppressAutoHyphens/>
              <w:jc w:val="center"/>
              <w:rPr>
                <w:rFonts w:eastAsia="SimSun"/>
                <w:kern w:val="1"/>
                <w:sz w:val="28"/>
                <w:szCs w:val="28"/>
                <w:vertAlign w:val="superscript"/>
                <w:lang w:eastAsia="ar-SA"/>
              </w:rPr>
            </w:pPr>
            <w:r w:rsidRPr="000A1FFA">
              <w:rPr>
                <w:rFonts w:eastAsia="SimSun"/>
                <w:kern w:val="1"/>
                <w:sz w:val="28"/>
                <w:szCs w:val="28"/>
                <w:vertAlign w:val="superscript"/>
                <w:lang w:eastAsia="ar-SA"/>
              </w:rPr>
              <w:t>И.О. Фамилия</w:t>
            </w:r>
          </w:p>
        </w:tc>
      </w:tr>
    </w:tbl>
    <w:p w:rsidR="000A1FFA" w:rsidRPr="006E035F" w:rsidRDefault="00DE3338" w:rsidP="00DA089B">
      <w:pPr>
        <w:suppressAutoHyphens/>
        <w:spacing w:after="360" w:line="240" w:lineRule="auto"/>
        <w:jc w:val="center"/>
        <w:rPr>
          <w:rFonts w:ascii="Times New Roman" w:eastAsia="SimSun" w:hAnsi="Times New Roman" w:cs="Times New Roman"/>
          <w:kern w:val="1"/>
          <w:szCs w:val="28"/>
          <w:lang w:eastAsia="ar-SA"/>
        </w:rPr>
      </w:pPr>
      <w:r w:rsidRPr="000461E0">
        <w:rPr>
          <w:rFonts w:ascii="Times New Roman" w:eastAsia="SimSun" w:hAnsi="Times New Roman" w:cs="Times New Roman"/>
          <w:kern w:val="1"/>
          <w:sz w:val="28"/>
          <w:szCs w:val="28"/>
          <w:u w:val="single"/>
          <w:lang w:eastAsia="ar-SA"/>
        </w:rPr>
        <w:t>Распознавание и регистрация идентификационных номеров полувагонов</w:t>
      </w:r>
      <w:r w:rsidRPr="00DE3338">
        <w:rPr>
          <w:rFonts w:ascii="Times New Roman" w:eastAsia="SimSun" w:hAnsi="Times New Roman" w:cs="Times New Roman"/>
          <w:kern w:val="1"/>
          <w:sz w:val="28"/>
          <w:szCs w:val="28"/>
          <w:u w:val="single"/>
          <w:lang w:eastAsia="ar-SA"/>
        </w:rPr>
        <w:t xml:space="preserve"> </w:t>
      </w:r>
      <w:r w:rsidR="000A1FFA" w:rsidRPr="006E035F">
        <w:rPr>
          <w:rFonts w:ascii="Times New Roman" w:eastAsia="SimSun" w:hAnsi="Times New Roman" w:cs="Times New Roman"/>
          <w:kern w:val="1"/>
          <w:szCs w:val="28"/>
          <w:lang w:eastAsia="ar-SA"/>
        </w:rPr>
        <w:t>наименование темы</w:t>
      </w:r>
    </w:p>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ПОЯСНИТЕЛЬНАЯ ЗАПИСКА</w:t>
      </w:r>
    </w:p>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F54704">
        <w:rPr>
          <w:rFonts w:ascii="Times New Roman" w:eastAsia="SimSun" w:hAnsi="Times New Roman" w:cs="Times New Roman"/>
          <w:kern w:val="1"/>
          <w:sz w:val="28"/>
          <w:szCs w:val="28"/>
          <w:lang w:eastAsia="ar-SA"/>
        </w:rPr>
        <w:t xml:space="preserve">к </w:t>
      </w:r>
      <w:r w:rsidR="00F47D90">
        <w:rPr>
          <w:rFonts w:ascii="Times New Roman" w:eastAsia="SimSun" w:hAnsi="Times New Roman" w:cs="Times New Roman"/>
          <w:kern w:val="1"/>
          <w:sz w:val="28"/>
          <w:szCs w:val="28"/>
          <w:lang w:eastAsia="ar-SA"/>
        </w:rPr>
        <w:t>курсовому проекту</w:t>
      </w:r>
      <w:r w:rsidR="002F0D95" w:rsidRPr="00F54704">
        <w:rPr>
          <w:rFonts w:ascii="Times New Roman" w:eastAsia="SimSun" w:hAnsi="Times New Roman" w:cs="Times New Roman"/>
          <w:kern w:val="1"/>
          <w:sz w:val="28"/>
          <w:szCs w:val="28"/>
          <w:lang w:eastAsia="ar-SA"/>
        </w:rPr>
        <w:t xml:space="preserve"> </w:t>
      </w:r>
      <w:r w:rsidRPr="00F54704">
        <w:rPr>
          <w:rFonts w:ascii="Times New Roman" w:eastAsia="SimSun" w:hAnsi="Times New Roman" w:cs="Times New Roman"/>
          <w:kern w:val="1"/>
          <w:sz w:val="28"/>
          <w:szCs w:val="28"/>
          <w:lang w:eastAsia="ar-SA"/>
        </w:rPr>
        <w:t xml:space="preserve">по </w:t>
      </w:r>
      <w:r w:rsidRPr="000A1FFA">
        <w:rPr>
          <w:rFonts w:ascii="Times New Roman" w:eastAsia="SimSun" w:hAnsi="Times New Roman" w:cs="Times New Roman"/>
          <w:kern w:val="1"/>
          <w:sz w:val="28"/>
          <w:szCs w:val="28"/>
          <w:lang w:eastAsia="ar-SA"/>
        </w:rPr>
        <w:t>дисциплине</w:t>
      </w: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67"/>
      </w:tblGrid>
      <w:tr w:rsidR="000A1FFA" w:rsidRPr="000A1FFA" w:rsidTr="003F0858">
        <w:trPr>
          <w:trHeight w:hRule="exact" w:val="397"/>
          <w:jc w:val="center"/>
        </w:trPr>
        <w:tc>
          <w:tcPr>
            <w:tcW w:w="5867" w:type="dxa"/>
            <w:tcBorders>
              <w:bottom w:val="single" w:sz="4" w:space="0" w:color="auto"/>
            </w:tcBorders>
            <w:vAlign w:val="bottom"/>
          </w:tcPr>
          <w:p w:rsidR="000A1FFA" w:rsidRPr="007E2D0D" w:rsidRDefault="00F47D90" w:rsidP="001C7355">
            <w:pPr>
              <w:suppressAutoHyphens/>
              <w:jc w:val="center"/>
              <w:rPr>
                <w:rFonts w:eastAsia="SimSun"/>
                <w:kern w:val="28"/>
                <w:sz w:val="28"/>
                <w:szCs w:val="28"/>
                <w:lang w:eastAsia="ar-SA"/>
              </w:rPr>
            </w:pPr>
            <w:r>
              <w:rPr>
                <w:color w:val="000000"/>
                <w:sz w:val="28"/>
                <w:szCs w:val="28"/>
              </w:rPr>
              <w:t>Объектно-ориентированное программирование</w:t>
            </w:r>
          </w:p>
        </w:tc>
      </w:tr>
    </w:tbl>
    <w:p w:rsidR="000A1FFA" w:rsidRDefault="000A1FFA" w:rsidP="003F0858">
      <w:pPr>
        <w:suppressAutoHyphens/>
        <w:spacing w:after="0" w:line="240" w:lineRule="auto"/>
        <w:jc w:val="center"/>
        <w:rPr>
          <w:rFonts w:ascii="Times New Roman" w:eastAsia="SimSun" w:hAnsi="Times New Roman" w:cs="Times New Roman"/>
          <w:kern w:val="1"/>
          <w:sz w:val="28"/>
          <w:szCs w:val="28"/>
          <w:lang w:eastAsia="ar-SA"/>
        </w:rPr>
      </w:pP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1"/>
      </w:tblGrid>
      <w:tr w:rsidR="003F0858" w:rsidRPr="000A1FFA" w:rsidTr="003F0858">
        <w:trPr>
          <w:trHeight w:hRule="exact" w:val="397"/>
          <w:jc w:val="center"/>
        </w:trPr>
        <w:tc>
          <w:tcPr>
            <w:tcW w:w="2371" w:type="dxa"/>
            <w:tcBorders>
              <w:bottom w:val="single" w:sz="4" w:space="0" w:color="auto"/>
            </w:tcBorders>
            <w:vAlign w:val="bottom"/>
          </w:tcPr>
          <w:p w:rsidR="003F0858" w:rsidRPr="003F0858" w:rsidRDefault="0094035C" w:rsidP="003F0858">
            <w:pPr>
              <w:jc w:val="center"/>
              <w:rPr>
                <w:sz w:val="28"/>
                <w:szCs w:val="28"/>
              </w:rPr>
            </w:pPr>
            <w:r>
              <w:rPr>
                <w:sz w:val="28"/>
                <w:szCs w:val="28"/>
              </w:rPr>
              <w:t>1.</w:t>
            </w:r>
            <w:r w:rsidR="00C23487">
              <w:rPr>
                <w:sz w:val="28"/>
                <w:szCs w:val="28"/>
              </w:rPr>
              <w:t>020</w:t>
            </w:r>
            <w:r w:rsidR="003F0858" w:rsidRPr="00C23487">
              <w:rPr>
                <w:sz w:val="28"/>
                <w:szCs w:val="28"/>
              </w:rPr>
              <w:t>.</w:t>
            </w:r>
            <w:r w:rsidR="003F0858" w:rsidRPr="0094035C">
              <w:rPr>
                <w:sz w:val="28"/>
                <w:szCs w:val="28"/>
              </w:rPr>
              <w:t>00.00 ПЗ</w:t>
            </w:r>
          </w:p>
          <w:p w:rsidR="003F0858" w:rsidRPr="007E2D0D" w:rsidRDefault="003F0858" w:rsidP="00DB7CBE">
            <w:pPr>
              <w:suppressAutoHyphens/>
              <w:jc w:val="center"/>
              <w:rPr>
                <w:rFonts w:eastAsia="SimSun"/>
                <w:kern w:val="28"/>
                <w:sz w:val="28"/>
                <w:szCs w:val="28"/>
                <w:lang w:eastAsia="ar-SA"/>
              </w:rPr>
            </w:pPr>
          </w:p>
        </w:tc>
      </w:tr>
      <w:tr w:rsidR="003F0858" w:rsidRPr="000A1FFA" w:rsidTr="003F0858">
        <w:trPr>
          <w:trHeight w:hRule="exact" w:val="397"/>
          <w:jc w:val="center"/>
        </w:trPr>
        <w:tc>
          <w:tcPr>
            <w:tcW w:w="2371" w:type="dxa"/>
            <w:tcBorders>
              <w:top w:val="single" w:sz="4" w:space="0" w:color="auto"/>
            </w:tcBorders>
          </w:tcPr>
          <w:p w:rsidR="003F0858" w:rsidRPr="003F0858" w:rsidRDefault="003F0858" w:rsidP="00DB7CBE">
            <w:pPr>
              <w:suppressAutoHyphens/>
              <w:jc w:val="center"/>
              <w:rPr>
                <w:rFonts w:eastAsia="SimSun"/>
                <w:kern w:val="1"/>
                <w:sz w:val="28"/>
                <w:szCs w:val="28"/>
                <w:vertAlign w:val="superscript"/>
                <w:lang w:eastAsia="ar-SA"/>
              </w:rPr>
            </w:pPr>
            <w:r w:rsidRPr="003F0858">
              <w:rPr>
                <w:rFonts w:eastAsia="SimSun"/>
                <w:kern w:val="1"/>
                <w:sz w:val="28"/>
                <w:szCs w:val="28"/>
                <w:vertAlign w:val="superscript"/>
                <w:lang w:eastAsia="ar-SA"/>
              </w:rPr>
              <w:t>обозначение документа</w:t>
            </w:r>
          </w:p>
        </w:tc>
      </w:tr>
    </w:tbl>
    <w:p w:rsidR="003F0858" w:rsidRPr="000A1FFA" w:rsidRDefault="003F0858" w:rsidP="001C7355">
      <w:pPr>
        <w:suppressAutoHyphens/>
        <w:spacing w:after="600" w:line="240" w:lineRule="auto"/>
        <w:jc w:val="center"/>
        <w:rPr>
          <w:rFonts w:ascii="Times New Roman" w:eastAsia="SimSun" w:hAnsi="Times New Roman" w:cs="Times New Roman"/>
          <w:kern w:val="1"/>
          <w:sz w:val="28"/>
          <w:szCs w:val="28"/>
          <w:lang w:eastAsia="ar-SA"/>
        </w:rPr>
      </w:pPr>
    </w:p>
    <w:tbl>
      <w:tblPr>
        <w:tblW w:w="9191" w:type="dxa"/>
        <w:tblLayout w:type="fixed"/>
        <w:tblLook w:val="0000" w:firstRow="0" w:lastRow="0" w:firstColumn="0" w:lastColumn="0" w:noHBand="0" w:noVBand="0"/>
      </w:tblPr>
      <w:tblGrid>
        <w:gridCol w:w="3402"/>
        <w:gridCol w:w="1814"/>
        <w:gridCol w:w="241"/>
        <w:gridCol w:w="1134"/>
        <w:gridCol w:w="284"/>
        <w:gridCol w:w="2316"/>
      </w:tblGrid>
      <w:tr w:rsidR="000A1FFA" w:rsidRPr="000A1FFA" w:rsidTr="001131F4">
        <w:trPr>
          <w:trHeight w:hRule="exact" w:val="340"/>
        </w:trPr>
        <w:tc>
          <w:tcPr>
            <w:tcW w:w="3402" w:type="dxa"/>
            <w:shd w:val="clear" w:color="auto" w:fill="auto"/>
          </w:tcPr>
          <w:p w:rsidR="000A1FFA" w:rsidRPr="000A1FFA" w:rsidRDefault="000A1FFA" w:rsidP="001C7355">
            <w:pPr>
              <w:suppressAutoHyphens/>
              <w:spacing w:after="0" w:line="240" w:lineRule="auto"/>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Выполнил студент группы</w:t>
            </w:r>
          </w:p>
        </w:tc>
        <w:tc>
          <w:tcPr>
            <w:tcW w:w="1814" w:type="dxa"/>
            <w:tcBorders>
              <w:bottom w:val="single" w:sz="4" w:space="0" w:color="000000"/>
            </w:tcBorders>
            <w:shd w:val="clear" w:color="auto" w:fill="auto"/>
          </w:tcPr>
          <w:p w:rsidR="000A1FFA" w:rsidRPr="00DC2950" w:rsidRDefault="000A1FFA" w:rsidP="00B82588">
            <w:pPr>
              <w:suppressAutoHyphens/>
              <w:spacing w:after="100" w:afterAutospacing="1" w:line="240" w:lineRule="auto"/>
              <w:jc w:val="center"/>
              <w:rPr>
                <w:rFonts w:ascii="Times New Roman" w:eastAsia="SimSun" w:hAnsi="Times New Roman" w:cs="Times New Roman"/>
                <w:kern w:val="1"/>
                <w:sz w:val="28"/>
                <w:szCs w:val="28"/>
                <w:lang w:val="en-US" w:eastAsia="ar-SA"/>
              </w:rPr>
            </w:pPr>
            <w:r w:rsidRPr="0094035C">
              <w:rPr>
                <w:rFonts w:ascii="Times New Roman" w:eastAsia="SimSun" w:hAnsi="Times New Roman" w:cs="Times New Roman"/>
                <w:kern w:val="1"/>
                <w:sz w:val="28"/>
                <w:szCs w:val="28"/>
                <w:lang w:eastAsia="ar-SA"/>
              </w:rPr>
              <w:t>ИС</w:t>
            </w:r>
            <w:r w:rsidR="0094035C">
              <w:rPr>
                <w:rFonts w:ascii="Times New Roman" w:eastAsia="SimSun" w:hAnsi="Times New Roman" w:cs="Times New Roman"/>
                <w:kern w:val="1"/>
                <w:sz w:val="28"/>
                <w:szCs w:val="28"/>
                <w:lang w:eastAsia="ar-SA"/>
              </w:rPr>
              <w:t>Мб</w:t>
            </w:r>
            <w:r w:rsidR="00FC1674" w:rsidRPr="0094035C">
              <w:rPr>
                <w:rFonts w:ascii="Times New Roman" w:eastAsia="SimSun" w:hAnsi="Times New Roman" w:cs="Times New Roman"/>
                <w:kern w:val="1"/>
                <w:sz w:val="28"/>
                <w:szCs w:val="28"/>
                <w:lang w:eastAsia="ar-SA"/>
              </w:rPr>
              <w:t xml:space="preserve"> 1</w:t>
            </w:r>
            <w:r w:rsidR="00FC1674" w:rsidRPr="0094035C">
              <w:rPr>
                <w:rFonts w:ascii="Times New Roman" w:eastAsia="SimSun" w:hAnsi="Times New Roman" w:cs="Times New Roman"/>
                <w:kern w:val="1"/>
                <w:sz w:val="28"/>
                <w:szCs w:val="28"/>
                <w:lang w:val="en-US" w:eastAsia="ar-SA"/>
              </w:rPr>
              <w:t>9</w:t>
            </w:r>
            <w:r w:rsidRPr="0094035C">
              <w:rPr>
                <w:rFonts w:ascii="Times New Roman" w:eastAsia="SimSun" w:hAnsi="Times New Roman" w:cs="Times New Roman"/>
                <w:kern w:val="1"/>
                <w:sz w:val="28"/>
                <w:szCs w:val="28"/>
                <w:lang w:eastAsia="ar-SA"/>
              </w:rPr>
              <w:t>-1</w:t>
            </w:r>
          </w:p>
        </w:tc>
        <w:tc>
          <w:tcPr>
            <w:tcW w:w="241"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134" w:type="dxa"/>
            <w:tcBorders>
              <w:bottom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8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316" w:type="dxa"/>
            <w:tcBorders>
              <w:bottom w:val="single" w:sz="4" w:space="0" w:color="000000"/>
            </w:tcBorders>
            <w:shd w:val="clear" w:color="auto" w:fill="auto"/>
          </w:tcPr>
          <w:p w:rsidR="000A1FFA" w:rsidRPr="000A1FFA" w:rsidRDefault="0094035C" w:rsidP="001C7355">
            <w:pPr>
              <w:suppressAutoHyphens/>
              <w:spacing w:after="0" w:line="240" w:lineRule="auto"/>
              <w:jc w:val="center"/>
              <w:rPr>
                <w:rFonts w:ascii="Times New Roman" w:eastAsia="SimSun" w:hAnsi="Times New Roman" w:cs="Times New Roman"/>
                <w:kern w:val="1"/>
                <w:sz w:val="28"/>
                <w:szCs w:val="28"/>
                <w:lang w:eastAsia="ar-SA"/>
              </w:rPr>
            </w:pPr>
            <w:r>
              <w:rPr>
                <w:rFonts w:ascii="Times New Roman" w:eastAsia="SimSun" w:hAnsi="Times New Roman" w:cs="Times New Roman"/>
                <w:kern w:val="1"/>
                <w:sz w:val="28"/>
                <w:szCs w:val="28"/>
                <w:lang w:eastAsia="ar-SA"/>
              </w:rPr>
              <w:t>Солопов Д.Д.</w:t>
            </w:r>
          </w:p>
        </w:tc>
      </w:tr>
      <w:tr w:rsidR="000A1FFA" w:rsidRPr="000A1FFA" w:rsidTr="001131F4">
        <w:trPr>
          <w:trHeight w:hRule="exact" w:val="340"/>
        </w:trPr>
        <w:tc>
          <w:tcPr>
            <w:tcW w:w="3402" w:type="dxa"/>
            <w:shd w:val="clear" w:color="auto" w:fill="auto"/>
          </w:tcPr>
          <w:p w:rsidR="000A1FFA" w:rsidRPr="000A1FFA" w:rsidRDefault="000A1FFA" w:rsidP="001C7355">
            <w:pPr>
              <w:suppressAutoHyphens/>
              <w:spacing w:after="0" w:line="240" w:lineRule="auto"/>
              <w:rPr>
                <w:rFonts w:ascii="Times New Roman" w:eastAsia="SimSun" w:hAnsi="Times New Roman" w:cs="Times New Roman"/>
                <w:kern w:val="1"/>
                <w:sz w:val="28"/>
                <w:szCs w:val="28"/>
                <w:lang w:eastAsia="ar-SA"/>
              </w:rPr>
            </w:pPr>
          </w:p>
        </w:tc>
        <w:tc>
          <w:tcPr>
            <w:tcW w:w="1814"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шифр группы</w:t>
            </w:r>
          </w:p>
        </w:tc>
        <w:tc>
          <w:tcPr>
            <w:tcW w:w="241"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134"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подпись</w:t>
            </w:r>
          </w:p>
        </w:tc>
        <w:tc>
          <w:tcPr>
            <w:tcW w:w="28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316"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Фамилия И.О</w:t>
            </w:r>
          </w:p>
        </w:tc>
      </w:tr>
      <w:tr w:rsidR="000A1FFA" w:rsidRPr="002735BD" w:rsidTr="001131F4">
        <w:trPr>
          <w:trHeight w:hRule="exact" w:val="340"/>
        </w:trPr>
        <w:tc>
          <w:tcPr>
            <w:tcW w:w="3402" w:type="dxa"/>
            <w:shd w:val="clear" w:color="auto" w:fill="auto"/>
          </w:tcPr>
          <w:p w:rsidR="000A1FFA" w:rsidRPr="000A1FFA" w:rsidRDefault="000A1FFA" w:rsidP="001C7355">
            <w:pPr>
              <w:suppressAutoHyphens/>
              <w:spacing w:after="0" w:line="240" w:lineRule="auto"/>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Нормоконтроль</w:t>
            </w:r>
          </w:p>
        </w:tc>
        <w:tc>
          <w:tcPr>
            <w:tcW w:w="181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41"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134" w:type="dxa"/>
            <w:tcBorders>
              <w:bottom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8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316" w:type="dxa"/>
            <w:tcBorders>
              <w:bottom w:val="single" w:sz="4" w:space="0" w:color="000000"/>
            </w:tcBorders>
            <w:shd w:val="clear" w:color="auto" w:fill="auto"/>
          </w:tcPr>
          <w:p w:rsidR="000A1FFA" w:rsidRPr="00CC3A70" w:rsidRDefault="00411DD3" w:rsidP="002735BD">
            <w:pPr>
              <w:suppressAutoHyphens/>
              <w:spacing w:after="0" w:line="240" w:lineRule="auto"/>
              <w:jc w:val="center"/>
              <w:rPr>
                <w:rFonts w:ascii="Times New Roman" w:eastAsia="SimSun" w:hAnsi="Times New Roman" w:cs="Times New Roman"/>
                <w:kern w:val="1"/>
                <w:sz w:val="28"/>
                <w:szCs w:val="28"/>
                <w:lang w:eastAsia="ar-SA"/>
              </w:rPr>
            </w:pPr>
            <w:r>
              <w:rPr>
                <w:rFonts w:ascii="Times New Roman" w:eastAsia="SimSun" w:hAnsi="Times New Roman" w:cs="Times New Roman"/>
                <w:kern w:val="1"/>
                <w:sz w:val="28"/>
                <w:szCs w:val="28"/>
                <w:lang w:eastAsia="ar-SA"/>
              </w:rPr>
              <w:t>Бахвалова З.А.</w:t>
            </w:r>
          </w:p>
        </w:tc>
      </w:tr>
      <w:tr w:rsidR="000A1FFA" w:rsidRPr="000A1FFA" w:rsidTr="001131F4">
        <w:trPr>
          <w:trHeight w:hRule="exact" w:val="340"/>
        </w:trPr>
        <w:tc>
          <w:tcPr>
            <w:tcW w:w="3402"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81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41"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134"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подпись</w:t>
            </w:r>
          </w:p>
        </w:tc>
        <w:tc>
          <w:tcPr>
            <w:tcW w:w="28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316"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Фамилия И.О</w:t>
            </w:r>
          </w:p>
        </w:tc>
      </w:tr>
    </w:tbl>
    <w:tbl>
      <w:tblPr>
        <w:tblStyle w:val="ab"/>
        <w:tblW w:w="0" w:type="auto"/>
        <w:tblLook w:val="04A0" w:firstRow="1" w:lastRow="0" w:firstColumn="1" w:lastColumn="0" w:noHBand="0" w:noVBand="1"/>
      </w:tblPr>
      <w:tblGrid>
        <w:gridCol w:w="5920"/>
        <w:gridCol w:w="2977"/>
      </w:tblGrid>
      <w:tr w:rsidR="000A1FFA" w:rsidRPr="000A1FFA" w:rsidTr="00F54704">
        <w:tc>
          <w:tcPr>
            <w:tcW w:w="5920" w:type="dxa"/>
            <w:tcBorders>
              <w:top w:val="nil"/>
              <w:left w:val="nil"/>
              <w:bottom w:val="nil"/>
              <w:right w:val="nil"/>
            </w:tcBorders>
          </w:tcPr>
          <w:p w:rsidR="000A1FFA" w:rsidRPr="000A1FFA" w:rsidRDefault="0028129C" w:rsidP="00F54704">
            <w:pPr>
              <w:suppressAutoHyphens/>
              <w:rPr>
                <w:rFonts w:eastAsia="SimSun"/>
                <w:kern w:val="1"/>
                <w:sz w:val="28"/>
                <w:szCs w:val="28"/>
                <w:lang w:eastAsia="ar-SA"/>
              </w:rPr>
            </w:pPr>
            <w:r w:rsidRPr="00F54704">
              <w:rPr>
                <w:rFonts w:eastAsia="SimSun"/>
                <w:kern w:val="1"/>
                <w:sz w:val="28"/>
                <w:szCs w:val="28"/>
                <w:lang w:eastAsia="ar-SA"/>
              </w:rPr>
              <w:t>Курсов</w:t>
            </w:r>
            <w:r w:rsidR="002F0D95" w:rsidRPr="00F54704">
              <w:rPr>
                <w:rFonts w:eastAsia="SimSun"/>
                <w:kern w:val="1"/>
                <w:sz w:val="28"/>
                <w:szCs w:val="28"/>
                <w:lang w:eastAsia="ar-SA"/>
              </w:rPr>
              <w:t>ая</w:t>
            </w:r>
            <w:r w:rsidRPr="00F54704">
              <w:rPr>
                <w:rFonts w:eastAsia="SimSun"/>
                <w:kern w:val="1"/>
                <w:sz w:val="28"/>
                <w:szCs w:val="28"/>
                <w:lang w:eastAsia="ar-SA"/>
              </w:rPr>
              <w:t xml:space="preserve"> </w:t>
            </w:r>
            <w:r w:rsidR="002F0D95" w:rsidRPr="00F54704">
              <w:rPr>
                <w:rFonts w:eastAsia="SimSun"/>
                <w:kern w:val="1"/>
                <w:sz w:val="28"/>
                <w:szCs w:val="28"/>
                <w:lang w:eastAsia="ar-SA"/>
              </w:rPr>
              <w:t>работа</w:t>
            </w:r>
            <w:r w:rsidR="000A1FFA" w:rsidRPr="000A1FFA">
              <w:rPr>
                <w:rFonts w:eastAsia="SimSun"/>
                <w:kern w:val="1"/>
                <w:sz w:val="28"/>
                <w:szCs w:val="28"/>
                <w:lang w:eastAsia="ar-SA"/>
              </w:rPr>
              <w:t xml:space="preserve"> защищена с оценкой</w:t>
            </w:r>
          </w:p>
        </w:tc>
        <w:tc>
          <w:tcPr>
            <w:tcW w:w="2977" w:type="dxa"/>
            <w:tcBorders>
              <w:top w:val="nil"/>
              <w:left w:val="nil"/>
              <w:bottom w:val="single" w:sz="4" w:space="0" w:color="auto"/>
              <w:right w:val="nil"/>
            </w:tcBorders>
          </w:tcPr>
          <w:p w:rsidR="000A1FFA" w:rsidRPr="000A1FFA" w:rsidRDefault="000A1FFA" w:rsidP="001C7355">
            <w:pPr>
              <w:suppressAutoHyphens/>
              <w:jc w:val="center"/>
              <w:rPr>
                <w:rFonts w:eastAsia="SimSun"/>
                <w:kern w:val="1"/>
                <w:sz w:val="28"/>
                <w:szCs w:val="28"/>
                <w:lang w:eastAsia="ar-SA"/>
              </w:rPr>
            </w:pPr>
          </w:p>
        </w:tc>
      </w:tr>
    </w:tbl>
    <w:p w:rsidR="007E2D0D" w:rsidRDefault="000A1FFA" w:rsidP="000461E0">
      <w:pPr>
        <w:suppressAutoHyphens/>
        <w:spacing w:before="2400"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 xml:space="preserve">Иркутск </w:t>
      </w:r>
      <w:r w:rsidRPr="000A1FFA">
        <w:rPr>
          <w:rFonts w:ascii="Times New Roman" w:eastAsia="SimSun" w:hAnsi="Times New Roman" w:cs="Times New Roman"/>
          <w:kern w:val="1"/>
          <w:sz w:val="28"/>
          <w:szCs w:val="28"/>
          <w:lang w:eastAsia="ar-SA"/>
        </w:rPr>
        <w:fldChar w:fldCharType="begin"/>
      </w:r>
      <w:r w:rsidRPr="000A1FFA">
        <w:rPr>
          <w:rFonts w:ascii="Times New Roman" w:eastAsia="SimSun" w:hAnsi="Times New Roman" w:cs="Times New Roman"/>
          <w:kern w:val="1"/>
          <w:sz w:val="28"/>
          <w:szCs w:val="28"/>
          <w:lang w:eastAsia="ar-SA"/>
        </w:rPr>
        <w:instrText xml:space="preserve"> DATE  \@ "yyyy 'г.'" </w:instrText>
      </w:r>
      <w:r w:rsidRPr="000A1FFA">
        <w:rPr>
          <w:rFonts w:ascii="Times New Roman" w:eastAsia="SimSun" w:hAnsi="Times New Roman" w:cs="Times New Roman"/>
          <w:kern w:val="1"/>
          <w:sz w:val="28"/>
          <w:szCs w:val="28"/>
          <w:lang w:eastAsia="ar-SA"/>
        </w:rPr>
        <w:fldChar w:fldCharType="separate"/>
      </w:r>
      <w:r w:rsidR="00F56E98">
        <w:rPr>
          <w:rFonts w:ascii="Times New Roman" w:eastAsia="SimSun" w:hAnsi="Times New Roman" w:cs="Times New Roman"/>
          <w:noProof/>
          <w:kern w:val="1"/>
          <w:sz w:val="28"/>
          <w:szCs w:val="28"/>
          <w:lang w:eastAsia="ar-SA"/>
        </w:rPr>
        <w:t>2021 г.</w:t>
      </w:r>
      <w:r w:rsidRPr="000A1FFA">
        <w:rPr>
          <w:rFonts w:ascii="Times New Roman" w:eastAsia="SimSun" w:hAnsi="Times New Roman" w:cs="Times New Roman"/>
          <w:kern w:val="1"/>
          <w:sz w:val="28"/>
          <w:szCs w:val="28"/>
          <w:lang w:eastAsia="ar-SA"/>
        </w:rPr>
        <w:fldChar w:fldCharType="end"/>
      </w:r>
      <w:r w:rsidR="007E2D0D">
        <w:rPr>
          <w:rFonts w:ascii="Times New Roman" w:eastAsia="SimSun" w:hAnsi="Times New Roman" w:cs="Times New Roman"/>
          <w:kern w:val="1"/>
          <w:sz w:val="28"/>
          <w:szCs w:val="28"/>
          <w:lang w:eastAsia="ar-SA"/>
        </w:rPr>
        <w:br w:type="page"/>
      </w:r>
    </w:p>
    <w:p w:rsidR="00150E5A" w:rsidRDefault="00150E5A" w:rsidP="00E83DD2">
      <w:pPr>
        <w:autoSpaceDE w:val="0"/>
        <w:autoSpaceDN w:val="0"/>
        <w:adjustRightInd w:val="0"/>
        <w:spacing w:after="240" w:line="240" w:lineRule="auto"/>
        <w:jc w:val="center"/>
        <w:rPr>
          <w:rFonts w:ascii="Times New Roman" w:eastAsia="Times New Roman" w:hAnsi="Times New Roman" w:cs="Times New Roman"/>
          <w:b/>
          <w:color w:val="000000"/>
          <w:sz w:val="28"/>
          <w:szCs w:val="28"/>
          <w:lang w:eastAsia="ru-RU"/>
        </w:rPr>
      </w:pPr>
      <w:r w:rsidRPr="00150E5A">
        <w:rPr>
          <w:rFonts w:ascii="Times New Roman" w:eastAsia="Times New Roman" w:hAnsi="Times New Roman" w:cs="Times New Roman"/>
          <w:b/>
          <w:color w:val="000000"/>
          <w:sz w:val="28"/>
          <w:szCs w:val="28"/>
          <w:lang w:eastAsia="ru-RU"/>
        </w:rPr>
        <w:lastRenderedPageBreak/>
        <w:t>Министерство науки и высшего образования Российской Федерации</w:t>
      </w:r>
    </w:p>
    <w:p w:rsidR="007E2D0D" w:rsidRPr="00E83DD2" w:rsidRDefault="007E2D0D" w:rsidP="00E83DD2">
      <w:pPr>
        <w:autoSpaceDE w:val="0"/>
        <w:autoSpaceDN w:val="0"/>
        <w:adjustRightInd w:val="0"/>
        <w:spacing w:after="240" w:line="240" w:lineRule="auto"/>
        <w:jc w:val="center"/>
        <w:rPr>
          <w:rFonts w:ascii="Times New Roman" w:eastAsia="Times New Roman" w:hAnsi="Times New Roman" w:cs="Times New Roman"/>
          <w:b/>
          <w:color w:val="000000"/>
          <w:sz w:val="28"/>
          <w:szCs w:val="28"/>
          <w:lang w:eastAsia="ru-RU"/>
        </w:rPr>
      </w:pPr>
      <w:r w:rsidRPr="00E83DD2">
        <w:rPr>
          <w:rFonts w:ascii="Times New Roman" w:eastAsia="Times New Roman" w:hAnsi="Times New Roman" w:cs="Times New Roman"/>
          <w:b/>
          <w:color w:val="000000"/>
          <w:sz w:val="28"/>
          <w:szCs w:val="28"/>
          <w:lang w:eastAsia="ru-RU"/>
        </w:rPr>
        <w:t>Федеральное государственное бюджетное образовательное учреждение</w:t>
      </w:r>
    </w:p>
    <w:p w:rsidR="007E2D0D" w:rsidRPr="00E83DD2" w:rsidRDefault="007E2D0D" w:rsidP="007E2D0D">
      <w:pPr>
        <w:autoSpaceDE w:val="0"/>
        <w:autoSpaceDN w:val="0"/>
        <w:adjustRightInd w:val="0"/>
        <w:spacing w:after="240" w:line="240" w:lineRule="auto"/>
        <w:jc w:val="center"/>
        <w:rPr>
          <w:rFonts w:ascii="Times New Roman" w:eastAsia="Times New Roman" w:hAnsi="Times New Roman" w:cs="Times New Roman"/>
          <w:b/>
          <w:color w:val="000000"/>
          <w:sz w:val="28"/>
          <w:szCs w:val="28"/>
          <w:lang w:eastAsia="ru-RU"/>
        </w:rPr>
      </w:pPr>
      <w:r w:rsidRPr="00E83DD2">
        <w:rPr>
          <w:rFonts w:ascii="Times New Roman" w:eastAsia="Times New Roman" w:hAnsi="Times New Roman" w:cs="Times New Roman"/>
          <w:b/>
          <w:color w:val="000000"/>
          <w:sz w:val="28"/>
          <w:szCs w:val="28"/>
          <w:lang w:eastAsia="ru-RU"/>
        </w:rPr>
        <w:t>высшего образования</w:t>
      </w:r>
    </w:p>
    <w:p w:rsidR="007E2D0D" w:rsidRPr="00E83DD2" w:rsidRDefault="007E2D0D" w:rsidP="00E83DD2">
      <w:pPr>
        <w:autoSpaceDE w:val="0"/>
        <w:autoSpaceDN w:val="0"/>
        <w:adjustRightInd w:val="0"/>
        <w:spacing w:after="840" w:line="240" w:lineRule="auto"/>
        <w:jc w:val="center"/>
        <w:rPr>
          <w:rFonts w:ascii="Times New Roman" w:eastAsia="Times New Roman" w:hAnsi="Times New Roman" w:cs="Times New Roman"/>
          <w:b/>
          <w:color w:val="000000"/>
          <w:sz w:val="28"/>
          <w:szCs w:val="28"/>
          <w:lang w:eastAsia="ru-RU"/>
        </w:rPr>
      </w:pPr>
      <w:r w:rsidRPr="00E83DD2">
        <w:rPr>
          <w:rFonts w:ascii="Times New Roman" w:eastAsia="Times New Roman" w:hAnsi="Times New Roman" w:cs="Times New Roman"/>
          <w:b/>
          <w:color w:val="000000"/>
          <w:sz w:val="28"/>
          <w:szCs w:val="28"/>
          <w:lang w:eastAsia="ru-RU"/>
        </w:rPr>
        <w:t>ИРКУТСКИЙ НАЦИОНАЛЬНЫЙ ИССЛЕДОВАТЕЛЬСКИЙ ТЕХНИЧЕСКИЙ УНИВЕРСИТЕТ</w:t>
      </w:r>
    </w:p>
    <w:p w:rsidR="007E2D0D" w:rsidRPr="00E83DD2" w:rsidRDefault="007E2D0D" w:rsidP="00E83DD2">
      <w:pPr>
        <w:autoSpaceDE w:val="0"/>
        <w:autoSpaceDN w:val="0"/>
        <w:adjustRightInd w:val="0"/>
        <w:spacing w:after="240" w:line="240" w:lineRule="auto"/>
        <w:jc w:val="center"/>
        <w:rPr>
          <w:rFonts w:ascii="Times New Roman" w:eastAsia="Times New Roman" w:hAnsi="Times New Roman" w:cs="Times New Roman"/>
          <w:b/>
          <w:sz w:val="28"/>
          <w:szCs w:val="28"/>
          <w:lang w:eastAsia="ru-RU"/>
        </w:rPr>
      </w:pPr>
      <w:r w:rsidRPr="00E83DD2">
        <w:rPr>
          <w:rFonts w:ascii="Times New Roman" w:eastAsia="Times New Roman" w:hAnsi="Times New Roman" w:cs="Times New Roman"/>
          <w:b/>
          <w:sz w:val="28"/>
          <w:szCs w:val="28"/>
          <w:lang w:eastAsia="ru-RU"/>
        </w:rPr>
        <w:t>ЗАДАНИЕ</w:t>
      </w:r>
    </w:p>
    <w:p w:rsidR="007E2D0D" w:rsidRPr="00E83DD2" w:rsidRDefault="007E2D0D" w:rsidP="00206F79">
      <w:pPr>
        <w:autoSpaceDE w:val="0"/>
        <w:autoSpaceDN w:val="0"/>
        <w:adjustRightInd w:val="0"/>
        <w:spacing w:after="240" w:line="240" w:lineRule="auto"/>
        <w:jc w:val="center"/>
        <w:rPr>
          <w:rFonts w:ascii="Times New Roman" w:eastAsia="Times New Roman" w:hAnsi="Times New Roman" w:cs="Times New Roman"/>
          <w:b/>
          <w:sz w:val="28"/>
          <w:szCs w:val="28"/>
          <w:lang w:eastAsia="ru-RU"/>
        </w:rPr>
      </w:pPr>
      <w:r w:rsidRPr="00E83DD2">
        <w:rPr>
          <w:rFonts w:ascii="Times New Roman" w:eastAsia="Times New Roman" w:hAnsi="Times New Roman" w:cs="Times New Roman"/>
          <w:b/>
          <w:sz w:val="28"/>
          <w:szCs w:val="28"/>
          <w:lang w:eastAsia="ru-RU"/>
        </w:rPr>
        <w:t xml:space="preserve">НА </w:t>
      </w:r>
      <w:r w:rsidR="00F47D90">
        <w:rPr>
          <w:rFonts w:ascii="Times New Roman" w:eastAsia="Times New Roman" w:hAnsi="Times New Roman" w:cs="Times New Roman"/>
          <w:b/>
          <w:sz w:val="28"/>
          <w:szCs w:val="28"/>
          <w:lang w:eastAsia="ru-RU"/>
        </w:rPr>
        <w:t>КУРСОВОЙ ПРОЕКТ</w:t>
      </w:r>
    </w:p>
    <w:tbl>
      <w:tblPr>
        <w:tblW w:w="5000" w:type="pct"/>
        <w:tblLook w:val="0000" w:firstRow="0" w:lastRow="0" w:firstColumn="0" w:lastColumn="0" w:noHBand="0" w:noVBand="0"/>
      </w:tblPr>
      <w:tblGrid>
        <w:gridCol w:w="2028"/>
        <w:gridCol w:w="727"/>
        <w:gridCol w:w="6703"/>
        <w:gridCol w:w="396"/>
      </w:tblGrid>
      <w:tr w:rsidR="007E2D0D" w:rsidRPr="000A1FFA" w:rsidTr="001131F4">
        <w:trPr>
          <w:gridAfter w:val="1"/>
          <w:wAfter w:w="201" w:type="pct"/>
          <w:trHeight w:val="130"/>
        </w:trPr>
        <w:tc>
          <w:tcPr>
            <w:tcW w:w="1029" w:type="pct"/>
            <w:vAlign w:val="bottom"/>
          </w:tcPr>
          <w:p w:rsidR="007E2D0D" w:rsidRPr="00206F79" w:rsidRDefault="007E2D0D" w:rsidP="00DB7CBE">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По курсу</w:t>
            </w:r>
          </w:p>
        </w:tc>
        <w:tc>
          <w:tcPr>
            <w:tcW w:w="3770" w:type="pct"/>
            <w:gridSpan w:val="2"/>
            <w:tcBorders>
              <w:bottom w:val="single" w:sz="4" w:space="0" w:color="auto"/>
            </w:tcBorders>
            <w:vAlign w:val="bottom"/>
          </w:tcPr>
          <w:p w:rsidR="007E2D0D" w:rsidRPr="000A1FFA" w:rsidRDefault="00F47D90" w:rsidP="00DB7CBE">
            <w:pPr>
              <w:tabs>
                <w:tab w:val="left" w:pos="2052"/>
              </w:tabs>
              <w:autoSpaceDE w:val="0"/>
              <w:autoSpaceDN w:val="0"/>
              <w:adjustRightInd w:val="0"/>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Объектно-ориентированное программирование</w:t>
            </w:r>
          </w:p>
        </w:tc>
      </w:tr>
      <w:tr w:rsidR="007E2D0D" w:rsidRPr="000A1FFA" w:rsidTr="001131F4">
        <w:trPr>
          <w:gridAfter w:val="1"/>
          <w:wAfter w:w="201" w:type="pct"/>
          <w:trHeight w:val="130"/>
        </w:trPr>
        <w:tc>
          <w:tcPr>
            <w:tcW w:w="1029" w:type="pct"/>
            <w:vAlign w:val="bottom"/>
          </w:tcPr>
          <w:p w:rsidR="007E2D0D" w:rsidRPr="00206F79" w:rsidRDefault="007E2D0D" w:rsidP="00DB7CBE">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Студенту</w:t>
            </w:r>
          </w:p>
        </w:tc>
        <w:tc>
          <w:tcPr>
            <w:tcW w:w="3770" w:type="pct"/>
            <w:gridSpan w:val="2"/>
            <w:tcBorders>
              <w:top w:val="single" w:sz="4" w:space="0" w:color="auto"/>
              <w:bottom w:val="single" w:sz="4" w:space="0" w:color="auto"/>
            </w:tcBorders>
            <w:vAlign w:val="bottom"/>
          </w:tcPr>
          <w:p w:rsidR="007E2D0D" w:rsidRPr="000A1FFA" w:rsidRDefault="0094035C" w:rsidP="00206F79">
            <w:pPr>
              <w:autoSpaceDE w:val="0"/>
              <w:autoSpaceDN w:val="0"/>
              <w:adjustRightInd w:val="0"/>
              <w:spacing w:before="120"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Солопову Даниилу Дмитриевичу</w:t>
            </w:r>
          </w:p>
        </w:tc>
      </w:tr>
      <w:tr w:rsidR="007E2D0D" w:rsidRPr="000A1FFA" w:rsidTr="001131F4">
        <w:trPr>
          <w:gridAfter w:val="1"/>
          <w:wAfter w:w="201" w:type="pct"/>
          <w:trHeight w:val="81"/>
        </w:trPr>
        <w:tc>
          <w:tcPr>
            <w:tcW w:w="1029" w:type="pct"/>
            <w:vAlign w:val="bottom"/>
          </w:tcPr>
          <w:p w:rsidR="007E2D0D" w:rsidRPr="00206F79" w:rsidRDefault="007E2D0D" w:rsidP="00DB7CBE">
            <w:pPr>
              <w:autoSpaceDE w:val="0"/>
              <w:autoSpaceDN w:val="0"/>
              <w:adjustRightInd w:val="0"/>
              <w:spacing w:after="0" w:line="240" w:lineRule="auto"/>
              <w:rPr>
                <w:rFonts w:ascii="Times New Roman" w:eastAsia="Times New Roman" w:hAnsi="Times New Roman" w:cs="Times New Roman"/>
                <w:color w:val="000000"/>
                <w:sz w:val="18"/>
                <w:szCs w:val="18"/>
                <w:lang w:eastAsia="ru-RU"/>
              </w:rPr>
            </w:pPr>
          </w:p>
        </w:tc>
        <w:tc>
          <w:tcPr>
            <w:tcW w:w="3770" w:type="pct"/>
            <w:gridSpan w:val="2"/>
            <w:tcBorders>
              <w:top w:val="single" w:sz="4" w:space="0" w:color="auto"/>
            </w:tcBorders>
            <w:vAlign w:val="bottom"/>
          </w:tcPr>
          <w:p w:rsidR="007E2D0D" w:rsidRPr="00DC2314" w:rsidRDefault="007E2D0D" w:rsidP="00DC2314">
            <w:pPr>
              <w:autoSpaceDE w:val="0"/>
              <w:autoSpaceDN w:val="0"/>
              <w:adjustRightInd w:val="0"/>
              <w:spacing w:after="120" w:line="240" w:lineRule="auto"/>
              <w:jc w:val="center"/>
              <w:rPr>
                <w:rFonts w:ascii="Times New Roman" w:eastAsia="Times New Roman" w:hAnsi="Times New Roman" w:cs="Times New Roman"/>
                <w:color w:val="000000"/>
                <w:sz w:val="28"/>
                <w:szCs w:val="28"/>
                <w:vertAlign w:val="superscript"/>
                <w:lang w:eastAsia="ru-RU"/>
              </w:rPr>
            </w:pPr>
            <w:r w:rsidRPr="00DC2314">
              <w:rPr>
                <w:rFonts w:ascii="Times New Roman" w:eastAsia="Times New Roman" w:hAnsi="Times New Roman" w:cs="Times New Roman"/>
                <w:color w:val="000000"/>
                <w:sz w:val="28"/>
                <w:szCs w:val="28"/>
                <w:vertAlign w:val="superscript"/>
                <w:lang w:eastAsia="ru-RU"/>
              </w:rPr>
              <w:t>(фамилия, инициалы)</w:t>
            </w:r>
          </w:p>
        </w:tc>
      </w:tr>
      <w:tr w:rsidR="007E2D0D" w:rsidRPr="000A1FFA" w:rsidTr="001131F4">
        <w:trPr>
          <w:trHeight w:val="130"/>
        </w:trPr>
        <w:tc>
          <w:tcPr>
            <w:tcW w:w="1029" w:type="pct"/>
            <w:vAlign w:val="bottom"/>
          </w:tcPr>
          <w:p w:rsidR="007E2D0D" w:rsidRPr="00206F79" w:rsidRDefault="007E2D0D" w:rsidP="00DB7CBE">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Тема работы:</w:t>
            </w:r>
          </w:p>
        </w:tc>
        <w:tc>
          <w:tcPr>
            <w:tcW w:w="3971" w:type="pct"/>
            <w:gridSpan w:val="3"/>
            <w:tcBorders>
              <w:bottom w:val="single" w:sz="4" w:space="0" w:color="auto"/>
            </w:tcBorders>
            <w:vAlign w:val="bottom"/>
          </w:tcPr>
          <w:p w:rsidR="007E2D0D" w:rsidRPr="000A1FFA" w:rsidRDefault="00F47D90" w:rsidP="00CF2180">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0461E0">
              <w:rPr>
                <w:rFonts w:ascii="Times New Roman" w:eastAsia="Times New Roman" w:hAnsi="Times New Roman" w:cs="Times New Roman"/>
                <w:color w:val="000000"/>
                <w:sz w:val="28"/>
                <w:szCs w:val="28"/>
                <w:lang w:eastAsia="ru-RU"/>
              </w:rPr>
              <w:t>Распознавание и регистрация идентификационных номеров полувагонов</w:t>
            </w:r>
          </w:p>
        </w:tc>
      </w:tr>
      <w:tr w:rsidR="00206F79" w:rsidRPr="000A1FFA" w:rsidTr="001131F4">
        <w:trPr>
          <w:trHeight w:val="130"/>
        </w:trPr>
        <w:tc>
          <w:tcPr>
            <w:tcW w:w="1398" w:type="pct"/>
            <w:gridSpan w:val="2"/>
            <w:tcBorders>
              <w:top w:val="single" w:sz="4" w:space="0" w:color="auto"/>
              <w:bottom w:val="single" w:sz="4" w:space="0" w:color="auto"/>
            </w:tcBorders>
            <w:vAlign w:val="bottom"/>
          </w:tcPr>
          <w:p w:rsidR="00206F79" w:rsidRPr="000A1FFA" w:rsidRDefault="00206F79" w:rsidP="00206F79">
            <w:pPr>
              <w:autoSpaceDE w:val="0"/>
              <w:autoSpaceDN w:val="0"/>
              <w:adjustRightInd w:val="0"/>
              <w:spacing w:before="120" w:after="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Исходные данные:</w:t>
            </w:r>
          </w:p>
        </w:tc>
        <w:tc>
          <w:tcPr>
            <w:tcW w:w="3602" w:type="pct"/>
            <w:gridSpan w:val="2"/>
            <w:tcBorders>
              <w:top w:val="single" w:sz="4" w:space="0" w:color="auto"/>
              <w:bottom w:val="single" w:sz="4" w:space="0" w:color="auto"/>
            </w:tcBorders>
            <w:vAlign w:val="bottom"/>
          </w:tcPr>
          <w:p w:rsidR="00206F79" w:rsidRPr="00C23487" w:rsidRDefault="00B82588" w:rsidP="00DC2950">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Вариант </w:t>
            </w:r>
            <w:r w:rsidR="00C23487">
              <w:rPr>
                <w:rFonts w:ascii="Times New Roman" w:eastAsia="Times New Roman" w:hAnsi="Times New Roman" w:cs="Times New Roman"/>
                <w:color w:val="000000"/>
                <w:sz w:val="28"/>
                <w:szCs w:val="28"/>
                <w:lang w:eastAsia="ru-RU"/>
              </w:rPr>
              <w:t>20 – Распознавание и регистрация идентификационных номеров полувагонов</w:t>
            </w:r>
            <w:r w:rsidR="00DC2314" w:rsidRPr="00C23487">
              <w:rPr>
                <w:rFonts w:ascii="Times New Roman" w:eastAsia="Times New Roman" w:hAnsi="Times New Roman" w:cs="Times New Roman"/>
                <w:color w:val="000000"/>
                <w:sz w:val="28"/>
                <w:szCs w:val="28"/>
                <w:lang w:eastAsia="ru-RU"/>
              </w:rPr>
              <w:t xml:space="preserve"> </w:t>
            </w:r>
          </w:p>
        </w:tc>
      </w:tr>
      <w:tr w:rsidR="007E2D0D" w:rsidRPr="000A1FFA" w:rsidTr="001131F4">
        <w:trPr>
          <w:trHeight w:val="125"/>
        </w:trPr>
        <w:tc>
          <w:tcPr>
            <w:tcW w:w="5000" w:type="pct"/>
            <w:gridSpan w:val="4"/>
            <w:tcBorders>
              <w:top w:val="single" w:sz="4" w:space="0" w:color="auto"/>
            </w:tcBorders>
            <w:vAlign w:val="bottom"/>
          </w:tcPr>
          <w:p w:rsidR="007E2D0D" w:rsidRPr="00206F79" w:rsidRDefault="007E2D0D" w:rsidP="00206F79">
            <w:pPr>
              <w:autoSpaceDE w:val="0"/>
              <w:autoSpaceDN w:val="0"/>
              <w:adjustRightInd w:val="0"/>
              <w:spacing w:before="240" w:after="24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Рекомендуемая литература:</w:t>
            </w:r>
          </w:p>
        </w:tc>
      </w:tr>
      <w:tr w:rsidR="007E2D0D" w:rsidRPr="000A1FFA" w:rsidTr="001131F4">
        <w:trPr>
          <w:trHeight w:val="127"/>
        </w:trPr>
        <w:tc>
          <w:tcPr>
            <w:tcW w:w="5000" w:type="pct"/>
            <w:gridSpan w:val="4"/>
            <w:vAlign w:val="bottom"/>
          </w:tcPr>
          <w:p w:rsidR="0083590B" w:rsidRPr="00DE3338" w:rsidRDefault="0083590B" w:rsidP="0083590B">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83590B">
              <w:rPr>
                <w:rFonts w:ascii="Times New Roman" w:eastAsia="Times New Roman" w:hAnsi="Times New Roman" w:cs="Times New Roman"/>
                <w:color w:val="000000"/>
                <w:sz w:val="28"/>
                <w:szCs w:val="28"/>
                <w:lang w:eastAsia="ru-RU"/>
              </w:rPr>
              <w:t>1.</w:t>
            </w:r>
            <w:r w:rsidRPr="0083590B">
              <w:rPr>
                <w:rFonts w:ascii="Times New Roman" w:eastAsia="Times New Roman" w:hAnsi="Times New Roman" w:cs="Times New Roman"/>
                <w:color w:val="000000"/>
                <w:sz w:val="28"/>
                <w:szCs w:val="28"/>
                <w:lang w:eastAsia="ru-RU"/>
              </w:rPr>
              <w:tab/>
              <w:t>Гради Буч, Роберт А. Максимчук, Майкл У. Энгл, Бобби Дж. Янг, Джим Коналлен, Келли А. Хьюстон. Объектно-ориентированны</w:t>
            </w:r>
            <w:r w:rsidR="00381615">
              <w:rPr>
                <w:rFonts w:ascii="Times New Roman" w:eastAsia="Times New Roman" w:hAnsi="Times New Roman" w:cs="Times New Roman"/>
                <w:color w:val="000000"/>
                <w:sz w:val="28"/>
                <w:szCs w:val="28"/>
                <w:lang w:eastAsia="ru-RU"/>
              </w:rPr>
              <w:t>й</w:t>
            </w:r>
            <w:r w:rsidRPr="0083590B">
              <w:rPr>
                <w:rFonts w:ascii="Times New Roman" w:eastAsia="Times New Roman" w:hAnsi="Times New Roman" w:cs="Times New Roman"/>
                <w:color w:val="000000"/>
                <w:sz w:val="28"/>
                <w:szCs w:val="28"/>
                <w:lang w:eastAsia="ru-RU"/>
              </w:rPr>
              <w:t xml:space="preserve"> анализ и проектирование с примерами приложений. Третье</w:t>
            </w:r>
            <w:r w:rsidRPr="00DE3338">
              <w:rPr>
                <w:rFonts w:ascii="Times New Roman" w:eastAsia="Times New Roman" w:hAnsi="Times New Roman" w:cs="Times New Roman"/>
                <w:color w:val="000000"/>
                <w:sz w:val="28"/>
                <w:szCs w:val="28"/>
                <w:lang w:eastAsia="ru-RU"/>
              </w:rPr>
              <w:t xml:space="preserve"> </w:t>
            </w:r>
            <w:r w:rsidRPr="0083590B">
              <w:rPr>
                <w:rFonts w:ascii="Times New Roman" w:eastAsia="Times New Roman" w:hAnsi="Times New Roman" w:cs="Times New Roman"/>
                <w:color w:val="000000"/>
                <w:sz w:val="28"/>
                <w:szCs w:val="28"/>
                <w:lang w:eastAsia="ru-RU"/>
              </w:rPr>
              <w:t>издани</w:t>
            </w:r>
            <w:r>
              <w:rPr>
                <w:rFonts w:ascii="Times New Roman" w:eastAsia="Times New Roman" w:hAnsi="Times New Roman" w:cs="Times New Roman"/>
                <w:color w:val="000000"/>
                <w:sz w:val="28"/>
                <w:szCs w:val="28"/>
                <w:lang w:eastAsia="ru-RU"/>
              </w:rPr>
              <w:t>е</w:t>
            </w:r>
            <w:r w:rsidRPr="00DE3338">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М</w:t>
            </w:r>
            <w:r w:rsidRPr="00DE3338">
              <w:rPr>
                <w:rFonts w:ascii="Times New Roman" w:eastAsia="Times New Roman" w:hAnsi="Times New Roman" w:cs="Times New Roman"/>
                <w:color w:val="000000"/>
                <w:sz w:val="28"/>
                <w:szCs w:val="28"/>
                <w:lang w:eastAsia="ru-RU"/>
              </w:rPr>
              <w:t>.: "</w:t>
            </w:r>
            <w:r>
              <w:rPr>
                <w:rFonts w:ascii="Times New Roman" w:eastAsia="Times New Roman" w:hAnsi="Times New Roman" w:cs="Times New Roman"/>
                <w:color w:val="000000"/>
                <w:sz w:val="28"/>
                <w:szCs w:val="28"/>
                <w:lang w:eastAsia="ru-RU"/>
              </w:rPr>
              <w:t>Вильямс</w:t>
            </w:r>
            <w:r w:rsidRPr="00DE3338">
              <w:rPr>
                <w:rFonts w:ascii="Times New Roman" w:eastAsia="Times New Roman" w:hAnsi="Times New Roman" w:cs="Times New Roman"/>
                <w:color w:val="000000"/>
                <w:sz w:val="28"/>
                <w:szCs w:val="28"/>
                <w:lang w:eastAsia="ru-RU"/>
              </w:rPr>
              <w:t xml:space="preserve">", 2010, -720 </w:t>
            </w:r>
            <w:r>
              <w:rPr>
                <w:rFonts w:ascii="Times New Roman" w:eastAsia="Times New Roman" w:hAnsi="Times New Roman" w:cs="Times New Roman"/>
                <w:color w:val="000000"/>
                <w:sz w:val="28"/>
                <w:szCs w:val="28"/>
                <w:lang w:eastAsia="ru-RU"/>
              </w:rPr>
              <w:t>с</w:t>
            </w:r>
            <w:r w:rsidRPr="00DE3338">
              <w:rPr>
                <w:rFonts w:ascii="Times New Roman" w:eastAsia="Times New Roman" w:hAnsi="Times New Roman" w:cs="Times New Roman"/>
                <w:color w:val="000000"/>
                <w:sz w:val="28"/>
                <w:szCs w:val="28"/>
                <w:lang w:eastAsia="ru-RU"/>
              </w:rPr>
              <w:t>.</w:t>
            </w:r>
          </w:p>
          <w:p w:rsidR="0083590B" w:rsidRPr="000A1FFA" w:rsidRDefault="0083590B" w:rsidP="0083590B">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83590B">
              <w:rPr>
                <w:rFonts w:ascii="Times New Roman" w:eastAsia="Times New Roman" w:hAnsi="Times New Roman" w:cs="Times New Roman"/>
                <w:color w:val="000000"/>
                <w:sz w:val="28"/>
                <w:szCs w:val="28"/>
                <w:lang w:eastAsia="ru-RU"/>
              </w:rPr>
              <w:t>2.</w:t>
            </w:r>
            <w:r w:rsidRPr="0083590B">
              <w:rPr>
                <w:rFonts w:ascii="Times New Roman" w:eastAsia="Times New Roman" w:hAnsi="Times New Roman" w:cs="Times New Roman"/>
                <w:color w:val="000000"/>
                <w:sz w:val="28"/>
                <w:szCs w:val="28"/>
                <w:lang w:eastAsia="ru-RU"/>
              </w:rPr>
              <w:tab/>
              <w:t xml:space="preserve">Васильев А. Н. </w:t>
            </w:r>
            <w:r w:rsidRPr="0083590B">
              <w:rPr>
                <w:rFonts w:ascii="Times New Roman" w:eastAsia="Times New Roman" w:hAnsi="Times New Roman" w:cs="Times New Roman"/>
                <w:color w:val="000000"/>
                <w:sz w:val="28"/>
                <w:szCs w:val="28"/>
                <w:lang w:val="en-US" w:eastAsia="ru-RU"/>
              </w:rPr>
              <w:t>Java</w:t>
            </w:r>
            <w:r w:rsidRPr="0083590B">
              <w:rPr>
                <w:rFonts w:ascii="Times New Roman" w:eastAsia="Times New Roman" w:hAnsi="Times New Roman" w:cs="Times New Roman"/>
                <w:color w:val="000000"/>
                <w:sz w:val="28"/>
                <w:szCs w:val="28"/>
                <w:lang w:eastAsia="ru-RU"/>
              </w:rPr>
              <w:t>. Объектно-ориентированное программирование: для магистров и бакалавров. Базовый курс по объектно-ориентированному программированию / А. Н. Васильев . – СПб.: Питер, 2012. – 395 с.</w:t>
            </w:r>
          </w:p>
        </w:tc>
      </w:tr>
      <w:tr w:rsidR="007E2D0D" w:rsidRPr="000A1FFA" w:rsidTr="00F54704">
        <w:trPr>
          <w:trHeight w:val="80"/>
        </w:trPr>
        <w:tc>
          <w:tcPr>
            <w:tcW w:w="5000" w:type="pct"/>
            <w:gridSpan w:val="4"/>
            <w:vAlign w:val="bottom"/>
          </w:tcPr>
          <w:p w:rsidR="007E2D0D" w:rsidRPr="000A1FFA" w:rsidRDefault="007E2D0D" w:rsidP="00206F79">
            <w:pPr>
              <w:autoSpaceDE w:val="0"/>
              <w:autoSpaceDN w:val="0"/>
              <w:adjustRightInd w:val="0"/>
              <w:spacing w:after="480" w:line="240" w:lineRule="auto"/>
              <w:rPr>
                <w:rFonts w:ascii="Times New Roman" w:eastAsia="Times New Roman" w:hAnsi="Times New Roman" w:cs="Times New Roman"/>
                <w:color w:val="000000"/>
                <w:sz w:val="28"/>
                <w:szCs w:val="28"/>
                <w:lang w:eastAsia="ru-RU"/>
              </w:rPr>
            </w:pPr>
          </w:p>
        </w:tc>
      </w:tr>
    </w:tbl>
    <w:tbl>
      <w:tblPr>
        <w:tblStyle w:val="ab"/>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5"/>
        <w:gridCol w:w="242"/>
        <w:gridCol w:w="75"/>
        <w:gridCol w:w="721"/>
        <w:gridCol w:w="1468"/>
        <w:gridCol w:w="706"/>
        <w:gridCol w:w="290"/>
        <w:gridCol w:w="3187"/>
      </w:tblGrid>
      <w:tr w:rsidR="007E2D0D" w:rsidRPr="000A1FFA" w:rsidTr="001131F4">
        <w:trPr>
          <w:gridAfter w:val="3"/>
          <w:wAfter w:w="2122" w:type="pct"/>
        </w:trPr>
        <w:tc>
          <w:tcPr>
            <w:tcW w:w="1606" w:type="pct"/>
            <w:vAlign w:val="center"/>
          </w:tcPr>
          <w:p w:rsidR="007E2D0D" w:rsidRPr="000A1FFA" w:rsidRDefault="007E2D0D" w:rsidP="003F7263">
            <w:pPr>
              <w:spacing w:before="120"/>
              <w:rPr>
                <w:rFonts w:eastAsia="SimSun"/>
                <w:kern w:val="1"/>
                <w:sz w:val="28"/>
                <w:szCs w:val="28"/>
                <w:lang w:eastAsia="ar-SA"/>
              </w:rPr>
            </w:pPr>
            <w:r w:rsidRPr="000A1FFA">
              <w:rPr>
                <w:rFonts w:eastAsia="SimSun"/>
                <w:kern w:val="1"/>
                <w:sz w:val="28"/>
                <w:szCs w:val="28"/>
                <w:lang w:eastAsia="ar-SA"/>
              </w:rPr>
              <w:t>Графическая часть на</w:t>
            </w:r>
          </w:p>
        </w:tc>
        <w:tc>
          <w:tcPr>
            <w:tcW w:w="161" w:type="pct"/>
            <w:gridSpan w:val="2"/>
            <w:tcBorders>
              <w:bottom w:val="single" w:sz="4" w:space="0" w:color="auto"/>
            </w:tcBorders>
          </w:tcPr>
          <w:p w:rsidR="007E2D0D" w:rsidRPr="000A1FFA" w:rsidRDefault="007E2D0D" w:rsidP="00925865">
            <w:pPr>
              <w:spacing w:before="120"/>
              <w:jc w:val="center"/>
              <w:rPr>
                <w:rFonts w:eastAsia="SimSun"/>
                <w:kern w:val="1"/>
                <w:sz w:val="28"/>
                <w:szCs w:val="28"/>
                <w:lang w:eastAsia="ar-SA"/>
              </w:rPr>
            </w:pPr>
            <w:r>
              <w:rPr>
                <w:rFonts w:eastAsia="SimSun"/>
                <w:kern w:val="1"/>
                <w:sz w:val="28"/>
                <w:szCs w:val="28"/>
                <w:lang w:eastAsia="ar-SA"/>
              </w:rPr>
              <w:t>-</w:t>
            </w:r>
          </w:p>
        </w:tc>
        <w:tc>
          <w:tcPr>
            <w:tcW w:w="1111" w:type="pct"/>
            <w:gridSpan w:val="2"/>
          </w:tcPr>
          <w:p w:rsidR="007E2D0D" w:rsidRPr="000A1FFA" w:rsidRDefault="007E2D0D" w:rsidP="00925865">
            <w:pPr>
              <w:spacing w:before="120"/>
              <w:jc w:val="both"/>
              <w:rPr>
                <w:rFonts w:eastAsia="SimSun"/>
                <w:kern w:val="1"/>
                <w:sz w:val="28"/>
                <w:szCs w:val="28"/>
                <w:lang w:eastAsia="ar-SA"/>
              </w:rPr>
            </w:pPr>
            <w:r w:rsidRPr="000A1FFA">
              <w:rPr>
                <w:rFonts w:eastAsia="SimSun"/>
                <w:kern w:val="1"/>
                <w:sz w:val="28"/>
                <w:szCs w:val="28"/>
                <w:lang w:eastAsia="ar-SA"/>
              </w:rPr>
              <w:t>листах.</w:t>
            </w:r>
          </w:p>
        </w:tc>
      </w:tr>
      <w:tr w:rsidR="00206F79" w:rsidRPr="000A1FFA" w:rsidTr="001131F4">
        <w:trPr>
          <w:gridAfter w:val="3"/>
          <w:wAfter w:w="2122" w:type="pct"/>
        </w:trPr>
        <w:tc>
          <w:tcPr>
            <w:tcW w:w="1606" w:type="pct"/>
            <w:vAlign w:val="center"/>
          </w:tcPr>
          <w:p w:rsidR="00206F79" w:rsidRPr="000A1FFA" w:rsidRDefault="00206F79" w:rsidP="003F7263">
            <w:pPr>
              <w:spacing w:before="120"/>
              <w:rPr>
                <w:rFonts w:eastAsia="SimSun"/>
                <w:kern w:val="1"/>
                <w:sz w:val="28"/>
                <w:szCs w:val="28"/>
                <w:lang w:eastAsia="ar-SA"/>
              </w:rPr>
            </w:pPr>
            <w:r w:rsidRPr="000A1FFA">
              <w:rPr>
                <w:rFonts w:eastAsia="SimSun"/>
                <w:kern w:val="1"/>
                <w:sz w:val="28"/>
                <w:szCs w:val="28"/>
                <w:lang w:eastAsia="ar-SA"/>
              </w:rPr>
              <w:t>Дата выдачи задания</w:t>
            </w:r>
          </w:p>
        </w:tc>
        <w:tc>
          <w:tcPr>
            <w:tcW w:w="123" w:type="pct"/>
          </w:tcPr>
          <w:p w:rsidR="00206F79" w:rsidRPr="000A1FFA" w:rsidRDefault="00206F79" w:rsidP="00925865">
            <w:pPr>
              <w:spacing w:before="120"/>
              <w:ind w:right="-113"/>
              <w:jc w:val="right"/>
              <w:rPr>
                <w:rFonts w:eastAsia="SimSun"/>
                <w:kern w:val="1"/>
                <w:sz w:val="28"/>
                <w:szCs w:val="28"/>
                <w:lang w:eastAsia="ar-SA"/>
              </w:rPr>
            </w:pPr>
          </w:p>
        </w:tc>
        <w:tc>
          <w:tcPr>
            <w:tcW w:w="1149" w:type="pct"/>
            <w:gridSpan w:val="3"/>
            <w:tcBorders>
              <w:bottom w:val="single" w:sz="4" w:space="0" w:color="auto"/>
            </w:tcBorders>
          </w:tcPr>
          <w:p w:rsidR="00206F79" w:rsidRPr="000A1FFA" w:rsidRDefault="001131F4" w:rsidP="00925865">
            <w:pPr>
              <w:spacing w:before="120"/>
              <w:jc w:val="center"/>
              <w:rPr>
                <w:rFonts w:eastAsia="SimSun"/>
                <w:kern w:val="1"/>
                <w:sz w:val="28"/>
                <w:szCs w:val="28"/>
                <w:lang w:eastAsia="ar-SA"/>
              </w:rPr>
            </w:pPr>
            <w:r w:rsidRPr="00411DD3">
              <w:rPr>
                <w:rFonts w:eastAsia="SimSun"/>
                <w:kern w:val="1"/>
                <w:sz w:val="28"/>
                <w:szCs w:val="28"/>
                <w:lang w:eastAsia="ar-SA"/>
              </w:rPr>
              <w:t>23</w:t>
            </w:r>
            <w:r w:rsidR="00B3060A" w:rsidRPr="00411DD3">
              <w:rPr>
                <w:rFonts w:eastAsia="SimSun"/>
                <w:kern w:val="1"/>
                <w:sz w:val="28"/>
                <w:szCs w:val="28"/>
                <w:lang w:eastAsia="ar-SA"/>
              </w:rPr>
              <w:t xml:space="preserve"> / 11 / 2021</w:t>
            </w:r>
            <w:r w:rsidR="00206F79" w:rsidRPr="00411DD3">
              <w:rPr>
                <w:rFonts w:eastAsia="SimSun"/>
                <w:kern w:val="1"/>
                <w:sz w:val="28"/>
                <w:szCs w:val="28"/>
                <w:lang w:eastAsia="ar-SA"/>
              </w:rPr>
              <w:t xml:space="preserve"> г.</w:t>
            </w:r>
          </w:p>
        </w:tc>
      </w:tr>
      <w:tr w:rsidR="007E2D0D" w:rsidRPr="000A1FFA" w:rsidTr="001131F4">
        <w:tc>
          <w:tcPr>
            <w:tcW w:w="2133" w:type="pct"/>
            <w:gridSpan w:val="4"/>
          </w:tcPr>
          <w:p w:rsidR="007E2D0D" w:rsidRPr="000A1FFA" w:rsidRDefault="00206F79" w:rsidP="00925865">
            <w:pPr>
              <w:spacing w:before="120"/>
              <w:jc w:val="both"/>
              <w:rPr>
                <w:rFonts w:eastAsia="SimSun"/>
                <w:kern w:val="1"/>
                <w:sz w:val="28"/>
                <w:szCs w:val="28"/>
                <w:lang w:eastAsia="ar-SA"/>
              </w:rPr>
            </w:pPr>
            <w:r>
              <w:rPr>
                <w:rFonts w:eastAsia="SimSun"/>
                <w:kern w:val="1"/>
                <w:sz w:val="28"/>
                <w:szCs w:val="28"/>
                <w:lang w:eastAsia="ar-SA"/>
              </w:rPr>
              <w:t>Задание получи</w:t>
            </w:r>
            <w:r w:rsidR="00925865">
              <w:rPr>
                <w:rFonts w:eastAsia="SimSun"/>
                <w:kern w:val="1"/>
                <w:sz w:val="28"/>
                <w:szCs w:val="28"/>
                <w:lang w:eastAsia="ar-SA"/>
              </w:rPr>
              <w:t>л студент</w:t>
            </w:r>
          </w:p>
        </w:tc>
        <w:tc>
          <w:tcPr>
            <w:tcW w:w="1103" w:type="pct"/>
            <w:gridSpan w:val="2"/>
            <w:tcBorders>
              <w:bottom w:val="single" w:sz="4" w:space="0" w:color="auto"/>
            </w:tcBorders>
          </w:tcPr>
          <w:p w:rsidR="007E2D0D" w:rsidRPr="000A1FFA" w:rsidRDefault="007E2D0D" w:rsidP="00925865">
            <w:pPr>
              <w:spacing w:before="120"/>
              <w:jc w:val="center"/>
              <w:rPr>
                <w:rFonts w:eastAsia="SimSun"/>
                <w:kern w:val="1"/>
                <w:sz w:val="28"/>
                <w:szCs w:val="28"/>
                <w:lang w:eastAsia="ar-SA"/>
              </w:rPr>
            </w:pPr>
          </w:p>
        </w:tc>
        <w:tc>
          <w:tcPr>
            <w:tcW w:w="147" w:type="pct"/>
          </w:tcPr>
          <w:p w:rsidR="007E2D0D" w:rsidRPr="000A1FFA" w:rsidRDefault="007E2D0D" w:rsidP="00925865">
            <w:pPr>
              <w:spacing w:before="120"/>
              <w:jc w:val="both"/>
              <w:rPr>
                <w:rFonts w:eastAsia="SimSun"/>
                <w:kern w:val="1"/>
                <w:sz w:val="28"/>
                <w:szCs w:val="28"/>
                <w:lang w:eastAsia="ar-SA"/>
              </w:rPr>
            </w:pPr>
          </w:p>
        </w:tc>
        <w:tc>
          <w:tcPr>
            <w:tcW w:w="1617" w:type="pct"/>
            <w:tcBorders>
              <w:bottom w:val="single" w:sz="4" w:space="0" w:color="auto"/>
            </w:tcBorders>
          </w:tcPr>
          <w:p w:rsidR="007E2D0D" w:rsidRPr="000A1FFA" w:rsidRDefault="00902FC3" w:rsidP="00925865">
            <w:pPr>
              <w:spacing w:before="120"/>
              <w:jc w:val="center"/>
              <w:rPr>
                <w:rFonts w:eastAsia="SimSun"/>
                <w:kern w:val="1"/>
                <w:sz w:val="28"/>
                <w:szCs w:val="28"/>
                <w:lang w:eastAsia="ar-SA"/>
              </w:rPr>
            </w:pPr>
            <w:r>
              <w:rPr>
                <w:rFonts w:eastAsia="SimSun"/>
                <w:kern w:val="1"/>
                <w:sz w:val="28"/>
                <w:szCs w:val="28"/>
                <w:lang w:eastAsia="ar-SA"/>
              </w:rPr>
              <w:t>Солопов Д.Д.</w:t>
            </w:r>
          </w:p>
        </w:tc>
      </w:tr>
      <w:tr w:rsidR="007E2D0D" w:rsidRPr="000A1FFA" w:rsidTr="001131F4">
        <w:tc>
          <w:tcPr>
            <w:tcW w:w="2133" w:type="pct"/>
            <w:gridSpan w:val="4"/>
          </w:tcPr>
          <w:p w:rsidR="007E2D0D" w:rsidRPr="000A1FFA" w:rsidRDefault="007E2D0D" w:rsidP="00925865">
            <w:pPr>
              <w:spacing w:before="120"/>
              <w:jc w:val="both"/>
              <w:rPr>
                <w:rFonts w:eastAsia="SimSun"/>
                <w:kern w:val="1"/>
                <w:sz w:val="28"/>
                <w:szCs w:val="28"/>
                <w:lang w:eastAsia="ar-SA"/>
              </w:rPr>
            </w:pPr>
          </w:p>
        </w:tc>
        <w:tc>
          <w:tcPr>
            <w:tcW w:w="1103" w:type="pct"/>
            <w:gridSpan w:val="2"/>
          </w:tcPr>
          <w:p w:rsidR="007E2D0D" w:rsidRPr="000A1FFA" w:rsidRDefault="007E2D0D" w:rsidP="001131F4">
            <w:pPr>
              <w:jc w:val="center"/>
              <w:rPr>
                <w:rFonts w:eastAsia="SimSun"/>
                <w:kern w:val="1"/>
                <w:sz w:val="28"/>
                <w:szCs w:val="28"/>
                <w:vertAlign w:val="superscript"/>
                <w:lang w:eastAsia="ar-SA"/>
              </w:rPr>
            </w:pPr>
            <w:r w:rsidRPr="000A1FFA">
              <w:rPr>
                <w:rFonts w:eastAsia="SimSun"/>
                <w:kern w:val="1"/>
                <w:sz w:val="28"/>
                <w:szCs w:val="28"/>
                <w:vertAlign w:val="superscript"/>
                <w:lang w:eastAsia="ar-SA"/>
              </w:rPr>
              <w:t>подпись</w:t>
            </w:r>
          </w:p>
        </w:tc>
        <w:tc>
          <w:tcPr>
            <w:tcW w:w="147" w:type="pct"/>
          </w:tcPr>
          <w:p w:rsidR="007E2D0D" w:rsidRPr="000A1FFA" w:rsidRDefault="007E2D0D" w:rsidP="00925865">
            <w:pPr>
              <w:jc w:val="center"/>
              <w:rPr>
                <w:rFonts w:eastAsia="SimSun"/>
                <w:kern w:val="1"/>
                <w:sz w:val="28"/>
                <w:szCs w:val="28"/>
                <w:vertAlign w:val="superscript"/>
                <w:lang w:eastAsia="ar-SA"/>
              </w:rPr>
            </w:pPr>
          </w:p>
        </w:tc>
        <w:tc>
          <w:tcPr>
            <w:tcW w:w="1617" w:type="pct"/>
          </w:tcPr>
          <w:p w:rsidR="007E2D0D" w:rsidRPr="000A1FFA" w:rsidRDefault="007E2D0D" w:rsidP="00925865">
            <w:pPr>
              <w:jc w:val="center"/>
              <w:rPr>
                <w:rFonts w:eastAsia="SimSun"/>
                <w:kern w:val="1"/>
                <w:sz w:val="28"/>
                <w:szCs w:val="28"/>
                <w:vertAlign w:val="superscript"/>
                <w:lang w:eastAsia="ar-SA"/>
              </w:rPr>
            </w:pPr>
            <w:r w:rsidRPr="000A1FFA">
              <w:rPr>
                <w:rFonts w:eastAsia="SimSun"/>
                <w:kern w:val="1"/>
                <w:sz w:val="28"/>
                <w:szCs w:val="28"/>
                <w:vertAlign w:val="superscript"/>
                <w:lang w:eastAsia="ar-SA"/>
              </w:rPr>
              <w:t>Фамилия</w:t>
            </w:r>
            <w:r w:rsidR="00925865">
              <w:rPr>
                <w:rFonts w:eastAsia="SimSun"/>
                <w:kern w:val="1"/>
                <w:sz w:val="28"/>
                <w:szCs w:val="28"/>
                <w:vertAlign w:val="superscript"/>
                <w:lang w:eastAsia="ar-SA"/>
              </w:rPr>
              <w:t xml:space="preserve"> </w:t>
            </w:r>
            <w:r w:rsidR="00925865" w:rsidRPr="000A1FFA">
              <w:rPr>
                <w:rFonts w:eastAsia="SimSun"/>
                <w:kern w:val="1"/>
                <w:sz w:val="28"/>
                <w:szCs w:val="28"/>
                <w:vertAlign w:val="superscript"/>
                <w:lang w:eastAsia="ar-SA"/>
              </w:rPr>
              <w:t>И.О.</w:t>
            </w:r>
          </w:p>
        </w:tc>
      </w:tr>
    </w:tbl>
    <w:p w:rsidR="007E2D0D" w:rsidRPr="000A1FFA" w:rsidRDefault="007E2D0D" w:rsidP="00925865">
      <w:pPr>
        <w:autoSpaceDE w:val="0"/>
        <w:autoSpaceDN w:val="0"/>
        <w:adjustRightInd w:val="0"/>
        <w:spacing w:before="120" w:after="0" w:line="240" w:lineRule="auto"/>
        <w:rPr>
          <w:rFonts w:ascii="Times New Roman" w:eastAsia="Times New Roman" w:hAnsi="Times New Roman" w:cs="Times New Roman"/>
          <w:color w:val="000000"/>
          <w:sz w:val="28"/>
          <w:szCs w:val="28"/>
          <w:lang w:eastAsia="ru-RU"/>
        </w:rPr>
      </w:pPr>
    </w:p>
    <w:tbl>
      <w:tblPr>
        <w:tblStyle w:val="ab"/>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3"/>
        <w:gridCol w:w="2174"/>
        <w:gridCol w:w="290"/>
        <w:gridCol w:w="3187"/>
      </w:tblGrid>
      <w:tr w:rsidR="00925865" w:rsidRPr="000A1FFA" w:rsidTr="001131F4">
        <w:trPr>
          <w:gridAfter w:val="2"/>
          <w:wAfter w:w="1764" w:type="pct"/>
        </w:trPr>
        <w:tc>
          <w:tcPr>
            <w:tcW w:w="2133" w:type="pct"/>
          </w:tcPr>
          <w:p w:rsidR="00925865" w:rsidRPr="000A1FFA" w:rsidRDefault="00925865" w:rsidP="00925865">
            <w:pPr>
              <w:autoSpaceDE w:val="0"/>
              <w:autoSpaceDN w:val="0"/>
              <w:adjustRightInd w:val="0"/>
              <w:spacing w:before="120"/>
              <w:rPr>
                <w:color w:val="000000"/>
                <w:sz w:val="28"/>
                <w:szCs w:val="28"/>
              </w:rPr>
            </w:pPr>
            <w:r w:rsidRPr="000A1FFA">
              <w:rPr>
                <w:color w:val="000000"/>
                <w:sz w:val="28"/>
                <w:szCs w:val="28"/>
              </w:rPr>
              <w:t>Дата представления работы руководителю</w:t>
            </w:r>
          </w:p>
        </w:tc>
        <w:tc>
          <w:tcPr>
            <w:tcW w:w="1103" w:type="pct"/>
            <w:tcBorders>
              <w:bottom w:val="single" w:sz="4" w:space="0" w:color="auto"/>
            </w:tcBorders>
            <w:vAlign w:val="bottom"/>
          </w:tcPr>
          <w:p w:rsidR="00925865" w:rsidRPr="000A1FFA" w:rsidRDefault="00C23487" w:rsidP="00B82588">
            <w:pPr>
              <w:autoSpaceDE w:val="0"/>
              <w:autoSpaceDN w:val="0"/>
              <w:adjustRightInd w:val="0"/>
              <w:spacing w:before="120"/>
              <w:jc w:val="center"/>
              <w:rPr>
                <w:color w:val="000000"/>
                <w:sz w:val="28"/>
                <w:szCs w:val="28"/>
              </w:rPr>
            </w:pPr>
            <w:r w:rsidRPr="00411DD3">
              <w:rPr>
                <w:color w:val="000000"/>
                <w:sz w:val="28"/>
                <w:szCs w:val="28"/>
              </w:rPr>
              <w:t>21 / 12 / 2021</w:t>
            </w:r>
            <w:r w:rsidR="00925865" w:rsidRPr="00411DD3">
              <w:rPr>
                <w:color w:val="000000"/>
                <w:sz w:val="28"/>
                <w:szCs w:val="28"/>
              </w:rPr>
              <w:t xml:space="preserve"> г.</w:t>
            </w:r>
          </w:p>
        </w:tc>
      </w:tr>
      <w:tr w:rsidR="00925865" w:rsidRPr="000A1FFA" w:rsidTr="001131F4">
        <w:tc>
          <w:tcPr>
            <w:tcW w:w="2133" w:type="pct"/>
          </w:tcPr>
          <w:p w:rsidR="00925865" w:rsidRPr="000A1FFA" w:rsidRDefault="00925865" w:rsidP="002735BD">
            <w:pPr>
              <w:autoSpaceDE w:val="0"/>
              <w:autoSpaceDN w:val="0"/>
              <w:adjustRightInd w:val="0"/>
              <w:spacing w:before="120"/>
              <w:rPr>
                <w:color w:val="000000"/>
                <w:sz w:val="28"/>
                <w:szCs w:val="28"/>
              </w:rPr>
            </w:pPr>
            <w:r w:rsidRPr="000A1FFA">
              <w:rPr>
                <w:color w:val="000000"/>
                <w:sz w:val="28"/>
                <w:szCs w:val="28"/>
              </w:rPr>
              <w:t>Руководитель курсово</w:t>
            </w:r>
            <w:r w:rsidR="002735BD">
              <w:rPr>
                <w:color w:val="000000"/>
                <w:sz w:val="28"/>
                <w:szCs w:val="28"/>
              </w:rPr>
              <w:t>й</w:t>
            </w:r>
            <w:r>
              <w:rPr>
                <w:color w:val="000000"/>
                <w:sz w:val="28"/>
                <w:szCs w:val="28"/>
              </w:rPr>
              <w:t xml:space="preserve"> </w:t>
            </w:r>
            <w:r w:rsidR="002735BD">
              <w:rPr>
                <w:color w:val="000000"/>
                <w:sz w:val="28"/>
                <w:szCs w:val="28"/>
              </w:rPr>
              <w:t>работы</w:t>
            </w:r>
          </w:p>
        </w:tc>
        <w:tc>
          <w:tcPr>
            <w:tcW w:w="1103" w:type="pct"/>
            <w:tcBorders>
              <w:bottom w:val="single" w:sz="4" w:space="0" w:color="auto"/>
            </w:tcBorders>
            <w:vAlign w:val="bottom"/>
          </w:tcPr>
          <w:p w:rsidR="00925865" w:rsidRPr="000A1FFA" w:rsidRDefault="00925865" w:rsidP="001131F4">
            <w:pPr>
              <w:autoSpaceDE w:val="0"/>
              <w:autoSpaceDN w:val="0"/>
              <w:adjustRightInd w:val="0"/>
              <w:spacing w:before="120"/>
              <w:jc w:val="center"/>
              <w:rPr>
                <w:color w:val="000000"/>
                <w:sz w:val="28"/>
                <w:szCs w:val="28"/>
              </w:rPr>
            </w:pPr>
          </w:p>
        </w:tc>
        <w:tc>
          <w:tcPr>
            <w:tcW w:w="147" w:type="pct"/>
            <w:vMerge w:val="restart"/>
          </w:tcPr>
          <w:p w:rsidR="00925865" w:rsidRPr="000A1FFA" w:rsidRDefault="00925865" w:rsidP="00925865">
            <w:pPr>
              <w:autoSpaceDE w:val="0"/>
              <w:autoSpaceDN w:val="0"/>
              <w:adjustRightInd w:val="0"/>
              <w:spacing w:before="120"/>
              <w:rPr>
                <w:color w:val="000000"/>
                <w:sz w:val="28"/>
                <w:szCs w:val="28"/>
              </w:rPr>
            </w:pPr>
          </w:p>
        </w:tc>
        <w:tc>
          <w:tcPr>
            <w:tcW w:w="1617" w:type="pct"/>
            <w:tcBorders>
              <w:bottom w:val="single" w:sz="4" w:space="0" w:color="auto"/>
            </w:tcBorders>
            <w:vAlign w:val="bottom"/>
          </w:tcPr>
          <w:p w:rsidR="00925865" w:rsidRPr="000A1FFA" w:rsidRDefault="00411DD3" w:rsidP="001131F4">
            <w:pPr>
              <w:autoSpaceDE w:val="0"/>
              <w:autoSpaceDN w:val="0"/>
              <w:adjustRightInd w:val="0"/>
              <w:spacing w:before="120"/>
              <w:jc w:val="center"/>
              <w:rPr>
                <w:color w:val="000000"/>
                <w:sz w:val="28"/>
                <w:szCs w:val="28"/>
              </w:rPr>
            </w:pPr>
            <w:r>
              <w:rPr>
                <w:rFonts w:eastAsia="SimSun"/>
                <w:kern w:val="1"/>
                <w:sz w:val="28"/>
                <w:szCs w:val="28"/>
                <w:lang w:eastAsia="ar-SA"/>
              </w:rPr>
              <w:t>Бахвалова З.А.</w:t>
            </w:r>
          </w:p>
        </w:tc>
      </w:tr>
      <w:tr w:rsidR="00925865" w:rsidRPr="000A1FFA" w:rsidTr="001131F4">
        <w:trPr>
          <w:trHeight w:val="64"/>
        </w:trPr>
        <w:tc>
          <w:tcPr>
            <w:tcW w:w="2133" w:type="pct"/>
          </w:tcPr>
          <w:p w:rsidR="00925865" w:rsidRPr="000A1FFA" w:rsidRDefault="00925865" w:rsidP="00925865">
            <w:pPr>
              <w:autoSpaceDE w:val="0"/>
              <w:autoSpaceDN w:val="0"/>
              <w:adjustRightInd w:val="0"/>
              <w:spacing w:before="120"/>
              <w:rPr>
                <w:color w:val="000000"/>
                <w:sz w:val="28"/>
                <w:szCs w:val="28"/>
              </w:rPr>
            </w:pPr>
          </w:p>
        </w:tc>
        <w:tc>
          <w:tcPr>
            <w:tcW w:w="1103" w:type="pct"/>
          </w:tcPr>
          <w:p w:rsidR="00925865" w:rsidRPr="00925865" w:rsidRDefault="00925865" w:rsidP="00925865">
            <w:pPr>
              <w:autoSpaceDE w:val="0"/>
              <w:autoSpaceDN w:val="0"/>
              <w:adjustRightInd w:val="0"/>
              <w:jc w:val="center"/>
              <w:rPr>
                <w:color w:val="000000"/>
                <w:sz w:val="28"/>
                <w:szCs w:val="28"/>
                <w:vertAlign w:val="superscript"/>
              </w:rPr>
            </w:pPr>
            <w:r w:rsidRPr="00925865">
              <w:rPr>
                <w:color w:val="000000"/>
                <w:sz w:val="28"/>
                <w:szCs w:val="28"/>
                <w:vertAlign w:val="superscript"/>
              </w:rPr>
              <w:t>подпись</w:t>
            </w:r>
          </w:p>
        </w:tc>
        <w:tc>
          <w:tcPr>
            <w:tcW w:w="147" w:type="pct"/>
            <w:vMerge/>
          </w:tcPr>
          <w:p w:rsidR="00925865" w:rsidRPr="000A1FFA" w:rsidRDefault="00925865" w:rsidP="00925865">
            <w:pPr>
              <w:autoSpaceDE w:val="0"/>
              <w:autoSpaceDN w:val="0"/>
              <w:adjustRightInd w:val="0"/>
              <w:rPr>
                <w:color w:val="000000"/>
                <w:sz w:val="28"/>
                <w:szCs w:val="28"/>
              </w:rPr>
            </w:pPr>
          </w:p>
        </w:tc>
        <w:tc>
          <w:tcPr>
            <w:tcW w:w="1617" w:type="pct"/>
            <w:tcBorders>
              <w:top w:val="single" w:sz="4" w:space="0" w:color="auto"/>
            </w:tcBorders>
          </w:tcPr>
          <w:p w:rsidR="00925865" w:rsidRPr="000A1FFA" w:rsidRDefault="00925865" w:rsidP="00925865">
            <w:pPr>
              <w:autoSpaceDE w:val="0"/>
              <w:autoSpaceDN w:val="0"/>
              <w:adjustRightInd w:val="0"/>
              <w:jc w:val="center"/>
              <w:rPr>
                <w:color w:val="000000"/>
                <w:sz w:val="28"/>
                <w:szCs w:val="28"/>
              </w:rPr>
            </w:pPr>
            <w:r w:rsidRPr="000A1FFA">
              <w:rPr>
                <w:rFonts w:eastAsia="SimSun"/>
                <w:kern w:val="1"/>
                <w:sz w:val="28"/>
                <w:szCs w:val="28"/>
                <w:vertAlign w:val="superscript"/>
                <w:lang w:eastAsia="ar-SA"/>
              </w:rPr>
              <w:t>Фамилия</w:t>
            </w:r>
            <w:r>
              <w:rPr>
                <w:rFonts w:eastAsia="SimSun"/>
                <w:kern w:val="1"/>
                <w:sz w:val="28"/>
                <w:szCs w:val="28"/>
                <w:vertAlign w:val="superscript"/>
                <w:lang w:eastAsia="ar-SA"/>
              </w:rPr>
              <w:t xml:space="preserve"> </w:t>
            </w:r>
            <w:r w:rsidRPr="000A1FFA">
              <w:rPr>
                <w:rFonts w:eastAsia="SimSun"/>
                <w:kern w:val="1"/>
                <w:sz w:val="28"/>
                <w:szCs w:val="28"/>
                <w:vertAlign w:val="superscript"/>
                <w:lang w:eastAsia="ar-SA"/>
              </w:rPr>
              <w:t>И.О.</w:t>
            </w:r>
          </w:p>
        </w:tc>
      </w:tr>
    </w:tbl>
    <w:p w:rsidR="007E2D0D" w:rsidRPr="000A1FFA" w:rsidRDefault="007E2D0D" w:rsidP="007E2D0D">
      <w:pPr>
        <w:suppressAutoHyphens/>
        <w:spacing w:before="2300" w:after="0" w:line="240" w:lineRule="auto"/>
        <w:rPr>
          <w:rFonts w:ascii="Times New Roman" w:eastAsia="SimSun" w:hAnsi="Times New Roman" w:cs="Times New Roman"/>
          <w:kern w:val="1"/>
          <w:sz w:val="28"/>
          <w:szCs w:val="28"/>
          <w:lang w:eastAsia="ar-SA"/>
        </w:rPr>
        <w:sectPr w:rsidR="007E2D0D" w:rsidRPr="000A1FFA" w:rsidSect="001131F4">
          <w:headerReference w:type="even" r:id="rId8"/>
          <w:footerReference w:type="default" r:id="rId9"/>
          <w:pgSz w:w="11906" w:h="16838"/>
          <w:pgMar w:top="851" w:right="567" w:bottom="1134" w:left="1701" w:header="720" w:footer="720" w:gutter="0"/>
          <w:cols w:space="720"/>
          <w:titlePg/>
          <w:docGrid w:linePitch="360" w:charSpace="36864"/>
        </w:sectPr>
      </w:pPr>
    </w:p>
    <w:bookmarkStart w:id="0" w:name="_Toc511401409" w:displacedByCustomXml="next"/>
    <w:sdt>
      <w:sdtPr>
        <w:rPr>
          <w:rFonts w:eastAsiaTheme="minorHAnsi" w:cstheme="minorBidi"/>
          <w:b w:val="0"/>
          <w:bCs/>
          <w:kern w:val="0"/>
          <w:sz w:val="22"/>
          <w:szCs w:val="22"/>
          <w:lang w:eastAsia="en-US"/>
        </w:rPr>
        <w:id w:val="-22176577"/>
        <w:docPartObj>
          <w:docPartGallery w:val="Table of Contents"/>
          <w:docPartUnique/>
        </w:docPartObj>
      </w:sdtPr>
      <w:sdtEndPr>
        <w:rPr>
          <w:bCs w:val="0"/>
          <w:sz w:val="28"/>
        </w:rPr>
      </w:sdtEndPr>
      <w:sdtContent>
        <w:p w:rsidR="00C528BA" w:rsidRPr="00C528BA" w:rsidRDefault="00C528BA" w:rsidP="000E2217">
          <w:pPr>
            <w:pStyle w:val="Style1"/>
            <w:outlineLvl w:val="9"/>
          </w:pPr>
          <w:r>
            <w:t>Содержание</w:t>
          </w:r>
        </w:p>
        <w:p w:rsidR="005F769C" w:rsidRDefault="00C528BA">
          <w:pPr>
            <w:pStyle w:val="14"/>
            <w:rPr>
              <w:rFonts w:asciiTheme="minorHAnsi" w:eastAsiaTheme="minorEastAsia" w:hAnsiTheme="minorHAnsi"/>
              <w:noProof/>
              <w:sz w:val="22"/>
              <w:lang w:eastAsia="ru-RU"/>
            </w:rPr>
          </w:pPr>
          <w:r w:rsidRPr="00C528BA">
            <w:rPr>
              <w:rFonts w:cs="Times New Roman"/>
              <w:color w:val="000000" w:themeColor="text1"/>
              <w:szCs w:val="28"/>
            </w:rPr>
            <w:fldChar w:fldCharType="begin"/>
          </w:r>
          <w:r w:rsidRPr="00C528BA">
            <w:rPr>
              <w:rFonts w:cs="Times New Roman"/>
              <w:color w:val="000000" w:themeColor="text1"/>
              <w:szCs w:val="28"/>
            </w:rPr>
            <w:instrText xml:space="preserve"> TOC \o "1-3" \h \z \u </w:instrText>
          </w:r>
          <w:r w:rsidRPr="00C528BA">
            <w:rPr>
              <w:rFonts w:cs="Times New Roman"/>
              <w:color w:val="000000" w:themeColor="text1"/>
              <w:szCs w:val="28"/>
            </w:rPr>
            <w:fldChar w:fldCharType="separate"/>
          </w:r>
          <w:bookmarkStart w:id="1" w:name="_GoBack"/>
          <w:bookmarkEnd w:id="1"/>
          <w:r w:rsidR="005F769C" w:rsidRPr="008B5AFC">
            <w:rPr>
              <w:rStyle w:val="af1"/>
              <w:noProof/>
            </w:rPr>
            <w:fldChar w:fldCharType="begin"/>
          </w:r>
          <w:r w:rsidR="005F769C" w:rsidRPr="008B5AFC">
            <w:rPr>
              <w:rStyle w:val="af1"/>
              <w:noProof/>
            </w:rPr>
            <w:instrText xml:space="preserve"> </w:instrText>
          </w:r>
          <w:r w:rsidR="005F769C">
            <w:rPr>
              <w:noProof/>
            </w:rPr>
            <w:instrText>HYPERLINK \l "_Toc72021837"</w:instrText>
          </w:r>
          <w:r w:rsidR="005F769C" w:rsidRPr="008B5AFC">
            <w:rPr>
              <w:rStyle w:val="af1"/>
              <w:noProof/>
            </w:rPr>
            <w:instrText xml:space="preserve"> </w:instrText>
          </w:r>
          <w:r w:rsidR="005F769C" w:rsidRPr="008B5AFC">
            <w:rPr>
              <w:rStyle w:val="af1"/>
              <w:noProof/>
            </w:rPr>
          </w:r>
          <w:r w:rsidR="005F769C" w:rsidRPr="008B5AFC">
            <w:rPr>
              <w:rStyle w:val="af1"/>
              <w:noProof/>
            </w:rPr>
            <w:fldChar w:fldCharType="separate"/>
          </w:r>
          <w:r w:rsidR="005F769C" w:rsidRPr="008B5AFC">
            <w:rPr>
              <w:rStyle w:val="af1"/>
              <w:noProof/>
            </w:rPr>
            <w:t>Введение</w:t>
          </w:r>
          <w:r w:rsidR="005F769C">
            <w:rPr>
              <w:noProof/>
              <w:webHidden/>
            </w:rPr>
            <w:tab/>
          </w:r>
          <w:r w:rsidR="005F769C">
            <w:rPr>
              <w:noProof/>
              <w:webHidden/>
            </w:rPr>
            <w:fldChar w:fldCharType="begin"/>
          </w:r>
          <w:r w:rsidR="005F769C">
            <w:rPr>
              <w:noProof/>
              <w:webHidden/>
            </w:rPr>
            <w:instrText xml:space="preserve"> PAGEREF _Toc72021837 \h </w:instrText>
          </w:r>
          <w:r w:rsidR="005F769C">
            <w:rPr>
              <w:noProof/>
              <w:webHidden/>
            </w:rPr>
          </w:r>
          <w:r w:rsidR="005F769C">
            <w:rPr>
              <w:noProof/>
              <w:webHidden/>
            </w:rPr>
            <w:fldChar w:fldCharType="separate"/>
          </w:r>
          <w:r w:rsidR="005F769C">
            <w:rPr>
              <w:noProof/>
              <w:webHidden/>
            </w:rPr>
            <w:t>4</w:t>
          </w:r>
          <w:r w:rsidR="005F769C">
            <w:rPr>
              <w:noProof/>
              <w:webHidden/>
            </w:rPr>
            <w:fldChar w:fldCharType="end"/>
          </w:r>
          <w:r w:rsidR="005F769C" w:rsidRPr="008B5AFC">
            <w:rPr>
              <w:rStyle w:val="af1"/>
              <w:noProof/>
            </w:rPr>
            <w:fldChar w:fldCharType="end"/>
          </w:r>
        </w:p>
        <w:p w:rsidR="005F769C" w:rsidRDefault="005F769C">
          <w:pPr>
            <w:pStyle w:val="14"/>
            <w:rPr>
              <w:rFonts w:asciiTheme="minorHAnsi" w:eastAsiaTheme="minorEastAsia" w:hAnsiTheme="minorHAnsi"/>
              <w:noProof/>
              <w:sz w:val="22"/>
              <w:lang w:eastAsia="ru-RU"/>
            </w:rPr>
          </w:pPr>
          <w:hyperlink w:anchor="_Toc72021838" w:history="1">
            <w:r w:rsidRPr="008B5AFC">
              <w:rPr>
                <w:rStyle w:val="af1"/>
                <w:noProof/>
              </w:rPr>
              <w:t>Перечень условных обозначений и терминов</w:t>
            </w:r>
            <w:r>
              <w:rPr>
                <w:noProof/>
                <w:webHidden/>
              </w:rPr>
              <w:tab/>
            </w:r>
            <w:r>
              <w:rPr>
                <w:noProof/>
                <w:webHidden/>
              </w:rPr>
              <w:fldChar w:fldCharType="begin"/>
            </w:r>
            <w:r>
              <w:rPr>
                <w:noProof/>
                <w:webHidden/>
              </w:rPr>
              <w:instrText xml:space="preserve"> PAGEREF _Toc72021838 \h </w:instrText>
            </w:r>
            <w:r>
              <w:rPr>
                <w:noProof/>
                <w:webHidden/>
              </w:rPr>
            </w:r>
            <w:r>
              <w:rPr>
                <w:noProof/>
                <w:webHidden/>
              </w:rPr>
              <w:fldChar w:fldCharType="separate"/>
            </w:r>
            <w:r>
              <w:rPr>
                <w:noProof/>
                <w:webHidden/>
              </w:rPr>
              <w:t>6</w:t>
            </w:r>
            <w:r>
              <w:rPr>
                <w:noProof/>
                <w:webHidden/>
              </w:rPr>
              <w:fldChar w:fldCharType="end"/>
            </w:r>
          </w:hyperlink>
        </w:p>
        <w:p w:rsidR="005F769C" w:rsidRDefault="005F769C">
          <w:pPr>
            <w:pStyle w:val="14"/>
            <w:rPr>
              <w:rFonts w:asciiTheme="minorHAnsi" w:eastAsiaTheme="minorEastAsia" w:hAnsiTheme="minorHAnsi"/>
              <w:noProof/>
              <w:sz w:val="22"/>
              <w:lang w:eastAsia="ru-RU"/>
            </w:rPr>
          </w:pPr>
          <w:hyperlink w:anchor="_Toc72021839" w:history="1">
            <w:r w:rsidRPr="008B5AFC">
              <w:rPr>
                <w:rStyle w:val="af1"/>
                <w:noProof/>
              </w:rPr>
              <w:t>Анализ задания и описание предметной области</w:t>
            </w:r>
            <w:r>
              <w:rPr>
                <w:noProof/>
                <w:webHidden/>
              </w:rPr>
              <w:tab/>
            </w:r>
            <w:r>
              <w:rPr>
                <w:noProof/>
                <w:webHidden/>
              </w:rPr>
              <w:fldChar w:fldCharType="begin"/>
            </w:r>
            <w:r>
              <w:rPr>
                <w:noProof/>
                <w:webHidden/>
              </w:rPr>
              <w:instrText xml:space="preserve"> PAGEREF _Toc72021839 \h </w:instrText>
            </w:r>
            <w:r>
              <w:rPr>
                <w:noProof/>
                <w:webHidden/>
              </w:rPr>
            </w:r>
            <w:r>
              <w:rPr>
                <w:noProof/>
                <w:webHidden/>
              </w:rPr>
              <w:fldChar w:fldCharType="separate"/>
            </w:r>
            <w:r>
              <w:rPr>
                <w:noProof/>
                <w:webHidden/>
              </w:rPr>
              <w:t>8</w:t>
            </w:r>
            <w:r>
              <w:rPr>
                <w:noProof/>
                <w:webHidden/>
              </w:rPr>
              <w:fldChar w:fldCharType="end"/>
            </w:r>
          </w:hyperlink>
        </w:p>
        <w:p w:rsidR="005F769C" w:rsidRDefault="005F769C">
          <w:pPr>
            <w:pStyle w:val="14"/>
            <w:rPr>
              <w:rFonts w:asciiTheme="minorHAnsi" w:eastAsiaTheme="minorEastAsia" w:hAnsiTheme="minorHAnsi"/>
              <w:noProof/>
              <w:sz w:val="22"/>
              <w:lang w:eastAsia="ru-RU"/>
            </w:rPr>
          </w:pPr>
          <w:hyperlink w:anchor="_Toc72021840" w:history="1">
            <w:r w:rsidRPr="008B5AFC">
              <w:rPr>
                <w:rStyle w:val="af1"/>
                <w:noProof/>
              </w:rPr>
              <w:t>Словарь существительных и глаголов</w:t>
            </w:r>
            <w:r>
              <w:rPr>
                <w:noProof/>
                <w:webHidden/>
              </w:rPr>
              <w:tab/>
            </w:r>
            <w:r>
              <w:rPr>
                <w:noProof/>
                <w:webHidden/>
              </w:rPr>
              <w:fldChar w:fldCharType="begin"/>
            </w:r>
            <w:r>
              <w:rPr>
                <w:noProof/>
                <w:webHidden/>
              </w:rPr>
              <w:instrText xml:space="preserve"> PAGEREF _Toc72021840 \h </w:instrText>
            </w:r>
            <w:r>
              <w:rPr>
                <w:noProof/>
                <w:webHidden/>
              </w:rPr>
            </w:r>
            <w:r>
              <w:rPr>
                <w:noProof/>
                <w:webHidden/>
              </w:rPr>
              <w:fldChar w:fldCharType="separate"/>
            </w:r>
            <w:r>
              <w:rPr>
                <w:noProof/>
                <w:webHidden/>
              </w:rPr>
              <w:t>14</w:t>
            </w:r>
            <w:r>
              <w:rPr>
                <w:noProof/>
                <w:webHidden/>
              </w:rPr>
              <w:fldChar w:fldCharType="end"/>
            </w:r>
          </w:hyperlink>
        </w:p>
        <w:p w:rsidR="005F769C" w:rsidRDefault="005F769C">
          <w:pPr>
            <w:pStyle w:val="14"/>
            <w:rPr>
              <w:rFonts w:asciiTheme="minorHAnsi" w:eastAsiaTheme="minorEastAsia" w:hAnsiTheme="minorHAnsi"/>
              <w:noProof/>
              <w:sz w:val="22"/>
              <w:lang w:eastAsia="ru-RU"/>
            </w:rPr>
          </w:pPr>
          <w:hyperlink w:anchor="_Toc72021841" w:history="1">
            <w:r w:rsidRPr="008B5AFC">
              <w:rPr>
                <w:rStyle w:val="af1"/>
                <w:noProof/>
              </w:rPr>
              <w:t>Проектирование приложения</w:t>
            </w:r>
            <w:r>
              <w:rPr>
                <w:noProof/>
                <w:webHidden/>
              </w:rPr>
              <w:tab/>
            </w:r>
            <w:r>
              <w:rPr>
                <w:noProof/>
                <w:webHidden/>
              </w:rPr>
              <w:fldChar w:fldCharType="begin"/>
            </w:r>
            <w:r>
              <w:rPr>
                <w:noProof/>
                <w:webHidden/>
              </w:rPr>
              <w:instrText xml:space="preserve"> PAGEREF _Toc72021841 \h </w:instrText>
            </w:r>
            <w:r>
              <w:rPr>
                <w:noProof/>
                <w:webHidden/>
              </w:rPr>
            </w:r>
            <w:r>
              <w:rPr>
                <w:noProof/>
                <w:webHidden/>
              </w:rPr>
              <w:fldChar w:fldCharType="separate"/>
            </w:r>
            <w:r>
              <w:rPr>
                <w:noProof/>
                <w:webHidden/>
              </w:rPr>
              <w:t>18</w:t>
            </w:r>
            <w:r>
              <w:rPr>
                <w:noProof/>
                <w:webHidden/>
              </w:rPr>
              <w:fldChar w:fldCharType="end"/>
            </w:r>
          </w:hyperlink>
        </w:p>
        <w:p w:rsidR="005F769C" w:rsidRDefault="005F769C">
          <w:pPr>
            <w:pStyle w:val="23"/>
            <w:tabs>
              <w:tab w:val="right" w:leader="dot" w:pos="9345"/>
            </w:tabs>
            <w:rPr>
              <w:rFonts w:asciiTheme="minorHAnsi" w:eastAsiaTheme="minorEastAsia" w:hAnsiTheme="minorHAnsi"/>
              <w:noProof/>
              <w:sz w:val="22"/>
              <w:lang w:eastAsia="ru-RU"/>
            </w:rPr>
          </w:pPr>
          <w:hyperlink w:anchor="_Toc72021842" w:history="1">
            <w:r w:rsidRPr="008B5AFC">
              <w:rPr>
                <w:rStyle w:val="af1"/>
                <w:noProof/>
              </w:rPr>
              <w:t>Проектирование модели базы данных</w:t>
            </w:r>
            <w:r>
              <w:rPr>
                <w:noProof/>
                <w:webHidden/>
              </w:rPr>
              <w:tab/>
            </w:r>
            <w:r>
              <w:rPr>
                <w:noProof/>
                <w:webHidden/>
              </w:rPr>
              <w:fldChar w:fldCharType="begin"/>
            </w:r>
            <w:r>
              <w:rPr>
                <w:noProof/>
                <w:webHidden/>
              </w:rPr>
              <w:instrText xml:space="preserve"> PAGEREF _Toc72021842 \h </w:instrText>
            </w:r>
            <w:r>
              <w:rPr>
                <w:noProof/>
                <w:webHidden/>
              </w:rPr>
            </w:r>
            <w:r>
              <w:rPr>
                <w:noProof/>
                <w:webHidden/>
              </w:rPr>
              <w:fldChar w:fldCharType="separate"/>
            </w:r>
            <w:r>
              <w:rPr>
                <w:noProof/>
                <w:webHidden/>
              </w:rPr>
              <w:t>18</w:t>
            </w:r>
            <w:r>
              <w:rPr>
                <w:noProof/>
                <w:webHidden/>
              </w:rPr>
              <w:fldChar w:fldCharType="end"/>
            </w:r>
          </w:hyperlink>
        </w:p>
        <w:p w:rsidR="005F769C" w:rsidRDefault="005F769C">
          <w:pPr>
            <w:pStyle w:val="23"/>
            <w:tabs>
              <w:tab w:val="right" w:leader="dot" w:pos="9345"/>
            </w:tabs>
            <w:rPr>
              <w:rFonts w:asciiTheme="minorHAnsi" w:eastAsiaTheme="minorEastAsia" w:hAnsiTheme="minorHAnsi"/>
              <w:noProof/>
              <w:sz w:val="22"/>
              <w:lang w:eastAsia="ru-RU"/>
            </w:rPr>
          </w:pPr>
          <w:hyperlink w:anchor="_Toc72021843" w:history="1">
            <w:r w:rsidRPr="008B5AFC">
              <w:rPr>
                <w:rStyle w:val="af1"/>
                <w:noProof/>
              </w:rPr>
              <w:t>Проектирование модуля “Центральный сервер”</w:t>
            </w:r>
            <w:r>
              <w:rPr>
                <w:noProof/>
                <w:webHidden/>
              </w:rPr>
              <w:tab/>
            </w:r>
            <w:r>
              <w:rPr>
                <w:noProof/>
                <w:webHidden/>
              </w:rPr>
              <w:fldChar w:fldCharType="begin"/>
            </w:r>
            <w:r>
              <w:rPr>
                <w:noProof/>
                <w:webHidden/>
              </w:rPr>
              <w:instrText xml:space="preserve"> PAGEREF _Toc72021843 \h </w:instrText>
            </w:r>
            <w:r>
              <w:rPr>
                <w:noProof/>
                <w:webHidden/>
              </w:rPr>
            </w:r>
            <w:r>
              <w:rPr>
                <w:noProof/>
                <w:webHidden/>
              </w:rPr>
              <w:fldChar w:fldCharType="separate"/>
            </w:r>
            <w:r>
              <w:rPr>
                <w:noProof/>
                <w:webHidden/>
              </w:rPr>
              <w:t>23</w:t>
            </w:r>
            <w:r>
              <w:rPr>
                <w:noProof/>
                <w:webHidden/>
              </w:rPr>
              <w:fldChar w:fldCharType="end"/>
            </w:r>
          </w:hyperlink>
        </w:p>
        <w:p w:rsidR="005F769C" w:rsidRDefault="005F769C">
          <w:pPr>
            <w:pStyle w:val="23"/>
            <w:tabs>
              <w:tab w:val="right" w:leader="dot" w:pos="9345"/>
            </w:tabs>
            <w:rPr>
              <w:rFonts w:asciiTheme="minorHAnsi" w:eastAsiaTheme="minorEastAsia" w:hAnsiTheme="minorHAnsi"/>
              <w:noProof/>
              <w:sz w:val="22"/>
              <w:lang w:eastAsia="ru-RU"/>
            </w:rPr>
          </w:pPr>
          <w:hyperlink w:anchor="_Toc72021844" w:history="1">
            <w:r w:rsidRPr="008B5AFC">
              <w:rPr>
                <w:rStyle w:val="af1"/>
                <w:noProof/>
              </w:rPr>
              <w:t>Проектирование модуля “Пользователь”</w:t>
            </w:r>
            <w:r>
              <w:rPr>
                <w:noProof/>
                <w:webHidden/>
              </w:rPr>
              <w:tab/>
            </w:r>
            <w:r>
              <w:rPr>
                <w:noProof/>
                <w:webHidden/>
              </w:rPr>
              <w:fldChar w:fldCharType="begin"/>
            </w:r>
            <w:r>
              <w:rPr>
                <w:noProof/>
                <w:webHidden/>
              </w:rPr>
              <w:instrText xml:space="preserve"> PAGEREF _Toc72021844 \h </w:instrText>
            </w:r>
            <w:r>
              <w:rPr>
                <w:noProof/>
                <w:webHidden/>
              </w:rPr>
            </w:r>
            <w:r>
              <w:rPr>
                <w:noProof/>
                <w:webHidden/>
              </w:rPr>
              <w:fldChar w:fldCharType="separate"/>
            </w:r>
            <w:r>
              <w:rPr>
                <w:noProof/>
                <w:webHidden/>
              </w:rPr>
              <w:t>26</w:t>
            </w:r>
            <w:r>
              <w:rPr>
                <w:noProof/>
                <w:webHidden/>
              </w:rPr>
              <w:fldChar w:fldCharType="end"/>
            </w:r>
          </w:hyperlink>
        </w:p>
        <w:p w:rsidR="005F769C" w:rsidRDefault="005F769C">
          <w:pPr>
            <w:pStyle w:val="14"/>
            <w:rPr>
              <w:rFonts w:asciiTheme="minorHAnsi" w:eastAsiaTheme="minorEastAsia" w:hAnsiTheme="minorHAnsi"/>
              <w:noProof/>
              <w:sz w:val="22"/>
              <w:lang w:eastAsia="ru-RU"/>
            </w:rPr>
          </w:pPr>
          <w:hyperlink w:anchor="_Toc72021845" w:history="1">
            <w:r w:rsidRPr="008B5AFC">
              <w:rPr>
                <w:rStyle w:val="af1"/>
                <w:noProof/>
              </w:rPr>
              <w:t>Реализация приложения</w:t>
            </w:r>
            <w:r>
              <w:rPr>
                <w:noProof/>
                <w:webHidden/>
              </w:rPr>
              <w:tab/>
            </w:r>
            <w:r>
              <w:rPr>
                <w:noProof/>
                <w:webHidden/>
              </w:rPr>
              <w:fldChar w:fldCharType="begin"/>
            </w:r>
            <w:r>
              <w:rPr>
                <w:noProof/>
                <w:webHidden/>
              </w:rPr>
              <w:instrText xml:space="preserve"> PAGEREF _Toc72021845 \h </w:instrText>
            </w:r>
            <w:r>
              <w:rPr>
                <w:noProof/>
                <w:webHidden/>
              </w:rPr>
            </w:r>
            <w:r>
              <w:rPr>
                <w:noProof/>
                <w:webHidden/>
              </w:rPr>
              <w:fldChar w:fldCharType="separate"/>
            </w:r>
            <w:r>
              <w:rPr>
                <w:noProof/>
                <w:webHidden/>
              </w:rPr>
              <w:t>28</w:t>
            </w:r>
            <w:r>
              <w:rPr>
                <w:noProof/>
                <w:webHidden/>
              </w:rPr>
              <w:fldChar w:fldCharType="end"/>
            </w:r>
          </w:hyperlink>
        </w:p>
        <w:p w:rsidR="005F769C" w:rsidRDefault="005F769C">
          <w:pPr>
            <w:pStyle w:val="23"/>
            <w:tabs>
              <w:tab w:val="right" w:leader="dot" w:pos="9345"/>
            </w:tabs>
            <w:rPr>
              <w:rFonts w:asciiTheme="minorHAnsi" w:eastAsiaTheme="minorEastAsia" w:hAnsiTheme="minorHAnsi"/>
              <w:noProof/>
              <w:sz w:val="22"/>
              <w:lang w:eastAsia="ru-RU"/>
            </w:rPr>
          </w:pPr>
          <w:hyperlink w:anchor="_Toc72021846" w:history="1">
            <w:r w:rsidRPr="008B5AFC">
              <w:rPr>
                <w:rStyle w:val="af1"/>
                <w:noProof/>
              </w:rPr>
              <w:t>Реализация модуля “Центральный сервер”</w:t>
            </w:r>
            <w:r>
              <w:rPr>
                <w:noProof/>
                <w:webHidden/>
              </w:rPr>
              <w:tab/>
            </w:r>
            <w:r>
              <w:rPr>
                <w:noProof/>
                <w:webHidden/>
              </w:rPr>
              <w:fldChar w:fldCharType="begin"/>
            </w:r>
            <w:r>
              <w:rPr>
                <w:noProof/>
                <w:webHidden/>
              </w:rPr>
              <w:instrText xml:space="preserve"> PAGEREF _Toc72021846 \h </w:instrText>
            </w:r>
            <w:r>
              <w:rPr>
                <w:noProof/>
                <w:webHidden/>
              </w:rPr>
            </w:r>
            <w:r>
              <w:rPr>
                <w:noProof/>
                <w:webHidden/>
              </w:rPr>
              <w:fldChar w:fldCharType="separate"/>
            </w:r>
            <w:r>
              <w:rPr>
                <w:noProof/>
                <w:webHidden/>
              </w:rPr>
              <w:t>28</w:t>
            </w:r>
            <w:r>
              <w:rPr>
                <w:noProof/>
                <w:webHidden/>
              </w:rPr>
              <w:fldChar w:fldCharType="end"/>
            </w:r>
          </w:hyperlink>
        </w:p>
        <w:p w:rsidR="005F769C" w:rsidRDefault="005F769C">
          <w:pPr>
            <w:pStyle w:val="35"/>
            <w:tabs>
              <w:tab w:val="right" w:leader="dot" w:pos="9345"/>
            </w:tabs>
            <w:rPr>
              <w:rFonts w:asciiTheme="minorHAnsi" w:eastAsiaTheme="minorEastAsia" w:hAnsiTheme="minorHAnsi"/>
              <w:noProof/>
              <w:sz w:val="22"/>
              <w:lang w:eastAsia="ru-RU"/>
            </w:rPr>
          </w:pPr>
          <w:hyperlink w:anchor="_Toc72021847" w:history="1">
            <w:r w:rsidRPr="008B5AFC">
              <w:rPr>
                <w:rStyle w:val="af1"/>
                <w:noProof/>
              </w:rPr>
              <w:t>Описание реализованного модуля</w:t>
            </w:r>
            <w:r>
              <w:rPr>
                <w:noProof/>
                <w:webHidden/>
              </w:rPr>
              <w:tab/>
            </w:r>
            <w:r>
              <w:rPr>
                <w:noProof/>
                <w:webHidden/>
              </w:rPr>
              <w:fldChar w:fldCharType="begin"/>
            </w:r>
            <w:r>
              <w:rPr>
                <w:noProof/>
                <w:webHidden/>
              </w:rPr>
              <w:instrText xml:space="preserve"> PAGEREF _Toc72021847 \h </w:instrText>
            </w:r>
            <w:r>
              <w:rPr>
                <w:noProof/>
                <w:webHidden/>
              </w:rPr>
            </w:r>
            <w:r>
              <w:rPr>
                <w:noProof/>
                <w:webHidden/>
              </w:rPr>
              <w:fldChar w:fldCharType="separate"/>
            </w:r>
            <w:r>
              <w:rPr>
                <w:noProof/>
                <w:webHidden/>
              </w:rPr>
              <w:t>28</w:t>
            </w:r>
            <w:r>
              <w:rPr>
                <w:noProof/>
                <w:webHidden/>
              </w:rPr>
              <w:fldChar w:fldCharType="end"/>
            </w:r>
          </w:hyperlink>
        </w:p>
        <w:p w:rsidR="005F769C" w:rsidRDefault="005F769C">
          <w:pPr>
            <w:pStyle w:val="35"/>
            <w:tabs>
              <w:tab w:val="right" w:leader="dot" w:pos="9345"/>
            </w:tabs>
            <w:rPr>
              <w:rFonts w:asciiTheme="minorHAnsi" w:eastAsiaTheme="minorEastAsia" w:hAnsiTheme="minorHAnsi"/>
              <w:noProof/>
              <w:sz w:val="22"/>
              <w:lang w:eastAsia="ru-RU"/>
            </w:rPr>
          </w:pPr>
          <w:hyperlink w:anchor="_Toc72021848" w:history="1">
            <w:r w:rsidRPr="008B5AFC">
              <w:rPr>
                <w:rStyle w:val="af1"/>
                <w:noProof/>
              </w:rPr>
              <w:t>Описание реализованных классов</w:t>
            </w:r>
            <w:r>
              <w:rPr>
                <w:noProof/>
                <w:webHidden/>
              </w:rPr>
              <w:tab/>
            </w:r>
            <w:r>
              <w:rPr>
                <w:noProof/>
                <w:webHidden/>
              </w:rPr>
              <w:fldChar w:fldCharType="begin"/>
            </w:r>
            <w:r>
              <w:rPr>
                <w:noProof/>
                <w:webHidden/>
              </w:rPr>
              <w:instrText xml:space="preserve"> PAGEREF _Toc72021848 \h </w:instrText>
            </w:r>
            <w:r>
              <w:rPr>
                <w:noProof/>
                <w:webHidden/>
              </w:rPr>
            </w:r>
            <w:r>
              <w:rPr>
                <w:noProof/>
                <w:webHidden/>
              </w:rPr>
              <w:fldChar w:fldCharType="separate"/>
            </w:r>
            <w:r>
              <w:rPr>
                <w:noProof/>
                <w:webHidden/>
              </w:rPr>
              <w:t>29</w:t>
            </w:r>
            <w:r>
              <w:rPr>
                <w:noProof/>
                <w:webHidden/>
              </w:rPr>
              <w:fldChar w:fldCharType="end"/>
            </w:r>
          </w:hyperlink>
        </w:p>
        <w:p w:rsidR="005F769C" w:rsidRDefault="005F769C">
          <w:pPr>
            <w:pStyle w:val="35"/>
            <w:tabs>
              <w:tab w:val="right" w:leader="dot" w:pos="9345"/>
            </w:tabs>
            <w:rPr>
              <w:rFonts w:asciiTheme="minorHAnsi" w:eastAsiaTheme="minorEastAsia" w:hAnsiTheme="minorHAnsi"/>
              <w:noProof/>
              <w:sz w:val="22"/>
              <w:lang w:eastAsia="ru-RU"/>
            </w:rPr>
          </w:pPr>
          <w:hyperlink w:anchor="_Toc72021849" w:history="1">
            <w:r w:rsidRPr="008B5AFC">
              <w:rPr>
                <w:rStyle w:val="af1"/>
                <w:noProof/>
              </w:rPr>
              <w:t>Спецификация методов реализованных классов</w:t>
            </w:r>
            <w:r>
              <w:rPr>
                <w:noProof/>
                <w:webHidden/>
              </w:rPr>
              <w:tab/>
            </w:r>
            <w:r>
              <w:rPr>
                <w:noProof/>
                <w:webHidden/>
              </w:rPr>
              <w:fldChar w:fldCharType="begin"/>
            </w:r>
            <w:r>
              <w:rPr>
                <w:noProof/>
                <w:webHidden/>
              </w:rPr>
              <w:instrText xml:space="preserve"> PAGEREF _Toc72021849 \h </w:instrText>
            </w:r>
            <w:r>
              <w:rPr>
                <w:noProof/>
                <w:webHidden/>
              </w:rPr>
            </w:r>
            <w:r>
              <w:rPr>
                <w:noProof/>
                <w:webHidden/>
              </w:rPr>
              <w:fldChar w:fldCharType="separate"/>
            </w:r>
            <w:r>
              <w:rPr>
                <w:noProof/>
                <w:webHidden/>
              </w:rPr>
              <w:t>34</w:t>
            </w:r>
            <w:r>
              <w:rPr>
                <w:noProof/>
                <w:webHidden/>
              </w:rPr>
              <w:fldChar w:fldCharType="end"/>
            </w:r>
          </w:hyperlink>
        </w:p>
        <w:p w:rsidR="005F769C" w:rsidRDefault="005F769C">
          <w:pPr>
            <w:pStyle w:val="35"/>
            <w:tabs>
              <w:tab w:val="right" w:leader="dot" w:pos="9345"/>
            </w:tabs>
            <w:rPr>
              <w:rFonts w:asciiTheme="minorHAnsi" w:eastAsiaTheme="minorEastAsia" w:hAnsiTheme="minorHAnsi"/>
              <w:noProof/>
              <w:sz w:val="22"/>
              <w:lang w:eastAsia="ru-RU"/>
            </w:rPr>
          </w:pPr>
          <w:hyperlink w:anchor="_Toc72021850" w:history="1">
            <w:r w:rsidRPr="008B5AFC">
              <w:rPr>
                <w:rStyle w:val="af1"/>
                <w:noProof/>
                <w:lang w:val="en-US"/>
              </w:rPr>
              <w:t xml:space="preserve">UML-диаграммы </w:t>
            </w:r>
            <w:r w:rsidRPr="008B5AFC">
              <w:rPr>
                <w:rStyle w:val="af1"/>
                <w:noProof/>
              </w:rPr>
              <w:t xml:space="preserve">реализованных </w:t>
            </w:r>
            <w:r w:rsidRPr="008B5AFC">
              <w:rPr>
                <w:rStyle w:val="af1"/>
                <w:noProof/>
                <w:lang w:val="en-US"/>
              </w:rPr>
              <w:t>классов</w:t>
            </w:r>
            <w:r>
              <w:rPr>
                <w:noProof/>
                <w:webHidden/>
              </w:rPr>
              <w:tab/>
            </w:r>
            <w:r>
              <w:rPr>
                <w:noProof/>
                <w:webHidden/>
              </w:rPr>
              <w:fldChar w:fldCharType="begin"/>
            </w:r>
            <w:r>
              <w:rPr>
                <w:noProof/>
                <w:webHidden/>
              </w:rPr>
              <w:instrText xml:space="preserve"> PAGEREF _Toc72021850 \h </w:instrText>
            </w:r>
            <w:r>
              <w:rPr>
                <w:noProof/>
                <w:webHidden/>
              </w:rPr>
            </w:r>
            <w:r>
              <w:rPr>
                <w:noProof/>
                <w:webHidden/>
              </w:rPr>
              <w:fldChar w:fldCharType="separate"/>
            </w:r>
            <w:r>
              <w:rPr>
                <w:noProof/>
                <w:webHidden/>
              </w:rPr>
              <w:t>50</w:t>
            </w:r>
            <w:r>
              <w:rPr>
                <w:noProof/>
                <w:webHidden/>
              </w:rPr>
              <w:fldChar w:fldCharType="end"/>
            </w:r>
          </w:hyperlink>
        </w:p>
        <w:p w:rsidR="005F769C" w:rsidRDefault="005F769C">
          <w:pPr>
            <w:pStyle w:val="23"/>
            <w:tabs>
              <w:tab w:val="right" w:leader="dot" w:pos="9345"/>
            </w:tabs>
            <w:rPr>
              <w:rFonts w:asciiTheme="minorHAnsi" w:eastAsiaTheme="minorEastAsia" w:hAnsiTheme="minorHAnsi"/>
              <w:noProof/>
              <w:sz w:val="22"/>
              <w:lang w:eastAsia="ru-RU"/>
            </w:rPr>
          </w:pPr>
          <w:hyperlink w:anchor="_Toc72021851" w:history="1">
            <w:r w:rsidRPr="008B5AFC">
              <w:rPr>
                <w:rStyle w:val="af1"/>
                <w:noProof/>
              </w:rPr>
              <w:t>Реализация модуля “Пользователь”</w:t>
            </w:r>
            <w:r>
              <w:rPr>
                <w:noProof/>
                <w:webHidden/>
              </w:rPr>
              <w:tab/>
            </w:r>
            <w:r>
              <w:rPr>
                <w:noProof/>
                <w:webHidden/>
              </w:rPr>
              <w:fldChar w:fldCharType="begin"/>
            </w:r>
            <w:r>
              <w:rPr>
                <w:noProof/>
                <w:webHidden/>
              </w:rPr>
              <w:instrText xml:space="preserve"> PAGEREF _Toc72021851 \h </w:instrText>
            </w:r>
            <w:r>
              <w:rPr>
                <w:noProof/>
                <w:webHidden/>
              </w:rPr>
            </w:r>
            <w:r>
              <w:rPr>
                <w:noProof/>
                <w:webHidden/>
              </w:rPr>
              <w:fldChar w:fldCharType="separate"/>
            </w:r>
            <w:r>
              <w:rPr>
                <w:noProof/>
                <w:webHidden/>
              </w:rPr>
              <w:t>52</w:t>
            </w:r>
            <w:r>
              <w:rPr>
                <w:noProof/>
                <w:webHidden/>
              </w:rPr>
              <w:fldChar w:fldCharType="end"/>
            </w:r>
          </w:hyperlink>
        </w:p>
        <w:p w:rsidR="005F769C" w:rsidRDefault="005F769C">
          <w:pPr>
            <w:pStyle w:val="35"/>
            <w:tabs>
              <w:tab w:val="right" w:leader="dot" w:pos="9345"/>
            </w:tabs>
            <w:rPr>
              <w:rFonts w:asciiTheme="minorHAnsi" w:eastAsiaTheme="minorEastAsia" w:hAnsiTheme="minorHAnsi"/>
              <w:noProof/>
              <w:sz w:val="22"/>
              <w:lang w:eastAsia="ru-RU"/>
            </w:rPr>
          </w:pPr>
          <w:hyperlink w:anchor="_Toc72021852" w:history="1">
            <w:r w:rsidRPr="008B5AFC">
              <w:rPr>
                <w:rStyle w:val="af1"/>
                <w:noProof/>
              </w:rPr>
              <w:t>Описание реализованного модуля</w:t>
            </w:r>
            <w:r>
              <w:rPr>
                <w:noProof/>
                <w:webHidden/>
              </w:rPr>
              <w:tab/>
            </w:r>
            <w:r>
              <w:rPr>
                <w:noProof/>
                <w:webHidden/>
              </w:rPr>
              <w:fldChar w:fldCharType="begin"/>
            </w:r>
            <w:r>
              <w:rPr>
                <w:noProof/>
                <w:webHidden/>
              </w:rPr>
              <w:instrText xml:space="preserve"> PAGEREF _Toc72021852 \h </w:instrText>
            </w:r>
            <w:r>
              <w:rPr>
                <w:noProof/>
                <w:webHidden/>
              </w:rPr>
            </w:r>
            <w:r>
              <w:rPr>
                <w:noProof/>
                <w:webHidden/>
              </w:rPr>
              <w:fldChar w:fldCharType="separate"/>
            </w:r>
            <w:r>
              <w:rPr>
                <w:noProof/>
                <w:webHidden/>
              </w:rPr>
              <w:t>52</w:t>
            </w:r>
            <w:r>
              <w:rPr>
                <w:noProof/>
                <w:webHidden/>
              </w:rPr>
              <w:fldChar w:fldCharType="end"/>
            </w:r>
          </w:hyperlink>
        </w:p>
        <w:p w:rsidR="005F769C" w:rsidRDefault="005F769C">
          <w:pPr>
            <w:pStyle w:val="35"/>
            <w:tabs>
              <w:tab w:val="right" w:leader="dot" w:pos="9345"/>
            </w:tabs>
            <w:rPr>
              <w:rFonts w:asciiTheme="minorHAnsi" w:eastAsiaTheme="minorEastAsia" w:hAnsiTheme="minorHAnsi"/>
              <w:noProof/>
              <w:sz w:val="22"/>
              <w:lang w:eastAsia="ru-RU"/>
            </w:rPr>
          </w:pPr>
          <w:hyperlink w:anchor="_Toc72021853" w:history="1">
            <w:r w:rsidRPr="008B5AFC">
              <w:rPr>
                <w:rStyle w:val="af1"/>
                <w:noProof/>
              </w:rPr>
              <w:t>Описание реализованных классов</w:t>
            </w:r>
            <w:r>
              <w:rPr>
                <w:noProof/>
                <w:webHidden/>
              </w:rPr>
              <w:tab/>
            </w:r>
            <w:r>
              <w:rPr>
                <w:noProof/>
                <w:webHidden/>
              </w:rPr>
              <w:fldChar w:fldCharType="begin"/>
            </w:r>
            <w:r>
              <w:rPr>
                <w:noProof/>
                <w:webHidden/>
              </w:rPr>
              <w:instrText xml:space="preserve"> PAGEREF _Toc72021853 \h </w:instrText>
            </w:r>
            <w:r>
              <w:rPr>
                <w:noProof/>
                <w:webHidden/>
              </w:rPr>
            </w:r>
            <w:r>
              <w:rPr>
                <w:noProof/>
                <w:webHidden/>
              </w:rPr>
              <w:fldChar w:fldCharType="separate"/>
            </w:r>
            <w:r>
              <w:rPr>
                <w:noProof/>
                <w:webHidden/>
              </w:rPr>
              <w:t>55</w:t>
            </w:r>
            <w:r>
              <w:rPr>
                <w:noProof/>
                <w:webHidden/>
              </w:rPr>
              <w:fldChar w:fldCharType="end"/>
            </w:r>
          </w:hyperlink>
        </w:p>
        <w:p w:rsidR="005F769C" w:rsidRDefault="005F769C">
          <w:pPr>
            <w:pStyle w:val="35"/>
            <w:tabs>
              <w:tab w:val="right" w:leader="dot" w:pos="9345"/>
            </w:tabs>
            <w:rPr>
              <w:rFonts w:asciiTheme="minorHAnsi" w:eastAsiaTheme="minorEastAsia" w:hAnsiTheme="minorHAnsi"/>
              <w:noProof/>
              <w:sz w:val="22"/>
              <w:lang w:eastAsia="ru-RU"/>
            </w:rPr>
          </w:pPr>
          <w:hyperlink w:anchor="_Toc72021854" w:history="1">
            <w:r w:rsidRPr="008B5AFC">
              <w:rPr>
                <w:rStyle w:val="af1"/>
                <w:noProof/>
              </w:rPr>
              <w:t>Спецификация методов реализованных классов</w:t>
            </w:r>
            <w:r>
              <w:rPr>
                <w:noProof/>
                <w:webHidden/>
              </w:rPr>
              <w:tab/>
            </w:r>
            <w:r>
              <w:rPr>
                <w:noProof/>
                <w:webHidden/>
              </w:rPr>
              <w:fldChar w:fldCharType="begin"/>
            </w:r>
            <w:r>
              <w:rPr>
                <w:noProof/>
                <w:webHidden/>
              </w:rPr>
              <w:instrText xml:space="preserve"> PAGEREF _Toc72021854 \h </w:instrText>
            </w:r>
            <w:r>
              <w:rPr>
                <w:noProof/>
                <w:webHidden/>
              </w:rPr>
            </w:r>
            <w:r>
              <w:rPr>
                <w:noProof/>
                <w:webHidden/>
              </w:rPr>
              <w:fldChar w:fldCharType="separate"/>
            </w:r>
            <w:r>
              <w:rPr>
                <w:noProof/>
                <w:webHidden/>
              </w:rPr>
              <w:t>56</w:t>
            </w:r>
            <w:r>
              <w:rPr>
                <w:noProof/>
                <w:webHidden/>
              </w:rPr>
              <w:fldChar w:fldCharType="end"/>
            </w:r>
          </w:hyperlink>
        </w:p>
        <w:p w:rsidR="005F769C" w:rsidRDefault="005F769C">
          <w:pPr>
            <w:pStyle w:val="35"/>
            <w:tabs>
              <w:tab w:val="right" w:leader="dot" w:pos="9345"/>
            </w:tabs>
            <w:rPr>
              <w:rFonts w:asciiTheme="minorHAnsi" w:eastAsiaTheme="minorEastAsia" w:hAnsiTheme="minorHAnsi"/>
              <w:noProof/>
              <w:sz w:val="22"/>
              <w:lang w:eastAsia="ru-RU"/>
            </w:rPr>
          </w:pPr>
          <w:hyperlink w:anchor="_Toc72021855" w:history="1">
            <w:r w:rsidRPr="008B5AFC">
              <w:rPr>
                <w:rStyle w:val="af1"/>
                <w:noProof/>
              </w:rPr>
              <w:t>UML-диаграммы реализованных классов</w:t>
            </w:r>
            <w:r>
              <w:rPr>
                <w:noProof/>
                <w:webHidden/>
              </w:rPr>
              <w:tab/>
            </w:r>
            <w:r>
              <w:rPr>
                <w:noProof/>
                <w:webHidden/>
              </w:rPr>
              <w:fldChar w:fldCharType="begin"/>
            </w:r>
            <w:r>
              <w:rPr>
                <w:noProof/>
                <w:webHidden/>
              </w:rPr>
              <w:instrText xml:space="preserve"> PAGEREF _Toc72021855 \h </w:instrText>
            </w:r>
            <w:r>
              <w:rPr>
                <w:noProof/>
                <w:webHidden/>
              </w:rPr>
            </w:r>
            <w:r>
              <w:rPr>
                <w:noProof/>
                <w:webHidden/>
              </w:rPr>
              <w:fldChar w:fldCharType="separate"/>
            </w:r>
            <w:r>
              <w:rPr>
                <w:noProof/>
                <w:webHidden/>
              </w:rPr>
              <w:t>60</w:t>
            </w:r>
            <w:r>
              <w:rPr>
                <w:noProof/>
                <w:webHidden/>
              </w:rPr>
              <w:fldChar w:fldCharType="end"/>
            </w:r>
          </w:hyperlink>
        </w:p>
        <w:p w:rsidR="005F769C" w:rsidRDefault="005F769C">
          <w:pPr>
            <w:pStyle w:val="14"/>
            <w:rPr>
              <w:rFonts w:asciiTheme="minorHAnsi" w:eastAsiaTheme="minorEastAsia" w:hAnsiTheme="minorHAnsi"/>
              <w:noProof/>
              <w:sz w:val="22"/>
              <w:lang w:eastAsia="ru-RU"/>
            </w:rPr>
          </w:pPr>
          <w:hyperlink w:anchor="_Toc72021856" w:history="1">
            <w:r w:rsidRPr="008B5AFC">
              <w:rPr>
                <w:rStyle w:val="af1"/>
                <w:noProof/>
              </w:rPr>
              <w:t>Тестирование приложения</w:t>
            </w:r>
            <w:r>
              <w:rPr>
                <w:noProof/>
                <w:webHidden/>
              </w:rPr>
              <w:tab/>
            </w:r>
            <w:r>
              <w:rPr>
                <w:noProof/>
                <w:webHidden/>
              </w:rPr>
              <w:fldChar w:fldCharType="begin"/>
            </w:r>
            <w:r>
              <w:rPr>
                <w:noProof/>
                <w:webHidden/>
              </w:rPr>
              <w:instrText xml:space="preserve"> PAGEREF _Toc72021856 \h </w:instrText>
            </w:r>
            <w:r>
              <w:rPr>
                <w:noProof/>
                <w:webHidden/>
              </w:rPr>
            </w:r>
            <w:r>
              <w:rPr>
                <w:noProof/>
                <w:webHidden/>
              </w:rPr>
              <w:fldChar w:fldCharType="separate"/>
            </w:r>
            <w:r>
              <w:rPr>
                <w:noProof/>
                <w:webHidden/>
              </w:rPr>
              <w:t>61</w:t>
            </w:r>
            <w:r>
              <w:rPr>
                <w:noProof/>
                <w:webHidden/>
              </w:rPr>
              <w:fldChar w:fldCharType="end"/>
            </w:r>
          </w:hyperlink>
        </w:p>
        <w:p w:rsidR="005F769C" w:rsidRDefault="005F769C">
          <w:pPr>
            <w:pStyle w:val="23"/>
            <w:tabs>
              <w:tab w:val="right" w:leader="dot" w:pos="9345"/>
            </w:tabs>
            <w:rPr>
              <w:rFonts w:asciiTheme="minorHAnsi" w:eastAsiaTheme="minorEastAsia" w:hAnsiTheme="minorHAnsi"/>
              <w:noProof/>
              <w:sz w:val="22"/>
              <w:lang w:eastAsia="ru-RU"/>
            </w:rPr>
          </w:pPr>
          <w:hyperlink w:anchor="_Toc72021857" w:history="1">
            <w:r w:rsidRPr="008B5AFC">
              <w:rPr>
                <w:rStyle w:val="af1"/>
                <w:noProof/>
              </w:rPr>
              <w:t>Тестирование модуля “Центральный сервер”</w:t>
            </w:r>
            <w:r>
              <w:rPr>
                <w:noProof/>
                <w:webHidden/>
              </w:rPr>
              <w:tab/>
            </w:r>
            <w:r>
              <w:rPr>
                <w:noProof/>
                <w:webHidden/>
              </w:rPr>
              <w:fldChar w:fldCharType="begin"/>
            </w:r>
            <w:r>
              <w:rPr>
                <w:noProof/>
                <w:webHidden/>
              </w:rPr>
              <w:instrText xml:space="preserve"> PAGEREF _Toc72021857 \h </w:instrText>
            </w:r>
            <w:r>
              <w:rPr>
                <w:noProof/>
                <w:webHidden/>
              </w:rPr>
            </w:r>
            <w:r>
              <w:rPr>
                <w:noProof/>
                <w:webHidden/>
              </w:rPr>
              <w:fldChar w:fldCharType="separate"/>
            </w:r>
            <w:r>
              <w:rPr>
                <w:noProof/>
                <w:webHidden/>
              </w:rPr>
              <w:t>61</w:t>
            </w:r>
            <w:r>
              <w:rPr>
                <w:noProof/>
                <w:webHidden/>
              </w:rPr>
              <w:fldChar w:fldCharType="end"/>
            </w:r>
          </w:hyperlink>
        </w:p>
        <w:p w:rsidR="005F769C" w:rsidRDefault="005F769C">
          <w:pPr>
            <w:pStyle w:val="35"/>
            <w:tabs>
              <w:tab w:val="right" w:leader="dot" w:pos="9345"/>
            </w:tabs>
            <w:rPr>
              <w:rFonts w:asciiTheme="minorHAnsi" w:eastAsiaTheme="minorEastAsia" w:hAnsiTheme="minorHAnsi"/>
              <w:noProof/>
              <w:sz w:val="22"/>
              <w:lang w:eastAsia="ru-RU"/>
            </w:rPr>
          </w:pPr>
          <w:hyperlink w:anchor="_Toc72021858" w:history="1">
            <w:r w:rsidRPr="008B5AFC">
              <w:rPr>
                <w:rStyle w:val="af1"/>
                <w:noProof/>
              </w:rPr>
              <w:t>Выбор методики тестирования</w:t>
            </w:r>
            <w:r>
              <w:rPr>
                <w:noProof/>
                <w:webHidden/>
              </w:rPr>
              <w:tab/>
            </w:r>
            <w:r>
              <w:rPr>
                <w:noProof/>
                <w:webHidden/>
              </w:rPr>
              <w:fldChar w:fldCharType="begin"/>
            </w:r>
            <w:r>
              <w:rPr>
                <w:noProof/>
                <w:webHidden/>
              </w:rPr>
              <w:instrText xml:space="preserve"> PAGEREF _Toc72021858 \h </w:instrText>
            </w:r>
            <w:r>
              <w:rPr>
                <w:noProof/>
                <w:webHidden/>
              </w:rPr>
            </w:r>
            <w:r>
              <w:rPr>
                <w:noProof/>
                <w:webHidden/>
              </w:rPr>
              <w:fldChar w:fldCharType="separate"/>
            </w:r>
            <w:r>
              <w:rPr>
                <w:noProof/>
                <w:webHidden/>
              </w:rPr>
              <w:t>61</w:t>
            </w:r>
            <w:r>
              <w:rPr>
                <w:noProof/>
                <w:webHidden/>
              </w:rPr>
              <w:fldChar w:fldCharType="end"/>
            </w:r>
          </w:hyperlink>
        </w:p>
        <w:p w:rsidR="005F769C" w:rsidRDefault="005F769C">
          <w:pPr>
            <w:pStyle w:val="35"/>
            <w:tabs>
              <w:tab w:val="right" w:leader="dot" w:pos="9345"/>
            </w:tabs>
            <w:rPr>
              <w:rFonts w:asciiTheme="minorHAnsi" w:eastAsiaTheme="minorEastAsia" w:hAnsiTheme="minorHAnsi"/>
              <w:noProof/>
              <w:sz w:val="22"/>
              <w:lang w:eastAsia="ru-RU"/>
            </w:rPr>
          </w:pPr>
          <w:hyperlink w:anchor="_Toc72021859" w:history="1">
            <w:r w:rsidRPr="008B5AFC">
              <w:rPr>
                <w:rStyle w:val="af1"/>
                <w:noProof/>
              </w:rPr>
              <w:t>Таблица тестов</w:t>
            </w:r>
            <w:r>
              <w:rPr>
                <w:noProof/>
                <w:webHidden/>
              </w:rPr>
              <w:tab/>
            </w:r>
            <w:r>
              <w:rPr>
                <w:noProof/>
                <w:webHidden/>
              </w:rPr>
              <w:fldChar w:fldCharType="begin"/>
            </w:r>
            <w:r>
              <w:rPr>
                <w:noProof/>
                <w:webHidden/>
              </w:rPr>
              <w:instrText xml:space="preserve"> PAGEREF _Toc72021859 \h </w:instrText>
            </w:r>
            <w:r>
              <w:rPr>
                <w:noProof/>
                <w:webHidden/>
              </w:rPr>
            </w:r>
            <w:r>
              <w:rPr>
                <w:noProof/>
                <w:webHidden/>
              </w:rPr>
              <w:fldChar w:fldCharType="separate"/>
            </w:r>
            <w:r>
              <w:rPr>
                <w:noProof/>
                <w:webHidden/>
              </w:rPr>
              <w:t>62</w:t>
            </w:r>
            <w:r>
              <w:rPr>
                <w:noProof/>
                <w:webHidden/>
              </w:rPr>
              <w:fldChar w:fldCharType="end"/>
            </w:r>
          </w:hyperlink>
        </w:p>
        <w:p w:rsidR="005F769C" w:rsidRDefault="005F769C">
          <w:pPr>
            <w:pStyle w:val="35"/>
            <w:tabs>
              <w:tab w:val="right" w:leader="dot" w:pos="9345"/>
            </w:tabs>
            <w:rPr>
              <w:rFonts w:asciiTheme="minorHAnsi" w:eastAsiaTheme="minorEastAsia" w:hAnsiTheme="minorHAnsi"/>
              <w:noProof/>
              <w:sz w:val="22"/>
              <w:lang w:eastAsia="ru-RU"/>
            </w:rPr>
          </w:pPr>
          <w:hyperlink w:anchor="_Toc72021860" w:history="1">
            <w:r w:rsidRPr="008B5AFC">
              <w:rPr>
                <w:rStyle w:val="af1"/>
                <w:noProof/>
              </w:rPr>
              <w:t>Результаты тестирования</w:t>
            </w:r>
            <w:r>
              <w:rPr>
                <w:noProof/>
                <w:webHidden/>
              </w:rPr>
              <w:tab/>
            </w:r>
            <w:r>
              <w:rPr>
                <w:noProof/>
                <w:webHidden/>
              </w:rPr>
              <w:fldChar w:fldCharType="begin"/>
            </w:r>
            <w:r>
              <w:rPr>
                <w:noProof/>
                <w:webHidden/>
              </w:rPr>
              <w:instrText xml:space="preserve"> PAGEREF _Toc72021860 \h </w:instrText>
            </w:r>
            <w:r>
              <w:rPr>
                <w:noProof/>
                <w:webHidden/>
              </w:rPr>
            </w:r>
            <w:r>
              <w:rPr>
                <w:noProof/>
                <w:webHidden/>
              </w:rPr>
              <w:fldChar w:fldCharType="separate"/>
            </w:r>
            <w:r>
              <w:rPr>
                <w:noProof/>
                <w:webHidden/>
              </w:rPr>
              <w:t>69</w:t>
            </w:r>
            <w:r>
              <w:rPr>
                <w:noProof/>
                <w:webHidden/>
              </w:rPr>
              <w:fldChar w:fldCharType="end"/>
            </w:r>
          </w:hyperlink>
        </w:p>
        <w:p w:rsidR="005F769C" w:rsidRDefault="005F769C">
          <w:pPr>
            <w:pStyle w:val="23"/>
            <w:tabs>
              <w:tab w:val="right" w:leader="dot" w:pos="9345"/>
            </w:tabs>
            <w:rPr>
              <w:rFonts w:asciiTheme="minorHAnsi" w:eastAsiaTheme="minorEastAsia" w:hAnsiTheme="minorHAnsi"/>
              <w:noProof/>
              <w:sz w:val="22"/>
              <w:lang w:eastAsia="ru-RU"/>
            </w:rPr>
          </w:pPr>
          <w:hyperlink w:anchor="_Toc72021861" w:history="1">
            <w:r w:rsidRPr="008B5AFC">
              <w:rPr>
                <w:rStyle w:val="af1"/>
                <w:noProof/>
              </w:rPr>
              <w:t>Тестирование модуля “Пользователь”</w:t>
            </w:r>
            <w:r>
              <w:rPr>
                <w:noProof/>
                <w:webHidden/>
              </w:rPr>
              <w:tab/>
            </w:r>
            <w:r>
              <w:rPr>
                <w:noProof/>
                <w:webHidden/>
              </w:rPr>
              <w:fldChar w:fldCharType="begin"/>
            </w:r>
            <w:r>
              <w:rPr>
                <w:noProof/>
                <w:webHidden/>
              </w:rPr>
              <w:instrText xml:space="preserve"> PAGEREF _Toc72021861 \h </w:instrText>
            </w:r>
            <w:r>
              <w:rPr>
                <w:noProof/>
                <w:webHidden/>
              </w:rPr>
            </w:r>
            <w:r>
              <w:rPr>
                <w:noProof/>
                <w:webHidden/>
              </w:rPr>
              <w:fldChar w:fldCharType="separate"/>
            </w:r>
            <w:r>
              <w:rPr>
                <w:noProof/>
                <w:webHidden/>
              </w:rPr>
              <w:t>76</w:t>
            </w:r>
            <w:r>
              <w:rPr>
                <w:noProof/>
                <w:webHidden/>
              </w:rPr>
              <w:fldChar w:fldCharType="end"/>
            </w:r>
          </w:hyperlink>
        </w:p>
        <w:p w:rsidR="005F769C" w:rsidRDefault="005F769C">
          <w:pPr>
            <w:pStyle w:val="35"/>
            <w:tabs>
              <w:tab w:val="right" w:leader="dot" w:pos="9345"/>
            </w:tabs>
            <w:rPr>
              <w:rFonts w:asciiTheme="minorHAnsi" w:eastAsiaTheme="minorEastAsia" w:hAnsiTheme="minorHAnsi"/>
              <w:noProof/>
              <w:sz w:val="22"/>
              <w:lang w:eastAsia="ru-RU"/>
            </w:rPr>
          </w:pPr>
          <w:hyperlink w:anchor="_Toc72021862" w:history="1">
            <w:r w:rsidRPr="008B5AFC">
              <w:rPr>
                <w:rStyle w:val="af1"/>
                <w:noProof/>
              </w:rPr>
              <w:t>Определение методики тестирования</w:t>
            </w:r>
            <w:r>
              <w:rPr>
                <w:noProof/>
                <w:webHidden/>
              </w:rPr>
              <w:tab/>
            </w:r>
            <w:r>
              <w:rPr>
                <w:noProof/>
                <w:webHidden/>
              </w:rPr>
              <w:fldChar w:fldCharType="begin"/>
            </w:r>
            <w:r>
              <w:rPr>
                <w:noProof/>
                <w:webHidden/>
              </w:rPr>
              <w:instrText xml:space="preserve"> PAGEREF _Toc72021862 \h </w:instrText>
            </w:r>
            <w:r>
              <w:rPr>
                <w:noProof/>
                <w:webHidden/>
              </w:rPr>
            </w:r>
            <w:r>
              <w:rPr>
                <w:noProof/>
                <w:webHidden/>
              </w:rPr>
              <w:fldChar w:fldCharType="separate"/>
            </w:r>
            <w:r>
              <w:rPr>
                <w:noProof/>
                <w:webHidden/>
              </w:rPr>
              <w:t>76</w:t>
            </w:r>
            <w:r>
              <w:rPr>
                <w:noProof/>
                <w:webHidden/>
              </w:rPr>
              <w:fldChar w:fldCharType="end"/>
            </w:r>
          </w:hyperlink>
        </w:p>
        <w:p w:rsidR="005F769C" w:rsidRDefault="005F769C">
          <w:pPr>
            <w:pStyle w:val="35"/>
            <w:tabs>
              <w:tab w:val="right" w:leader="dot" w:pos="9345"/>
            </w:tabs>
            <w:rPr>
              <w:rFonts w:asciiTheme="minorHAnsi" w:eastAsiaTheme="minorEastAsia" w:hAnsiTheme="minorHAnsi"/>
              <w:noProof/>
              <w:sz w:val="22"/>
              <w:lang w:eastAsia="ru-RU"/>
            </w:rPr>
          </w:pPr>
          <w:hyperlink w:anchor="_Toc72021863" w:history="1">
            <w:r w:rsidRPr="008B5AFC">
              <w:rPr>
                <w:rStyle w:val="af1"/>
                <w:noProof/>
              </w:rPr>
              <w:t xml:space="preserve">Модульное тестирование класса </w:t>
            </w:r>
            <w:r w:rsidRPr="008B5AFC">
              <w:rPr>
                <w:rStyle w:val="af1"/>
                <w:noProof/>
                <w:lang w:val="en-US"/>
              </w:rPr>
              <w:t>DataValidator</w:t>
            </w:r>
            <w:r>
              <w:rPr>
                <w:noProof/>
                <w:webHidden/>
              </w:rPr>
              <w:tab/>
            </w:r>
            <w:r>
              <w:rPr>
                <w:noProof/>
                <w:webHidden/>
              </w:rPr>
              <w:fldChar w:fldCharType="begin"/>
            </w:r>
            <w:r>
              <w:rPr>
                <w:noProof/>
                <w:webHidden/>
              </w:rPr>
              <w:instrText xml:space="preserve"> PAGEREF _Toc72021863 \h </w:instrText>
            </w:r>
            <w:r>
              <w:rPr>
                <w:noProof/>
                <w:webHidden/>
              </w:rPr>
            </w:r>
            <w:r>
              <w:rPr>
                <w:noProof/>
                <w:webHidden/>
              </w:rPr>
              <w:fldChar w:fldCharType="separate"/>
            </w:r>
            <w:r>
              <w:rPr>
                <w:noProof/>
                <w:webHidden/>
              </w:rPr>
              <w:t>77</w:t>
            </w:r>
            <w:r>
              <w:rPr>
                <w:noProof/>
                <w:webHidden/>
              </w:rPr>
              <w:fldChar w:fldCharType="end"/>
            </w:r>
          </w:hyperlink>
        </w:p>
        <w:p w:rsidR="005F769C" w:rsidRDefault="005F769C">
          <w:pPr>
            <w:pStyle w:val="35"/>
            <w:tabs>
              <w:tab w:val="right" w:leader="dot" w:pos="9345"/>
            </w:tabs>
            <w:rPr>
              <w:rFonts w:asciiTheme="minorHAnsi" w:eastAsiaTheme="minorEastAsia" w:hAnsiTheme="minorHAnsi"/>
              <w:noProof/>
              <w:sz w:val="22"/>
              <w:lang w:eastAsia="ru-RU"/>
            </w:rPr>
          </w:pPr>
          <w:hyperlink w:anchor="_Toc72021864" w:history="1">
            <w:r w:rsidRPr="008B5AFC">
              <w:rPr>
                <w:rStyle w:val="af1"/>
                <w:noProof/>
              </w:rPr>
              <w:t xml:space="preserve">Модульное тестирование класса </w:t>
            </w:r>
            <w:r w:rsidRPr="008B5AFC">
              <w:rPr>
                <w:rStyle w:val="af1"/>
                <w:noProof/>
                <w:lang w:val="en-US"/>
              </w:rPr>
              <w:t>DataNetwork</w:t>
            </w:r>
            <w:r>
              <w:rPr>
                <w:noProof/>
                <w:webHidden/>
              </w:rPr>
              <w:tab/>
            </w:r>
            <w:r>
              <w:rPr>
                <w:noProof/>
                <w:webHidden/>
              </w:rPr>
              <w:fldChar w:fldCharType="begin"/>
            </w:r>
            <w:r>
              <w:rPr>
                <w:noProof/>
                <w:webHidden/>
              </w:rPr>
              <w:instrText xml:space="preserve"> PAGEREF _Toc72021864 \h </w:instrText>
            </w:r>
            <w:r>
              <w:rPr>
                <w:noProof/>
                <w:webHidden/>
              </w:rPr>
            </w:r>
            <w:r>
              <w:rPr>
                <w:noProof/>
                <w:webHidden/>
              </w:rPr>
              <w:fldChar w:fldCharType="separate"/>
            </w:r>
            <w:r>
              <w:rPr>
                <w:noProof/>
                <w:webHidden/>
              </w:rPr>
              <w:t>86</w:t>
            </w:r>
            <w:r>
              <w:rPr>
                <w:noProof/>
                <w:webHidden/>
              </w:rPr>
              <w:fldChar w:fldCharType="end"/>
            </w:r>
          </w:hyperlink>
        </w:p>
        <w:p w:rsidR="005F769C" w:rsidRDefault="005F769C">
          <w:pPr>
            <w:pStyle w:val="14"/>
            <w:rPr>
              <w:rFonts w:asciiTheme="minorHAnsi" w:eastAsiaTheme="minorEastAsia" w:hAnsiTheme="minorHAnsi"/>
              <w:noProof/>
              <w:sz w:val="22"/>
              <w:lang w:eastAsia="ru-RU"/>
            </w:rPr>
          </w:pPr>
          <w:hyperlink w:anchor="_Toc72021865" w:history="1">
            <w:r w:rsidRPr="008B5AFC">
              <w:rPr>
                <w:rStyle w:val="af1"/>
                <w:noProof/>
              </w:rPr>
              <w:t>Заключение</w:t>
            </w:r>
            <w:r>
              <w:rPr>
                <w:noProof/>
                <w:webHidden/>
              </w:rPr>
              <w:tab/>
            </w:r>
            <w:r>
              <w:rPr>
                <w:noProof/>
                <w:webHidden/>
              </w:rPr>
              <w:fldChar w:fldCharType="begin"/>
            </w:r>
            <w:r>
              <w:rPr>
                <w:noProof/>
                <w:webHidden/>
              </w:rPr>
              <w:instrText xml:space="preserve"> PAGEREF _Toc72021865 \h </w:instrText>
            </w:r>
            <w:r>
              <w:rPr>
                <w:noProof/>
                <w:webHidden/>
              </w:rPr>
            </w:r>
            <w:r>
              <w:rPr>
                <w:noProof/>
                <w:webHidden/>
              </w:rPr>
              <w:fldChar w:fldCharType="separate"/>
            </w:r>
            <w:r>
              <w:rPr>
                <w:noProof/>
                <w:webHidden/>
              </w:rPr>
              <w:t>117</w:t>
            </w:r>
            <w:r>
              <w:rPr>
                <w:noProof/>
                <w:webHidden/>
              </w:rPr>
              <w:fldChar w:fldCharType="end"/>
            </w:r>
          </w:hyperlink>
        </w:p>
        <w:p w:rsidR="005F769C" w:rsidRDefault="005F769C">
          <w:pPr>
            <w:pStyle w:val="14"/>
            <w:rPr>
              <w:rFonts w:asciiTheme="minorHAnsi" w:eastAsiaTheme="minorEastAsia" w:hAnsiTheme="minorHAnsi"/>
              <w:noProof/>
              <w:sz w:val="22"/>
              <w:lang w:eastAsia="ru-RU"/>
            </w:rPr>
          </w:pPr>
          <w:hyperlink w:anchor="_Toc72021866" w:history="1">
            <w:r w:rsidRPr="008B5AFC">
              <w:rPr>
                <w:rStyle w:val="af1"/>
                <w:noProof/>
              </w:rPr>
              <w:t>ссылки</w:t>
            </w:r>
            <w:r>
              <w:rPr>
                <w:noProof/>
                <w:webHidden/>
              </w:rPr>
              <w:tab/>
            </w:r>
            <w:r>
              <w:rPr>
                <w:noProof/>
                <w:webHidden/>
              </w:rPr>
              <w:fldChar w:fldCharType="begin"/>
            </w:r>
            <w:r>
              <w:rPr>
                <w:noProof/>
                <w:webHidden/>
              </w:rPr>
              <w:instrText xml:space="preserve"> PAGEREF _Toc72021866 \h </w:instrText>
            </w:r>
            <w:r>
              <w:rPr>
                <w:noProof/>
                <w:webHidden/>
              </w:rPr>
            </w:r>
            <w:r>
              <w:rPr>
                <w:noProof/>
                <w:webHidden/>
              </w:rPr>
              <w:fldChar w:fldCharType="separate"/>
            </w:r>
            <w:r>
              <w:rPr>
                <w:noProof/>
                <w:webHidden/>
              </w:rPr>
              <w:t>118</w:t>
            </w:r>
            <w:r>
              <w:rPr>
                <w:noProof/>
                <w:webHidden/>
              </w:rPr>
              <w:fldChar w:fldCharType="end"/>
            </w:r>
          </w:hyperlink>
        </w:p>
        <w:p w:rsidR="005F769C" w:rsidRDefault="005F769C">
          <w:pPr>
            <w:pStyle w:val="14"/>
            <w:rPr>
              <w:rFonts w:asciiTheme="minorHAnsi" w:eastAsiaTheme="minorEastAsia" w:hAnsiTheme="minorHAnsi"/>
              <w:noProof/>
              <w:sz w:val="22"/>
              <w:lang w:eastAsia="ru-RU"/>
            </w:rPr>
          </w:pPr>
          <w:hyperlink w:anchor="_Toc72021867" w:history="1">
            <w:r w:rsidRPr="008B5AFC">
              <w:rPr>
                <w:rStyle w:val="af1"/>
                <w:noProof/>
              </w:rPr>
              <w:t>Приложения</w:t>
            </w:r>
            <w:r>
              <w:rPr>
                <w:noProof/>
                <w:webHidden/>
              </w:rPr>
              <w:tab/>
            </w:r>
            <w:r>
              <w:rPr>
                <w:noProof/>
                <w:webHidden/>
              </w:rPr>
              <w:fldChar w:fldCharType="begin"/>
            </w:r>
            <w:r>
              <w:rPr>
                <w:noProof/>
                <w:webHidden/>
              </w:rPr>
              <w:instrText xml:space="preserve"> PAGEREF _Toc72021867 \h </w:instrText>
            </w:r>
            <w:r>
              <w:rPr>
                <w:noProof/>
                <w:webHidden/>
              </w:rPr>
            </w:r>
            <w:r>
              <w:rPr>
                <w:noProof/>
                <w:webHidden/>
              </w:rPr>
              <w:fldChar w:fldCharType="separate"/>
            </w:r>
            <w:r>
              <w:rPr>
                <w:noProof/>
                <w:webHidden/>
              </w:rPr>
              <w:t>119</w:t>
            </w:r>
            <w:r>
              <w:rPr>
                <w:noProof/>
                <w:webHidden/>
              </w:rPr>
              <w:fldChar w:fldCharType="end"/>
            </w:r>
          </w:hyperlink>
        </w:p>
        <w:p w:rsidR="005F769C" w:rsidRDefault="005F769C">
          <w:pPr>
            <w:pStyle w:val="23"/>
            <w:tabs>
              <w:tab w:val="right" w:leader="dot" w:pos="9345"/>
            </w:tabs>
            <w:rPr>
              <w:rFonts w:asciiTheme="minorHAnsi" w:eastAsiaTheme="minorEastAsia" w:hAnsiTheme="minorHAnsi"/>
              <w:noProof/>
              <w:sz w:val="22"/>
              <w:lang w:eastAsia="ru-RU"/>
            </w:rPr>
          </w:pPr>
          <w:hyperlink w:anchor="_Toc72021868" w:history="1">
            <w:r w:rsidRPr="008B5AFC">
              <w:rPr>
                <w:rStyle w:val="af1"/>
                <w:noProof/>
              </w:rPr>
              <w:t>Исходный</w:t>
            </w:r>
            <w:r w:rsidRPr="008B5AFC">
              <w:rPr>
                <w:rStyle w:val="af1"/>
                <w:noProof/>
                <w:lang w:val="en-US"/>
              </w:rPr>
              <w:t xml:space="preserve"> </w:t>
            </w:r>
            <w:r w:rsidRPr="008B5AFC">
              <w:rPr>
                <w:rStyle w:val="af1"/>
                <w:noProof/>
              </w:rPr>
              <w:t>код</w:t>
            </w:r>
            <w:r w:rsidRPr="008B5AFC">
              <w:rPr>
                <w:rStyle w:val="af1"/>
                <w:noProof/>
                <w:lang w:val="en-US"/>
              </w:rPr>
              <w:t xml:space="preserve"> </w:t>
            </w:r>
            <w:r w:rsidRPr="008B5AFC">
              <w:rPr>
                <w:rStyle w:val="af1"/>
                <w:noProof/>
              </w:rPr>
              <w:t>модуля</w:t>
            </w:r>
            <w:r w:rsidRPr="008B5AFC">
              <w:rPr>
                <w:rStyle w:val="af1"/>
                <w:noProof/>
                <w:lang w:val="en-US"/>
              </w:rPr>
              <w:t xml:space="preserve"> “</w:t>
            </w:r>
            <w:r w:rsidRPr="008B5AFC">
              <w:rPr>
                <w:rStyle w:val="af1"/>
                <w:noProof/>
              </w:rPr>
              <w:t>Центральный</w:t>
            </w:r>
            <w:r w:rsidRPr="008B5AFC">
              <w:rPr>
                <w:rStyle w:val="af1"/>
                <w:noProof/>
                <w:lang w:val="en-US"/>
              </w:rPr>
              <w:t xml:space="preserve"> </w:t>
            </w:r>
            <w:r w:rsidRPr="008B5AFC">
              <w:rPr>
                <w:rStyle w:val="af1"/>
                <w:noProof/>
              </w:rPr>
              <w:t>сервер</w:t>
            </w:r>
            <w:r w:rsidRPr="008B5AFC">
              <w:rPr>
                <w:rStyle w:val="af1"/>
                <w:noProof/>
                <w:lang w:val="en-US"/>
              </w:rPr>
              <w:t>”</w:t>
            </w:r>
            <w:r>
              <w:rPr>
                <w:noProof/>
                <w:webHidden/>
              </w:rPr>
              <w:tab/>
            </w:r>
            <w:r>
              <w:rPr>
                <w:noProof/>
                <w:webHidden/>
              </w:rPr>
              <w:fldChar w:fldCharType="begin"/>
            </w:r>
            <w:r>
              <w:rPr>
                <w:noProof/>
                <w:webHidden/>
              </w:rPr>
              <w:instrText xml:space="preserve"> PAGEREF _Toc72021868 \h </w:instrText>
            </w:r>
            <w:r>
              <w:rPr>
                <w:noProof/>
                <w:webHidden/>
              </w:rPr>
            </w:r>
            <w:r>
              <w:rPr>
                <w:noProof/>
                <w:webHidden/>
              </w:rPr>
              <w:fldChar w:fldCharType="separate"/>
            </w:r>
            <w:r>
              <w:rPr>
                <w:noProof/>
                <w:webHidden/>
              </w:rPr>
              <w:t>119</w:t>
            </w:r>
            <w:r>
              <w:rPr>
                <w:noProof/>
                <w:webHidden/>
              </w:rPr>
              <w:fldChar w:fldCharType="end"/>
            </w:r>
          </w:hyperlink>
        </w:p>
        <w:p w:rsidR="005F769C" w:rsidRDefault="005F769C">
          <w:pPr>
            <w:pStyle w:val="35"/>
            <w:tabs>
              <w:tab w:val="right" w:leader="dot" w:pos="9345"/>
            </w:tabs>
            <w:rPr>
              <w:rFonts w:asciiTheme="minorHAnsi" w:eastAsiaTheme="minorEastAsia" w:hAnsiTheme="minorHAnsi"/>
              <w:noProof/>
              <w:sz w:val="22"/>
              <w:lang w:eastAsia="ru-RU"/>
            </w:rPr>
          </w:pPr>
          <w:hyperlink w:anchor="_Toc72021869" w:history="1">
            <w:r w:rsidRPr="008B5AFC">
              <w:rPr>
                <w:rStyle w:val="af1"/>
                <w:noProof/>
              </w:rPr>
              <w:t>Главный</w:t>
            </w:r>
            <w:r w:rsidRPr="008B5AFC">
              <w:rPr>
                <w:rStyle w:val="af1"/>
                <w:noProof/>
                <w:lang w:val="en-US"/>
              </w:rPr>
              <w:t xml:space="preserve"> </w:t>
            </w:r>
            <w:r w:rsidRPr="008B5AFC">
              <w:rPr>
                <w:rStyle w:val="af1"/>
                <w:noProof/>
              </w:rPr>
              <w:t>контроллер</w:t>
            </w:r>
            <w:r>
              <w:rPr>
                <w:noProof/>
                <w:webHidden/>
              </w:rPr>
              <w:tab/>
            </w:r>
            <w:r>
              <w:rPr>
                <w:noProof/>
                <w:webHidden/>
              </w:rPr>
              <w:fldChar w:fldCharType="begin"/>
            </w:r>
            <w:r>
              <w:rPr>
                <w:noProof/>
                <w:webHidden/>
              </w:rPr>
              <w:instrText xml:space="preserve"> PAGEREF _Toc72021869 \h </w:instrText>
            </w:r>
            <w:r>
              <w:rPr>
                <w:noProof/>
                <w:webHidden/>
              </w:rPr>
            </w:r>
            <w:r>
              <w:rPr>
                <w:noProof/>
                <w:webHidden/>
              </w:rPr>
              <w:fldChar w:fldCharType="separate"/>
            </w:r>
            <w:r>
              <w:rPr>
                <w:noProof/>
                <w:webHidden/>
              </w:rPr>
              <w:t>119</w:t>
            </w:r>
            <w:r>
              <w:rPr>
                <w:noProof/>
                <w:webHidden/>
              </w:rPr>
              <w:fldChar w:fldCharType="end"/>
            </w:r>
          </w:hyperlink>
        </w:p>
        <w:p w:rsidR="005F769C" w:rsidRDefault="005F769C">
          <w:pPr>
            <w:pStyle w:val="35"/>
            <w:tabs>
              <w:tab w:val="right" w:leader="dot" w:pos="9345"/>
            </w:tabs>
            <w:rPr>
              <w:rFonts w:asciiTheme="minorHAnsi" w:eastAsiaTheme="minorEastAsia" w:hAnsiTheme="minorHAnsi"/>
              <w:noProof/>
              <w:sz w:val="22"/>
              <w:lang w:eastAsia="ru-RU"/>
            </w:rPr>
          </w:pPr>
          <w:hyperlink w:anchor="_Toc72021870" w:history="1">
            <w:r w:rsidRPr="008B5AFC">
              <w:rPr>
                <w:rStyle w:val="af1"/>
                <w:noProof/>
              </w:rPr>
              <w:t>Контроллер</w:t>
            </w:r>
            <w:r w:rsidRPr="008B5AFC">
              <w:rPr>
                <w:rStyle w:val="af1"/>
                <w:noProof/>
                <w:lang w:val="en-US"/>
              </w:rPr>
              <w:t xml:space="preserve"> </w:t>
            </w:r>
            <w:r w:rsidRPr="008B5AFC">
              <w:rPr>
                <w:rStyle w:val="af1"/>
                <w:noProof/>
              </w:rPr>
              <w:t>загрузки</w:t>
            </w:r>
            <w:r w:rsidRPr="008B5AFC">
              <w:rPr>
                <w:rStyle w:val="af1"/>
                <w:noProof/>
                <w:lang w:val="en-US"/>
              </w:rPr>
              <w:t xml:space="preserve"> </w:t>
            </w:r>
            <w:r w:rsidRPr="008B5AFC">
              <w:rPr>
                <w:rStyle w:val="af1"/>
                <w:noProof/>
              </w:rPr>
              <w:t>изображений</w:t>
            </w:r>
            <w:r>
              <w:rPr>
                <w:noProof/>
                <w:webHidden/>
              </w:rPr>
              <w:tab/>
            </w:r>
            <w:r>
              <w:rPr>
                <w:noProof/>
                <w:webHidden/>
              </w:rPr>
              <w:fldChar w:fldCharType="begin"/>
            </w:r>
            <w:r>
              <w:rPr>
                <w:noProof/>
                <w:webHidden/>
              </w:rPr>
              <w:instrText xml:space="preserve"> PAGEREF _Toc72021870 \h </w:instrText>
            </w:r>
            <w:r>
              <w:rPr>
                <w:noProof/>
                <w:webHidden/>
              </w:rPr>
            </w:r>
            <w:r>
              <w:rPr>
                <w:noProof/>
                <w:webHidden/>
              </w:rPr>
              <w:fldChar w:fldCharType="separate"/>
            </w:r>
            <w:r>
              <w:rPr>
                <w:noProof/>
                <w:webHidden/>
              </w:rPr>
              <w:t>137</w:t>
            </w:r>
            <w:r>
              <w:rPr>
                <w:noProof/>
                <w:webHidden/>
              </w:rPr>
              <w:fldChar w:fldCharType="end"/>
            </w:r>
          </w:hyperlink>
        </w:p>
        <w:p w:rsidR="005F769C" w:rsidRDefault="005F769C">
          <w:pPr>
            <w:pStyle w:val="35"/>
            <w:tabs>
              <w:tab w:val="right" w:leader="dot" w:pos="9345"/>
            </w:tabs>
            <w:rPr>
              <w:rFonts w:asciiTheme="minorHAnsi" w:eastAsiaTheme="minorEastAsia" w:hAnsiTheme="minorHAnsi"/>
              <w:noProof/>
              <w:sz w:val="22"/>
              <w:lang w:eastAsia="ru-RU"/>
            </w:rPr>
          </w:pPr>
          <w:hyperlink w:anchor="_Toc72021871" w:history="1">
            <w:r w:rsidRPr="008B5AFC">
              <w:rPr>
                <w:rStyle w:val="af1"/>
                <w:noProof/>
              </w:rPr>
              <w:t>Точка входа</w:t>
            </w:r>
            <w:r>
              <w:rPr>
                <w:noProof/>
                <w:webHidden/>
              </w:rPr>
              <w:tab/>
            </w:r>
            <w:r>
              <w:rPr>
                <w:noProof/>
                <w:webHidden/>
              </w:rPr>
              <w:fldChar w:fldCharType="begin"/>
            </w:r>
            <w:r>
              <w:rPr>
                <w:noProof/>
                <w:webHidden/>
              </w:rPr>
              <w:instrText xml:space="preserve"> PAGEREF _Toc72021871 \h </w:instrText>
            </w:r>
            <w:r>
              <w:rPr>
                <w:noProof/>
                <w:webHidden/>
              </w:rPr>
            </w:r>
            <w:r>
              <w:rPr>
                <w:noProof/>
                <w:webHidden/>
              </w:rPr>
              <w:fldChar w:fldCharType="separate"/>
            </w:r>
            <w:r>
              <w:rPr>
                <w:noProof/>
                <w:webHidden/>
              </w:rPr>
              <w:t>140</w:t>
            </w:r>
            <w:r>
              <w:rPr>
                <w:noProof/>
                <w:webHidden/>
              </w:rPr>
              <w:fldChar w:fldCharType="end"/>
            </w:r>
          </w:hyperlink>
        </w:p>
        <w:p w:rsidR="005F769C" w:rsidRDefault="005F769C">
          <w:pPr>
            <w:pStyle w:val="23"/>
            <w:tabs>
              <w:tab w:val="right" w:leader="dot" w:pos="9345"/>
            </w:tabs>
            <w:rPr>
              <w:rFonts w:asciiTheme="minorHAnsi" w:eastAsiaTheme="minorEastAsia" w:hAnsiTheme="minorHAnsi"/>
              <w:noProof/>
              <w:sz w:val="22"/>
              <w:lang w:eastAsia="ru-RU"/>
            </w:rPr>
          </w:pPr>
          <w:hyperlink w:anchor="_Toc72021872" w:history="1">
            <w:r w:rsidRPr="008B5AFC">
              <w:rPr>
                <w:rStyle w:val="af1"/>
                <w:noProof/>
              </w:rPr>
              <w:t>Исходный код модуля “Пользователь”</w:t>
            </w:r>
            <w:r>
              <w:rPr>
                <w:noProof/>
                <w:webHidden/>
              </w:rPr>
              <w:tab/>
            </w:r>
            <w:r>
              <w:rPr>
                <w:noProof/>
                <w:webHidden/>
              </w:rPr>
              <w:fldChar w:fldCharType="begin"/>
            </w:r>
            <w:r>
              <w:rPr>
                <w:noProof/>
                <w:webHidden/>
              </w:rPr>
              <w:instrText xml:space="preserve"> PAGEREF _Toc72021872 \h </w:instrText>
            </w:r>
            <w:r>
              <w:rPr>
                <w:noProof/>
                <w:webHidden/>
              </w:rPr>
            </w:r>
            <w:r>
              <w:rPr>
                <w:noProof/>
                <w:webHidden/>
              </w:rPr>
              <w:fldChar w:fldCharType="separate"/>
            </w:r>
            <w:r>
              <w:rPr>
                <w:noProof/>
                <w:webHidden/>
              </w:rPr>
              <w:t>141</w:t>
            </w:r>
            <w:r>
              <w:rPr>
                <w:noProof/>
                <w:webHidden/>
              </w:rPr>
              <w:fldChar w:fldCharType="end"/>
            </w:r>
          </w:hyperlink>
        </w:p>
        <w:p w:rsidR="005F769C" w:rsidRDefault="005F769C">
          <w:pPr>
            <w:pStyle w:val="35"/>
            <w:tabs>
              <w:tab w:val="right" w:leader="dot" w:pos="9345"/>
            </w:tabs>
            <w:rPr>
              <w:rFonts w:asciiTheme="minorHAnsi" w:eastAsiaTheme="minorEastAsia" w:hAnsiTheme="minorHAnsi"/>
              <w:noProof/>
              <w:sz w:val="22"/>
              <w:lang w:eastAsia="ru-RU"/>
            </w:rPr>
          </w:pPr>
          <w:hyperlink w:anchor="_Toc72021873" w:history="1">
            <w:r w:rsidRPr="008B5AFC">
              <w:rPr>
                <w:rStyle w:val="af1"/>
                <w:noProof/>
              </w:rPr>
              <w:t>Программируемость окна “Таблица Накладных”</w:t>
            </w:r>
            <w:r>
              <w:rPr>
                <w:noProof/>
                <w:webHidden/>
              </w:rPr>
              <w:tab/>
            </w:r>
            <w:r>
              <w:rPr>
                <w:noProof/>
                <w:webHidden/>
              </w:rPr>
              <w:fldChar w:fldCharType="begin"/>
            </w:r>
            <w:r>
              <w:rPr>
                <w:noProof/>
                <w:webHidden/>
              </w:rPr>
              <w:instrText xml:space="preserve"> PAGEREF _Toc72021873 \h </w:instrText>
            </w:r>
            <w:r>
              <w:rPr>
                <w:noProof/>
                <w:webHidden/>
              </w:rPr>
            </w:r>
            <w:r>
              <w:rPr>
                <w:noProof/>
                <w:webHidden/>
              </w:rPr>
              <w:fldChar w:fldCharType="separate"/>
            </w:r>
            <w:r>
              <w:rPr>
                <w:noProof/>
                <w:webHidden/>
              </w:rPr>
              <w:t>141</w:t>
            </w:r>
            <w:r>
              <w:rPr>
                <w:noProof/>
                <w:webHidden/>
              </w:rPr>
              <w:fldChar w:fldCharType="end"/>
            </w:r>
          </w:hyperlink>
        </w:p>
        <w:p w:rsidR="005F769C" w:rsidRDefault="005F769C">
          <w:pPr>
            <w:pStyle w:val="35"/>
            <w:tabs>
              <w:tab w:val="right" w:leader="dot" w:pos="9345"/>
            </w:tabs>
            <w:rPr>
              <w:rFonts w:asciiTheme="minorHAnsi" w:eastAsiaTheme="minorEastAsia" w:hAnsiTheme="minorHAnsi"/>
              <w:noProof/>
              <w:sz w:val="22"/>
              <w:lang w:eastAsia="ru-RU"/>
            </w:rPr>
          </w:pPr>
          <w:hyperlink w:anchor="_Toc72021874" w:history="1">
            <w:r w:rsidRPr="008B5AFC">
              <w:rPr>
                <w:rStyle w:val="af1"/>
                <w:noProof/>
              </w:rPr>
              <w:t>Программируемость окна “Таблица Полувагонов”</w:t>
            </w:r>
            <w:r>
              <w:rPr>
                <w:noProof/>
                <w:webHidden/>
              </w:rPr>
              <w:tab/>
            </w:r>
            <w:r>
              <w:rPr>
                <w:noProof/>
                <w:webHidden/>
              </w:rPr>
              <w:fldChar w:fldCharType="begin"/>
            </w:r>
            <w:r>
              <w:rPr>
                <w:noProof/>
                <w:webHidden/>
              </w:rPr>
              <w:instrText xml:space="preserve"> PAGEREF _Toc72021874 \h </w:instrText>
            </w:r>
            <w:r>
              <w:rPr>
                <w:noProof/>
                <w:webHidden/>
              </w:rPr>
            </w:r>
            <w:r>
              <w:rPr>
                <w:noProof/>
                <w:webHidden/>
              </w:rPr>
              <w:fldChar w:fldCharType="separate"/>
            </w:r>
            <w:r>
              <w:rPr>
                <w:noProof/>
                <w:webHidden/>
              </w:rPr>
              <w:t>152</w:t>
            </w:r>
            <w:r>
              <w:rPr>
                <w:noProof/>
                <w:webHidden/>
              </w:rPr>
              <w:fldChar w:fldCharType="end"/>
            </w:r>
          </w:hyperlink>
        </w:p>
        <w:p w:rsidR="005F769C" w:rsidRDefault="005F769C">
          <w:pPr>
            <w:pStyle w:val="35"/>
            <w:tabs>
              <w:tab w:val="right" w:leader="dot" w:pos="9345"/>
            </w:tabs>
            <w:rPr>
              <w:rFonts w:asciiTheme="minorHAnsi" w:eastAsiaTheme="minorEastAsia" w:hAnsiTheme="minorHAnsi"/>
              <w:noProof/>
              <w:sz w:val="22"/>
              <w:lang w:eastAsia="ru-RU"/>
            </w:rPr>
          </w:pPr>
          <w:hyperlink w:anchor="_Toc72021875" w:history="1">
            <w:r w:rsidRPr="008B5AFC">
              <w:rPr>
                <w:rStyle w:val="af1"/>
                <w:noProof/>
              </w:rPr>
              <w:t>Программируемость</w:t>
            </w:r>
            <w:r w:rsidRPr="008B5AFC">
              <w:rPr>
                <w:rStyle w:val="af1"/>
                <w:noProof/>
                <w:lang w:val="en-US"/>
              </w:rPr>
              <w:t xml:space="preserve"> </w:t>
            </w:r>
            <w:r w:rsidRPr="008B5AFC">
              <w:rPr>
                <w:rStyle w:val="af1"/>
                <w:noProof/>
              </w:rPr>
              <w:t>окна</w:t>
            </w:r>
            <w:r w:rsidRPr="008B5AFC">
              <w:rPr>
                <w:rStyle w:val="af1"/>
                <w:noProof/>
                <w:lang w:val="en-US"/>
              </w:rPr>
              <w:t xml:space="preserve"> “</w:t>
            </w:r>
            <w:r w:rsidRPr="008B5AFC">
              <w:rPr>
                <w:rStyle w:val="af1"/>
                <w:noProof/>
              </w:rPr>
              <w:t>Таблица</w:t>
            </w:r>
            <w:r w:rsidRPr="008B5AFC">
              <w:rPr>
                <w:rStyle w:val="af1"/>
                <w:noProof/>
                <w:lang w:val="en-US"/>
              </w:rPr>
              <w:t xml:space="preserve"> </w:t>
            </w:r>
            <w:r w:rsidRPr="008B5AFC">
              <w:rPr>
                <w:rStyle w:val="af1"/>
                <w:noProof/>
              </w:rPr>
              <w:t>регистрации</w:t>
            </w:r>
            <w:r w:rsidRPr="008B5AFC">
              <w:rPr>
                <w:rStyle w:val="af1"/>
                <w:noProof/>
                <w:lang w:val="en-US"/>
              </w:rPr>
              <w:t>”</w:t>
            </w:r>
            <w:r>
              <w:rPr>
                <w:noProof/>
                <w:webHidden/>
              </w:rPr>
              <w:tab/>
            </w:r>
            <w:r>
              <w:rPr>
                <w:noProof/>
                <w:webHidden/>
              </w:rPr>
              <w:fldChar w:fldCharType="begin"/>
            </w:r>
            <w:r>
              <w:rPr>
                <w:noProof/>
                <w:webHidden/>
              </w:rPr>
              <w:instrText xml:space="preserve"> PAGEREF _Toc72021875 \h </w:instrText>
            </w:r>
            <w:r>
              <w:rPr>
                <w:noProof/>
                <w:webHidden/>
              </w:rPr>
            </w:r>
            <w:r>
              <w:rPr>
                <w:noProof/>
                <w:webHidden/>
              </w:rPr>
              <w:fldChar w:fldCharType="separate"/>
            </w:r>
            <w:r>
              <w:rPr>
                <w:noProof/>
                <w:webHidden/>
              </w:rPr>
              <w:t>158</w:t>
            </w:r>
            <w:r>
              <w:rPr>
                <w:noProof/>
                <w:webHidden/>
              </w:rPr>
              <w:fldChar w:fldCharType="end"/>
            </w:r>
          </w:hyperlink>
        </w:p>
        <w:p w:rsidR="005F769C" w:rsidRDefault="005F769C">
          <w:pPr>
            <w:pStyle w:val="35"/>
            <w:tabs>
              <w:tab w:val="right" w:leader="dot" w:pos="9345"/>
            </w:tabs>
            <w:rPr>
              <w:rFonts w:asciiTheme="minorHAnsi" w:eastAsiaTheme="minorEastAsia" w:hAnsiTheme="minorHAnsi"/>
              <w:noProof/>
              <w:sz w:val="22"/>
              <w:lang w:eastAsia="ru-RU"/>
            </w:rPr>
          </w:pPr>
          <w:hyperlink w:anchor="_Toc72021876" w:history="1">
            <w:r w:rsidRPr="008B5AFC">
              <w:rPr>
                <w:rStyle w:val="af1"/>
                <w:noProof/>
              </w:rPr>
              <w:t>Взаимодействие с модулем “Центральный сервер”</w:t>
            </w:r>
            <w:r>
              <w:rPr>
                <w:noProof/>
                <w:webHidden/>
              </w:rPr>
              <w:tab/>
            </w:r>
            <w:r>
              <w:rPr>
                <w:noProof/>
                <w:webHidden/>
              </w:rPr>
              <w:fldChar w:fldCharType="begin"/>
            </w:r>
            <w:r>
              <w:rPr>
                <w:noProof/>
                <w:webHidden/>
              </w:rPr>
              <w:instrText xml:space="preserve"> PAGEREF _Toc72021876 \h </w:instrText>
            </w:r>
            <w:r>
              <w:rPr>
                <w:noProof/>
                <w:webHidden/>
              </w:rPr>
            </w:r>
            <w:r>
              <w:rPr>
                <w:noProof/>
                <w:webHidden/>
              </w:rPr>
              <w:fldChar w:fldCharType="separate"/>
            </w:r>
            <w:r>
              <w:rPr>
                <w:noProof/>
                <w:webHidden/>
              </w:rPr>
              <w:t>172</w:t>
            </w:r>
            <w:r>
              <w:rPr>
                <w:noProof/>
                <w:webHidden/>
              </w:rPr>
              <w:fldChar w:fldCharType="end"/>
            </w:r>
          </w:hyperlink>
        </w:p>
        <w:p w:rsidR="000E2217" w:rsidRDefault="00C528BA" w:rsidP="007D5B46">
          <w:pPr>
            <w:pStyle w:val="14"/>
          </w:pPr>
          <w:r w:rsidRPr="00C528BA">
            <w:rPr>
              <w:bCs/>
              <w:szCs w:val="28"/>
            </w:rPr>
            <w:fldChar w:fldCharType="end"/>
          </w:r>
        </w:p>
      </w:sdtContent>
    </w:sdt>
    <w:p w:rsidR="00C528BA" w:rsidRPr="00A55EA1" w:rsidRDefault="00C528BA" w:rsidP="007D5B46">
      <w:pPr>
        <w:pStyle w:val="14"/>
        <w:rPr>
          <w:lang w:val="en-US"/>
        </w:rPr>
      </w:pPr>
      <w:r>
        <w:rPr>
          <w:rFonts w:eastAsia="SimSun" w:cs="Times New Roman"/>
          <w:b/>
          <w:kern w:val="1"/>
          <w:szCs w:val="28"/>
          <w:lang w:eastAsia="ar-SA"/>
        </w:rPr>
        <w:br w:type="page"/>
      </w:r>
    </w:p>
    <w:p w:rsidR="00B8712B" w:rsidRPr="002A7123" w:rsidRDefault="00D67DF5" w:rsidP="002A7123">
      <w:pPr>
        <w:pStyle w:val="Style1"/>
      </w:pPr>
      <w:bookmarkStart w:id="2" w:name="_Toc72021837"/>
      <w:r w:rsidRPr="002A7123">
        <w:lastRenderedPageBreak/>
        <w:t>Введение</w:t>
      </w:r>
      <w:bookmarkEnd w:id="0"/>
      <w:bookmarkEnd w:id="2"/>
    </w:p>
    <w:p w:rsidR="007E6A72" w:rsidRDefault="0038789E" w:rsidP="00F13009">
      <w:pPr>
        <w:pStyle w:val="StyleText"/>
      </w:pPr>
      <w:r>
        <w:t xml:space="preserve">В настоящее время информационные технологии активно используются в разных сферах жизнедеятельности людей. </w:t>
      </w:r>
      <w:r w:rsidR="008624B7">
        <w:t xml:space="preserve">Наиболее </w:t>
      </w:r>
      <w:r w:rsidR="00BA66F5">
        <w:t>значительную</w:t>
      </w:r>
      <w:r w:rsidR="008624B7">
        <w:t xml:space="preserve"> роль информационные технологии </w:t>
      </w:r>
      <w:r w:rsidR="00BA66F5">
        <w:t>играют</w:t>
      </w:r>
      <w:r w:rsidR="008624B7">
        <w:t xml:space="preserve"> при замене ручного труда машинным. </w:t>
      </w:r>
      <w:r w:rsidR="00BA66F5">
        <w:t>Существует</w:t>
      </w:r>
      <w:r w:rsidR="008624B7">
        <w:t xml:space="preserve"> множество производств</w:t>
      </w:r>
      <w:r w:rsidR="008624B7" w:rsidRPr="008624B7">
        <w:t xml:space="preserve">, </w:t>
      </w:r>
      <w:r w:rsidR="008624B7">
        <w:t>в которых используются компьютеры для моделирования каркасов автомобилей</w:t>
      </w:r>
      <w:r w:rsidR="008624B7" w:rsidRPr="008624B7">
        <w:t xml:space="preserve">, </w:t>
      </w:r>
      <w:r w:rsidR="008624B7">
        <w:t>само их производство (сборка), тестирование моделей</w:t>
      </w:r>
      <w:r w:rsidR="008624B7" w:rsidRPr="008624B7">
        <w:t xml:space="preserve">, </w:t>
      </w:r>
      <w:r w:rsidR="008624B7">
        <w:t>и многое другое. Эффективность и продуктивность процесса производства с помощью компьютерных технологий намного выше</w:t>
      </w:r>
      <w:r w:rsidR="008624B7" w:rsidRPr="008624B7">
        <w:t xml:space="preserve">, </w:t>
      </w:r>
      <w:r w:rsidR="008624B7">
        <w:t xml:space="preserve">чем при производстве ручным трудом </w:t>
      </w:r>
      <w:sdt>
        <w:sdtPr>
          <w:alias w:val="To edit, see citavi.com/edit"/>
          <w:tag w:val="CitaviPlaceholder#b3b48552-a1cc-4a09-88c7-d25977a9f19e"/>
          <w:id w:val="-1862891148"/>
          <w:placeholder>
            <w:docPart w:val="DefaultPlaceholder_-1854013440"/>
          </w:placeholder>
        </w:sdtPr>
        <w:sdtContent>
          <w:r w:rsidR="008624B7">
            <w:rPr>
              <w:noProof/>
            </w:rPr>
            <w:fldChar w:fldCharType="begin"/>
          </w:r>
          <w:r w:rsidR="00EE702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MjljYzNlLTYyYTAtNDM2OS1hMDc5LWY3M2I0NWQ2MzYyOCIsIlJhbmdlTGVuZ3RoIjozLCJSZWZlcmVuY2VJZCI6IjM3ODk1NGZiLTgwZTEtNDlhYS1hMTVhLWMxNjE3OTk4YzZiNSIsIlJlZmVyZW5jZSI6eyIkaWQiOiIzIiwiJHR5cGUiOiJTd2lzc0FjYWRlbWljLkNpdGF2aS5SZWZlcmVuY2UsIFN3aXNzQWNhZGVtaWMuQ2l0YXZpIiwiQWJzdHJhY3RDb21wbGV4aXR5IjowLCJBYnN0cmFjdFNvdXJjZVRleHRGb3JtYXQiOjAsIkFjY2Vzc0RhdGUiOiIxNy4wMy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RvcDNkc2hvcC5ydS9ibG9nL2luZHVzdHJ5LWF1dG9tYXRpemF0aW9uLXdpdGgtcm9ib3RzLmh0bWwiLCJVcmlTdHJpbmciOiJodHRwczovL3RvcDNkc2hvcC5ydS9ibG9nL2luZHVzdHJ5LWF1dG9tYXRpemF0aW9uLXdpdGgtcm9ib3RzLmh0b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}</w:instrText>
          </w:r>
          <w:r w:rsidR="008624B7">
            <w:rPr>
              <w:noProof/>
            </w:rPr>
            <w:fldChar w:fldCharType="separate"/>
          </w:r>
          <w:r w:rsidR="00EE7021">
            <w:rPr>
              <w:noProof/>
            </w:rPr>
            <w:t>[3]</w:t>
          </w:r>
          <w:r w:rsidR="008624B7">
            <w:rPr>
              <w:noProof/>
            </w:rPr>
            <w:fldChar w:fldCharType="end"/>
          </w:r>
        </w:sdtContent>
      </w:sdt>
      <w:r w:rsidR="008624B7">
        <w:t>.</w:t>
      </w:r>
    </w:p>
    <w:p w:rsidR="008624B7" w:rsidRDefault="008624B7" w:rsidP="00F13009">
      <w:pPr>
        <w:pStyle w:val="StyleText"/>
      </w:pPr>
      <w:r>
        <w:t xml:space="preserve">Широкое распространение </w:t>
      </w:r>
      <w:r w:rsidR="00BA66F5">
        <w:t>получили</w:t>
      </w:r>
      <w:r>
        <w:t xml:space="preserve"> системы визуальной аналитики</w:t>
      </w:r>
      <w:r w:rsidRPr="008624B7">
        <w:t xml:space="preserve">, </w:t>
      </w:r>
      <w:r>
        <w:t xml:space="preserve">которые способствуют получению информации об объектах </w:t>
      </w:r>
      <w:sdt>
        <w:sdtPr>
          <w:alias w:val="To edit, see citavi.com/edit"/>
          <w:tag w:val="CitaviPlaceholder#1a1f6a6b-65f9-4aaf-bada-5fa56480dbf6"/>
          <w:id w:val="-1749421198"/>
          <w:placeholder>
            <w:docPart w:val="DefaultPlaceholder_-1854013440"/>
          </w:placeholder>
        </w:sdtPr>
        <w:sdtContent>
          <w:r w:rsidR="00B22301">
            <w:rPr>
              <w:noProof/>
            </w:rPr>
            <w:fldChar w:fldCharType="begin"/>
          </w:r>
          <w:r w:rsidR="00EE702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oYWJyLmNvbS9ydS9jb21wYW55L2Nyb2MvYmxvZy8xNTg3MTkvIiwiVXJpU3RyaW5nIjoiaHR0cHM6Ly9oYWJyLmNvbS9ydS9jb21wYW55L2Nyb2MvYmxvZy8xNTg3MTk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FhMWY2YTZiLTY1ZjktNGFhZi1iYWRhLTVmYTU2NDgwZGJmNiIsIlRleHQiOiJbNF0iLCJXQUlWZXJzaW9uIjoiNi44LjAuMCJ9}</w:instrText>
          </w:r>
          <w:r w:rsidR="00B22301">
            <w:rPr>
              <w:noProof/>
            </w:rPr>
            <w:fldChar w:fldCharType="separate"/>
          </w:r>
          <w:r w:rsidR="00EE7021">
            <w:rPr>
              <w:noProof/>
            </w:rPr>
            <w:t>[4]</w:t>
          </w:r>
          <w:r w:rsidR="00B22301">
            <w:rPr>
              <w:noProof/>
            </w:rPr>
            <w:fldChar w:fldCharType="end"/>
          </w:r>
        </w:sdtContent>
      </w:sdt>
      <w:r w:rsidR="00B22301">
        <w:t xml:space="preserve">. </w:t>
      </w:r>
      <w:r w:rsidR="00BA66F5">
        <w:t>Для примера стоит взять ситуацию</w:t>
      </w:r>
      <w:r w:rsidR="00B22301" w:rsidRPr="00B22301">
        <w:t>,</w:t>
      </w:r>
      <w:r w:rsidR="00BA66F5">
        <w:t xml:space="preserve"> когда</w:t>
      </w:r>
      <w:r w:rsidR="00B22301" w:rsidRPr="00B22301">
        <w:t xml:space="preserve"> </w:t>
      </w:r>
      <w:r w:rsidR="00B22301">
        <w:t>необходимо вести учёт автомобилей</w:t>
      </w:r>
      <w:r w:rsidR="00B22301" w:rsidRPr="00B22301">
        <w:t xml:space="preserve">, </w:t>
      </w:r>
      <w:r w:rsidR="00B22301">
        <w:t>которые въезжают и выезжают на парковку для сотрудников определённой компании. Установленная камера будет считывать номера автомобилей и регистрировать прибытие того или иного транспортного средства. Это значительно облегчает труд охранников парковки</w:t>
      </w:r>
      <w:r w:rsidR="00B22301" w:rsidRPr="00B22301">
        <w:t xml:space="preserve">, </w:t>
      </w:r>
      <w:r w:rsidR="00B22301">
        <w:t xml:space="preserve">поскольку им нет необходимости стоять на улице </w:t>
      </w:r>
      <w:r w:rsidR="00BA66F5">
        <w:t xml:space="preserve">значительное время и проводить </w:t>
      </w:r>
      <w:r w:rsidR="00B22301">
        <w:t>учёт автомобилей. С данной задачей справляется камера и программа</w:t>
      </w:r>
      <w:r w:rsidR="00B22301" w:rsidRPr="00B22301">
        <w:t xml:space="preserve">, </w:t>
      </w:r>
      <w:r w:rsidR="00B22301">
        <w:t xml:space="preserve">реализующая распознавание </w:t>
      </w:r>
      <w:r w:rsidR="00BA66F5">
        <w:t>средствами алгоритмов</w:t>
      </w:r>
      <w:r w:rsidR="00B22301">
        <w:t xml:space="preserve"> машинного обучения или нейронных сетей.</w:t>
      </w:r>
    </w:p>
    <w:p w:rsidR="00B22301" w:rsidRDefault="00B22301" w:rsidP="00B22301">
      <w:pPr>
        <w:pStyle w:val="StyleText"/>
      </w:pPr>
      <w:r>
        <w:t xml:space="preserve">Системы визуальной аналитики </w:t>
      </w:r>
      <w:r w:rsidR="00F2526B">
        <w:t xml:space="preserve">достаточно </w:t>
      </w:r>
      <w:r>
        <w:t xml:space="preserve">распространены в части регистрации идентификационных номеров вагонов (или полувагонов). </w:t>
      </w:r>
      <w:r w:rsidR="00F2526B">
        <w:t>Например</w:t>
      </w:r>
      <w:r w:rsidR="00F2526B" w:rsidRPr="00F2526B">
        <w:t xml:space="preserve">, </w:t>
      </w:r>
      <w:r w:rsidR="00F2526B">
        <w:t xml:space="preserve">существует система </w:t>
      </w:r>
      <w:r w:rsidR="00F2526B" w:rsidRPr="00F2526B">
        <w:rPr>
          <w:lang w:val="en-US"/>
        </w:rPr>
        <w:t>SecurOS</w:t>
      </w:r>
      <w:r w:rsidR="00F2526B" w:rsidRPr="00F2526B">
        <w:t xml:space="preserve"> </w:t>
      </w:r>
      <w:r w:rsidR="00F2526B" w:rsidRPr="00F2526B">
        <w:rPr>
          <w:lang w:val="en-US"/>
        </w:rPr>
        <w:t>Transit</w:t>
      </w:r>
      <w:sdt>
        <w:sdtPr>
          <w:rPr>
            <w:lang w:val="en-US"/>
          </w:rPr>
          <w:alias w:val="To edit, see citavi.com/edit"/>
          <w:tag w:val="CitaviPlaceholder#def80069-e4b9-44b9-8d25-fcb031970deb"/>
          <w:id w:val="828643004"/>
          <w:placeholder>
            <w:docPart w:val="DefaultPlaceholder_-1854013440"/>
          </w:placeholder>
        </w:sdtPr>
        <w:sdtContent>
          <w:r w:rsidR="00F2526B">
            <w:rPr>
              <w:noProof/>
              <w:lang w:val="en-US"/>
            </w:rPr>
            <w:fldChar w:fldCharType="begin"/>
          </w:r>
          <w:r w:rsidR="00EE7021">
            <w:rPr>
              <w:noProof/>
              <w:lang w:val="en-US"/>
            </w:rPr>
            <w:instrText>ADDIN</w:instrText>
          </w:r>
          <w:r w:rsidR="00EE7021" w:rsidRPr="00180F32">
            <w:rPr>
              <w:noProof/>
            </w:rPr>
            <w:instrText xml:space="preserve"> </w:instrText>
          </w:r>
          <w:r w:rsidR="00EE7021">
            <w:rPr>
              <w:noProof/>
              <w:lang w:val="en-US"/>
            </w:rPr>
            <w:instrText>CitaviPlaceholder</w:instrText>
          </w:r>
          <w:r w:rsidR="00EE7021" w:rsidRPr="00180F32">
            <w:rPr>
              <w:noProof/>
            </w:rPr>
            <w:instrText>{</w:instrText>
          </w:r>
          <w:r w:rsidR="00EE7021">
            <w:rPr>
              <w:noProof/>
              <w:lang w:val="en-US"/>
            </w:rPr>
            <w:instrText>eyIkaWQiOiIxIiwiJHR</w:instrText>
          </w:r>
          <w:r w:rsidR="00EE7021" w:rsidRPr="00180F32">
            <w:rPr>
              <w:noProof/>
            </w:rPr>
            <w:instrText>5</w:instrText>
          </w:r>
          <w:r w:rsidR="00EE7021">
            <w:rPr>
              <w:noProof/>
              <w:lang w:val="en-US"/>
            </w:rPr>
            <w:instrText>cGUiOiJTd</w:instrText>
          </w:r>
          <w:r w:rsidR="00EE7021" w:rsidRPr="00180F32">
            <w:rPr>
              <w:noProof/>
            </w:rPr>
            <w:instrText>2</w:instrText>
          </w:r>
          <w:r w:rsidR="00EE7021">
            <w:rPr>
              <w:noProof/>
              <w:lang w:val="en-US"/>
            </w:rPr>
            <w:instrText>lzc</w:instrText>
          </w:r>
          <w:r w:rsidR="00EE7021" w:rsidRPr="00180F32">
            <w:rPr>
              <w:noProof/>
            </w:rPr>
            <w:instrText>0</w:instrText>
          </w:r>
          <w:r w:rsidR="00EE7021">
            <w:rPr>
              <w:noProof/>
              <w:lang w:val="en-US"/>
            </w:rPr>
            <w:instrText>FjYWRlbWljLkNpdGF</w:instrText>
          </w:r>
          <w:r w:rsidR="00EE7021" w:rsidRPr="00180F32">
            <w:rPr>
              <w:noProof/>
            </w:rPr>
            <w:instrText>2</w:instrText>
          </w:r>
          <w:r w:rsidR="00EE7021">
            <w:rPr>
              <w:noProof/>
              <w:lang w:val="en-US"/>
            </w:rPr>
            <w:instrText>aS</w:instrText>
          </w:r>
          <w:r w:rsidR="00EE7021" w:rsidRPr="00180F32">
            <w:rPr>
              <w:noProof/>
            </w:rPr>
            <w:instrText>5</w:instrText>
          </w:r>
          <w:r w:rsidR="00EE7021">
            <w:rPr>
              <w:noProof/>
              <w:lang w:val="en-US"/>
            </w:rPr>
            <w:instrText>DaXRhdGlvbnMuV</w:instrText>
          </w:r>
          <w:r w:rsidR="00EE7021" w:rsidRPr="00180F32">
            <w:rPr>
              <w:noProof/>
            </w:rPr>
            <w:instrText>29</w:instrText>
          </w:r>
          <w:r w:rsidR="00EE7021">
            <w:rPr>
              <w:noProof/>
              <w:lang w:val="en-US"/>
            </w:rPr>
            <w:instrText>yZFBsYWNlaG</w:instrText>
          </w:r>
          <w:r w:rsidR="00EE7021" w:rsidRPr="00180F32">
            <w:rPr>
              <w:noProof/>
            </w:rPr>
            <w:instrText>9</w:instrText>
          </w:r>
          <w:r w:rsidR="00EE7021">
            <w:rPr>
              <w:noProof/>
              <w:lang w:val="en-US"/>
            </w:rPr>
            <w:instrText>sZGVyLCBTd</w:instrText>
          </w:r>
          <w:r w:rsidR="00EE7021" w:rsidRPr="00180F32">
            <w:rPr>
              <w:noProof/>
            </w:rPr>
            <w:instrText>2</w:instrText>
          </w:r>
          <w:r w:rsidR="00EE7021">
            <w:rPr>
              <w:noProof/>
              <w:lang w:val="en-US"/>
            </w:rPr>
            <w:instrText>lzc</w:instrText>
          </w:r>
          <w:r w:rsidR="00EE7021" w:rsidRPr="00180F32">
            <w:rPr>
              <w:noProof/>
            </w:rPr>
            <w:instrText>0</w:instrText>
          </w:r>
          <w:r w:rsidR="00EE7021">
            <w:rPr>
              <w:noProof/>
              <w:lang w:val="en-US"/>
            </w:rPr>
            <w:instrText>FjYWRlbWljLkNpdGF</w:instrText>
          </w:r>
          <w:r w:rsidR="00EE7021" w:rsidRPr="00180F32">
            <w:rPr>
              <w:noProof/>
            </w:rPr>
            <w:instrText>2</w:instrText>
          </w:r>
          <w:r w:rsidR="00EE7021">
            <w:rPr>
              <w:noProof/>
              <w:lang w:val="en-US"/>
            </w:rPr>
            <w:instrText>aSIsIkVudHJpZXMiOlt</w:instrText>
          </w:r>
          <w:r w:rsidR="00EE7021" w:rsidRPr="00180F32">
            <w:rPr>
              <w:noProof/>
            </w:rPr>
            <w:instrText>7</w:instrText>
          </w:r>
          <w:r w:rsidR="00EE7021">
            <w:rPr>
              <w:noProof/>
              <w:lang w:val="en-US"/>
            </w:rPr>
            <w:instrText>IiRpZCI</w:instrText>
          </w:r>
          <w:r w:rsidR="00EE7021" w:rsidRPr="00180F32">
            <w:rPr>
              <w:noProof/>
            </w:rPr>
            <w:instrText>6</w:instrText>
          </w:r>
          <w:r w:rsidR="00EE7021">
            <w:rPr>
              <w:noProof/>
              <w:lang w:val="en-US"/>
            </w:rPr>
            <w:instrText>IjIiLCIkdHlwZSI</w:instrText>
          </w:r>
          <w:r w:rsidR="00EE7021" w:rsidRPr="00180F32">
            <w:rPr>
              <w:noProof/>
            </w:rPr>
            <w:instrText>6</w:instrText>
          </w:r>
          <w:r w:rsidR="00EE7021">
            <w:rPr>
              <w:noProof/>
              <w:lang w:val="en-US"/>
            </w:rPr>
            <w:instrText>IlN</w:instrText>
          </w:r>
          <w:r w:rsidR="00EE7021" w:rsidRPr="00180F32">
            <w:rPr>
              <w:noProof/>
            </w:rPr>
            <w:instrText>3</w:instrText>
          </w:r>
          <w:r w:rsidR="00EE7021">
            <w:rPr>
              <w:noProof/>
              <w:lang w:val="en-US"/>
            </w:rPr>
            <w:instrText>aXNzQWNhZGVtaWMuQ</w:instrText>
          </w:r>
          <w:r w:rsidR="00EE7021" w:rsidRPr="00180F32">
            <w:rPr>
              <w:noProof/>
            </w:rPr>
            <w:instrText>2</w:instrText>
          </w:r>
          <w:r w:rsidR="00EE7021">
            <w:rPr>
              <w:noProof/>
              <w:lang w:val="en-US"/>
            </w:rPr>
            <w:instrText>l</w:instrText>
          </w:r>
          <w:r w:rsidR="00EE7021" w:rsidRPr="00180F32">
            <w:rPr>
              <w:noProof/>
            </w:rPr>
            <w:instrText>0</w:instrText>
          </w:r>
          <w:r w:rsidR="00EE7021">
            <w:rPr>
              <w:noProof/>
              <w:lang w:val="en-US"/>
            </w:rPr>
            <w:instrText>YXZpLkNpdGF</w:instrText>
          </w:r>
          <w:r w:rsidR="00EE7021" w:rsidRPr="00180F32">
            <w:rPr>
              <w:noProof/>
            </w:rPr>
            <w:instrText>0</w:instrText>
          </w:r>
          <w:r w:rsidR="00EE7021">
            <w:rPr>
              <w:noProof/>
              <w:lang w:val="en-US"/>
            </w:rPr>
            <w:instrText>aW</w:instrText>
          </w:r>
          <w:r w:rsidR="00EE7021" w:rsidRPr="00180F32">
            <w:rPr>
              <w:noProof/>
            </w:rPr>
            <w:instrText>9</w:instrText>
          </w:r>
          <w:r w:rsidR="00EE7021">
            <w:rPr>
              <w:noProof/>
              <w:lang w:val="en-US"/>
            </w:rPr>
            <w:instrText>ucy</w:instrText>
          </w:r>
          <w:r w:rsidR="00EE7021" w:rsidRPr="00180F32">
            <w:rPr>
              <w:noProof/>
            </w:rPr>
            <w:instrText>5</w:instrText>
          </w:r>
          <w:r w:rsidR="00EE7021">
            <w:rPr>
              <w:noProof/>
              <w:lang w:val="en-US"/>
            </w:rPr>
            <w:instrText>Xb</w:instrText>
          </w:r>
          <w:r w:rsidR="00EE7021" w:rsidRPr="00180F32">
            <w:rPr>
              <w:noProof/>
            </w:rPr>
            <w:instrText>3</w:instrText>
          </w:r>
          <w:r w:rsidR="00EE7021">
            <w:rPr>
              <w:noProof/>
              <w:lang w:val="en-US"/>
            </w:rPr>
            <w:instrText>JkUGxhY</w:instrText>
          </w:r>
          <w:r w:rsidR="00EE7021" w:rsidRPr="00180F32">
            <w:rPr>
              <w:noProof/>
            </w:rPr>
            <w:instrText>2</w:instrText>
          </w:r>
          <w:r w:rsidR="00EE7021">
            <w:rPr>
              <w:noProof/>
              <w:lang w:val="en-US"/>
            </w:rPr>
            <w:instrText>Vob</w:instrText>
          </w:r>
          <w:r w:rsidR="00EE7021" w:rsidRPr="00180F32">
            <w:rPr>
              <w:noProof/>
            </w:rPr>
            <w:instrText>2</w:instrText>
          </w:r>
          <w:r w:rsidR="00EE7021">
            <w:rPr>
              <w:noProof/>
              <w:lang w:val="en-US"/>
            </w:rPr>
            <w:instrText>xkZXJFbnRyeSwgU</w:instrText>
          </w:r>
          <w:r w:rsidR="00EE7021" w:rsidRPr="00180F32">
            <w:rPr>
              <w:noProof/>
            </w:rPr>
            <w:instrText>3</w:instrText>
          </w:r>
          <w:r w:rsidR="00EE7021">
            <w:rPr>
              <w:noProof/>
              <w:lang w:val="en-US"/>
            </w:rPr>
            <w:instrText>dpc</w:instrText>
          </w:r>
          <w:r w:rsidR="00EE7021" w:rsidRPr="00180F32">
            <w:rPr>
              <w:noProof/>
            </w:rPr>
            <w:instrText>3</w:instrText>
          </w:r>
          <w:r w:rsidR="00EE7021">
            <w:rPr>
              <w:noProof/>
              <w:lang w:val="en-US"/>
            </w:rPr>
            <w:instrText>NBY</w:instrText>
          </w:r>
          <w:r w:rsidR="00EE7021" w:rsidRPr="00180F32">
            <w:rPr>
              <w:noProof/>
            </w:rPr>
            <w:instrText>2</w:instrText>
          </w:r>
          <w:r w:rsidR="00EE7021">
            <w:rPr>
              <w:noProof/>
              <w:lang w:val="en-US"/>
            </w:rPr>
            <w:instrText>FkZW</w:instrText>
          </w:r>
          <w:r w:rsidR="00EE7021" w:rsidRPr="00180F32">
            <w:rPr>
              <w:noProof/>
            </w:rPr>
            <w:instrText>1</w:instrText>
          </w:r>
          <w:r w:rsidR="00EE7021">
            <w:rPr>
              <w:noProof/>
              <w:lang w:val="en-US"/>
            </w:rPr>
            <w:instrText>pYy</w:instrText>
          </w:r>
          <w:r w:rsidR="00EE7021" w:rsidRPr="00180F32">
            <w:rPr>
              <w:noProof/>
            </w:rPr>
            <w:instrText>5</w:instrText>
          </w:r>
          <w:r w:rsidR="00EE7021">
            <w:rPr>
              <w:noProof/>
              <w:lang w:val="en-US"/>
            </w:rPr>
            <w:instrText>DaXRhdmkiLCJJZCI</w:instrText>
          </w:r>
          <w:r w:rsidR="00EE7021" w:rsidRPr="00180F32">
            <w:rPr>
              <w:noProof/>
            </w:rPr>
            <w:instrText>6</w:instrText>
          </w:r>
          <w:r w:rsidR="00EE7021">
            <w:rPr>
              <w:noProof/>
              <w:lang w:val="en-US"/>
            </w:rPr>
            <w:instrText>IjZiODY</w:instrText>
          </w:r>
          <w:r w:rsidR="00EE7021" w:rsidRPr="00180F32">
            <w:rPr>
              <w:noProof/>
            </w:rPr>
            <w:instrText>3</w:instrText>
          </w:r>
          <w:r w:rsidR="00EE7021">
            <w:rPr>
              <w:noProof/>
              <w:lang w:val="en-US"/>
            </w:rPr>
            <w:instrText>MWU</w:instrText>
          </w:r>
          <w:r w:rsidR="00EE7021" w:rsidRPr="00180F32">
            <w:rPr>
              <w:noProof/>
            </w:rPr>
            <w:instrText>0</w:instrText>
          </w:r>
          <w:r w:rsidR="00EE7021">
            <w:rPr>
              <w:noProof/>
              <w:lang w:val="en-US"/>
            </w:rPr>
            <w:instrText>LTQ</w:instrText>
          </w:r>
          <w:r w:rsidR="00EE7021" w:rsidRPr="00180F32">
            <w:rPr>
              <w:noProof/>
            </w:rPr>
            <w:instrText>5</w:instrText>
          </w:r>
          <w:r w:rsidR="00EE7021">
            <w:rPr>
              <w:noProof/>
              <w:lang w:val="en-US"/>
            </w:rPr>
            <w:instrText>MmUtNDFkNy</w:instrText>
          </w:r>
          <w:r w:rsidR="00EE7021" w:rsidRPr="00180F32">
            <w:rPr>
              <w:noProof/>
            </w:rPr>
            <w:instrText>05</w:instrText>
          </w:r>
          <w:r w:rsidR="00EE7021">
            <w:rPr>
              <w:noProof/>
              <w:lang w:val="en-US"/>
            </w:rPr>
            <w:instrText>MzA</w:instrText>
          </w:r>
          <w:r w:rsidR="00EE7021" w:rsidRPr="00180F32">
            <w:rPr>
              <w:noProof/>
            </w:rPr>
            <w:instrText>4</w:instrText>
          </w:r>
          <w:r w:rsidR="00EE7021">
            <w:rPr>
              <w:noProof/>
              <w:lang w:val="en-US"/>
            </w:rPr>
            <w:instrText>LWM</w:instrText>
          </w:r>
          <w:r w:rsidR="00EE7021" w:rsidRPr="00180F32">
            <w:rPr>
              <w:noProof/>
            </w:rPr>
            <w:instrText>5</w:instrText>
          </w:r>
          <w:r w:rsidR="00EE7021">
            <w:rPr>
              <w:noProof/>
              <w:lang w:val="en-US"/>
            </w:rPr>
            <w:instrText>NTBhZDUzMDRjZCIsIlJhbmdlTGVuZ</w:instrText>
          </w:r>
          <w:r w:rsidR="00EE7021" w:rsidRPr="00180F32">
            <w:rPr>
              <w:noProof/>
            </w:rPr>
            <w:instrText>3</w:instrText>
          </w:r>
          <w:r w:rsidR="00EE7021">
            <w:rPr>
              <w:noProof/>
              <w:lang w:val="en-US"/>
            </w:rPr>
            <w:instrText>RoIjozLCJSZWZlcmVuY</w:instrText>
          </w:r>
          <w:r w:rsidR="00EE7021" w:rsidRPr="00180F32">
            <w:rPr>
              <w:noProof/>
            </w:rPr>
            <w:instrText>2</w:instrText>
          </w:r>
          <w:r w:rsidR="00EE7021">
            <w:rPr>
              <w:noProof/>
              <w:lang w:val="en-US"/>
            </w:rPr>
            <w:instrText>VJZCI</w:instrText>
          </w:r>
          <w:r w:rsidR="00EE7021" w:rsidRPr="00180F32">
            <w:rPr>
              <w:noProof/>
            </w:rPr>
            <w:instrText>6</w:instrText>
          </w:r>
          <w:r w:rsidR="00EE7021">
            <w:rPr>
              <w:noProof/>
              <w:lang w:val="en-US"/>
            </w:rPr>
            <w:instrText>ImQ</w:instrText>
          </w:r>
          <w:r w:rsidR="00EE7021" w:rsidRPr="00180F32">
            <w:rPr>
              <w:noProof/>
            </w:rPr>
            <w:instrText>3</w:instrText>
          </w:r>
          <w:r w:rsidR="00EE7021">
            <w:rPr>
              <w:noProof/>
              <w:lang w:val="en-US"/>
            </w:rPr>
            <w:instrText>ODVmZDNiLTQzZmUtNGZhZC</w:instrText>
          </w:r>
          <w:r w:rsidR="00EE7021" w:rsidRPr="00180F32">
            <w:rPr>
              <w:noProof/>
            </w:rPr>
            <w:instrText>04</w:instrText>
          </w:r>
          <w:r w:rsidR="00EE7021">
            <w:rPr>
              <w:noProof/>
              <w:lang w:val="en-US"/>
            </w:rPr>
            <w:instrText>ODA</w:instrText>
          </w:r>
          <w:r w:rsidR="00EE7021" w:rsidRPr="00180F32">
            <w:rPr>
              <w:noProof/>
            </w:rPr>
            <w:instrText>3</w:instrText>
          </w:r>
          <w:r w:rsidR="00EE7021">
            <w:rPr>
              <w:noProof/>
              <w:lang w:val="en-US"/>
            </w:rPr>
            <w:instrText>LWVkOTFhYzU</w:instrText>
          </w:r>
          <w:r w:rsidR="00EE7021" w:rsidRPr="00180F32">
            <w:rPr>
              <w:noProof/>
            </w:rPr>
            <w:instrText>0</w:instrText>
          </w:r>
          <w:r w:rsidR="00EE7021">
            <w:rPr>
              <w:noProof/>
              <w:lang w:val="en-US"/>
            </w:rPr>
            <w:instrText>MjY</w:instrText>
          </w:r>
          <w:r w:rsidR="00EE7021" w:rsidRPr="00180F32">
            <w:rPr>
              <w:noProof/>
            </w:rPr>
            <w:instrText>4</w:instrText>
          </w:r>
          <w:r w:rsidR="00EE7021">
            <w:rPr>
              <w:noProof/>
              <w:lang w:val="en-US"/>
            </w:rPr>
            <w:instrText>OSIsIlJlZmVyZW</w:instrText>
          </w:r>
          <w:r w:rsidR="00EE7021" w:rsidRPr="00180F32">
            <w:rPr>
              <w:noProof/>
            </w:rPr>
            <w:instrText>5</w:instrText>
          </w:r>
          <w:r w:rsidR="00EE7021">
            <w:rPr>
              <w:noProof/>
              <w:lang w:val="en-US"/>
            </w:rPr>
            <w:instrText>jZSI</w:instrText>
          </w:r>
          <w:r w:rsidR="00EE7021" w:rsidRPr="00180F32">
            <w:rPr>
              <w:noProof/>
            </w:rPr>
            <w:instrText>6</w:instrText>
          </w:r>
          <w:r w:rsidR="00EE7021">
            <w:rPr>
              <w:noProof/>
              <w:lang w:val="en-US"/>
            </w:rPr>
            <w:instrText>eyIkaWQiOiIzIiwiJHR</w:instrText>
          </w:r>
          <w:r w:rsidR="00EE7021" w:rsidRPr="00180F32">
            <w:rPr>
              <w:noProof/>
            </w:rPr>
            <w:instrText>5</w:instrText>
          </w:r>
          <w:r w:rsidR="00EE7021">
            <w:rPr>
              <w:noProof/>
              <w:lang w:val="en-US"/>
            </w:rPr>
            <w:instrText>cGUiOiJTd</w:instrText>
          </w:r>
          <w:r w:rsidR="00EE7021" w:rsidRPr="00180F32">
            <w:rPr>
              <w:noProof/>
            </w:rPr>
            <w:instrText>2</w:instrText>
          </w:r>
          <w:r w:rsidR="00EE7021">
            <w:rPr>
              <w:noProof/>
              <w:lang w:val="en-US"/>
            </w:rPr>
            <w:instrText>lzc</w:instrText>
          </w:r>
          <w:r w:rsidR="00EE7021" w:rsidRPr="00180F32">
            <w:rPr>
              <w:noProof/>
            </w:rPr>
            <w:instrText>0</w:instrText>
          </w:r>
          <w:r w:rsidR="00EE7021">
            <w:rPr>
              <w:noProof/>
              <w:lang w:val="en-US"/>
            </w:rPr>
            <w:instrText>FjYWRlbWljLkNpdGF</w:instrText>
          </w:r>
          <w:r w:rsidR="00EE7021" w:rsidRPr="00180F32">
            <w:rPr>
              <w:noProof/>
            </w:rPr>
            <w:instrText>2</w:instrText>
          </w:r>
          <w:r w:rsidR="00EE7021">
            <w:rPr>
              <w:noProof/>
              <w:lang w:val="en-US"/>
            </w:rPr>
            <w:instrText>aS</w:instrText>
          </w:r>
          <w:r w:rsidR="00EE7021" w:rsidRPr="00180F32">
            <w:rPr>
              <w:noProof/>
            </w:rPr>
            <w:instrText>5</w:instrText>
          </w:r>
          <w:r w:rsidR="00EE7021">
            <w:rPr>
              <w:noProof/>
              <w:lang w:val="en-US"/>
            </w:rPr>
            <w:instrText>SZWZlcmVuY</w:instrText>
          </w:r>
          <w:r w:rsidR="00EE7021" w:rsidRPr="00180F32">
            <w:rPr>
              <w:noProof/>
            </w:rPr>
            <w:instrText>2</w:instrText>
          </w:r>
          <w:r w:rsidR="00EE7021">
            <w:rPr>
              <w:noProof/>
              <w:lang w:val="en-US"/>
            </w:rPr>
            <w:instrText>UsIFN</w:instrText>
          </w:r>
          <w:r w:rsidR="00EE7021" w:rsidRPr="00180F32">
            <w:rPr>
              <w:noProof/>
            </w:rPr>
            <w:instrText>3</w:instrText>
          </w:r>
          <w:r w:rsidR="00EE7021">
            <w:rPr>
              <w:noProof/>
              <w:lang w:val="en-US"/>
            </w:rPr>
            <w:instrText>aXNzQWNhZGVtaWMuQ</w:instrText>
          </w:r>
          <w:r w:rsidR="00EE7021" w:rsidRPr="00180F32">
            <w:rPr>
              <w:noProof/>
            </w:rPr>
            <w:instrText>2</w:instrText>
          </w:r>
          <w:r w:rsidR="00EE7021">
            <w:rPr>
              <w:noProof/>
              <w:lang w:val="en-US"/>
            </w:rPr>
            <w:instrText>l</w:instrText>
          </w:r>
          <w:r w:rsidR="00EE7021" w:rsidRPr="00180F32">
            <w:rPr>
              <w:noProof/>
            </w:rPr>
            <w:instrText>0</w:instrText>
          </w:r>
          <w:r w:rsidR="00EE7021">
            <w:rPr>
              <w:noProof/>
              <w:lang w:val="en-US"/>
            </w:rPr>
            <w:instrText>YXZpIiwiQWJzdHJhY</w:instrText>
          </w:r>
          <w:r w:rsidR="00EE7021" w:rsidRPr="00180F32">
            <w:rPr>
              <w:noProof/>
            </w:rPr>
            <w:instrText>3</w:instrText>
          </w:r>
          <w:r w:rsidR="00EE7021">
            <w:rPr>
              <w:noProof/>
              <w:lang w:val="en-US"/>
            </w:rPr>
            <w:instrText>RDb</w:instrText>
          </w:r>
          <w:r w:rsidR="00EE7021" w:rsidRPr="00180F32">
            <w:rPr>
              <w:noProof/>
            </w:rPr>
            <w:instrText>21</w:instrText>
          </w:r>
          <w:r w:rsidR="00EE7021">
            <w:rPr>
              <w:noProof/>
              <w:lang w:val="en-US"/>
            </w:rPr>
            <w:instrText>wbGV</w:instrText>
          </w:r>
          <w:r w:rsidR="00EE7021" w:rsidRPr="00180F32">
            <w:rPr>
              <w:noProof/>
            </w:rPr>
            <w:instrText>4</w:instrText>
          </w:r>
          <w:r w:rsidR="00EE7021">
            <w:rPr>
              <w:noProof/>
              <w:lang w:val="en-US"/>
            </w:rPr>
            <w:instrText>aXR</w:instrText>
          </w:r>
          <w:r w:rsidR="00EE7021" w:rsidRPr="00180F32">
            <w:rPr>
              <w:noProof/>
            </w:rPr>
            <w:instrText>5</w:instrText>
          </w:r>
          <w:r w:rsidR="00EE7021">
            <w:rPr>
              <w:noProof/>
              <w:lang w:val="en-US"/>
            </w:rPr>
            <w:instrText>IjowLCJBYnN</w:instrText>
          </w:r>
          <w:r w:rsidR="00EE7021" w:rsidRPr="00180F32">
            <w:rPr>
              <w:noProof/>
            </w:rPr>
            <w:instrText>0</w:instrText>
          </w:r>
          <w:r w:rsidR="00EE7021">
            <w:rPr>
              <w:noProof/>
              <w:lang w:val="en-US"/>
            </w:rPr>
            <w:instrText>cmFjdFNvdXJjZVRleHRGb</w:instrText>
          </w:r>
          <w:r w:rsidR="00EE7021" w:rsidRPr="00180F32">
            <w:rPr>
              <w:noProof/>
            </w:rPr>
            <w:instrText>3</w:instrText>
          </w:r>
          <w:r w:rsidR="00EE7021">
            <w:rPr>
              <w:noProof/>
              <w:lang w:val="en-US"/>
            </w:rPr>
            <w:instrText>JtYXQiOjAsIkFjY</w:instrText>
          </w:r>
          <w:r w:rsidR="00EE7021" w:rsidRPr="00180F32">
            <w:rPr>
              <w:noProof/>
            </w:rPr>
            <w:instrText>2</w:instrText>
          </w:r>
          <w:r w:rsidR="00EE7021">
            <w:rPr>
              <w:noProof/>
              <w:lang w:val="en-US"/>
            </w:rPr>
            <w:instrText>Vzc</w:instrText>
          </w:r>
          <w:r w:rsidR="00EE7021" w:rsidRPr="00180F32">
            <w:rPr>
              <w:noProof/>
            </w:rPr>
            <w:instrText>0</w:instrText>
          </w:r>
          <w:r w:rsidR="00EE7021">
            <w:rPr>
              <w:noProof/>
              <w:lang w:val="en-US"/>
            </w:rPr>
            <w:instrText>RhdGUiOiIxNy</w:instrText>
          </w:r>
          <w:r w:rsidR="00EE7021" w:rsidRPr="00180F32">
            <w:rPr>
              <w:noProof/>
            </w:rPr>
            <w:instrText>4</w:instrText>
          </w:r>
          <w:r w:rsidR="00EE7021">
            <w:rPr>
              <w:noProof/>
              <w:lang w:val="en-US"/>
            </w:rPr>
            <w:instrText>wMy</w:instrText>
          </w:r>
          <w:r w:rsidR="00EE7021" w:rsidRPr="00180F32">
            <w:rPr>
              <w:noProof/>
            </w:rPr>
            <w:instrText>4</w:instrText>
          </w:r>
          <w:r w:rsidR="00EE7021">
            <w:rPr>
              <w:noProof/>
              <w:lang w:val="en-US"/>
            </w:rPr>
            <w:instrText>yMDIxIiwiQXV</w:instrText>
          </w:r>
          <w:r w:rsidR="00EE7021" w:rsidRPr="00180F32">
            <w:rPr>
              <w:noProof/>
            </w:rPr>
            <w:instrText>0</w:instrText>
          </w:r>
          <w:r w:rsidR="00EE7021">
            <w:rPr>
              <w:noProof/>
              <w:lang w:val="en-US"/>
            </w:rPr>
            <w:instrText>aG</w:instrText>
          </w:r>
          <w:r w:rsidR="00EE7021" w:rsidRPr="00180F32">
            <w:rPr>
              <w:noProof/>
            </w:rPr>
            <w:instrText>9</w:instrText>
          </w:r>
          <w:r w:rsidR="00EE7021">
            <w:rPr>
              <w:noProof/>
              <w:lang w:val="en-US"/>
            </w:rPr>
            <w:instrText>ycyI</w:instrText>
          </w:r>
          <w:r w:rsidR="00EE7021" w:rsidRPr="00180F32">
            <w:rPr>
              <w:noProof/>
            </w:rPr>
            <w:instrText>6</w:instrText>
          </w:r>
          <w:r w:rsidR="00EE7021">
            <w:rPr>
              <w:noProof/>
              <w:lang w:val="en-US"/>
            </w:rPr>
            <w:instrText>W</w:instrText>
          </w:r>
          <w:r w:rsidR="00EE7021" w:rsidRPr="00180F32">
            <w:rPr>
              <w:noProof/>
            </w:rPr>
            <w:instrText>10</w:instrText>
          </w:r>
          <w:r w:rsidR="00EE7021">
            <w:rPr>
              <w:noProof/>
              <w:lang w:val="en-US"/>
            </w:rPr>
            <w:instrText>sIkNpdGF</w:instrText>
          </w:r>
          <w:r w:rsidR="00EE7021" w:rsidRPr="00180F32">
            <w:rPr>
              <w:noProof/>
            </w:rPr>
            <w:instrText>0</w:instrText>
          </w:r>
          <w:r w:rsidR="00EE7021">
            <w:rPr>
              <w:noProof/>
              <w:lang w:val="en-US"/>
            </w:rPr>
            <w:instrText>aW</w:instrText>
          </w:r>
          <w:r w:rsidR="00EE7021" w:rsidRPr="00180F32">
            <w:rPr>
              <w:noProof/>
            </w:rPr>
            <w:instrText>9</w:instrText>
          </w:r>
          <w:r w:rsidR="00EE7021">
            <w:rPr>
              <w:noProof/>
              <w:lang w:val="en-US"/>
            </w:rPr>
            <w:instrText>uS</w:instrText>
          </w:r>
          <w:r w:rsidR="00EE7021" w:rsidRPr="00180F32">
            <w:rPr>
              <w:noProof/>
            </w:rPr>
            <w:instrText>2</w:instrText>
          </w:r>
          <w:r w:rsidR="00EE7021">
            <w:rPr>
              <w:noProof/>
              <w:lang w:val="en-US"/>
            </w:rPr>
            <w:instrText>V</w:instrText>
          </w:r>
          <w:r w:rsidR="00EE7021" w:rsidRPr="00180F32">
            <w:rPr>
              <w:noProof/>
            </w:rPr>
            <w:instrText>5</w:instrText>
          </w:r>
          <w:r w:rsidR="00EE7021">
            <w:rPr>
              <w:noProof/>
              <w:lang w:val="en-US"/>
            </w:rPr>
            <w:instrText>VXBkYXRlVHlwZSI</w:instrText>
          </w:r>
          <w:r w:rsidR="00EE7021" w:rsidRPr="00180F32">
            <w:rPr>
              <w:noProof/>
            </w:rPr>
            <w:instrText>6</w:instrText>
          </w:r>
          <w:r w:rsidR="00EE7021">
            <w:rPr>
              <w:noProof/>
              <w:lang w:val="en-US"/>
            </w:rPr>
            <w:instrText>MCwiQ</w:instrText>
          </w:r>
          <w:r w:rsidR="00EE7021" w:rsidRPr="00180F32">
            <w:rPr>
              <w:noProof/>
            </w:rPr>
            <w:instrText>29</w:instrText>
          </w:r>
          <w:r w:rsidR="00EE7021">
            <w:rPr>
              <w:noProof/>
              <w:lang w:val="en-US"/>
            </w:rPr>
            <w:instrText>sbGFib</w:instrText>
          </w:r>
          <w:r w:rsidR="00EE7021" w:rsidRPr="00180F32">
            <w:rPr>
              <w:noProof/>
            </w:rPr>
            <w:instrText>3</w:instrText>
          </w:r>
          <w:r w:rsidR="00EE7021">
            <w:rPr>
              <w:noProof/>
              <w:lang w:val="en-US"/>
            </w:rPr>
            <w:instrText>JhdG</w:instrText>
          </w:r>
          <w:r w:rsidR="00EE7021" w:rsidRPr="00180F32">
            <w:rPr>
              <w:noProof/>
            </w:rPr>
            <w:instrText>9</w:instrText>
          </w:r>
          <w:r w:rsidR="00EE7021">
            <w:rPr>
              <w:noProof/>
              <w:lang w:val="en-US"/>
            </w:rPr>
            <w:instrText>ycyI</w:instrText>
          </w:r>
          <w:r w:rsidR="00EE7021" w:rsidRPr="00180F32">
            <w:rPr>
              <w:noProof/>
            </w:rPr>
            <w:instrText>6</w:instrText>
          </w:r>
          <w:r w:rsidR="00EE7021">
            <w:rPr>
              <w:noProof/>
              <w:lang w:val="en-US"/>
            </w:rPr>
            <w:instrText>W</w:instrText>
          </w:r>
          <w:r w:rsidR="00EE7021" w:rsidRPr="00180F32">
            <w:rPr>
              <w:noProof/>
            </w:rPr>
            <w:instrText>10</w:instrText>
          </w:r>
          <w:r w:rsidR="00EE7021">
            <w:rPr>
              <w:noProof/>
              <w:lang w:val="en-US"/>
            </w:rPr>
            <w:instrText>sIkVkaXRvcnMiOltdLCJFdmFsdWF</w:instrText>
          </w:r>
          <w:r w:rsidR="00EE7021" w:rsidRPr="00180F32">
            <w:rPr>
              <w:noProof/>
            </w:rPr>
            <w:instrText>0</w:instrText>
          </w:r>
          <w:r w:rsidR="00EE7021">
            <w:rPr>
              <w:noProof/>
              <w:lang w:val="en-US"/>
            </w:rPr>
            <w:instrText>aW</w:instrText>
          </w:r>
          <w:r w:rsidR="00EE7021" w:rsidRPr="00180F32">
            <w:rPr>
              <w:noProof/>
            </w:rPr>
            <w:instrText>9</w:instrText>
          </w:r>
          <w:r w:rsidR="00EE7021">
            <w:rPr>
              <w:noProof/>
              <w:lang w:val="en-US"/>
            </w:rPr>
            <w:instrText>uQ</w:instrText>
          </w:r>
          <w:r w:rsidR="00EE7021" w:rsidRPr="00180F32">
            <w:rPr>
              <w:noProof/>
            </w:rPr>
            <w:instrText>29</w:instrText>
          </w:r>
          <w:r w:rsidR="00EE7021">
            <w:rPr>
              <w:noProof/>
              <w:lang w:val="en-US"/>
            </w:rPr>
            <w:instrText>tcGxleGl</w:instrText>
          </w:r>
          <w:r w:rsidR="00EE7021" w:rsidRPr="00180F32">
            <w:rPr>
              <w:noProof/>
            </w:rPr>
            <w:instrText>0</w:instrText>
          </w:r>
          <w:r w:rsidR="00EE7021">
            <w:rPr>
              <w:noProof/>
              <w:lang w:val="en-US"/>
            </w:rPr>
            <w:instrText>eSI</w:instrText>
          </w:r>
          <w:r w:rsidR="00EE7021" w:rsidRPr="00180F32">
            <w:rPr>
              <w:noProof/>
            </w:rPr>
            <w:instrText>6</w:instrText>
          </w:r>
          <w:r w:rsidR="00EE7021">
            <w:rPr>
              <w:noProof/>
              <w:lang w:val="en-US"/>
            </w:rPr>
            <w:instrText>MCwiRXZhbHVhdGlvblNvdXJjZVRleHRGb</w:instrText>
          </w:r>
          <w:r w:rsidR="00EE7021" w:rsidRPr="00180F32">
            <w:rPr>
              <w:noProof/>
            </w:rPr>
            <w:instrText>3</w:instrText>
          </w:r>
          <w:r w:rsidR="00EE7021">
            <w:rPr>
              <w:noProof/>
              <w:lang w:val="en-US"/>
            </w:rPr>
            <w:instrText>JtYXQiOjAsIkdyb</w:instrText>
          </w:r>
          <w:r w:rsidR="00EE7021" w:rsidRPr="00180F32">
            <w:rPr>
              <w:noProof/>
            </w:rPr>
            <w:instrText>3</w:instrText>
          </w:r>
          <w:r w:rsidR="00EE7021">
            <w:rPr>
              <w:noProof/>
              <w:lang w:val="en-US"/>
            </w:rPr>
            <w:instrText>VwcyI</w:instrText>
          </w:r>
          <w:r w:rsidR="00EE7021" w:rsidRPr="00180F32">
            <w:rPr>
              <w:noProof/>
            </w:rPr>
            <w:instrText>6</w:instrText>
          </w:r>
          <w:r w:rsidR="00EE7021">
            <w:rPr>
              <w:noProof/>
              <w:lang w:val="en-US"/>
            </w:rPr>
            <w:instrText>W</w:instrText>
          </w:r>
          <w:r w:rsidR="00EE7021" w:rsidRPr="00180F32">
            <w:rPr>
              <w:noProof/>
            </w:rPr>
            <w:instrText>10</w:instrText>
          </w:r>
          <w:r w:rsidR="00EE7021">
            <w:rPr>
              <w:noProof/>
              <w:lang w:val="en-US"/>
            </w:rPr>
            <w:instrText>sIkhhc</w:instrText>
          </w:r>
          <w:r w:rsidR="00EE7021" w:rsidRPr="00180F32">
            <w:rPr>
              <w:noProof/>
            </w:rPr>
            <w:instrText>0</w:instrText>
          </w:r>
          <w:r w:rsidR="00EE7021">
            <w:rPr>
              <w:noProof/>
              <w:lang w:val="en-US"/>
            </w:rPr>
            <w:instrText>xhYmVsMSI</w:instrText>
          </w:r>
          <w:r w:rsidR="00EE7021" w:rsidRPr="00180F32">
            <w:rPr>
              <w:noProof/>
            </w:rPr>
            <w:instrText>6</w:instrText>
          </w:r>
          <w:r w:rsidR="00EE7021">
            <w:rPr>
              <w:noProof/>
              <w:lang w:val="en-US"/>
            </w:rPr>
            <w:instrText>ZmFsc</w:instrText>
          </w:r>
          <w:r w:rsidR="00EE7021" w:rsidRPr="00180F32">
            <w:rPr>
              <w:noProof/>
            </w:rPr>
            <w:instrText>2</w:instrText>
          </w:r>
          <w:r w:rsidR="00EE7021">
            <w:rPr>
              <w:noProof/>
              <w:lang w:val="en-US"/>
            </w:rPr>
            <w:instrText>UsIkhhc</w:instrText>
          </w:r>
          <w:r w:rsidR="00EE7021" w:rsidRPr="00180F32">
            <w:rPr>
              <w:noProof/>
            </w:rPr>
            <w:instrText>0</w:instrText>
          </w:r>
          <w:r w:rsidR="00EE7021">
            <w:rPr>
              <w:noProof/>
              <w:lang w:val="en-US"/>
            </w:rPr>
            <w:instrText>xhYmVsMiI</w:instrText>
          </w:r>
          <w:r w:rsidR="00EE7021" w:rsidRPr="00180F32">
            <w:rPr>
              <w:noProof/>
            </w:rPr>
            <w:instrText>6</w:instrText>
          </w:r>
          <w:r w:rsidR="00EE7021">
            <w:rPr>
              <w:noProof/>
              <w:lang w:val="en-US"/>
            </w:rPr>
            <w:instrText>ZmFsc</w:instrText>
          </w:r>
          <w:r w:rsidR="00EE7021" w:rsidRPr="00180F32">
            <w:rPr>
              <w:noProof/>
            </w:rPr>
            <w:instrText>2</w:instrText>
          </w:r>
          <w:r w:rsidR="00EE7021">
            <w:rPr>
              <w:noProof/>
              <w:lang w:val="en-US"/>
            </w:rPr>
            <w:instrText>UsIktleXdvcmRzIjpbXSwiTG</w:instrText>
          </w:r>
          <w:r w:rsidR="00EE7021" w:rsidRPr="00180F32">
            <w:rPr>
              <w:noProof/>
            </w:rPr>
            <w:instrText>9</w:instrText>
          </w:r>
          <w:r w:rsidR="00EE7021">
            <w:rPr>
              <w:noProof/>
              <w:lang w:val="en-US"/>
            </w:rPr>
            <w:instrText>jYXRpb</w:instrText>
          </w:r>
          <w:r w:rsidR="00EE7021" w:rsidRPr="00180F32">
            <w:rPr>
              <w:noProof/>
            </w:rPr>
            <w:instrText>25</w:instrText>
          </w:r>
          <w:r w:rsidR="00EE7021">
            <w:rPr>
              <w:noProof/>
              <w:lang w:val="en-US"/>
            </w:rPr>
            <w:instrText>zIjpbeyIkaWQiOiI</w:instrText>
          </w:r>
          <w:r w:rsidR="00EE7021" w:rsidRPr="00180F32">
            <w:rPr>
              <w:noProof/>
            </w:rPr>
            <w:instrText>0</w:instrText>
          </w:r>
          <w:r w:rsidR="00EE7021">
            <w:rPr>
              <w:noProof/>
              <w:lang w:val="en-US"/>
            </w:rPr>
            <w:instrText>IiwiJHR</w:instrText>
          </w:r>
          <w:r w:rsidR="00EE7021" w:rsidRPr="00180F32">
            <w:rPr>
              <w:noProof/>
            </w:rPr>
            <w:instrText>5</w:instrText>
          </w:r>
          <w:r w:rsidR="00EE7021">
            <w:rPr>
              <w:noProof/>
              <w:lang w:val="en-US"/>
            </w:rPr>
            <w:instrText>cGUiOiJTd</w:instrText>
          </w:r>
          <w:r w:rsidR="00EE7021" w:rsidRPr="00180F32">
            <w:rPr>
              <w:noProof/>
            </w:rPr>
            <w:instrText>2</w:instrText>
          </w:r>
          <w:r w:rsidR="00EE7021">
            <w:rPr>
              <w:noProof/>
              <w:lang w:val="en-US"/>
            </w:rPr>
            <w:instrText>lzc</w:instrText>
          </w:r>
          <w:r w:rsidR="00EE7021" w:rsidRPr="00180F32">
            <w:rPr>
              <w:noProof/>
            </w:rPr>
            <w:instrText>0</w:instrText>
          </w:r>
          <w:r w:rsidR="00EE7021">
            <w:rPr>
              <w:noProof/>
              <w:lang w:val="en-US"/>
            </w:rPr>
            <w:instrText>FjYWRlbWljLkNpdGF</w:instrText>
          </w:r>
          <w:r w:rsidR="00EE7021" w:rsidRPr="00180F32">
            <w:rPr>
              <w:noProof/>
            </w:rPr>
            <w:instrText>2</w:instrText>
          </w:r>
          <w:r w:rsidR="00EE7021">
            <w:rPr>
              <w:noProof/>
              <w:lang w:val="en-US"/>
            </w:rPr>
            <w:instrText>aS</w:instrText>
          </w:r>
          <w:r w:rsidR="00EE7021" w:rsidRPr="00180F32">
            <w:rPr>
              <w:noProof/>
            </w:rPr>
            <w:instrText>5</w:instrText>
          </w:r>
          <w:r w:rsidR="00EE7021">
            <w:rPr>
              <w:noProof/>
              <w:lang w:val="en-US"/>
            </w:rPr>
            <w:instrText>Mb</w:instrText>
          </w:r>
          <w:r w:rsidR="00EE7021" w:rsidRPr="00180F32">
            <w:rPr>
              <w:noProof/>
            </w:rPr>
            <w:instrText>2</w:instrText>
          </w:r>
          <w:r w:rsidR="00EE7021">
            <w:rPr>
              <w:noProof/>
              <w:lang w:val="en-US"/>
            </w:rPr>
            <w:instrText>NhdGlvbiwgU</w:instrText>
          </w:r>
          <w:r w:rsidR="00EE7021" w:rsidRPr="00180F32">
            <w:rPr>
              <w:noProof/>
            </w:rPr>
            <w:instrText>3</w:instrText>
          </w:r>
          <w:r w:rsidR="00EE7021">
            <w:rPr>
              <w:noProof/>
              <w:lang w:val="en-US"/>
            </w:rPr>
            <w:instrText>dpc</w:instrText>
          </w:r>
          <w:r w:rsidR="00EE7021" w:rsidRPr="00180F32">
            <w:rPr>
              <w:noProof/>
            </w:rPr>
            <w:instrText>3</w:instrText>
          </w:r>
          <w:r w:rsidR="00EE7021">
            <w:rPr>
              <w:noProof/>
              <w:lang w:val="en-US"/>
            </w:rPr>
            <w:instrText>NBY</w:instrText>
          </w:r>
          <w:r w:rsidR="00EE7021" w:rsidRPr="00180F32">
            <w:rPr>
              <w:noProof/>
            </w:rPr>
            <w:instrText>2</w:instrText>
          </w:r>
          <w:r w:rsidR="00EE7021">
            <w:rPr>
              <w:noProof/>
              <w:lang w:val="en-US"/>
            </w:rPr>
            <w:instrText>FkZW</w:instrText>
          </w:r>
          <w:r w:rsidR="00EE7021" w:rsidRPr="00180F32">
            <w:rPr>
              <w:noProof/>
            </w:rPr>
            <w:instrText>1</w:instrText>
          </w:r>
          <w:r w:rsidR="00EE7021">
            <w:rPr>
              <w:noProof/>
              <w:lang w:val="en-US"/>
            </w:rPr>
            <w:instrText>pYy</w:instrText>
          </w:r>
          <w:r w:rsidR="00EE7021" w:rsidRPr="00180F32">
            <w:rPr>
              <w:noProof/>
            </w:rPr>
            <w:instrText>5</w:instrText>
          </w:r>
          <w:r w:rsidR="00EE7021">
            <w:rPr>
              <w:noProof/>
              <w:lang w:val="en-US"/>
            </w:rPr>
            <w:instrText>DaXRhdmkiLCJBZGRyZXNzIjp</w:instrText>
          </w:r>
          <w:r w:rsidR="00EE7021" w:rsidRPr="00180F32">
            <w:rPr>
              <w:noProof/>
            </w:rPr>
            <w:instrText>7</w:instrText>
          </w:r>
          <w:r w:rsidR="00EE7021">
            <w:rPr>
              <w:noProof/>
              <w:lang w:val="en-US"/>
            </w:rPr>
            <w:instrText>IiRpZCI</w:instrText>
          </w:r>
          <w:r w:rsidR="00EE7021" w:rsidRPr="00180F32">
            <w:rPr>
              <w:noProof/>
            </w:rPr>
            <w:instrText>6</w:instrText>
          </w:r>
          <w:r w:rsidR="00EE7021">
            <w:rPr>
              <w:noProof/>
              <w:lang w:val="en-US"/>
            </w:rPr>
            <w:instrText>IjUiLCIkdHlwZSI</w:instrText>
          </w:r>
          <w:r w:rsidR="00EE7021" w:rsidRPr="00180F32">
            <w:rPr>
              <w:noProof/>
            </w:rPr>
            <w:instrText>6</w:instrText>
          </w:r>
          <w:r w:rsidR="00EE7021">
            <w:rPr>
              <w:noProof/>
              <w:lang w:val="en-US"/>
            </w:rPr>
            <w:instrText>IlN</w:instrText>
          </w:r>
          <w:r w:rsidR="00EE7021" w:rsidRPr="00180F32">
            <w:rPr>
              <w:noProof/>
            </w:rPr>
            <w:instrText>3</w:instrText>
          </w:r>
          <w:r w:rsidR="00EE7021">
            <w:rPr>
              <w:noProof/>
              <w:lang w:val="en-US"/>
            </w:rPr>
            <w:instrText>aXNzQWNhZGVtaWMuQ</w:instrText>
          </w:r>
          <w:r w:rsidR="00EE7021" w:rsidRPr="00180F32">
            <w:rPr>
              <w:noProof/>
            </w:rPr>
            <w:instrText>2</w:instrText>
          </w:r>
          <w:r w:rsidR="00EE7021">
            <w:rPr>
              <w:noProof/>
              <w:lang w:val="en-US"/>
            </w:rPr>
            <w:instrText>l</w:instrText>
          </w:r>
          <w:r w:rsidR="00EE7021" w:rsidRPr="00180F32">
            <w:rPr>
              <w:noProof/>
            </w:rPr>
            <w:instrText>0</w:instrText>
          </w:r>
          <w:r w:rsidR="00EE7021">
            <w:rPr>
              <w:noProof/>
              <w:lang w:val="en-US"/>
            </w:rPr>
            <w:instrText>YXZpLkxpbmtlZFJlc</w:instrText>
          </w:r>
          <w:r w:rsidR="00EE7021" w:rsidRPr="00180F32">
            <w:rPr>
              <w:noProof/>
            </w:rPr>
            <w:instrText>291</w:instrText>
          </w:r>
          <w:r w:rsidR="00EE7021">
            <w:rPr>
              <w:noProof/>
              <w:lang w:val="en-US"/>
            </w:rPr>
            <w:instrText>cmNlLCBTd</w:instrText>
          </w:r>
          <w:r w:rsidR="00EE7021" w:rsidRPr="00180F32">
            <w:rPr>
              <w:noProof/>
            </w:rPr>
            <w:instrText>2</w:instrText>
          </w:r>
          <w:r w:rsidR="00EE7021">
            <w:rPr>
              <w:noProof/>
              <w:lang w:val="en-US"/>
            </w:rPr>
            <w:instrText>lzc</w:instrText>
          </w:r>
          <w:r w:rsidR="00EE7021" w:rsidRPr="00180F32">
            <w:rPr>
              <w:noProof/>
            </w:rPr>
            <w:instrText>0</w:instrText>
          </w:r>
          <w:r w:rsidR="00EE7021">
            <w:rPr>
              <w:noProof/>
              <w:lang w:val="en-US"/>
            </w:rPr>
            <w:instrText>FjYWRlbWljLkNpdGF</w:instrText>
          </w:r>
          <w:r w:rsidR="00EE7021" w:rsidRPr="00180F32">
            <w:rPr>
              <w:noProof/>
            </w:rPr>
            <w:instrText>2</w:instrText>
          </w:r>
          <w:r w:rsidR="00EE7021">
            <w:rPr>
              <w:noProof/>
              <w:lang w:val="en-US"/>
            </w:rPr>
            <w:instrText>aSIsIkxpbmtlZFJlc</w:instrText>
          </w:r>
          <w:r w:rsidR="00EE7021" w:rsidRPr="00180F32">
            <w:rPr>
              <w:noProof/>
            </w:rPr>
            <w:instrText>291</w:instrText>
          </w:r>
          <w:r w:rsidR="00EE7021">
            <w:rPr>
              <w:noProof/>
              <w:lang w:val="en-US"/>
            </w:rPr>
            <w:instrText>cmNlVHlwZSI</w:instrText>
          </w:r>
          <w:r w:rsidR="00EE7021" w:rsidRPr="00180F32">
            <w:rPr>
              <w:noProof/>
            </w:rPr>
            <w:instrText>6</w:instrText>
          </w:r>
          <w:r w:rsidR="00EE7021">
            <w:rPr>
              <w:noProof/>
              <w:lang w:val="en-US"/>
            </w:rPr>
            <w:instrText>NSwiT</w:instrText>
          </w:r>
          <w:r w:rsidR="00EE7021" w:rsidRPr="00180F32">
            <w:rPr>
              <w:noProof/>
            </w:rPr>
            <w:instrText>3</w:instrText>
          </w:r>
          <w:r w:rsidR="00EE7021">
            <w:rPr>
              <w:noProof/>
              <w:lang w:val="en-US"/>
            </w:rPr>
            <w:instrText>JpZ</w:instrText>
          </w:r>
          <w:r w:rsidR="00EE7021" w:rsidRPr="00180F32">
            <w:rPr>
              <w:noProof/>
            </w:rPr>
            <w:instrText>2</w:instrText>
          </w:r>
          <w:r w:rsidR="00EE7021">
            <w:rPr>
              <w:noProof/>
              <w:lang w:val="en-US"/>
            </w:rPr>
            <w:instrText>luYWxTdHJpbmciOiJodHRwczovL</w:instrText>
          </w:r>
          <w:r w:rsidR="00EE7021" w:rsidRPr="00180F32">
            <w:rPr>
              <w:noProof/>
            </w:rPr>
            <w:instrText>2</w:instrText>
          </w:r>
          <w:r w:rsidR="00EE7021">
            <w:rPr>
              <w:noProof/>
              <w:lang w:val="en-US"/>
            </w:rPr>
            <w:instrText>lzcy</w:instrText>
          </w:r>
          <w:r w:rsidR="00EE7021" w:rsidRPr="00180F32">
            <w:rPr>
              <w:noProof/>
            </w:rPr>
            <w:instrText>5</w:instrText>
          </w:r>
          <w:r w:rsidR="00EE7021">
            <w:rPr>
              <w:noProof/>
              <w:lang w:val="en-US"/>
            </w:rPr>
            <w:instrText>ydS</w:instrText>
          </w:r>
          <w:r w:rsidR="00EE7021" w:rsidRPr="00180F32">
            <w:rPr>
              <w:noProof/>
            </w:rPr>
            <w:instrText>9</w:instrText>
          </w:r>
          <w:r w:rsidR="00EE7021">
            <w:rPr>
              <w:noProof/>
              <w:lang w:val="en-US"/>
            </w:rPr>
            <w:instrText>wcm</w:instrText>
          </w:r>
          <w:r w:rsidR="00EE7021" w:rsidRPr="00180F32">
            <w:rPr>
              <w:noProof/>
            </w:rPr>
            <w:instrText>9</w:instrText>
          </w:r>
          <w:r w:rsidR="00EE7021">
            <w:rPr>
              <w:noProof/>
              <w:lang w:val="en-US"/>
            </w:rPr>
            <w:instrText>kdWN</w:instrText>
          </w:r>
          <w:r w:rsidR="00EE7021" w:rsidRPr="00180F32">
            <w:rPr>
              <w:noProof/>
            </w:rPr>
            <w:instrText>0</w:instrText>
          </w:r>
          <w:r w:rsidR="00EE7021">
            <w:rPr>
              <w:noProof/>
              <w:lang w:val="en-US"/>
            </w:rPr>
            <w:instrText>cy</w:instrText>
          </w:r>
          <w:r w:rsidR="00EE7021" w:rsidRPr="00180F32">
            <w:rPr>
              <w:noProof/>
            </w:rPr>
            <w:instrText>9</w:instrText>
          </w:r>
          <w:r w:rsidR="00EE7021">
            <w:rPr>
              <w:noProof/>
              <w:lang w:val="en-US"/>
            </w:rPr>
            <w:instrText>zZWN</w:instrText>
          </w:r>
          <w:r w:rsidR="00EE7021" w:rsidRPr="00180F32">
            <w:rPr>
              <w:noProof/>
            </w:rPr>
            <w:instrText>1</w:instrText>
          </w:r>
          <w:r w:rsidR="00EE7021">
            <w:rPr>
              <w:noProof/>
              <w:lang w:val="en-US"/>
            </w:rPr>
            <w:instrText>cm</w:instrText>
          </w:r>
          <w:r w:rsidR="00EE7021" w:rsidRPr="00180F32">
            <w:rPr>
              <w:noProof/>
            </w:rPr>
            <w:instrText>9</w:instrText>
          </w:r>
          <w:r w:rsidR="00EE7021">
            <w:rPr>
              <w:noProof/>
              <w:lang w:val="en-US"/>
            </w:rPr>
            <w:instrText>zLXRyYW</w:instrText>
          </w:r>
          <w:r w:rsidR="00EE7021" w:rsidRPr="00180F32">
            <w:rPr>
              <w:noProof/>
            </w:rPr>
            <w:instrText>5</w:instrText>
          </w:r>
          <w:r w:rsidR="00EE7021">
            <w:rPr>
              <w:noProof/>
              <w:lang w:val="en-US"/>
            </w:rPr>
            <w:instrText>zaXQiLCJVcmlTdHJpbmciOiJodHRwczovL</w:instrText>
          </w:r>
          <w:r w:rsidR="00EE7021" w:rsidRPr="00180F32">
            <w:rPr>
              <w:noProof/>
            </w:rPr>
            <w:instrText>2</w:instrText>
          </w:r>
          <w:r w:rsidR="00EE7021">
            <w:rPr>
              <w:noProof/>
              <w:lang w:val="en-US"/>
            </w:rPr>
            <w:instrText>lzcy</w:instrText>
          </w:r>
          <w:r w:rsidR="00EE7021" w:rsidRPr="00180F32">
            <w:rPr>
              <w:noProof/>
            </w:rPr>
            <w:instrText>5</w:instrText>
          </w:r>
          <w:r w:rsidR="00EE7021">
            <w:rPr>
              <w:noProof/>
              <w:lang w:val="en-US"/>
            </w:rPr>
            <w:instrText>ydS</w:instrText>
          </w:r>
          <w:r w:rsidR="00EE7021" w:rsidRPr="00180F32">
            <w:rPr>
              <w:noProof/>
            </w:rPr>
            <w:instrText>9</w:instrText>
          </w:r>
          <w:r w:rsidR="00EE7021">
            <w:rPr>
              <w:noProof/>
              <w:lang w:val="en-US"/>
            </w:rPr>
            <w:instrText>wcm</w:instrText>
          </w:r>
          <w:r w:rsidR="00EE7021" w:rsidRPr="00180F32">
            <w:rPr>
              <w:noProof/>
            </w:rPr>
            <w:instrText>9</w:instrText>
          </w:r>
          <w:r w:rsidR="00EE7021">
            <w:rPr>
              <w:noProof/>
              <w:lang w:val="en-US"/>
            </w:rPr>
            <w:instrText>kdWN</w:instrText>
          </w:r>
          <w:r w:rsidR="00EE7021" w:rsidRPr="00180F32">
            <w:rPr>
              <w:noProof/>
            </w:rPr>
            <w:instrText>0</w:instrText>
          </w:r>
          <w:r w:rsidR="00EE7021">
            <w:rPr>
              <w:noProof/>
              <w:lang w:val="en-US"/>
            </w:rPr>
            <w:instrText>cy</w:instrText>
          </w:r>
          <w:r w:rsidR="00EE7021" w:rsidRPr="00180F32">
            <w:rPr>
              <w:noProof/>
            </w:rPr>
            <w:instrText>9</w:instrText>
          </w:r>
          <w:r w:rsidR="00EE7021">
            <w:rPr>
              <w:noProof/>
              <w:lang w:val="en-US"/>
            </w:rPr>
            <w:instrText>zZWN</w:instrText>
          </w:r>
          <w:r w:rsidR="00EE7021" w:rsidRPr="00180F32">
            <w:rPr>
              <w:noProof/>
            </w:rPr>
            <w:instrText>1</w:instrText>
          </w:r>
          <w:r w:rsidR="00EE7021">
            <w:rPr>
              <w:noProof/>
              <w:lang w:val="en-US"/>
            </w:rPr>
            <w:instrText>cm</w:instrText>
          </w:r>
          <w:r w:rsidR="00EE7021" w:rsidRPr="00180F32">
            <w:rPr>
              <w:noProof/>
            </w:rPr>
            <w:instrText>9</w:instrText>
          </w:r>
          <w:r w:rsidR="00EE7021">
            <w:rPr>
              <w:noProof/>
              <w:lang w:val="en-US"/>
            </w:rPr>
            <w:instrText>zLXRyYW</w:instrText>
          </w:r>
          <w:r w:rsidR="00EE7021" w:rsidRPr="00180F32">
            <w:rPr>
              <w:noProof/>
            </w:rPr>
            <w:instrText>5</w:instrText>
          </w:r>
          <w:r w:rsidR="00EE7021">
            <w:rPr>
              <w:noProof/>
              <w:lang w:val="en-US"/>
            </w:rPr>
            <w:instrText>zaXQiLCJMaW</w:instrText>
          </w:r>
          <w:r w:rsidR="00EE7021" w:rsidRPr="00180F32">
            <w:rPr>
              <w:noProof/>
            </w:rPr>
            <w:instrText>5</w:instrText>
          </w:r>
          <w:r w:rsidR="00EE7021">
            <w:rPr>
              <w:noProof/>
              <w:lang w:val="en-US"/>
            </w:rPr>
            <w:instrText>rZWRSZXNvdXJjZVN</w:instrText>
          </w:r>
          <w:r w:rsidR="00EE7021" w:rsidRPr="00180F32">
            <w:rPr>
              <w:noProof/>
            </w:rPr>
            <w:instrText>0</w:instrText>
          </w:r>
          <w:r w:rsidR="00EE7021">
            <w:rPr>
              <w:noProof/>
              <w:lang w:val="en-US"/>
            </w:rPr>
            <w:instrText>YXR</w:instrText>
          </w:r>
          <w:r w:rsidR="00EE7021" w:rsidRPr="00180F32">
            <w:rPr>
              <w:noProof/>
            </w:rPr>
            <w:instrText>1</w:instrText>
          </w:r>
          <w:r w:rsidR="00EE7021">
            <w:rPr>
              <w:noProof/>
              <w:lang w:val="en-US"/>
            </w:rPr>
            <w:instrText>cyI</w:instrText>
          </w:r>
          <w:r w:rsidR="00EE7021" w:rsidRPr="00180F32">
            <w:rPr>
              <w:noProof/>
            </w:rPr>
            <w:instrText>6</w:instrText>
          </w:r>
          <w:r w:rsidR="00EE7021">
            <w:rPr>
              <w:noProof/>
              <w:lang w:val="en-US"/>
            </w:rPr>
            <w:instrText>OCwiUHJvcGVydGllcyI</w:instrText>
          </w:r>
          <w:r w:rsidR="00EE7021" w:rsidRPr="00180F32">
            <w:rPr>
              <w:noProof/>
            </w:rPr>
            <w:instrText>6</w:instrText>
          </w:r>
          <w:r w:rsidR="00EE7021">
            <w:rPr>
              <w:noProof/>
              <w:lang w:val="en-US"/>
            </w:rPr>
            <w:instrText>eyIkaWQiOiI</w:instrText>
          </w:r>
          <w:r w:rsidR="00EE7021" w:rsidRPr="00180F32">
            <w:rPr>
              <w:noProof/>
            </w:rPr>
            <w:instrText>2</w:instrText>
          </w:r>
          <w:r w:rsidR="00EE7021">
            <w:rPr>
              <w:noProof/>
              <w:lang w:val="en-US"/>
            </w:rPr>
            <w:instrText>IiwiJHR</w:instrText>
          </w:r>
          <w:r w:rsidR="00EE7021" w:rsidRPr="00180F32">
            <w:rPr>
              <w:noProof/>
            </w:rPr>
            <w:instrText>5</w:instrText>
          </w:r>
          <w:r w:rsidR="00EE7021">
            <w:rPr>
              <w:noProof/>
              <w:lang w:val="en-US"/>
            </w:rPr>
            <w:instrText>cGUiOiJTd</w:instrText>
          </w:r>
          <w:r w:rsidR="00EE7021" w:rsidRPr="00180F32">
            <w:rPr>
              <w:noProof/>
            </w:rPr>
            <w:instrText>2</w:instrText>
          </w:r>
          <w:r w:rsidR="00EE7021">
            <w:rPr>
              <w:noProof/>
              <w:lang w:val="en-US"/>
            </w:rPr>
            <w:instrText>lzc</w:instrText>
          </w:r>
          <w:r w:rsidR="00EE7021" w:rsidRPr="00180F32">
            <w:rPr>
              <w:noProof/>
            </w:rPr>
            <w:instrText>0</w:instrText>
          </w:r>
          <w:r w:rsidR="00EE7021">
            <w:rPr>
              <w:noProof/>
              <w:lang w:val="en-US"/>
            </w:rPr>
            <w:instrText>FjYWRlbWljLkNpdGF</w:instrText>
          </w:r>
          <w:r w:rsidR="00EE7021" w:rsidRPr="00180F32">
            <w:rPr>
              <w:noProof/>
            </w:rPr>
            <w:instrText>2</w:instrText>
          </w:r>
          <w:r w:rsidR="00EE7021">
            <w:rPr>
              <w:noProof/>
              <w:lang w:val="en-US"/>
            </w:rPr>
            <w:instrText>aS</w:instrText>
          </w:r>
          <w:r w:rsidR="00EE7021" w:rsidRPr="00180F32">
            <w:rPr>
              <w:noProof/>
            </w:rPr>
            <w:instrText>5</w:instrText>
          </w:r>
          <w:r w:rsidR="00EE7021">
            <w:rPr>
              <w:noProof/>
              <w:lang w:val="en-US"/>
            </w:rPr>
            <w:instrText>MaW</w:instrText>
          </w:r>
          <w:r w:rsidR="00EE7021" w:rsidRPr="00180F32">
            <w:rPr>
              <w:noProof/>
            </w:rPr>
            <w:instrText>5</w:instrText>
          </w:r>
          <w:r w:rsidR="00EE7021">
            <w:rPr>
              <w:noProof/>
              <w:lang w:val="en-US"/>
            </w:rPr>
            <w:instrText>rZWRSZXNvdXJjZVByb</w:instrText>
          </w:r>
          <w:r w:rsidR="00EE7021" w:rsidRPr="00180F32">
            <w:rPr>
              <w:noProof/>
            </w:rPr>
            <w:instrText>3</w:instrText>
          </w:r>
          <w:r w:rsidR="00EE7021">
            <w:rPr>
              <w:noProof/>
              <w:lang w:val="en-US"/>
            </w:rPr>
            <w:instrText>BlcnRpZXMsIFN</w:instrText>
          </w:r>
          <w:r w:rsidR="00EE7021" w:rsidRPr="00180F32">
            <w:rPr>
              <w:noProof/>
            </w:rPr>
            <w:instrText>3</w:instrText>
          </w:r>
          <w:r w:rsidR="00EE7021">
            <w:rPr>
              <w:noProof/>
              <w:lang w:val="en-US"/>
            </w:rPr>
            <w:instrText>aXNzQWNhZGVtaWMuQ</w:instrText>
          </w:r>
          <w:r w:rsidR="00EE7021" w:rsidRPr="00180F32">
            <w:rPr>
              <w:noProof/>
            </w:rPr>
            <w:instrText>2</w:instrText>
          </w:r>
          <w:r w:rsidR="00EE7021">
            <w:rPr>
              <w:noProof/>
              <w:lang w:val="en-US"/>
            </w:rPr>
            <w:instrText>l</w:instrText>
          </w:r>
          <w:r w:rsidR="00EE7021" w:rsidRPr="00180F32">
            <w:rPr>
              <w:noProof/>
            </w:rPr>
            <w:instrText>0</w:instrText>
          </w:r>
          <w:r w:rsidR="00EE7021">
            <w:rPr>
              <w:noProof/>
              <w:lang w:val="en-US"/>
            </w:rPr>
            <w:instrText>YXZpIn</w:instrText>
          </w:r>
          <w:r w:rsidR="00EE7021" w:rsidRPr="00180F32">
            <w:rPr>
              <w:noProof/>
            </w:rPr>
            <w:instrText>0</w:instrText>
          </w:r>
          <w:r w:rsidR="00EE7021">
            <w:rPr>
              <w:noProof/>
              <w:lang w:val="en-US"/>
            </w:rPr>
            <w:instrText>sIlN</w:instrText>
          </w:r>
          <w:r w:rsidR="00EE7021" w:rsidRPr="00180F32">
            <w:rPr>
              <w:noProof/>
            </w:rPr>
            <w:instrText>5</w:instrText>
          </w:r>
          <w:r w:rsidR="00EE7021">
            <w:rPr>
              <w:noProof/>
              <w:lang w:val="en-US"/>
            </w:rPr>
            <w:instrText>bmNGb</w:instrText>
          </w:r>
          <w:r w:rsidR="00EE7021" w:rsidRPr="00180F32">
            <w:rPr>
              <w:noProof/>
            </w:rPr>
            <w:instrText>2</w:instrText>
          </w:r>
          <w:r w:rsidR="00EE7021">
            <w:rPr>
              <w:noProof/>
              <w:lang w:val="en-US"/>
            </w:rPr>
            <w:instrText>xkZXJUeXBlIjowLCJJc</w:instrText>
          </w:r>
          <w:r w:rsidR="00EE7021" w:rsidRPr="00180F32">
            <w:rPr>
              <w:noProof/>
            </w:rPr>
            <w:instrText>0</w:instrText>
          </w:r>
          <w:r w:rsidR="00EE7021">
            <w:rPr>
              <w:noProof/>
              <w:lang w:val="en-US"/>
            </w:rPr>
            <w:instrText>xvY</w:instrText>
          </w:r>
          <w:r w:rsidR="00EE7021" w:rsidRPr="00180F32">
            <w:rPr>
              <w:noProof/>
            </w:rPr>
            <w:instrText>2</w:instrText>
          </w:r>
          <w:r w:rsidR="00EE7021">
            <w:rPr>
              <w:noProof/>
              <w:lang w:val="en-US"/>
            </w:rPr>
            <w:instrText>FsQ</w:instrText>
          </w:r>
          <w:r w:rsidR="00EE7021" w:rsidRPr="00180F32">
            <w:rPr>
              <w:noProof/>
            </w:rPr>
            <w:instrText>2</w:instrText>
          </w:r>
          <w:r w:rsidR="00EE7021">
            <w:rPr>
              <w:noProof/>
              <w:lang w:val="en-US"/>
            </w:rPr>
            <w:instrText>xvdWRQcm</w:instrText>
          </w:r>
          <w:r w:rsidR="00EE7021" w:rsidRPr="00180F32">
            <w:rPr>
              <w:noProof/>
            </w:rPr>
            <w:instrText>9</w:instrText>
          </w:r>
          <w:r w:rsidR="00EE7021">
            <w:rPr>
              <w:noProof/>
              <w:lang w:val="en-US"/>
            </w:rPr>
            <w:instrText>qZWN</w:instrText>
          </w:r>
          <w:r w:rsidR="00EE7021" w:rsidRPr="00180F32">
            <w:rPr>
              <w:noProof/>
            </w:rPr>
            <w:instrText>0</w:instrText>
          </w:r>
          <w:r w:rsidR="00EE7021">
            <w:rPr>
              <w:noProof/>
              <w:lang w:val="en-US"/>
            </w:rPr>
            <w:instrText>RmlsZUxpbmsiOmZhbHNlLCJJc</w:instrText>
          </w:r>
          <w:r w:rsidR="00EE7021" w:rsidRPr="00180F32">
            <w:rPr>
              <w:noProof/>
            </w:rPr>
            <w:instrText>0</w:instrText>
          </w:r>
          <w:r w:rsidR="00EE7021">
            <w:rPr>
              <w:noProof/>
              <w:lang w:val="en-US"/>
            </w:rPr>
            <w:instrText>Nsb</w:instrText>
          </w:r>
          <w:r w:rsidR="00EE7021" w:rsidRPr="00180F32">
            <w:rPr>
              <w:noProof/>
            </w:rPr>
            <w:instrText>3</w:instrText>
          </w:r>
          <w:r w:rsidR="00EE7021">
            <w:rPr>
              <w:noProof/>
              <w:lang w:val="en-US"/>
            </w:rPr>
            <w:instrText>VkUmVzdG</w:instrText>
          </w:r>
          <w:r w:rsidR="00EE7021" w:rsidRPr="00180F32">
            <w:rPr>
              <w:noProof/>
            </w:rPr>
            <w:instrText>9</w:instrText>
          </w:r>
          <w:r w:rsidR="00EE7021">
            <w:rPr>
              <w:noProof/>
              <w:lang w:val="en-US"/>
            </w:rPr>
            <w:instrText>yZSI</w:instrText>
          </w:r>
          <w:r w:rsidR="00EE7021" w:rsidRPr="00180F32">
            <w:rPr>
              <w:noProof/>
            </w:rPr>
            <w:instrText>6</w:instrText>
          </w:r>
          <w:r w:rsidR="00EE7021">
            <w:rPr>
              <w:noProof/>
              <w:lang w:val="en-US"/>
            </w:rPr>
            <w:instrText>ZmFsc</w:instrText>
          </w:r>
          <w:r w:rsidR="00EE7021" w:rsidRPr="00180F32">
            <w:rPr>
              <w:noProof/>
            </w:rPr>
            <w:instrText>2</w:instrText>
          </w:r>
          <w:r w:rsidR="00EE7021">
            <w:rPr>
              <w:noProof/>
              <w:lang w:val="en-US"/>
            </w:rPr>
            <w:instrText>UsIklzQ</w:instrText>
          </w:r>
          <w:r w:rsidR="00EE7021" w:rsidRPr="00180F32">
            <w:rPr>
              <w:noProof/>
            </w:rPr>
            <w:instrText>2</w:instrText>
          </w:r>
          <w:r w:rsidR="00EE7021">
            <w:rPr>
              <w:noProof/>
              <w:lang w:val="en-US"/>
            </w:rPr>
            <w:instrText>xvdWRDb</w:instrText>
          </w:r>
          <w:r w:rsidR="00EE7021" w:rsidRPr="00180F32">
            <w:rPr>
              <w:noProof/>
            </w:rPr>
            <w:instrText>3</w:instrText>
          </w:r>
          <w:r w:rsidR="00EE7021">
            <w:rPr>
              <w:noProof/>
              <w:lang w:val="en-US"/>
            </w:rPr>
            <w:instrText>B</w:instrText>
          </w:r>
          <w:r w:rsidR="00EE7021" w:rsidRPr="00180F32">
            <w:rPr>
              <w:noProof/>
            </w:rPr>
            <w:instrText>5</w:instrText>
          </w:r>
          <w:r w:rsidR="00EE7021">
            <w:rPr>
              <w:noProof/>
              <w:lang w:val="en-US"/>
            </w:rPr>
            <w:instrText>IjpmYWxzZSwiQXR</w:instrText>
          </w:r>
          <w:r w:rsidR="00EE7021" w:rsidRPr="00180F32">
            <w:rPr>
              <w:noProof/>
            </w:rPr>
            <w:instrText>0</w:instrText>
          </w:r>
          <w:r w:rsidR="00EE7021">
            <w:rPr>
              <w:noProof/>
              <w:lang w:val="en-US"/>
            </w:rPr>
            <w:instrText>YWNobWVudEZvbGRlcldhc</w:instrText>
          </w:r>
          <w:r w:rsidR="00EE7021" w:rsidRPr="00180F32">
            <w:rPr>
              <w:noProof/>
            </w:rPr>
            <w:instrText>0</w:instrText>
          </w:r>
          <w:r w:rsidR="00EE7021">
            <w:rPr>
              <w:noProof/>
              <w:lang w:val="en-US"/>
            </w:rPr>
            <w:instrText>luRmFsbGJhY</w:instrText>
          </w:r>
          <w:r w:rsidR="00EE7021" w:rsidRPr="00180F32">
            <w:rPr>
              <w:noProof/>
            </w:rPr>
            <w:instrText>2</w:instrText>
          </w:r>
          <w:r w:rsidR="00EE7021">
            <w:rPr>
              <w:noProof/>
              <w:lang w:val="en-US"/>
            </w:rPr>
            <w:instrText>tNb</w:instrText>
          </w:r>
          <w:r w:rsidR="00EE7021" w:rsidRPr="00180F32">
            <w:rPr>
              <w:noProof/>
            </w:rPr>
            <w:instrText>2</w:instrText>
          </w:r>
          <w:r w:rsidR="00EE7021">
            <w:rPr>
              <w:noProof/>
              <w:lang w:val="en-US"/>
            </w:rPr>
            <w:instrText>RlIjpmYWxzZX</w:instrText>
          </w:r>
          <w:r w:rsidR="00EE7021" w:rsidRPr="00180F32">
            <w:rPr>
              <w:noProof/>
            </w:rPr>
            <w:instrText>0</w:instrText>
          </w:r>
          <w:r w:rsidR="00EE7021">
            <w:rPr>
              <w:noProof/>
              <w:lang w:val="en-US"/>
            </w:rPr>
            <w:instrText>sIkFubm</w:instrText>
          </w:r>
          <w:r w:rsidR="00EE7021" w:rsidRPr="00180F32">
            <w:rPr>
              <w:noProof/>
            </w:rPr>
            <w:instrText>90</w:instrText>
          </w:r>
          <w:r w:rsidR="00EE7021">
            <w:rPr>
              <w:noProof/>
              <w:lang w:val="en-US"/>
            </w:rPr>
            <w:instrText>YXRpb</w:instrText>
          </w:r>
          <w:r w:rsidR="00EE7021" w:rsidRPr="00180F32">
            <w:rPr>
              <w:noProof/>
            </w:rPr>
            <w:instrText>25</w:instrText>
          </w:r>
          <w:r w:rsidR="00EE7021">
            <w:rPr>
              <w:noProof/>
              <w:lang w:val="en-US"/>
            </w:rPr>
            <w:instrText>zIjpbXSwiTG</w:instrText>
          </w:r>
          <w:r w:rsidR="00EE7021" w:rsidRPr="00180F32">
            <w:rPr>
              <w:noProof/>
            </w:rPr>
            <w:instrText>9</w:instrText>
          </w:r>
          <w:r w:rsidR="00EE7021">
            <w:rPr>
              <w:noProof/>
              <w:lang w:val="en-US"/>
            </w:rPr>
            <w:instrText>jYXRpb</w:instrText>
          </w:r>
          <w:r w:rsidR="00EE7021" w:rsidRPr="00180F32">
            <w:rPr>
              <w:noProof/>
            </w:rPr>
            <w:instrText>25</w:instrText>
          </w:r>
          <w:r w:rsidR="00EE7021">
            <w:rPr>
              <w:noProof/>
              <w:lang w:val="en-US"/>
            </w:rPr>
            <w:instrText>UeXBlIjowLCJNaXJyb</w:instrText>
          </w:r>
          <w:r w:rsidR="00EE7021" w:rsidRPr="00180F32">
            <w:rPr>
              <w:noProof/>
            </w:rPr>
            <w:instrText>3</w:instrText>
          </w:r>
          <w:r w:rsidR="00EE7021">
            <w:rPr>
              <w:noProof/>
              <w:lang w:val="en-US"/>
            </w:rPr>
            <w:instrText>JzUmVmZXJlbmNlUHJvcGVydHlJZCI</w:instrText>
          </w:r>
          <w:r w:rsidR="00EE7021" w:rsidRPr="00180F32">
            <w:rPr>
              <w:noProof/>
            </w:rPr>
            <w:instrText>6</w:instrText>
          </w:r>
          <w:r w:rsidR="00EE7021">
            <w:rPr>
              <w:noProof/>
              <w:lang w:val="en-US"/>
            </w:rPr>
            <w:instrText>MTUxLCJDcmVhdGVkQnkiOiJfRGFuaWlsU</w:instrText>
          </w:r>
          <w:r w:rsidR="00EE7021" w:rsidRPr="00180F32">
            <w:rPr>
              <w:noProof/>
            </w:rPr>
            <w:instrText>29</w:instrText>
          </w:r>
          <w:r w:rsidR="00EE7021">
            <w:rPr>
              <w:noProof/>
              <w:lang w:val="en-US"/>
            </w:rPr>
            <w:instrText>sb</w:instrText>
          </w:r>
          <w:r w:rsidR="00EE7021" w:rsidRPr="00180F32">
            <w:rPr>
              <w:noProof/>
            </w:rPr>
            <w:instrText>3</w:instrText>
          </w:r>
          <w:r w:rsidR="00EE7021">
            <w:rPr>
              <w:noProof/>
              <w:lang w:val="en-US"/>
            </w:rPr>
            <w:instrText>BvdiIsIkNyZWF</w:instrText>
          </w:r>
          <w:r w:rsidR="00EE7021" w:rsidRPr="00180F32">
            <w:rPr>
              <w:noProof/>
            </w:rPr>
            <w:instrText>0</w:instrText>
          </w:r>
          <w:r w:rsidR="00EE7021">
            <w:rPr>
              <w:noProof/>
              <w:lang w:val="en-US"/>
            </w:rPr>
            <w:instrText>ZWRPbiI</w:instrText>
          </w:r>
          <w:r w:rsidR="00EE7021" w:rsidRPr="00180F32">
            <w:rPr>
              <w:noProof/>
            </w:rPr>
            <w:instrText>6</w:instrText>
          </w:r>
          <w:r w:rsidR="00EE7021">
            <w:rPr>
              <w:noProof/>
              <w:lang w:val="en-US"/>
            </w:rPr>
            <w:instrText>IjIwMjEtMDMtMTdUMTU</w:instrText>
          </w:r>
          <w:r w:rsidR="00EE7021" w:rsidRPr="00180F32">
            <w:rPr>
              <w:noProof/>
            </w:rPr>
            <w:instrText>6</w:instrText>
          </w:r>
          <w:r w:rsidR="00EE7021">
            <w:rPr>
              <w:noProof/>
              <w:lang w:val="en-US"/>
            </w:rPr>
            <w:instrText>MTQ</w:instrText>
          </w:r>
          <w:r w:rsidR="00EE7021" w:rsidRPr="00180F32">
            <w:rPr>
              <w:noProof/>
            </w:rPr>
            <w:instrText>6</w:instrText>
          </w:r>
          <w:r w:rsidR="00EE7021">
            <w:rPr>
              <w:noProof/>
              <w:lang w:val="en-US"/>
            </w:rPr>
            <w:instrText>MTciLCJNb</w:instrText>
          </w:r>
          <w:r w:rsidR="00EE7021" w:rsidRPr="00180F32">
            <w:rPr>
              <w:noProof/>
            </w:rPr>
            <w:instrText>2</w:instrText>
          </w:r>
          <w:r w:rsidR="00EE7021">
            <w:rPr>
              <w:noProof/>
              <w:lang w:val="en-US"/>
            </w:rPr>
            <w:instrText>RpZmllZEJ</w:instrText>
          </w:r>
          <w:r w:rsidR="00EE7021" w:rsidRPr="00180F32">
            <w:rPr>
              <w:noProof/>
            </w:rPr>
            <w:instrText>5</w:instrText>
          </w:r>
          <w:r w:rsidR="00EE7021">
            <w:rPr>
              <w:noProof/>
              <w:lang w:val="en-US"/>
            </w:rPr>
            <w:instrText>IjoiX</w:instrText>
          </w:r>
          <w:r w:rsidR="00EE7021" w:rsidRPr="00180F32">
            <w:rPr>
              <w:noProof/>
            </w:rPr>
            <w:instrText>0</w:instrText>
          </w:r>
          <w:r w:rsidR="00EE7021">
            <w:rPr>
              <w:noProof/>
              <w:lang w:val="en-US"/>
            </w:rPr>
            <w:instrText>RhbmlpbFNvbG</w:instrText>
          </w:r>
          <w:r w:rsidR="00EE7021" w:rsidRPr="00180F32">
            <w:rPr>
              <w:noProof/>
            </w:rPr>
            <w:instrText>9</w:instrText>
          </w:r>
          <w:r w:rsidR="00EE7021">
            <w:rPr>
              <w:noProof/>
              <w:lang w:val="en-US"/>
            </w:rPr>
            <w:instrText>wb</w:instrText>
          </w:r>
          <w:r w:rsidR="00EE7021" w:rsidRPr="00180F32">
            <w:rPr>
              <w:noProof/>
            </w:rPr>
            <w:instrText>3</w:instrText>
          </w:r>
          <w:r w:rsidR="00EE7021">
            <w:rPr>
              <w:noProof/>
              <w:lang w:val="en-US"/>
            </w:rPr>
            <w:instrText>YiLCJJZCI</w:instrText>
          </w:r>
          <w:r w:rsidR="00EE7021" w:rsidRPr="00180F32">
            <w:rPr>
              <w:noProof/>
            </w:rPr>
            <w:instrText>6</w:instrText>
          </w:r>
          <w:r w:rsidR="00EE7021">
            <w:rPr>
              <w:noProof/>
              <w:lang w:val="en-US"/>
            </w:rPr>
            <w:instrText>ImI</w:instrText>
          </w:r>
          <w:r w:rsidR="00EE7021" w:rsidRPr="00180F32">
            <w:rPr>
              <w:noProof/>
            </w:rPr>
            <w:instrText>4</w:instrText>
          </w:r>
          <w:r w:rsidR="00EE7021">
            <w:rPr>
              <w:noProof/>
              <w:lang w:val="en-US"/>
            </w:rPr>
            <w:instrText>OTEyN</w:instrText>
          </w:r>
          <w:r w:rsidR="00EE7021" w:rsidRPr="00180F32">
            <w:rPr>
              <w:noProof/>
            </w:rPr>
            <w:instrText>2</w:instrText>
          </w:r>
          <w:r w:rsidR="00EE7021">
            <w:rPr>
              <w:noProof/>
              <w:lang w:val="en-US"/>
            </w:rPr>
            <w:instrText>U</w:instrText>
          </w:r>
          <w:r w:rsidR="00EE7021" w:rsidRPr="00180F32">
            <w:rPr>
              <w:noProof/>
            </w:rPr>
            <w:instrText>3</w:instrText>
          </w:r>
          <w:r w:rsidR="00EE7021">
            <w:rPr>
              <w:noProof/>
              <w:lang w:val="en-US"/>
            </w:rPr>
            <w:instrText>LWMwYzEtNGRjZC</w:instrText>
          </w:r>
          <w:r w:rsidR="00EE7021" w:rsidRPr="00180F32">
            <w:rPr>
              <w:noProof/>
            </w:rPr>
            <w:instrText>1</w:instrText>
          </w:r>
          <w:r w:rsidR="00EE7021">
            <w:rPr>
              <w:noProof/>
              <w:lang w:val="en-US"/>
            </w:rPr>
            <w:instrText>iMTA</w:instrText>
          </w:r>
          <w:r w:rsidR="00EE7021" w:rsidRPr="00180F32">
            <w:rPr>
              <w:noProof/>
            </w:rPr>
            <w:instrText>0</w:instrText>
          </w:r>
          <w:r w:rsidR="00EE7021">
            <w:rPr>
              <w:noProof/>
              <w:lang w:val="en-US"/>
            </w:rPr>
            <w:instrText>LTBkMWQ</w:instrText>
          </w:r>
          <w:r w:rsidR="00EE7021" w:rsidRPr="00180F32">
            <w:rPr>
              <w:noProof/>
            </w:rPr>
            <w:instrText>4</w:instrText>
          </w:r>
          <w:r w:rsidR="00EE7021">
            <w:rPr>
              <w:noProof/>
              <w:lang w:val="en-US"/>
            </w:rPr>
            <w:instrText>YzgzNmEzOCIsIk</w:instrText>
          </w:r>
          <w:r w:rsidR="00EE7021" w:rsidRPr="00180F32">
            <w:rPr>
              <w:noProof/>
            </w:rPr>
            <w:instrText>1</w:instrText>
          </w:r>
          <w:r w:rsidR="00EE7021">
            <w:rPr>
              <w:noProof/>
              <w:lang w:val="en-US"/>
            </w:rPr>
            <w:instrText>vZGlmaWVkT</w:instrText>
          </w:r>
          <w:r w:rsidR="00EE7021" w:rsidRPr="00180F32">
            <w:rPr>
              <w:noProof/>
            </w:rPr>
            <w:instrText>24</w:instrText>
          </w:r>
          <w:r w:rsidR="00EE7021">
            <w:rPr>
              <w:noProof/>
              <w:lang w:val="en-US"/>
            </w:rPr>
            <w:instrText>iOiIyMDIxLTAzLTE</w:instrText>
          </w:r>
          <w:r w:rsidR="00EE7021" w:rsidRPr="00180F32">
            <w:rPr>
              <w:noProof/>
            </w:rPr>
            <w:instrText>3</w:instrText>
          </w:r>
          <w:r w:rsidR="00EE7021">
            <w:rPr>
              <w:noProof/>
              <w:lang w:val="en-US"/>
            </w:rPr>
            <w:instrText>VDE</w:instrText>
          </w:r>
          <w:r w:rsidR="00EE7021" w:rsidRPr="00180F32">
            <w:rPr>
              <w:noProof/>
            </w:rPr>
            <w:instrText>1</w:instrText>
          </w:r>
          <w:r w:rsidR="00EE7021">
            <w:rPr>
              <w:noProof/>
              <w:lang w:val="en-US"/>
            </w:rPr>
            <w:instrText>OjE</w:instrText>
          </w:r>
          <w:r w:rsidR="00EE7021" w:rsidRPr="00180F32">
            <w:rPr>
              <w:noProof/>
            </w:rPr>
            <w:instrText>0</w:instrText>
          </w:r>
          <w:r w:rsidR="00EE7021">
            <w:rPr>
              <w:noProof/>
              <w:lang w:val="en-US"/>
            </w:rPr>
            <w:instrText>OjE</w:instrText>
          </w:r>
          <w:r w:rsidR="00EE7021" w:rsidRPr="00180F32">
            <w:rPr>
              <w:noProof/>
            </w:rPr>
            <w:instrText>3</w:instrText>
          </w:r>
          <w:r w:rsidR="00EE7021">
            <w:rPr>
              <w:noProof/>
              <w:lang w:val="en-US"/>
            </w:rPr>
            <w:instrText>IiwiUHJvamVjdCI</w:instrText>
          </w:r>
          <w:r w:rsidR="00EE7021" w:rsidRPr="00EE7021">
            <w:rPr>
              <w:noProof/>
            </w:rPr>
            <w:instrText>6</w:instrText>
          </w:r>
          <w:r w:rsidR="00EE7021">
            <w:rPr>
              <w:noProof/>
              <w:lang w:val="en-US"/>
            </w:rPr>
            <w:instrText>eyIkaWQiOiI</w:instrText>
          </w:r>
          <w:r w:rsidR="00EE7021" w:rsidRPr="00EE7021">
            <w:rPr>
              <w:noProof/>
            </w:rPr>
            <w:instrText>3</w:instrText>
          </w:r>
          <w:r w:rsidR="00EE7021">
            <w:rPr>
              <w:noProof/>
              <w:lang w:val="en-US"/>
            </w:rPr>
            <w:instrText>IiwiJHR</w:instrText>
          </w:r>
          <w:r w:rsidR="00EE7021" w:rsidRPr="00EE7021">
            <w:rPr>
              <w:noProof/>
            </w:rPr>
            <w:instrText>5</w:instrText>
          </w:r>
          <w:r w:rsidR="00EE7021">
            <w:rPr>
              <w:noProof/>
              <w:lang w:val="en-US"/>
            </w:rPr>
            <w:instrText>cGUiOiJTd</w:instrText>
          </w:r>
          <w:r w:rsidR="00EE7021" w:rsidRPr="00EE7021">
            <w:rPr>
              <w:noProof/>
            </w:rPr>
            <w:instrText>2</w:instrText>
          </w:r>
          <w:r w:rsidR="00EE7021">
            <w:rPr>
              <w:noProof/>
              <w:lang w:val="en-US"/>
            </w:rPr>
            <w:instrText>lzc</w:instrText>
          </w:r>
          <w:r w:rsidR="00EE7021" w:rsidRPr="00EE7021">
            <w:rPr>
              <w:noProof/>
            </w:rPr>
            <w:instrText>0</w:instrText>
          </w:r>
          <w:r w:rsidR="00EE7021">
            <w:rPr>
              <w:noProof/>
              <w:lang w:val="en-US"/>
            </w:rPr>
            <w:instrText>FjYWRlbWljLkNpdGF</w:instrText>
          </w:r>
          <w:r w:rsidR="00EE7021" w:rsidRPr="00EE7021">
            <w:rPr>
              <w:noProof/>
            </w:rPr>
            <w:instrText>2</w:instrText>
          </w:r>
          <w:r w:rsidR="00EE7021">
            <w:rPr>
              <w:noProof/>
              <w:lang w:val="en-US"/>
            </w:rPr>
            <w:instrText>aS</w:instrText>
          </w:r>
          <w:r w:rsidR="00EE7021" w:rsidRPr="00EE7021">
            <w:rPr>
              <w:noProof/>
            </w:rPr>
            <w:instrText>5</w:instrText>
          </w:r>
          <w:r w:rsidR="00EE7021">
            <w:rPr>
              <w:noProof/>
              <w:lang w:val="en-US"/>
            </w:rPr>
            <w:instrText>Qcm</w:instrText>
          </w:r>
          <w:r w:rsidR="00EE7021" w:rsidRPr="00EE7021">
            <w:rPr>
              <w:noProof/>
            </w:rPr>
            <w:instrText>9</w:instrText>
          </w:r>
          <w:r w:rsidR="00EE7021">
            <w:rPr>
              <w:noProof/>
              <w:lang w:val="en-US"/>
            </w:rPr>
            <w:instrText>qZWN</w:instrText>
          </w:r>
          <w:r w:rsidR="00EE7021" w:rsidRPr="00EE7021">
            <w:rPr>
              <w:noProof/>
            </w:rPr>
            <w:instrText>0</w:instrText>
          </w:r>
          <w:r w:rsidR="00EE7021">
            <w:rPr>
              <w:noProof/>
              <w:lang w:val="en-US"/>
            </w:rPr>
            <w:instrText>LCBTd</w:instrText>
          </w:r>
          <w:r w:rsidR="00EE7021" w:rsidRPr="00EE7021">
            <w:rPr>
              <w:noProof/>
            </w:rPr>
            <w:instrText>2</w:instrText>
          </w:r>
          <w:r w:rsidR="00EE7021">
            <w:rPr>
              <w:noProof/>
              <w:lang w:val="en-US"/>
            </w:rPr>
            <w:instrText>lzc</w:instrText>
          </w:r>
          <w:r w:rsidR="00EE7021" w:rsidRPr="00EE7021">
            <w:rPr>
              <w:noProof/>
            </w:rPr>
            <w:instrText>0</w:instrText>
          </w:r>
          <w:r w:rsidR="00EE7021">
            <w:rPr>
              <w:noProof/>
              <w:lang w:val="en-US"/>
            </w:rPr>
            <w:instrText>FjYWRlbWljLkNpdGF</w:instrText>
          </w:r>
          <w:r w:rsidR="00EE7021" w:rsidRPr="00EE7021">
            <w:rPr>
              <w:noProof/>
            </w:rPr>
            <w:instrText>2</w:instrText>
          </w:r>
          <w:r w:rsidR="00EE7021">
            <w:rPr>
              <w:noProof/>
              <w:lang w:val="en-US"/>
            </w:rPr>
            <w:instrText>aSJ</w:instrText>
          </w:r>
          <w:r w:rsidR="00EE7021" w:rsidRPr="00EE7021">
            <w:rPr>
              <w:noProof/>
            </w:rPr>
            <w:instrText>9</w:instrText>
          </w:r>
          <w:r w:rsidR="00EE7021">
            <w:rPr>
              <w:noProof/>
              <w:lang w:val="en-US"/>
            </w:rPr>
            <w:instrText>fV</w:instrText>
          </w:r>
          <w:r w:rsidR="00EE7021" w:rsidRPr="00EE7021">
            <w:rPr>
              <w:noProof/>
            </w:rPr>
            <w:instrText>0</w:instrText>
          </w:r>
          <w:r w:rsidR="00EE7021">
            <w:rPr>
              <w:noProof/>
              <w:lang w:val="en-US"/>
            </w:rPr>
            <w:instrText>sIk</w:instrText>
          </w:r>
          <w:r w:rsidR="00EE7021" w:rsidRPr="00EE7021">
            <w:rPr>
              <w:noProof/>
            </w:rPr>
            <w:instrText>9</w:instrText>
          </w:r>
          <w:r w:rsidR="00EE7021">
            <w:rPr>
              <w:noProof/>
              <w:lang w:val="en-US"/>
            </w:rPr>
            <w:instrText>ubGluZUFkZHJlc</w:instrText>
          </w:r>
          <w:r w:rsidR="00EE7021" w:rsidRPr="00EE7021">
            <w:rPr>
              <w:noProof/>
            </w:rPr>
            <w:instrText>3</w:instrText>
          </w:r>
          <w:r w:rsidR="00EE7021">
            <w:rPr>
              <w:noProof/>
              <w:lang w:val="en-US"/>
            </w:rPr>
            <w:instrText>MiOiJodHRwczovL</w:instrText>
          </w:r>
          <w:r w:rsidR="00EE7021" w:rsidRPr="00EE7021">
            <w:rPr>
              <w:noProof/>
            </w:rPr>
            <w:instrText>2</w:instrText>
          </w:r>
          <w:r w:rsidR="00EE7021">
            <w:rPr>
              <w:noProof/>
              <w:lang w:val="en-US"/>
            </w:rPr>
            <w:instrText>lzcy</w:instrText>
          </w:r>
          <w:r w:rsidR="00EE7021" w:rsidRPr="00EE7021">
            <w:rPr>
              <w:noProof/>
            </w:rPr>
            <w:instrText>5</w:instrText>
          </w:r>
          <w:r w:rsidR="00EE7021">
            <w:rPr>
              <w:noProof/>
              <w:lang w:val="en-US"/>
            </w:rPr>
            <w:instrText>ydS</w:instrText>
          </w:r>
          <w:r w:rsidR="00EE7021" w:rsidRPr="00EE7021">
            <w:rPr>
              <w:noProof/>
            </w:rPr>
            <w:instrText>9</w:instrText>
          </w:r>
          <w:r w:rsidR="00EE7021">
            <w:rPr>
              <w:noProof/>
              <w:lang w:val="en-US"/>
            </w:rPr>
            <w:instrText>wcm</w:instrText>
          </w:r>
          <w:r w:rsidR="00EE7021" w:rsidRPr="00EE7021">
            <w:rPr>
              <w:noProof/>
            </w:rPr>
            <w:instrText>9</w:instrText>
          </w:r>
          <w:r w:rsidR="00EE7021">
            <w:rPr>
              <w:noProof/>
              <w:lang w:val="en-US"/>
            </w:rPr>
            <w:instrText>kdWN</w:instrText>
          </w:r>
          <w:r w:rsidR="00EE7021" w:rsidRPr="00EE7021">
            <w:rPr>
              <w:noProof/>
            </w:rPr>
            <w:instrText>0</w:instrText>
          </w:r>
          <w:r w:rsidR="00EE7021">
            <w:rPr>
              <w:noProof/>
              <w:lang w:val="en-US"/>
            </w:rPr>
            <w:instrText>cy</w:instrText>
          </w:r>
          <w:r w:rsidR="00EE7021" w:rsidRPr="00EE7021">
            <w:rPr>
              <w:noProof/>
            </w:rPr>
            <w:instrText>9</w:instrText>
          </w:r>
          <w:r w:rsidR="00EE7021">
            <w:rPr>
              <w:noProof/>
              <w:lang w:val="en-US"/>
            </w:rPr>
            <w:instrText>zZWN</w:instrText>
          </w:r>
          <w:r w:rsidR="00EE7021" w:rsidRPr="00EE7021">
            <w:rPr>
              <w:noProof/>
            </w:rPr>
            <w:instrText>1</w:instrText>
          </w:r>
          <w:r w:rsidR="00EE7021">
            <w:rPr>
              <w:noProof/>
              <w:lang w:val="en-US"/>
            </w:rPr>
            <w:instrText>cm</w:instrText>
          </w:r>
          <w:r w:rsidR="00EE7021" w:rsidRPr="00EE7021">
            <w:rPr>
              <w:noProof/>
            </w:rPr>
            <w:instrText>9</w:instrText>
          </w:r>
          <w:r w:rsidR="00EE7021">
            <w:rPr>
              <w:noProof/>
              <w:lang w:val="en-US"/>
            </w:rPr>
            <w:instrText>zLXRyYW</w:instrText>
          </w:r>
          <w:r w:rsidR="00EE7021" w:rsidRPr="00EE7021">
            <w:rPr>
              <w:noProof/>
            </w:rPr>
            <w:instrText>5</w:instrText>
          </w:r>
          <w:r w:rsidR="00EE7021">
            <w:rPr>
              <w:noProof/>
              <w:lang w:val="en-US"/>
            </w:rPr>
            <w:instrText>zaXQiLCJPcmdhbml</w:instrText>
          </w:r>
          <w:r w:rsidR="00EE7021" w:rsidRPr="00EE7021">
            <w:rPr>
              <w:noProof/>
            </w:rPr>
            <w:instrText>6</w:instrText>
          </w:r>
          <w:r w:rsidR="00EE7021">
            <w:rPr>
              <w:noProof/>
              <w:lang w:val="en-US"/>
            </w:rPr>
            <w:instrText>YXRpb</w:instrText>
          </w:r>
          <w:r w:rsidR="00EE7021" w:rsidRPr="00EE7021">
            <w:rPr>
              <w:noProof/>
            </w:rPr>
            <w:instrText>25</w:instrText>
          </w:r>
          <w:r w:rsidR="00EE7021">
            <w:rPr>
              <w:noProof/>
              <w:lang w:val="en-US"/>
            </w:rPr>
            <w:instrText>zIjpbXSwiT</w:instrText>
          </w:r>
          <w:r w:rsidR="00EE7021" w:rsidRPr="00EE7021">
            <w:rPr>
              <w:noProof/>
            </w:rPr>
            <w:instrText>3</w:instrText>
          </w:r>
          <w:r w:rsidR="00EE7021">
            <w:rPr>
              <w:noProof/>
              <w:lang w:val="en-US"/>
            </w:rPr>
            <w:instrText>RoZXJzSW</w:instrText>
          </w:r>
          <w:r w:rsidR="00EE7021" w:rsidRPr="00EE7021">
            <w:rPr>
              <w:noProof/>
            </w:rPr>
            <w:instrText>52</w:instrText>
          </w:r>
          <w:r w:rsidR="00EE7021">
            <w:rPr>
              <w:noProof/>
              <w:lang w:val="en-US"/>
            </w:rPr>
            <w:instrText>b</w:instrText>
          </w:r>
          <w:r w:rsidR="00EE7021" w:rsidRPr="00EE7021">
            <w:rPr>
              <w:noProof/>
            </w:rPr>
            <w:instrText>2</w:instrText>
          </w:r>
          <w:r w:rsidR="00EE7021">
            <w:rPr>
              <w:noProof/>
              <w:lang w:val="en-US"/>
            </w:rPr>
            <w:instrText>x</w:instrText>
          </w:r>
          <w:r w:rsidR="00EE7021" w:rsidRPr="00EE7021">
            <w:rPr>
              <w:noProof/>
            </w:rPr>
            <w:instrText>2</w:instrText>
          </w:r>
          <w:r w:rsidR="00EE7021">
            <w:rPr>
              <w:noProof/>
              <w:lang w:val="en-US"/>
            </w:rPr>
            <w:instrText>ZWQiOltdLCJQdWJsaXNoZXJzIjpbXSwiUXVvdGF</w:instrText>
          </w:r>
          <w:r w:rsidR="00EE7021" w:rsidRPr="00EE7021">
            <w:rPr>
              <w:noProof/>
            </w:rPr>
            <w:instrText>0</w:instrText>
          </w:r>
          <w:r w:rsidR="00EE7021">
            <w:rPr>
              <w:noProof/>
              <w:lang w:val="en-US"/>
            </w:rPr>
            <w:instrText>aW</w:instrText>
          </w:r>
          <w:r w:rsidR="00EE7021" w:rsidRPr="00EE7021">
            <w:rPr>
              <w:noProof/>
            </w:rPr>
            <w:instrText>9</w:instrText>
          </w:r>
          <w:r w:rsidR="00EE7021">
            <w:rPr>
              <w:noProof/>
              <w:lang w:val="en-US"/>
            </w:rPr>
            <w:instrText>ucyI</w:instrText>
          </w:r>
          <w:r w:rsidR="00EE7021" w:rsidRPr="00EE7021">
            <w:rPr>
              <w:noProof/>
            </w:rPr>
            <w:instrText>6</w:instrText>
          </w:r>
          <w:r w:rsidR="00EE7021">
            <w:rPr>
              <w:noProof/>
              <w:lang w:val="en-US"/>
            </w:rPr>
            <w:instrText>W</w:instrText>
          </w:r>
          <w:r w:rsidR="00EE7021" w:rsidRPr="00EE7021">
            <w:rPr>
              <w:noProof/>
            </w:rPr>
            <w:instrText>10</w:instrText>
          </w:r>
          <w:r w:rsidR="00EE7021">
            <w:rPr>
              <w:noProof/>
              <w:lang w:val="en-US"/>
            </w:rPr>
            <w:instrText>sIlJlZmVyZW</w:instrText>
          </w:r>
          <w:r w:rsidR="00EE7021" w:rsidRPr="00EE7021">
            <w:rPr>
              <w:noProof/>
            </w:rPr>
            <w:instrText>5</w:instrText>
          </w:r>
          <w:r w:rsidR="00EE7021">
            <w:rPr>
              <w:noProof/>
              <w:lang w:val="en-US"/>
            </w:rPr>
            <w:instrText>jZVR</w:instrText>
          </w:r>
          <w:r w:rsidR="00EE7021" w:rsidRPr="00EE7021">
            <w:rPr>
              <w:noProof/>
            </w:rPr>
            <w:instrText>5</w:instrText>
          </w:r>
          <w:r w:rsidR="00EE7021">
            <w:rPr>
              <w:noProof/>
              <w:lang w:val="en-US"/>
            </w:rPr>
            <w:instrText>cGUiOiJJbnRlcm</w:instrText>
          </w:r>
          <w:r w:rsidR="00EE7021" w:rsidRPr="00EE7021">
            <w:rPr>
              <w:noProof/>
            </w:rPr>
            <w:instrText>5</w:instrText>
          </w:r>
          <w:r w:rsidR="00EE7021">
            <w:rPr>
              <w:noProof/>
              <w:lang w:val="en-US"/>
            </w:rPr>
            <w:instrText>ldERvY</w:instrText>
          </w:r>
          <w:r w:rsidR="00EE7021" w:rsidRPr="00EE7021">
            <w:rPr>
              <w:noProof/>
            </w:rPr>
            <w:instrText>3</w:instrText>
          </w:r>
          <w:r w:rsidR="00EE7021">
            <w:rPr>
              <w:noProof/>
              <w:lang w:val="en-US"/>
            </w:rPr>
            <w:instrText>VtZW</w:instrText>
          </w:r>
          <w:r w:rsidR="00EE7021" w:rsidRPr="00EE7021">
            <w:rPr>
              <w:noProof/>
            </w:rPr>
            <w:instrText>50</w:instrText>
          </w:r>
          <w:r w:rsidR="00EE7021">
            <w:rPr>
              <w:noProof/>
              <w:lang w:val="en-US"/>
            </w:rPr>
            <w:instrText>IiwiU</w:instrText>
          </w:r>
          <w:r w:rsidR="00EE7021" w:rsidRPr="00EE7021">
            <w:rPr>
              <w:noProof/>
            </w:rPr>
            <w:instrText>2</w:instrText>
          </w:r>
          <w:r w:rsidR="00EE7021">
            <w:rPr>
              <w:noProof/>
              <w:lang w:val="en-US"/>
            </w:rPr>
            <w:instrText>hvcnRUaXRsZSI</w:instrText>
          </w:r>
          <w:r w:rsidR="00EE7021" w:rsidRPr="00EE7021">
            <w:rPr>
              <w:noProof/>
            </w:rPr>
            <w:instrText>6</w:instrText>
          </w:r>
          <w:r w:rsidR="00EE7021">
            <w:rPr>
              <w:noProof/>
              <w:lang w:val="en-US"/>
            </w:rPr>
            <w:instrText>ItCh</w:instrText>
          </w:r>
          <w:r w:rsidR="00EE7021" w:rsidRPr="00EE7021">
            <w:rPr>
              <w:noProof/>
            </w:rPr>
            <w:instrText>0</w:instrText>
          </w:r>
          <w:r w:rsidR="00EE7021">
            <w:rPr>
              <w:noProof/>
              <w:lang w:val="en-US"/>
            </w:rPr>
            <w:instrText>LjRgdGC</w:instrText>
          </w:r>
          <w:r w:rsidR="00EE7021" w:rsidRPr="00EE7021">
            <w:rPr>
              <w:noProof/>
            </w:rPr>
            <w:instrText>0</w:instrText>
          </w:r>
          <w:r w:rsidR="00EE7021">
            <w:rPr>
              <w:noProof/>
              <w:lang w:val="en-US"/>
            </w:rPr>
            <w:instrText>LXQvNCwINGA</w:instrText>
          </w:r>
          <w:r w:rsidR="00EE7021" w:rsidRPr="00EE7021">
            <w:rPr>
              <w:noProof/>
            </w:rPr>
            <w:instrText>0</w:instrText>
          </w:r>
          <w:r w:rsidR="00EE7021">
            <w:rPr>
              <w:noProof/>
              <w:lang w:val="en-US"/>
            </w:rPr>
            <w:instrText>LDRgdC</w:instrText>
          </w:r>
          <w:r w:rsidR="00EE7021" w:rsidRPr="00EE7021">
            <w:rPr>
              <w:noProof/>
            </w:rPr>
            <w:instrText>/0</w:instrText>
          </w:r>
          <w:r w:rsidR="00EE7021">
            <w:rPr>
              <w:noProof/>
              <w:lang w:val="en-US"/>
            </w:rPr>
            <w:instrText>L</w:instrText>
          </w:r>
          <w:r w:rsidR="00EE7021" w:rsidRPr="00EE7021">
            <w:rPr>
              <w:noProof/>
            </w:rPr>
            <w:instrText>7</w:instrText>
          </w:r>
          <w:r w:rsidR="00EE7021">
            <w:rPr>
              <w:noProof/>
              <w:lang w:val="en-US"/>
            </w:rPr>
            <w:instrText>Qt</w:instrText>
          </w:r>
          <w:r w:rsidR="00EE7021" w:rsidRPr="00EE7021">
            <w:rPr>
              <w:noProof/>
            </w:rPr>
            <w:instrText>9</w:instrText>
          </w:r>
          <w:r w:rsidR="00EE7021">
            <w:rPr>
              <w:noProof/>
              <w:lang w:val="en-US"/>
            </w:rPr>
            <w:instrText>C</w:instrText>
          </w:r>
          <w:r w:rsidR="00EE7021" w:rsidRPr="00EE7021">
            <w:rPr>
              <w:noProof/>
            </w:rPr>
            <w:instrText>90</w:instrText>
          </w:r>
          <w:r w:rsidR="00EE7021">
            <w:rPr>
              <w:noProof/>
              <w:lang w:val="en-US"/>
            </w:rPr>
            <w:instrText>LDQstCw</w:instrText>
          </w:r>
          <w:r w:rsidR="00EE7021" w:rsidRPr="00EE7021">
            <w:rPr>
              <w:noProof/>
            </w:rPr>
            <w:instrText>0</w:instrText>
          </w:r>
          <w:r w:rsidR="00EE7021">
            <w:rPr>
              <w:noProof/>
              <w:lang w:val="en-US"/>
            </w:rPr>
            <w:instrText>L</w:instrText>
          </w:r>
          <w:r w:rsidR="00EE7021" w:rsidRPr="00EE7021">
            <w:rPr>
              <w:noProof/>
            </w:rPr>
            <w:instrText>3</w:instrText>
          </w:r>
          <w:r w:rsidR="00EE7021">
            <w:rPr>
              <w:noProof/>
              <w:lang w:val="en-US"/>
            </w:rPr>
            <w:instrText>QuNGPINC</w:instrText>
          </w:r>
          <w:r w:rsidR="00EE7021" w:rsidRPr="00EE7021">
            <w:rPr>
              <w:noProof/>
            </w:rPr>
            <w:instrText>90</w:instrText>
          </w:r>
          <w:r w:rsidR="00EE7021">
            <w:rPr>
              <w:noProof/>
              <w:lang w:val="en-US"/>
            </w:rPr>
            <w:instrText>L</w:instrText>
          </w:r>
          <w:r w:rsidR="00EE7021" w:rsidRPr="00EE7021">
            <w:rPr>
              <w:noProof/>
            </w:rPr>
            <w:instrText>7</w:instrText>
          </w:r>
          <w:r w:rsidR="00EE7021">
            <w:rPr>
              <w:noProof/>
              <w:lang w:val="en-US"/>
            </w:rPr>
            <w:instrText>QvNC</w:instrText>
          </w:r>
          <w:r w:rsidR="00EE7021" w:rsidRPr="00EE7021">
            <w:rPr>
              <w:noProof/>
            </w:rPr>
            <w:instrText>10</w:instrText>
          </w:r>
          <w:r w:rsidR="00EE7021">
            <w:rPr>
              <w:noProof/>
              <w:lang w:val="en-US"/>
            </w:rPr>
            <w:instrText>YDQvtCyINC</w:instrText>
          </w:r>
          <w:r w:rsidR="00EE7021" w:rsidRPr="00EE7021">
            <w:rPr>
              <w:noProof/>
            </w:rPr>
            <w:instrText>20</w:instrText>
          </w:r>
          <w:r w:rsidR="00EE7021">
            <w:rPr>
              <w:noProof/>
              <w:lang w:val="en-US"/>
            </w:rPr>
            <w:instrText>LXQu</w:instrText>
          </w:r>
          <w:r w:rsidR="00EE7021" w:rsidRPr="00EE7021">
            <w:rPr>
              <w:noProof/>
            </w:rPr>
            <w:instrText>9</w:instrText>
          </w:r>
          <w:r w:rsidR="00EE7021">
            <w:rPr>
              <w:noProof/>
              <w:lang w:val="en-US"/>
            </w:rPr>
            <w:instrText>C</w:instrText>
          </w:r>
          <w:r w:rsidR="00EE7021" w:rsidRPr="00EE7021">
            <w:rPr>
              <w:noProof/>
            </w:rPr>
            <w:instrText>10</w:instrText>
          </w:r>
          <w:r w:rsidR="00EE7021">
            <w:rPr>
              <w:noProof/>
              <w:lang w:val="en-US"/>
            </w:rPr>
            <w:instrText>LfQvdC</w:instrText>
          </w:r>
          <w:r w:rsidR="00EE7021" w:rsidRPr="00EE7021">
            <w:rPr>
              <w:noProof/>
            </w:rPr>
            <w:instrText>+0</w:instrText>
          </w:r>
          <w:r w:rsidR="00EE7021">
            <w:rPr>
              <w:noProof/>
              <w:lang w:val="en-US"/>
            </w:rPr>
            <w:instrText>LTQvtGA</w:instrText>
          </w:r>
          <w:r w:rsidR="00EE7021" w:rsidRPr="00EE7021">
            <w:rPr>
              <w:noProof/>
            </w:rPr>
            <w:instrText>0</w:instrText>
          </w:r>
          <w:r w:rsidR="00EE7021">
            <w:rPr>
              <w:noProof/>
              <w:lang w:val="en-US"/>
            </w:rPr>
            <w:instrText>L</w:instrText>
          </w:r>
          <w:r w:rsidR="00EE7021" w:rsidRPr="00EE7021">
            <w:rPr>
              <w:noProof/>
            </w:rPr>
            <w:instrText>7</w:instrText>
          </w:r>
          <w:r w:rsidR="00EE7021">
            <w:rPr>
              <w:noProof/>
              <w:lang w:val="en-US"/>
            </w:rPr>
            <w:instrText>QttC</w:instrText>
          </w:r>
          <w:r w:rsidR="00EE7021" w:rsidRPr="00EE7021">
            <w:rPr>
              <w:noProof/>
            </w:rPr>
            <w:instrText>90</w:instrText>
          </w:r>
          <w:r w:rsidR="00EE7021">
            <w:rPr>
              <w:noProof/>
              <w:lang w:val="en-US"/>
            </w:rPr>
            <w:instrText>YvRhSDQstCw</w:instrText>
          </w:r>
          <w:r w:rsidR="00EE7021" w:rsidRPr="00EE7021">
            <w:rPr>
              <w:noProof/>
            </w:rPr>
            <w:instrText>0</w:instrText>
          </w:r>
          <w:r w:rsidR="00EE7021">
            <w:rPr>
              <w:noProof/>
              <w:lang w:val="en-US"/>
            </w:rPr>
            <w:instrText>LPQvtC</w:instrText>
          </w:r>
          <w:r w:rsidR="00EE7021" w:rsidRPr="00EE7021">
            <w:rPr>
              <w:noProof/>
            </w:rPr>
            <w:instrText>90</w:instrText>
          </w:r>
          <w:r w:rsidR="00EE7021">
            <w:rPr>
              <w:noProof/>
              <w:lang w:val="en-US"/>
            </w:rPr>
            <w:instrText>L</w:instrText>
          </w:r>
          <w:r w:rsidR="00EE7021" w:rsidRPr="00EE7021">
            <w:rPr>
              <w:noProof/>
            </w:rPr>
            <w:instrText>7</w:instrText>
          </w:r>
          <w:r w:rsidR="00EE7021">
            <w:rPr>
              <w:noProof/>
              <w:lang w:val="en-US"/>
            </w:rPr>
            <w:instrText>QsiIsIlNob</w:instrText>
          </w:r>
          <w:r w:rsidR="00EE7021" w:rsidRPr="00EE7021">
            <w:rPr>
              <w:noProof/>
            </w:rPr>
            <w:instrText>3</w:instrText>
          </w:r>
          <w:r w:rsidR="00EE7021">
            <w:rPr>
              <w:noProof/>
              <w:lang w:val="en-US"/>
            </w:rPr>
            <w:instrText>J</w:instrText>
          </w:r>
          <w:r w:rsidR="00EE7021" w:rsidRPr="00EE7021">
            <w:rPr>
              <w:noProof/>
            </w:rPr>
            <w:instrText>0</w:instrText>
          </w:r>
          <w:r w:rsidR="00EE7021">
            <w:rPr>
              <w:noProof/>
              <w:lang w:val="en-US"/>
            </w:rPr>
            <w:instrText>VGl</w:instrText>
          </w:r>
          <w:r w:rsidR="00EE7021" w:rsidRPr="00EE7021">
            <w:rPr>
              <w:noProof/>
            </w:rPr>
            <w:instrText>0</w:instrText>
          </w:r>
          <w:r w:rsidR="00EE7021">
            <w:rPr>
              <w:noProof/>
              <w:lang w:val="en-US"/>
            </w:rPr>
            <w:instrText>bGVVcGRhdGVUeXBlIjowLCJTdGF</w:instrText>
          </w:r>
          <w:r w:rsidR="00EE7021" w:rsidRPr="00EE7021">
            <w:rPr>
              <w:noProof/>
            </w:rPr>
            <w:instrText>0</w:instrText>
          </w:r>
          <w:r w:rsidR="00EE7021">
            <w:rPr>
              <w:noProof/>
              <w:lang w:val="en-US"/>
            </w:rPr>
            <w:instrText>aWNJZHMiOlsiODI</w:instrText>
          </w:r>
          <w:r w:rsidR="00EE7021" w:rsidRPr="00EE7021">
            <w:rPr>
              <w:noProof/>
            </w:rPr>
            <w:instrText>2</w:instrText>
          </w:r>
          <w:r w:rsidR="00EE7021">
            <w:rPr>
              <w:noProof/>
              <w:lang w:val="en-US"/>
            </w:rPr>
            <w:instrText>NWZiNTMtMWQxZS</w:instrText>
          </w:r>
          <w:r w:rsidR="00EE7021" w:rsidRPr="00EE7021">
            <w:rPr>
              <w:noProof/>
            </w:rPr>
            <w:instrText>00</w:instrText>
          </w:r>
          <w:r w:rsidR="00EE7021">
            <w:rPr>
              <w:noProof/>
              <w:lang w:val="en-US"/>
            </w:rPr>
            <w:instrText>NzNlLWJkNTktZTU</w:instrText>
          </w:r>
          <w:r w:rsidR="00EE7021" w:rsidRPr="00EE7021">
            <w:rPr>
              <w:noProof/>
            </w:rPr>
            <w:instrText>2</w:instrText>
          </w:r>
          <w:r w:rsidR="00EE7021">
            <w:rPr>
              <w:noProof/>
              <w:lang w:val="en-US"/>
            </w:rPr>
            <w:instrText>ODcxZTU</w:instrText>
          </w:r>
          <w:r w:rsidR="00EE7021" w:rsidRPr="00EE7021">
            <w:rPr>
              <w:noProof/>
            </w:rPr>
            <w:instrText>2</w:instrText>
          </w:r>
          <w:r w:rsidR="00EE7021">
            <w:rPr>
              <w:noProof/>
              <w:lang w:val="en-US"/>
            </w:rPr>
            <w:instrText>OGE</w:instrText>
          </w:r>
          <w:r w:rsidR="00EE7021" w:rsidRPr="00EE7021">
            <w:rPr>
              <w:noProof/>
            </w:rPr>
            <w:instrText>3</w:instrText>
          </w:r>
          <w:r w:rsidR="00EE7021">
            <w:rPr>
              <w:noProof/>
              <w:lang w:val="en-US"/>
            </w:rPr>
            <w:instrText>Il</w:instrText>
          </w:r>
          <w:r w:rsidR="00EE7021" w:rsidRPr="00EE7021">
            <w:rPr>
              <w:noProof/>
            </w:rPr>
            <w:instrText>0</w:instrText>
          </w:r>
          <w:r w:rsidR="00EE7021">
            <w:rPr>
              <w:noProof/>
              <w:lang w:val="en-US"/>
            </w:rPr>
            <w:instrText>sIlRhYmxlT</w:instrText>
          </w:r>
          <w:r w:rsidR="00EE7021" w:rsidRPr="00EE7021">
            <w:rPr>
              <w:noProof/>
            </w:rPr>
            <w:instrText>2</w:instrText>
          </w:r>
          <w:r w:rsidR="00EE7021">
            <w:rPr>
              <w:noProof/>
              <w:lang w:val="en-US"/>
            </w:rPr>
            <w:instrText>ZDb</w:instrText>
          </w:r>
          <w:r w:rsidR="00EE7021" w:rsidRPr="00EE7021">
            <w:rPr>
              <w:noProof/>
            </w:rPr>
            <w:instrText>250</w:instrText>
          </w:r>
          <w:r w:rsidR="00EE7021">
            <w:rPr>
              <w:noProof/>
              <w:lang w:val="en-US"/>
            </w:rPr>
            <w:instrText>ZW</w:instrText>
          </w:r>
          <w:r w:rsidR="00EE7021" w:rsidRPr="00EE7021">
            <w:rPr>
              <w:noProof/>
            </w:rPr>
            <w:instrText>50</w:instrText>
          </w:r>
          <w:r w:rsidR="00EE7021">
            <w:rPr>
              <w:noProof/>
              <w:lang w:val="en-US"/>
            </w:rPr>
            <w:instrText>c</w:instrText>
          </w:r>
          <w:r w:rsidR="00EE7021" w:rsidRPr="00EE7021">
            <w:rPr>
              <w:noProof/>
            </w:rPr>
            <w:instrText>0</w:instrText>
          </w:r>
          <w:r w:rsidR="00EE7021">
            <w:rPr>
              <w:noProof/>
              <w:lang w:val="en-US"/>
            </w:rPr>
            <w:instrText>NvbXBsZXhpdHkiOjAsIlRhYmxlT</w:instrText>
          </w:r>
          <w:r w:rsidR="00EE7021" w:rsidRPr="00EE7021">
            <w:rPr>
              <w:noProof/>
            </w:rPr>
            <w:instrText>2</w:instrText>
          </w:r>
          <w:r w:rsidR="00EE7021">
            <w:rPr>
              <w:noProof/>
              <w:lang w:val="en-US"/>
            </w:rPr>
            <w:instrText>ZDb</w:instrText>
          </w:r>
          <w:r w:rsidR="00EE7021" w:rsidRPr="00EE7021">
            <w:rPr>
              <w:noProof/>
            </w:rPr>
            <w:instrText>250</w:instrText>
          </w:r>
          <w:r w:rsidR="00EE7021">
            <w:rPr>
              <w:noProof/>
              <w:lang w:val="en-US"/>
            </w:rPr>
            <w:instrText>ZW</w:instrText>
          </w:r>
          <w:r w:rsidR="00EE7021" w:rsidRPr="00EE7021">
            <w:rPr>
              <w:noProof/>
            </w:rPr>
            <w:instrText>50</w:instrText>
          </w:r>
          <w:r w:rsidR="00EE7021">
            <w:rPr>
              <w:noProof/>
              <w:lang w:val="en-US"/>
            </w:rPr>
            <w:instrText>c</w:instrText>
          </w:r>
          <w:r w:rsidR="00EE7021" w:rsidRPr="00EE7021">
            <w:rPr>
              <w:noProof/>
            </w:rPr>
            <w:instrText>1</w:instrText>
          </w:r>
          <w:r w:rsidR="00EE7021">
            <w:rPr>
              <w:noProof/>
              <w:lang w:val="en-US"/>
            </w:rPr>
            <w:instrText>NvdXJjZVRleHRGb</w:instrText>
          </w:r>
          <w:r w:rsidR="00EE7021" w:rsidRPr="00EE7021">
            <w:rPr>
              <w:noProof/>
            </w:rPr>
            <w:instrText>3</w:instrText>
          </w:r>
          <w:r w:rsidR="00EE7021">
            <w:rPr>
              <w:noProof/>
              <w:lang w:val="en-US"/>
            </w:rPr>
            <w:instrText>JtYXQiOjAsIlRhc</w:instrText>
          </w:r>
          <w:r w:rsidR="00EE7021" w:rsidRPr="00EE7021">
            <w:rPr>
              <w:noProof/>
            </w:rPr>
            <w:instrText>2</w:instrText>
          </w:r>
          <w:r w:rsidR="00EE7021">
            <w:rPr>
              <w:noProof/>
              <w:lang w:val="en-US"/>
            </w:rPr>
            <w:instrText>tzIjpbXSwiVGl</w:instrText>
          </w:r>
          <w:r w:rsidR="00EE7021" w:rsidRPr="00EE7021">
            <w:rPr>
              <w:noProof/>
            </w:rPr>
            <w:instrText>0</w:instrText>
          </w:r>
          <w:r w:rsidR="00EE7021">
            <w:rPr>
              <w:noProof/>
              <w:lang w:val="en-US"/>
            </w:rPr>
            <w:instrText>bGUiOiLQodC</w:instrText>
          </w:r>
          <w:r w:rsidR="00EE7021" w:rsidRPr="00EE7021">
            <w:rPr>
              <w:noProof/>
            </w:rPr>
            <w:instrText>40</w:instrText>
          </w:r>
          <w:r w:rsidR="00EE7021">
            <w:rPr>
              <w:noProof/>
              <w:lang w:val="en-US"/>
            </w:rPr>
            <w:instrText>YHRgtC</w:instrText>
          </w:r>
          <w:r w:rsidR="00EE7021" w:rsidRPr="00EE7021">
            <w:rPr>
              <w:noProof/>
            </w:rPr>
            <w:instrText>10</w:instrText>
          </w:r>
          <w:r w:rsidR="00EE7021">
            <w:rPr>
              <w:noProof/>
              <w:lang w:val="en-US"/>
            </w:rPr>
            <w:instrText>LzQsCDRgNCw</w:instrText>
          </w:r>
          <w:r w:rsidR="00EE7021" w:rsidRPr="00EE7021">
            <w:rPr>
              <w:noProof/>
            </w:rPr>
            <w:instrText>0</w:instrText>
          </w:r>
          <w:r w:rsidR="00EE7021">
            <w:rPr>
              <w:noProof/>
              <w:lang w:val="en-US"/>
            </w:rPr>
            <w:instrText>YHQv</w:instrText>
          </w:r>
          <w:r w:rsidR="00EE7021" w:rsidRPr="00EE7021">
            <w:rPr>
              <w:noProof/>
            </w:rPr>
            <w:instrText>9</w:instrText>
          </w:r>
          <w:r w:rsidR="00EE7021">
            <w:rPr>
              <w:noProof/>
              <w:lang w:val="en-US"/>
            </w:rPr>
            <w:instrText>C</w:instrText>
          </w:r>
          <w:r w:rsidR="00EE7021" w:rsidRPr="00EE7021">
            <w:rPr>
              <w:noProof/>
            </w:rPr>
            <w:instrText>+0</w:instrText>
          </w:r>
          <w:r w:rsidR="00EE7021">
            <w:rPr>
              <w:noProof/>
              <w:lang w:val="en-US"/>
            </w:rPr>
            <w:instrText>LfQvdCw</w:instrText>
          </w:r>
          <w:r w:rsidR="00EE7021" w:rsidRPr="00EE7021">
            <w:rPr>
              <w:noProof/>
            </w:rPr>
            <w:instrText>0</w:instrText>
          </w:r>
          <w:r w:rsidR="00EE7021">
            <w:rPr>
              <w:noProof/>
              <w:lang w:val="en-US"/>
            </w:rPr>
            <w:instrText>LLQsNC</w:instrText>
          </w:r>
          <w:r w:rsidR="00EE7021" w:rsidRPr="00EE7021">
            <w:rPr>
              <w:noProof/>
            </w:rPr>
            <w:instrText>90</w:instrText>
          </w:r>
          <w:r w:rsidR="00EE7021">
            <w:rPr>
              <w:noProof/>
              <w:lang w:val="en-US"/>
            </w:rPr>
            <w:instrText>LjRjyDQvdC</w:instrText>
          </w:r>
          <w:r w:rsidR="00EE7021" w:rsidRPr="00EE7021">
            <w:rPr>
              <w:noProof/>
            </w:rPr>
            <w:instrText>+0</w:instrText>
          </w:r>
          <w:r w:rsidR="00EE7021">
            <w:rPr>
              <w:noProof/>
              <w:lang w:val="en-US"/>
            </w:rPr>
            <w:instrText>LzQtdGA</w:instrText>
          </w:r>
          <w:r w:rsidR="00EE7021" w:rsidRPr="00EE7021">
            <w:rPr>
              <w:noProof/>
            </w:rPr>
            <w:instrText>0</w:instrText>
          </w:r>
          <w:r w:rsidR="00EE7021">
            <w:rPr>
              <w:noProof/>
              <w:lang w:val="en-US"/>
            </w:rPr>
            <w:instrText>L</w:instrText>
          </w:r>
          <w:r w:rsidR="00EE7021" w:rsidRPr="00EE7021">
            <w:rPr>
              <w:noProof/>
            </w:rPr>
            <w:instrText>7</w:instrText>
          </w:r>
          <w:r w:rsidR="00EE7021">
            <w:rPr>
              <w:noProof/>
              <w:lang w:val="en-US"/>
            </w:rPr>
            <w:instrText>QsiDQttC</w:instrText>
          </w:r>
          <w:r w:rsidR="00EE7021" w:rsidRPr="00EE7021">
            <w:rPr>
              <w:noProof/>
            </w:rPr>
            <w:instrText>10</w:instrText>
          </w:r>
          <w:r w:rsidR="00EE7021">
            <w:rPr>
              <w:noProof/>
              <w:lang w:val="en-US"/>
            </w:rPr>
            <w:instrText>LvQtdC</w:instrText>
          </w:r>
          <w:r w:rsidR="00EE7021" w:rsidRPr="00EE7021">
            <w:rPr>
              <w:noProof/>
            </w:rPr>
            <w:instrText>30</w:instrText>
          </w:r>
          <w:r w:rsidR="00EE7021">
            <w:rPr>
              <w:noProof/>
              <w:lang w:val="en-US"/>
            </w:rPr>
            <w:instrText>L</w:instrText>
          </w:r>
          <w:r w:rsidR="00EE7021" w:rsidRPr="00EE7021">
            <w:rPr>
              <w:noProof/>
            </w:rPr>
            <w:instrText>3</w:instrText>
          </w:r>
          <w:r w:rsidR="00EE7021">
            <w:rPr>
              <w:noProof/>
              <w:lang w:val="en-US"/>
            </w:rPr>
            <w:instrText>QvtC</w:instrText>
          </w:r>
          <w:r w:rsidR="00EE7021" w:rsidRPr="00EE7021">
            <w:rPr>
              <w:noProof/>
            </w:rPr>
            <w:instrText>00</w:instrText>
          </w:r>
          <w:r w:rsidR="00EE7021">
            <w:rPr>
              <w:noProof/>
              <w:lang w:val="en-US"/>
            </w:rPr>
            <w:instrText>L</w:instrText>
          </w:r>
          <w:r w:rsidR="00EE7021" w:rsidRPr="00EE7021">
            <w:rPr>
              <w:noProof/>
            </w:rPr>
            <w:instrText>7</w:instrText>
          </w:r>
          <w:r w:rsidR="00EE7021">
            <w:rPr>
              <w:noProof/>
              <w:lang w:val="en-US"/>
            </w:rPr>
            <w:instrText>RgNC</w:instrText>
          </w:r>
          <w:r w:rsidR="00EE7021" w:rsidRPr="00EE7021">
            <w:rPr>
              <w:noProof/>
            </w:rPr>
            <w:instrText>+0</w:instrText>
          </w:r>
          <w:r w:rsidR="00EE7021">
            <w:rPr>
              <w:noProof/>
              <w:lang w:val="en-US"/>
            </w:rPr>
            <w:instrText>LbQvdGL</w:instrText>
          </w:r>
          <w:r w:rsidR="00EE7021" w:rsidRPr="00EE7021">
            <w:rPr>
              <w:noProof/>
            </w:rPr>
            <w:instrText>0</w:instrText>
          </w:r>
          <w:r w:rsidR="00EE7021">
            <w:rPr>
              <w:noProof/>
              <w:lang w:val="en-US"/>
            </w:rPr>
            <w:instrText>YUg</w:instrText>
          </w:r>
          <w:r w:rsidR="00EE7021" w:rsidRPr="00EE7021">
            <w:rPr>
              <w:noProof/>
            </w:rPr>
            <w:instrText>0</w:instrText>
          </w:r>
          <w:r w:rsidR="00EE7021">
            <w:rPr>
              <w:noProof/>
              <w:lang w:val="en-US"/>
            </w:rPr>
            <w:instrText>LLQsNCz</w:instrText>
          </w:r>
          <w:r w:rsidR="00EE7021" w:rsidRPr="00EE7021">
            <w:rPr>
              <w:noProof/>
            </w:rPr>
            <w:instrText>0</w:instrText>
          </w:r>
          <w:r w:rsidR="00EE7021">
            <w:rPr>
              <w:noProof/>
              <w:lang w:val="en-US"/>
            </w:rPr>
            <w:instrText>L</w:instrText>
          </w:r>
          <w:r w:rsidR="00EE7021" w:rsidRPr="00EE7021">
            <w:rPr>
              <w:noProof/>
            </w:rPr>
            <w:instrText>7</w:instrText>
          </w:r>
          <w:r w:rsidR="00EE7021">
            <w:rPr>
              <w:noProof/>
              <w:lang w:val="en-US"/>
            </w:rPr>
            <w:instrText>QvdC</w:instrText>
          </w:r>
          <w:r w:rsidR="00EE7021" w:rsidRPr="00EE7021">
            <w:rPr>
              <w:noProof/>
            </w:rPr>
            <w:instrText>+0</w:instrText>
          </w:r>
          <w:r w:rsidR="00EE7021">
            <w:rPr>
              <w:noProof/>
              <w:lang w:val="en-US"/>
            </w:rPr>
            <w:instrText>LIiLCJUcmFuc</w:instrText>
          </w:r>
          <w:r w:rsidR="00EE7021" w:rsidRPr="00EE7021">
            <w:rPr>
              <w:noProof/>
            </w:rPr>
            <w:instrText>2</w:instrText>
          </w:r>
          <w:r w:rsidR="00EE7021">
            <w:rPr>
              <w:noProof/>
              <w:lang w:val="en-US"/>
            </w:rPr>
            <w:instrText>xhdG</w:instrText>
          </w:r>
          <w:r w:rsidR="00EE7021" w:rsidRPr="00EE7021">
            <w:rPr>
              <w:noProof/>
            </w:rPr>
            <w:instrText>9</w:instrText>
          </w:r>
          <w:r w:rsidR="00EE7021">
            <w:rPr>
              <w:noProof/>
              <w:lang w:val="en-US"/>
            </w:rPr>
            <w:instrText>ycyI</w:instrText>
          </w:r>
          <w:r w:rsidR="00EE7021" w:rsidRPr="00EE7021">
            <w:rPr>
              <w:noProof/>
            </w:rPr>
            <w:instrText>6</w:instrText>
          </w:r>
          <w:r w:rsidR="00EE7021">
            <w:rPr>
              <w:noProof/>
              <w:lang w:val="en-US"/>
            </w:rPr>
            <w:instrText>W</w:instrText>
          </w:r>
          <w:r w:rsidR="00EE7021" w:rsidRPr="00EE7021">
            <w:rPr>
              <w:noProof/>
            </w:rPr>
            <w:instrText>10</w:instrText>
          </w:r>
          <w:r w:rsidR="00EE7021">
            <w:rPr>
              <w:noProof/>
              <w:lang w:val="en-US"/>
            </w:rPr>
            <w:instrText>sIkNyZWF</w:instrText>
          </w:r>
          <w:r w:rsidR="00EE7021" w:rsidRPr="00EE7021">
            <w:rPr>
              <w:noProof/>
            </w:rPr>
            <w:instrText>0</w:instrText>
          </w:r>
          <w:r w:rsidR="00EE7021">
            <w:rPr>
              <w:noProof/>
              <w:lang w:val="en-US"/>
            </w:rPr>
            <w:instrText>ZWRCeSI</w:instrText>
          </w:r>
          <w:r w:rsidR="00EE7021" w:rsidRPr="00EE7021">
            <w:rPr>
              <w:noProof/>
            </w:rPr>
            <w:instrText>6</w:instrText>
          </w:r>
          <w:r w:rsidR="00EE7021">
            <w:rPr>
              <w:noProof/>
              <w:lang w:val="en-US"/>
            </w:rPr>
            <w:instrText>Il</w:instrText>
          </w:r>
          <w:r w:rsidR="00EE7021" w:rsidRPr="00EE7021">
            <w:rPr>
              <w:noProof/>
            </w:rPr>
            <w:instrText>9</w:instrText>
          </w:r>
          <w:r w:rsidR="00EE7021">
            <w:rPr>
              <w:noProof/>
              <w:lang w:val="en-US"/>
            </w:rPr>
            <w:instrText>EYW</w:instrText>
          </w:r>
          <w:r w:rsidR="00EE7021" w:rsidRPr="00EE7021">
            <w:rPr>
              <w:noProof/>
            </w:rPr>
            <w:instrText>5</w:instrText>
          </w:r>
          <w:r w:rsidR="00EE7021">
            <w:rPr>
              <w:noProof/>
              <w:lang w:val="en-US"/>
            </w:rPr>
            <w:instrText>paWxTb</w:instrText>
          </w:r>
          <w:r w:rsidR="00EE7021" w:rsidRPr="00EE7021">
            <w:rPr>
              <w:noProof/>
            </w:rPr>
            <w:instrText>2</w:instrText>
          </w:r>
          <w:r w:rsidR="00EE7021">
            <w:rPr>
              <w:noProof/>
              <w:lang w:val="en-US"/>
            </w:rPr>
            <w:instrText>xvcG</w:instrText>
          </w:r>
          <w:r w:rsidR="00EE7021" w:rsidRPr="00EE7021">
            <w:rPr>
              <w:noProof/>
            </w:rPr>
            <w:instrText>92</w:instrText>
          </w:r>
          <w:r w:rsidR="00EE7021">
            <w:rPr>
              <w:noProof/>
              <w:lang w:val="en-US"/>
            </w:rPr>
            <w:instrText>IiwiQ</w:instrText>
          </w:r>
          <w:r w:rsidR="00EE7021" w:rsidRPr="00EE7021">
            <w:rPr>
              <w:noProof/>
            </w:rPr>
            <w:instrText>3</w:instrText>
          </w:r>
          <w:r w:rsidR="00EE7021">
            <w:rPr>
              <w:noProof/>
              <w:lang w:val="en-US"/>
            </w:rPr>
            <w:instrText>JlYXRlZE</w:instrText>
          </w:r>
          <w:r w:rsidR="00EE7021" w:rsidRPr="00EE7021">
            <w:rPr>
              <w:noProof/>
            </w:rPr>
            <w:instrText>9</w:instrText>
          </w:r>
          <w:r w:rsidR="00EE7021">
            <w:rPr>
              <w:noProof/>
              <w:lang w:val="en-US"/>
            </w:rPr>
            <w:instrText>uIjoiMjAyMS</w:instrText>
          </w:r>
          <w:r w:rsidR="00EE7021" w:rsidRPr="00EE7021">
            <w:rPr>
              <w:noProof/>
            </w:rPr>
            <w:instrText>0</w:instrText>
          </w:r>
          <w:r w:rsidR="00EE7021">
            <w:rPr>
              <w:noProof/>
              <w:lang w:val="en-US"/>
            </w:rPr>
            <w:instrText>wMy</w:instrText>
          </w:r>
          <w:r w:rsidR="00EE7021" w:rsidRPr="00EE7021">
            <w:rPr>
              <w:noProof/>
            </w:rPr>
            <w:instrText>0</w:instrText>
          </w:r>
          <w:r w:rsidR="00EE7021">
            <w:rPr>
              <w:noProof/>
              <w:lang w:val="en-US"/>
            </w:rPr>
            <w:instrText>xN</w:instrText>
          </w:r>
          <w:r w:rsidR="00EE7021" w:rsidRPr="00EE7021">
            <w:rPr>
              <w:noProof/>
            </w:rPr>
            <w:instrText>1</w:instrText>
          </w:r>
          <w:r w:rsidR="00EE7021">
            <w:rPr>
              <w:noProof/>
              <w:lang w:val="en-US"/>
            </w:rPr>
            <w:instrText>QxNToxMzo</w:instrText>
          </w:r>
          <w:r w:rsidR="00EE7021" w:rsidRPr="00EE7021">
            <w:rPr>
              <w:noProof/>
            </w:rPr>
            <w:instrText>1</w:instrText>
          </w:r>
          <w:r w:rsidR="00EE7021">
            <w:rPr>
              <w:noProof/>
              <w:lang w:val="en-US"/>
            </w:rPr>
            <w:instrText>NyIsIk</w:instrText>
          </w:r>
          <w:r w:rsidR="00EE7021" w:rsidRPr="00EE7021">
            <w:rPr>
              <w:noProof/>
            </w:rPr>
            <w:instrText>1</w:instrText>
          </w:r>
          <w:r w:rsidR="00EE7021">
            <w:rPr>
              <w:noProof/>
              <w:lang w:val="en-US"/>
            </w:rPr>
            <w:instrText>vZGlmaWVkQnkiOiJfRGFuaWlsU</w:instrText>
          </w:r>
          <w:r w:rsidR="00EE7021" w:rsidRPr="00EE7021">
            <w:rPr>
              <w:noProof/>
            </w:rPr>
            <w:instrText>29</w:instrText>
          </w:r>
          <w:r w:rsidR="00EE7021">
            <w:rPr>
              <w:noProof/>
              <w:lang w:val="en-US"/>
            </w:rPr>
            <w:instrText>sb</w:instrText>
          </w:r>
          <w:r w:rsidR="00EE7021" w:rsidRPr="00EE7021">
            <w:rPr>
              <w:noProof/>
            </w:rPr>
            <w:instrText>3</w:instrText>
          </w:r>
          <w:r w:rsidR="00EE7021">
            <w:rPr>
              <w:noProof/>
              <w:lang w:val="en-US"/>
            </w:rPr>
            <w:instrText>BvdiIsIklkIjoiZDc</w:instrText>
          </w:r>
          <w:r w:rsidR="00EE7021" w:rsidRPr="00EE7021">
            <w:rPr>
              <w:noProof/>
            </w:rPr>
            <w:instrText>4</w:instrText>
          </w:r>
          <w:r w:rsidR="00EE7021">
            <w:rPr>
              <w:noProof/>
              <w:lang w:val="en-US"/>
            </w:rPr>
            <w:instrText>NWZkM</w:instrText>
          </w:r>
          <w:r w:rsidR="00EE7021" w:rsidRPr="00EE7021">
            <w:rPr>
              <w:noProof/>
            </w:rPr>
            <w:instrText>2</w:instrText>
          </w:r>
          <w:r w:rsidR="00EE7021">
            <w:rPr>
              <w:noProof/>
              <w:lang w:val="en-US"/>
            </w:rPr>
            <w:instrText>ItNDNmZS</w:instrText>
          </w:r>
          <w:r w:rsidR="00EE7021" w:rsidRPr="00EE7021">
            <w:rPr>
              <w:noProof/>
            </w:rPr>
            <w:instrText>00</w:instrText>
          </w:r>
          <w:r w:rsidR="00EE7021">
            <w:rPr>
              <w:noProof/>
              <w:lang w:val="en-US"/>
            </w:rPr>
            <w:instrText>ZmFkLTg</w:instrText>
          </w:r>
          <w:r w:rsidR="00EE7021" w:rsidRPr="00EE7021">
            <w:rPr>
              <w:noProof/>
            </w:rPr>
            <w:instrText>4</w:instrText>
          </w:r>
          <w:r w:rsidR="00EE7021">
            <w:rPr>
              <w:noProof/>
              <w:lang w:val="en-US"/>
            </w:rPr>
            <w:instrText>MDctZWQ</w:instrText>
          </w:r>
          <w:r w:rsidR="00EE7021" w:rsidRPr="00EE7021">
            <w:rPr>
              <w:noProof/>
            </w:rPr>
            <w:instrText>5</w:instrText>
          </w:r>
          <w:r w:rsidR="00EE7021">
            <w:rPr>
              <w:noProof/>
              <w:lang w:val="en-US"/>
            </w:rPr>
            <w:instrText>MWFjNTQyNjg</w:instrText>
          </w:r>
          <w:r w:rsidR="00EE7021" w:rsidRPr="00EE7021">
            <w:rPr>
              <w:noProof/>
            </w:rPr>
            <w:instrText>5</w:instrText>
          </w:r>
          <w:r w:rsidR="00EE7021">
            <w:rPr>
              <w:noProof/>
              <w:lang w:val="en-US"/>
            </w:rPr>
            <w:instrText>IiwiTW</w:instrText>
          </w:r>
          <w:r w:rsidR="00EE7021" w:rsidRPr="00EE7021">
            <w:rPr>
              <w:noProof/>
            </w:rPr>
            <w:instrText>9</w:instrText>
          </w:r>
          <w:r w:rsidR="00EE7021">
            <w:rPr>
              <w:noProof/>
              <w:lang w:val="en-US"/>
            </w:rPr>
            <w:instrText>kaWZpZWRPbiI</w:instrText>
          </w:r>
          <w:r w:rsidR="00EE7021" w:rsidRPr="00EE7021">
            <w:rPr>
              <w:noProof/>
            </w:rPr>
            <w:instrText>6</w:instrText>
          </w:r>
          <w:r w:rsidR="00EE7021">
            <w:rPr>
              <w:noProof/>
              <w:lang w:val="en-US"/>
            </w:rPr>
            <w:instrText>IjIwMjEtMDMtMTdUMTU</w:instrText>
          </w:r>
          <w:r w:rsidR="00EE7021" w:rsidRPr="00EE7021">
            <w:rPr>
              <w:noProof/>
            </w:rPr>
            <w:instrText>6</w:instrText>
          </w:r>
          <w:r w:rsidR="00EE7021">
            <w:rPr>
              <w:noProof/>
              <w:lang w:val="en-US"/>
            </w:rPr>
            <w:instrText>MTQ</w:instrText>
          </w:r>
          <w:r w:rsidR="00EE7021" w:rsidRPr="00EE7021">
            <w:rPr>
              <w:noProof/>
            </w:rPr>
            <w:instrText>6</w:instrText>
          </w:r>
          <w:r w:rsidR="00EE7021">
            <w:rPr>
              <w:noProof/>
              <w:lang w:val="en-US"/>
            </w:rPr>
            <w:instrText>MTciLCJQcm</w:instrText>
          </w:r>
          <w:r w:rsidR="00EE7021" w:rsidRPr="00EE7021">
            <w:rPr>
              <w:noProof/>
            </w:rPr>
            <w:instrText>9</w:instrText>
          </w:r>
          <w:r w:rsidR="00EE7021">
            <w:rPr>
              <w:noProof/>
              <w:lang w:val="en-US"/>
            </w:rPr>
            <w:instrText>qZWN</w:instrText>
          </w:r>
          <w:r w:rsidR="00EE7021" w:rsidRPr="00EE7021">
            <w:rPr>
              <w:noProof/>
            </w:rPr>
            <w:instrText>0</w:instrText>
          </w:r>
          <w:r w:rsidR="00EE7021">
            <w:rPr>
              <w:noProof/>
              <w:lang w:val="en-US"/>
            </w:rPr>
            <w:instrText>Ijp</w:instrText>
          </w:r>
          <w:r w:rsidR="00EE7021" w:rsidRPr="00EE7021">
            <w:rPr>
              <w:noProof/>
            </w:rPr>
            <w:instrText>7</w:instrText>
          </w:r>
          <w:r w:rsidR="00EE7021">
            <w:rPr>
              <w:noProof/>
              <w:lang w:val="en-US"/>
            </w:rPr>
            <w:instrText>IiRyZWYiOiI</w:instrText>
          </w:r>
          <w:r w:rsidR="00EE7021" w:rsidRPr="00EE7021">
            <w:rPr>
              <w:noProof/>
            </w:rPr>
            <w:instrText>3</w:instrText>
          </w:r>
          <w:r w:rsidR="00EE7021">
            <w:rPr>
              <w:noProof/>
              <w:lang w:val="en-US"/>
            </w:rPr>
            <w:instrText>In</w:instrText>
          </w:r>
          <w:r w:rsidR="00EE7021" w:rsidRPr="00EE7021">
            <w:rPr>
              <w:noProof/>
            </w:rPr>
            <w:instrText>19</w:instrText>
          </w:r>
          <w:r w:rsidR="00EE7021">
            <w:rPr>
              <w:noProof/>
              <w:lang w:val="en-US"/>
            </w:rPr>
            <w:instrText>LCJVc</w:instrText>
          </w:r>
          <w:r w:rsidR="00EE7021" w:rsidRPr="00EE7021">
            <w:rPr>
              <w:noProof/>
            </w:rPr>
            <w:instrText>2</w:instrText>
          </w:r>
          <w:r w:rsidR="00EE7021">
            <w:rPr>
              <w:noProof/>
              <w:lang w:val="en-US"/>
            </w:rPr>
            <w:instrText>VOdW</w:instrText>
          </w:r>
          <w:r w:rsidR="00EE7021" w:rsidRPr="00EE7021">
            <w:rPr>
              <w:noProof/>
            </w:rPr>
            <w:instrText>1</w:instrText>
          </w:r>
          <w:r w:rsidR="00EE7021">
            <w:rPr>
              <w:noProof/>
              <w:lang w:val="en-US"/>
            </w:rPr>
            <w:instrText>iZXJpbmdUeXBlT</w:instrText>
          </w:r>
          <w:r w:rsidR="00EE7021" w:rsidRPr="00EE7021">
            <w:rPr>
              <w:noProof/>
            </w:rPr>
            <w:instrText>2</w:instrText>
          </w:r>
          <w:r w:rsidR="00EE7021">
            <w:rPr>
              <w:noProof/>
              <w:lang w:val="en-US"/>
            </w:rPr>
            <w:instrText>ZQYXJlbnREb</w:instrText>
          </w:r>
          <w:r w:rsidR="00EE7021" w:rsidRPr="00EE7021">
            <w:rPr>
              <w:noProof/>
            </w:rPr>
            <w:instrText>2</w:instrText>
          </w:r>
          <w:r w:rsidR="00EE7021">
            <w:rPr>
              <w:noProof/>
              <w:lang w:val="en-US"/>
            </w:rPr>
            <w:instrText>N</w:instrText>
          </w:r>
          <w:r w:rsidR="00EE7021" w:rsidRPr="00EE7021">
            <w:rPr>
              <w:noProof/>
            </w:rPr>
            <w:instrText>1</w:instrText>
          </w:r>
          <w:r w:rsidR="00EE7021">
            <w:rPr>
              <w:noProof/>
              <w:lang w:val="en-US"/>
            </w:rPr>
            <w:instrText>bWVudCI</w:instrText>
          </w:r>
          <w:r w:rsidR="00EE7021" w:rsidRPr="00EE7021">
            <w:rPr>
              <w:noProof/>
            </w:rPr>
            <w:instrText>6</w:instrText>
          </w:r>
          <w:r w:rsidR="00EE7021">
            <w:rPr>
              <w:noProof/>
              <w:lang w:val="en-US"/>
            </w:rPr>
            <w:instrText>ZmFsc</w:instrText>
          </w:r>
          <w:r w:rsidR="00EE7021" w:rsidRPr="00EE7021">
            <w:rPr>
              <w:noProof/>
            </w:rPr>
            <w:instrText>2</w:instrText>
          </w:r>
          <w:r w:rsidR="00EE7021">
            <w:rPr>
              <w:noProof/>
              <w:lang w:val="en-US"/>
            </w:rPr>
            <w:instrText>V</w:instrText>
          </w:r>
          <w:r w:rsidR="00EE7021" w:rsidRPr="00EE7021">
            <w:rPr>
              <w:noProof/>
            </w:rPr>
            <w:instrText>9</w:instrText>
          </w:r>
          <w:r w:rsidR="00EE7021">
            <w:rPr>
              <w:noProof/>
              <w:lang w:val="en-US"/>
            </w:rPr>
            <w:instrText>XSwiRm</w:instrText>
          </w:r>
          <w:r w:rsidR="00EE7021" w:rsidRPr="00EE7021">
            <w:rPr>
              <w:noProof/>
            </w:rPr>
            <w:instrText>9</w:instrText>
          </w:r>
          <w:r w:rsidR="00EE7021">
            <w:rPr>
              <w:noProof/>
              <w:lang w:val="en-US"/>
            </w:rPr>
            <w:instrText>ybWF</w:instrText>
          </w:r>
          <w:r w:rsidR="00EE7021" w:rsidRPr="00EE7021">
            <w:rPr>
              <w:noProof/>
            </w:rPr>
            <w:instrText>0</w:instrText>
          </w:r>
          <w:r w:rsidR="00EE7021">
            <w:rPr>
              <w:noProof/>
              <w:lang w:val="en-US"/>
            </w:rPr>
            <w:instrText>dGVkVGV</w:instrText>
          </w:r>
          <w:r w:rsidR="00EE7021" w:rsidRPr="00EE7021">
            <w:rPr>
              <w:noProof/>
            </w:rPr>
            <w:instrText>4</w:instrText>
          </w:r>
          <w:r w:rsidR="00EE7021">
            <w:rPr>
              <w:noProof/>
              <w:lang w:val="en-US"/>
            </w:rPr>
            <w:instrText>dCI</w:instrText>
          </w:r>
          <w:r w:rsidR="00EE7021" w:rsidRPr="00EE7021">
            <w:rPr>
              <w:noProof/>
            </w:rPr>
            <w:instrText>6</w:instrText>
          </w:r>
          <w:r w:rsidR="00EE7021">
            <w:rPr>
              <w:noProof/>
              <w:lang w:val="en-US"/>
            </w:rPr>
            <w:instrText>eyIkaWQiOiI</w:instrText>
          </w:r>
          <w:r w:rsidR="00EE7021" w:rsidRPr="00EE7021">
            <w:rPr>
              <w:noProof/>
            </w:rPr>
            <w:instrText>4</w:instrText>
          </w:r>
          <w:r w:rsidR="00EE7021">
            <w:rPr>
              <w:noProof/>
              <w:lang w:val="en-US"/>
            </w:rPr>
            <w:instrText>IiwiQ</w:instrText>
          </w:r>
          <w:r w:rsidR="00EE7021" w:rsidRPr="00EE7021">
            <w:rPr>
              <w:noProof/>
            </w:rPr>
            <w:instrText>291</w:instrText>
          </w:r>
          <w:r w:rsidR="00EE7021">
            <w:rPr>
              <w:noProof/>
              <w:lang w:val="en-US"/>
            </w:rPr>
            <w:instrText>bnQiOjEsIlRleHRVbml</w:instrText>
          </w:r>
          <w:r w:rsidR="00EE7021" w:rsidRPr="00EE7021">
            <w:rPr>
              <w:noProof/>
            </w:rPr>
            <w:instrText>0</w:instrText>
          </w:r>
          <w:r w:rsidR="00EE7021">
            <w:rPr>
              <w:noProof/>
              <w:lang w:val="en-US"/>
            </w:rPr>
            <w:instrText>cyI</w:instrText>
          </w:r>
          <w:r w:rsidR="00EE7021" w:rsidRPr="00EE7021">
            <w:rPr>
              <w:noProof/>
            </w:rPr>
            <w:instrText>6</w:instrText>
          </w:r>
          <w:r w:rsidR="00EE7021">
            <w:rPr>
              <w:noProof/>
              <w:lang w:val="en-US"/>
            </w:rPr>
            <w:instrText>W</w:instrText>
          </w:r>
          <w:r w:rsidR="00EE7021" w:rsidRPr="00EE7021">
            <w:rPr>
              <w:noProof/>
            </w:rPr>
            <w:instrText>3</w:instrText>
          </w:r>
          <w:r w:rsidR="00EE7021">
            <w:rPr>
              <w:noProof/>
              <w:lang w:val="en-US"/>
            </w:rPr>
            <w:instrText>siJGlkIjoiOSIsIkZvbnRTdHlsZSI</w:instrText>
          </w:r>
          <w:r w:rsidR="00EE7021" w:rsidRPr="00EE7021">
            <w:rPr>
              <w:noProof/>
            </w:rPr>
            <w:instrText>6</w:instrText>
          </w:r>
          <w:r w:rsidR="00EE7021">
            <w:rPr>
              <w:noProof/>
              <w:lang w:val="en-US"/>
            </w:rPr>
            <w:instrText>eyIkaWQiOiIxMCIsIk</w:instrText>
          </w:r>
          <w:r w:rsidR="00EE7021" w:rsidRPr="00EE7021">
            <w:rPr>
              <w:noProof/>
            </w:rPr>
            <w:instrText>5</w:instrText>
          </w:r>
          <w:r w:rsidR="00EE7021">
            <w:rPr>
              <w:noProof/>
              <w:lang w:val="en-US"/>
            </w:rPr>
            <w:instrText>ldXRyYWwiOnRydWV</w:instrText>
          </w:r>
          <w:r w:rsidR="00EE7021" w:rsidRPr="00EE7021">
            <w:rPr>
              <w:noProof/>
            </w:rPr>
            <w:instrText>9</w:instrText>
          </w:r>
          <w:r w:rsidR="00EE7021">
            <w:rPr>
              <w:noProof/>
              <w:lang w:val="en-US"/>
            </w:rPr>
            <w:instrText>LCJSZWFkaW</w:instrText>
          </w:r>
          <w:r w:rsidR="00EE7021" w:rsidRPr="00EE7021">
            <w:rPr>
              <w:noProof/>
            </w:rPr>
            <w:instrText>5</w:instrText>
          </w:r>
          <w:r w:rsidR="00EE7021">
            <w:rPr>
              <w:noProof/>
              <w:lang w:val="en-US"/>
            </w:rPr>
            <w:instrText>nT</w:instrText>
          </w:r>
          <w:r w:rsidR="00EE7021" w:rsidRPr="00EE7021">
            <w:rPr>
              <w:noProof/>
            </w:rPr>
            <w:instrText>3</w:instrText>
          </w:r>
          <w:r w:rsidR="00EE7021">
            <w:rPr>
              <w:noProof/>
              <w:lang w:val="en-US"/>
            </w:rPr>
            <w:instrText>JkZXIiOjEsIlRleHQiOiJbN</w:instrText>
          </w:r>
          <w:r w:rsidR="00EE7021" w:rsidRPr="00EE7021">
            <w:rPr>
              <w:noProof/>
            </w:rPr>
            <w:instrText>10</w:instrText>
          </w:r>
          <w:r w:rsidR="00EE7021">
            <w:rPr>
              <w:noProof/>
              <w:lang w:val="en-US"/>
            </w:rPr>
            <w:instrText>ifV</w:instrText>
          </w:r>
          <w:r w:rsidR="00EE7021" w:rsidRPr="00EE7021">
            <w:rPr>
              <w:noProof/>
            </w:rPr>
            <w:instrText>19</w:instrText>
          </w:r>
          <w:r w:rsidR="00EE7021">
            <w:rPr>
              <w:noProof/>
              <w:lang w:val="en-US"/>
            </w:rPr>
            <w:instrText>LCJUYWciOiJDaXRhdmlQbGFjZWhvbGRlciNkZWY</w:instrText>
          </w:r>
          <w:r w:rsidR="00EE7021" w:rsidRPr="00EE7021">
            <w:rPr>
              <w:noProof/>
            </w:rPr>
            <w:instrText>4</w:instrText>
          </w:r>
          <w:r w:rsidR="00EE7021">
            <w:rPr>
              <w:noProof/>
              <w:lang w:val="en-US"/>
            </w:rPr>
            <w:instrText>MDA</w:instrText>
          </w:r>
          <w:r w:rsidR="00EE7021" w:rsidRPr="00EE7021">
            <w:rPr>
              <w:noProof/>
            </w:rPr>
            <w:instrText>2</w:instrText>
          </w:r>
          <w:r w:rsidR="00EE7021">
            <w:rPr>
              <w:noProof/>
              <w:lang w:val="en-US"/>
            </w:rPr>
            <w:instrText>OS</w:instrText>
          </w:r>
          <w:r w:rsidR="00EE7021" w:rsidRPr="00EE7021">
            <w:rPr>
              <w:noProof/>
            </w:rPr>
            <w:instrText>1</w:instrText>
          </w:r>
          <w:r w:rsidR="00EE7021">
            <w:rPr>
              <w:noProof/>
              <w:lang w:val="en-US"/>
            </w:rPr>
            <w:instrText>lNGI</w:instrText>
          </w:r>
          <w:r w:rsidR="00EE7021" w:rsidRPr="00EE7021">
            <w:rPr>
              <w:noProof/>
            </w:rPr>
            <w:instrText>5</w:instrText>
          </w:r>
          <w:r w:rsidR="00EE7021">
            <w:rPr>
              <w:noProof/>
              <w:lang w:val="en-US"/>
            </w:rPr>
            <w:instrText>LTQ</w:instrText>
          </w:r>
          <w:r w:rsidR="00EE7021" w:rsidRPr="00EE7021">
            <w:rPr>
              <w:noProof/>
            </w:rPr>
            <w:instrText>0</w:instrText>
          </w:r>
          <w:r w:rsidR="00EE7021">
            <w:rPr>
              <w:noProof/>
              <w:lang w:val="en-US"/>
            </w:rPr>
            <w:instrText>YjktOGQyNS</w:instrText>
          </w:r>
          <w:r w:rsidR="00EE7021" w:rsidRPr="00EE7021">
            <w:rPr>
              <w:noProof/>
            </w:rPr>
            <w:instrText>1</w:instrText>
          </w:r>
          <w:r w:rsidR="00EE7021">
            <w:rPr>
              <w:noProof/>
              <w:lang w:val="en-US"/>
            </w:rPr>
            <w:instrText>mY</w:instrText>
          </w:r>
          <w:r w:rsidR="00EE7021" w:rsidRPr="00EE7021">
            <w:rPr>
              <w:noProof/>
            </w:rPr>
            <w:instrText>2</w:instrText>
          </w:r>
          <w:r w:rsidR="00EE7021">
            <w:rPr>
              <w:noProof/>
              <w:lang w:val="en-US"/>
            </w:rPr>
            <w:instrText>IwMzE</w:instrText>
          </w:r>
          <w:r w:rsidR="00EE7021" w:rsidRPr="00EE7021">
            <w:rPr>
              <w:noProof/>
            </w:rPr>
            <w:instrText>5</w:instrText>
          </w:r>
          <w:r w:rsidR="00EE7021">
            <w:rPr>
              <w:noProof/>
              <w:lang w:val="en-US"/>
            </w:rPr>
            <w:instrText>NzBkZWIiLCJUZXh</w:instrText>
          </w:r>
          <w:r w:rsidR="00EE7021" w:rsidRPr="00EE7021">
            <w:rPr>
              <w:noProof/>
            </w:rPr>
            <w:instrText>0</w:instrText>
          </w:r>
          <w:r w:rsidR="00EE7021">
            <w:rPr>
              <w:noProof/>
              <w:lang w:val="en-US"/>
            </w:rPr>
            <w:instrText>IjoiWzddIiwiV</w:instrText>
          </w:r>
          <w:r w:rsidR="00EE7021" w:rsidRPr="00EE7021">
            <w:rPr>
              <w:noProof/>
            </w:rPr>
            <w:instrText>0</w:instrText>
          </w:r>
          <w:r w:rsidR="00EE7021">
            <w:rPr>
              <w:noProof/>
              <w:lang w:val="en-US"/>
            </w:rPr>
            <w:instrText>FJVmVyc</w:instrText>
          </w:r>
          <w:r w:rsidR="00EE7021" w:rsidRPr="00EE7021">
            <w:rPr>
              <w:noProof/>
            </w:rPr>
            <w:instrText>2</w:instrText>
          </w:r>
          <w:r w:rsidR="00EE7021">
            <w:rPr>
              <w:noProof/>
              <w:lang w:val="en-US"/>
            </w:rPr>
            <w:instrText>lvbiI</w:instrText>
          </w:r>
          <w:r w:rsidR="00EE7021" w:rsidRPr="00EE7021">
            <w:rPr>
              <w:noProof/>
            </w:rPr>
            <w:instrText>6</w:instrText>
          </w:r>
          <w:r w:rsidR="00EE7021">
            <w:rPr>
              <w:noProof/>
              <w:lang w:val="en-US"/>
            </w:rPr>
            <w:instrText>IjYuOC</w:instrText>
          </w:r>
          <w:r w:rsidR="00EE7021" w:rsidRPr="00EE7021">
            <w:rPr>
              <w:noProof/>
            </w:rPr>
            <w:instrText>4</w:instrText>
          </w:r>
          <w:r w:rsidR="00EE7021">
            <w:rPr>
              <w:noProof/>
              <w:lang w:val="en-US"/>
            </w:rPr>
            <w:instrText>wLjAifQ</w:instrText>
          </w:r>
          <w:r w:rsidR="00EE7021" w:rsidRPr="00EE7021">
            <w:rPr>
              <w:noProof/>
            </w:rPr>
            <w:instrText>==}</w:instrText>
          </w:r>
          <w:r w:rsidR="00F2526B">
            <w:rPr>
              <w:noProof/>
              <w:lang w:val="en-US"/>
            </w:rPr>
            <w:fldChar w:fldCharType="separate"/>
          </w:r>
          <w:r w:rsidR="00EE7021">
            <w:rPr>
              <w:noProof/>
            </w:rPr>
            <w:t>[7]</w:t>
          </w:r>
          <w:r w:rsidR="00F2526B">
            <w:rPr>
              <w:noProof/>
              <w:lang w:val="en-US"/>
            </w:rPr>
            <w:fldChar w:fldCharType="end"/>
          </w:r>
        </w:sdtContent>
      </w:sdt>
      <w:r w:rsidR="00F2526B" w:rsidRPr="00F2526B">
        <w:t xml:space="preserve">, </w:t>
      </w:r>
      <w:r w:rsidR="00F2526B">
        <w:t xml:space="preserve">которая позволяет анализировать номер полувагона с изображения и записывать в базу данных распознанный номер вагона. </w:t>
      </w:r>
      <w:r w:rsidR="00205649">
        <w:t>Данная система может быть использована не только на железной дороге</w:t>
      </w:r>
      <w:r w:rsidR="00205649" w:rsidRPr="00205649">
        <w:t xml:space="preserve">, </w:t>
      </w:r>
      <w:r w:rsidR="00205649">
        <w:t>но и в морских портах</w:t>
      </w:r>
      <w:r w:rsidR="00205649" w:rsidRPr="00205649">
        <w:t xml:space="preserve">, </w:t>
      </w:r>
      <w:r w:rsidR="00205649">
        <w:t xml:space="preserve">на промышленных предприятиях, на таможенном и пограничном контроле. </w:t>
      </w:r>
      <w:r w:rsidR="00F2526B">
        <w:t xml:space="preserve">Существует также </w:t>
      </w:r>
      <w:r w:rsidR="00F2526B">
        <w:rPr>
          <w:lang w:val="en-US"/>
        </w:rPr>
        <w:t>SDK</w:t>
      </w:r>
      <w:r w:rsidR="00F2526B" w:rsidRPr="00F2526B">
        <w:t xml:space="preserve"> </w:t>
      </w:r>
      <w:r w:rsidR="00F2526B">
        <w:t>для встраивания систем распознавания в свой проект. Например</w:t>
      </w:r>
      <w:r w:rsidR="00F2526B" w:rsidRPr="00F2526B">
        <w:t xml:space="preserve">, </w:t>
      </w:r>
      <w:r w:rsidR="00F2526B">
        <w:rPr>
          <w:lang w:val="en-US"/>
        </w:rPr>
        <w:t>SDK</w:t>
      </w:r>
      <w:r w:rsidR="00205649">
        <w:t xml:space="preserve"> </w:t>
      </w:r>
      <w:r w:rsidR="00205649">
        <w:rPr>
          <w:lang w:val="en-US"/>
        </w:rPr>
        <w:t>INTLAB</w:t>
      </w:r>
      <w:r w:rsidR="00205649" w:rsidRPr="00205649">
        <w:t xml:space="preserve"> </w:t>
      </w:r>
      <w:r w:rsidR="00205649">
        <w:rPr>
          <w:lang w:val="en-US"/>
        </w:rPr>
        <w:t>WAGON</w:t>
      </w:r>
      <w:sdt>
        <w:sdtPr>
          <w:rPr>
            <w:lang w:val="en-US"/>
          </w:rPr>
          <w:alias w:val="To edit, see citavi.com/edit"/>
          <w:tag w:val="CitaviPlaceholder#01e9e358-a491-4eca-af38-f4882370e9ad"/>
          <w:id w:val="708683856"/>
          <w:placeholder>
            <w:docPart w:val="DefaultPlaceholder_-1854013440"/>
          </w:placeholder>
        </w:sdtPr>
        <w:sdtContent>
          <w:r w:rsidR="00205649">
            <w:rPr>
              <w:noProof/>
              <w:lang w:val="en-US"/>
            </w:rPr>
            <w:fldChar w:fldCharType="begin"/>
          </w:r>
          <w:r w:rsidR="00EE7021">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5MGM0LWYzMDEtNGU1YS1hYThlLWQ0NTYwNjQzZjJjYyIsIlJhbmdlTGVuZ3RoIjozLCJSZWZlcmVuY2VJZCI6ImUwYWUzMGJmLTU2ODItNDJhMS05MTFjLTY0OTRmNWJmOTUxZSIsIlJlZmVyZW5jZSI6eyIkaWQiOiIzIiwiJHR5cGUiOiJTd2lzc0FjYWRlbWljLkNpdGF2aS5SZWZlcmVuY2UsIFN3aXNzQWNhZGVtaWMuQ2l0YXZpIiwiQWJzdHJhY3RDb21wbGV4aXR5IjowLCJBYnN0cmFjdFNvdXJjZVRleHRGb3JtYXQiOjAsIkFjY2Vzc0RhdGUiOiIxNy4wMy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pbnRsYWIuY29tL3Byb2R1Y3RzL2ludGxhYi13YWdvbiIsIlVyaVN0cmluZyI6Imh0dHBzOi8vd3d3LmludGxhYi5jb20vcHJvZHVjdHMvaW50bGFiLXdhZ29u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xLTAzLTE3VDE1OjE0OjQ3IiwiTW9kaWZpZWRCeSI6Il9EYW5paWxTb2xvcG92IiwiSWQiOiJhZjNlNDEzNC05NjRmLTQyMzktOWQzMS</w:instrText>
          </w:r>
          <w:r w:rsidR="00EE7021" w:rsidRPr="00F45D56">
            <w:rPr>
              <w:noProof/>
            </w:rPr>
            <w:instrText>04</w:instrText>
          </w:r>
          <w:r w:rsidR="00EE7021">
            <w:rPr>
              <w:noProof/>
              <w:lang w:val="en-US"/>
            </w:rPr>
            <w:instrText>NDA</w:instrText>
          </w:r>
          <w:r w:rsidR="00EE7021" w:rsidRPr="00F45D56">
            <w:rPr>
              <w:noProof/>
            </w:rPr>
            <w:instrText>2</w:instrText>
          </w:r>
          <w:r w:rsidR="00EE7021">
            <w:rPr>
              <w:noProof/>
              <w:lang w:val="en-US"/>
            </w:rPr>
            <w:instrText>N</w:instrText>
          </w:r>
          <w:r w:rsidR="00EE7021" w:rsidRPr="00F45D56">
            <w:rPr>
              <w:noProof/>
            </w:rPr>
            <w:instrText>2</w:instrText>
          </w:r>
          <w:r w:rsidR="00EE7021">
            <w:rPr>
              <w:noProof/>
              <w:lang w:val="en-US"/>
            </w:rPr>
            <w:instrText>I</w:instrText>
          </w:r>
          <w:r w:rsidR="00EE7021" w:rsidRPr="00F45D56">
            <w:rPr>
              <w:noProof/>
            </w:rPr>
            <w:instrText>0</w:instrText>
          </w:r>
          <w:r w:rsidR="00EE7021">
            <w:rPr>
              <w:noProof/>
              <w:lang w:val="en-US"/>
            </w:rPr>
            <w:instrText>OWQ</w:instrText>
          </w:r>
          <w:r w:rsidR="00EE7021" w:rsidRPr="00F45D56">
            <w:rPr>
              <w:noProof/>
            </w:rPr>
            <w:instrText>4</w:instrText>
          </w:r>
          <w:r w:rsidR="00EE7021">
            <w:rPr>
              <w:noProof/>
              <w:lang w:val="en-US"/>
            </w:rPr>
            <w:instrText>M</w:instrText>
          </w:r>
          <w:r w:rsidR="00EE7021" w:rsidRPr="00F45D56">
            <w:rPr>
              <w:noProof/>
            </w:rPr>
            <w:instrText>2</w:instrText>
          </w:r>
          <w:r w:rsidR="00EE7021">
            <w:rPr>
              <w:noProof/>
              <w:lang w:val="en-US"/>
            </w:rPr>
            <w:instrText>EiLCJNb</w:instrText>
          </w:r>
          <w:r w:rsidR="00EE7021" w:rsidRPr="00F45D56">
            <w:rPr>
              <w:noProof/>
            </w:rPr>
            <w:instrText>2</w:instrText>
          </w:r>
          <w:r w:rsidR="00EE7021">
            <w:rPr>
              <w:noProof/>
              <w:lang w:val="en-US"/>
            </w:rPr>
            <w:instrText>RpZmllZE</w:instrText>
          </w:r>
          <w:r w:rsidR="00EE7021" w:rsidRPr="00F45D56">
            <w:rPr>
              <w:noProof/>
            </w:rPr>
            <w:instrText>9</w:instrText>
          </w:r>
          <w:r w:rsidR="00EE7021">
            <w:rPr>
              <w:noProof/>
              <w:lang w:val="en-US"/>
            </w:rPr>
            <w:instrText>uIjoiMjAyMS</w:instrText>
          </w:r>
          <w:r w:rsidR="00EE7021" w:rsidRPr="00F45D56">
            <w:rPr>
              <w:noProof/>
            </w:rPr>
            <w:instrText>0</w:instrText>
          </w:r>
          <w:r w:rsidR="00EE7021">
            <w:rPr>
              <w:noProof/>
              <w:lang w:val="en-US"/>
            </w:rPr>
            <w:instrText>wMy</w:instrText>
          </w:r>
          <w:r w:rsidR="00EE7021" w:rsidRPr="00F45D56">
            <w:rPr>
              <w:noProof/>
            </w:rPr>
            <w:instrText>0</w:instrText>
          </w:r>
          <w:r w:rsidR="00EE7021">
            <w:rPr>
              <w:noProof/>
              <w:lang w:val="en-US"/>
            </w:rPr>
            <w:instrText>xN</w:instrText>
          </w:r>
          <w:r w:rsidR="00EE7021" w:rsidRPr="00F45D56">
            <w:rPr>
              <w:noProof/>
            </w:rPr>
            <w:instrText>1</w:instrText>
          </w:r>
          <w:r w:rsidR="00EE7021">
            <w:rPr>
              <w:noProof/>
              <w:lang w:val="en-US"/>
            </w:rPr>
            <w:instrText>QxNToxNDo</w:instrText>
          </w:r>
          <w:r w:rsidR="00EE7021" w:rsidRPr="00F45D56">
            <w:rPr>
              <w:noProof/>
            </w:rPr>
            <w:instrText>0</w:instrText>
          </w:r>
          <w:r w:rsidR="00EE7021">
            <w:rPr>
              <w:noProof/>
              <w:lang w:val="en-US"/>
            </w:rPr>
            <w:instrText>NyIsIlByb</w:instrText>
          </w:r>
          <w:r w:rsidR="00EE7021" w:rsidRPr="00F45D56">
            <w:rPr>
              <w:noProof/>
            </w:rPr>
            <w:instrText>2</w:instrText>
          </w:r>
          <w:r w:rsidR="00EE7021">
            <w:rPr>
              <w:noProof/>
              <w:lang w:val="en-US"/>
            </w:rPr>
            <w:instrText>plY</w:instrText>
          </w:r>
          <w:r w:rsidR="00EE7021" w:rsidRPr="00F45D56">
            <w:rPr>
              <w:noProof/>
            </w:rPr>
            <w:instrText>3</w:instrText>
          </w:r>
          <w:r w:rsidR="00EE7021">
            <w:rPr>
              <w:noProof/>
              <w:lang w:val="en-US"/>
            </w:rPr>
            <w:instrText>QiOnsiJGlkIjoiNyIsIiR</w:instrText>
          </w:r>
          <w:r w:rsidR="00EE7021" w:rsidRPr="00F45D56">
            <w:rPr>
              <w:noProof/>
            </w:rPr>
            <w:instrText>0</w:instrText>
          </w:r>
          <w:r w:rsidR="00EE7021">
            <w:rPr>
              <w:noProof/>
              <w:lang w:val="en-US"/>
            </w:rPr>
            <w:instrText>eXBlIjoiU</w:instrText>
          </w:r>
          <w:r w:rsidR="00EE7021" w:rsidRPr="00F45D56">
            <w:rPr>
              <w:noProof/>
            </w:rPr>
            <w:instrText>3</w:instrText>
          </w:r>
          <w:r w:rsidR="00EE7021">
            <w:rPr>
              <w:noProof/>
              <w:lang w:val="en-US"/>
            </w:rPr>
            <w:instrText>dpc</w:instrText>
          </w:r>
          <w:r w:rsidR="00EE7021" w:rsidRPr="00F45D56">
            <w:rPr>
              <w:noProof/>
            </w:rPr>
            <w:instrText>3</w:instrText>
          </w:r>
          <w:r w:rsidR="00EE7021">
            <w:rPr>
              <w:noProof/>
              <w:lang w:val="en-US"/>
            </w:rPr>
            <w:instrText>NBY</w:instrText>
          </w:r>
          <w:r w:rsidR="00EE7021" w:rsidRPr="00F45D56">
            <w:rPr>
              <w:noProof/>
            </w:rPr>
            <w:instrText>2</w:instrText>
          </w:r>
          <w:r w:rsidR="00EE7021">
            <w:rPr>
              <w:noProof/>
              <w:lang w:val="en-US"/>
            </w:rPr>
            <w:instrText>FkZW</w:instrText>
          </w:r>
          <w:r w:rsidR="00EE7021" w:rsidRPr="00F45D56">
            <w:rPr>
              <w:noProof/>
            </w:rPr>
            <w:instrText>1</w:instrText>
          </w:r>
          <w:r w:rsidR="00EE7021">
            <w:rPr>
              <w:noProof/>
              <w:lang w:val="en-US"/>
            </w:rPr>
            <w:instrText>pYy</w:instrText>
          </w:r>
          <w:r w:rsidR="00EE7021" w:rsidRPr="00F45D56">
            <w:rPr>
              <w:noProof/>
            </w:rPr>
            <w:instrText>5</w:instrText>
          </w:r>
          <w:r w:rsidR="00EE7021">
            <w:rPr>
              <w:noProof/>
              <w:lang w:val="en-US"/>
            </w:rPr>
            <w:instrText>DaXRhdmkuUHJvamVjdCwgU</w:instrText>
          </w:r>
          <w:r w:rsidR="00EE7021" w:rsidRPr="00F45D56">
            <w:rPr>
              <w:noProof/>
            </w:rPr>
            <w:instrText>3</w:instrText>
          </w:r>
          <w:r w:rsidR="00EE7021">
            <w:rPr>
              <w:noProof/>
              <w:lang w:val="en-US"/>
            </w:rPr>
            <w:instrText>dpc</w:instrText>
          </w:r>
          <w:r w:rsidR="00EE7021" w:rsidRPr="00F45D56">
            <w:rPr>
              <w:noProof/>
            </w:rPr>
            <w:instrText>3</w:instrText>
          </w:r>
          <w:r w:rsidR="00EE7021">
            <w:rPr>
              <w:noProof/>
              <w:lang w:val="en-US"/>
            </w:rPr>
            <w:instrText>NBY</w:instrText>
          </w:r>
          <w:r w:rsidR="00EE7021" w:rsidRPr="00F45D56">
            <w:rPr>
              <w:noProof/>
            </w:rPr>
            <w:instrText>2</w:instrText>
          </w:r>
          <w:r w:rsidR="00EE7021">
            <w:rPr>
              <w:noProof/>
              <w:lang w:val="en-US"/>
            </w:rPr>
            <w:instrText>FkZW</w:instrText>
          </w:r>
          <w:r w:rsidR="00EE7021" w:rsidRPr="00F45D56">
            <w:rPr>
              <w:noProof/>
            </w:rPr>
            <w:instrText>1</w:instrText>
          </w:r>
          <w:r w:rsidR="00EE7021">
            <w:rPr>
              <w:noProof/>
              <w:lang w:val="en-US"/>
            </w:rPr>
            <w:instrText>pYy</w:instrText>
          </w:r>
          <w:r w:rsidR="00EE7021" w:rsidRPr="00F45D56">
            <w:rPr>
              <w:noProof/>
            </w:rPr>
            <w:instrText>5</w:instrText>
          </w:r>
          <w:r w:rsidR="00EE7021">
            <w:rPr>
              <w:noProof/>
              <w:lang w:val="en-US"/>
            </w:rPr>
            <w:instrText>DaXRhdmkifX</w:instrText>
          </w:r>
          <w:r w:rsidR="00EE7021" w:rsidRPr="00F45D56">
            <w:rPr>
              <w:noProof/>
            </w:rPr>
            <w:instrText>1</w:instrText>
          </w:r>
          <w:r w:rsidR="00EE7021">
            <w:rPr>
              <w:noProof/>
              <w:lang w:val="en-US"/>
            </w:rPr>
            <w:instrText>dLCJPbmxpbmVBZGRyZXNzIjoiaHR</w:instrText>
          </w:r>
          <w:r w:rsidR="00EE7021" w:rsidRPr="00F45D56">
            <w:rPr>
              <w:noProof/>
            </w:rPr>
            <w:instrText>0</w:instrText>
          </w:r>
          <w:r w:rsidR="00EE7021">
            <w:rPr>
              <w:noProof/>
              <w:lang w:val="en-US"/>
            </w:rPr>
            <w:instrText>cHM</w:instrText>
          </w:r>
          <w:r w:rsidR="00EE7021" w:rsidRPr="00F45D56">
            <w:rPr>
              <w:noProof/>
            </w:rPr>
            <w:instrText>6</w:instrText>
          </w:r>
          <w:r w:rsidR="00EE7021">
            <w:rPr>
              <w:noProof/>
              <w:lang w:val="en-US"/>
            </w:rPr>
            <w:instrText>Ly</w:instrText>
          </w:r>
          <w:r w:rsidR="00EE7021" w:rsidRPr="00F45D56">
            <w:rPr>
              <w:noProof/>
            </w:rPr>
            <w:instrText>93</w:instrText>
          </w:r>
          <w:r w:rsidR="00EE7021">
            <w:rPr>
              <w:noProof/>
              <w:lang w:val="en-US"/>
            </w:rPr>
            <w:instrText>d</w:instrText>
          </w:r>
          <w:r w:rsidR="00EE7021" w:rsidRPr="00F45D56">
            <w:rPr>
              <w:noProof/>
            </w:rPr>
            <w:instrText>3</w:instrText>
          </w:r>
          <w:r w:rsidR="00EE7021">
            <w:rPr>
              <w:noProof/>
              <w:lang w:val="en-US"/>
            </w:rPr>
            <w:instrText>cuaW</w:instrText>
          </w:r>
          <w:r w:rsidR="00EE7021" w:rsidRPr="00F45D56">
            <w:rPr>
              <w:noProof/>
            </w:rPr>
            <w:instrText>50</w:instrText>
          </w:r>
          <w:r w:rsidR="00EE7021">
            <w:rPr>
              <w:noProof/>
              <w:lang w:val="en-US"/>
            </w:rPr>
            <w:instrText>bGFiLmNvbS</w:instrText>
          </w:r>
          <w:r w:rsidR="00EE7021" w:rsidRPr="00F45D56">
            <w:rPr>
              <w:noProof/>
            </w:rPr>
            <w:instrText>9</w:instrText>
          </w:r>
          <w:r w:rsidR="00EE7021">
            <w:rPr>
              <w:noProof/>
              <w:lang w:val="en-US"/>
            </w:rPr>
            <w:instrText>wcm</w:instrText>
          </w:r>
          <w:r w:rsidR="00EE7021" w:rsidRPr="00F45D56">
            <w:rPr>
              <w:noProof/>
            </w:rPr>
            <w:instrText>9</w:instrText>
          </w:r>
          <w:r w:rsidR="00EE7021">
            <w:rPr>
              <w:noProof/>
              <w:lang w:val="en-US"/>
            </w:rPr>
            <w:instrText>kdWN</w:instrText>
          </w:r>
          <w:r w:rsidR="00EE7021" w:rsidRPr="00F45D56">
            <w:rPr>
              <w:noProof/>
            </w:rPr>
            <w:instrText>0</w:instrText>
          </w:r>
          <w:r w:rsidR="00EE7021">
            <w:rPr>
              <w:noProof/>
              <w:lang w:val="en-US"/>
            </w:rPr>
            <w:instrText>cy</w:instrText>
          </w:r>
          <w:r w:rsidR="00EE7021" w:rsidRPr="00F45D56">
            <w:rPr>
              <w:noProof/>
            </w:rPr>
            <w:instrText>9</w:instrText>
          </w:r>
          <w:r w:rsidR="00EE7021">
            <w:rPr>
              <w:noProof/>
              <w:lang w:val="en-US"/>
            </w:rPr>
            <w:instrText>pbnRsYWItd</w:instrText>
          </w:r>
          <w:r w:rsidR="00EE7021" w:rsidRPr="00F45D56">
            <w:rPr>
              <w:noProof/>
            </w:rPr>
            <w:instrText>2</w:instrText>
          </w:r>
          <w:r w:rsidR="00EE7021">
            <w:rPr>
              <w:noProof/>
              <w:lang w:val="en-US"/>
            </w:rPr>
            <w:instrText>Fnb</w:instrText>
          </w:r>
          <w:r w:rsidR="00EE7021" w:rsidRPr="00F45D56">
            <w:rPr>
              <w:noProof/>
            </w:rPr>
            <w:instrText>24</w:instrText>
          </w:r>
          <w:r w:rsidR="00EE7021">
            <w:rPr>
              <w:noProof/>
              <w:lang w:val="en-US"/>
            </w:rPr>
            <w:instrText>iLCJPcmdhbml</w:instrText>
          </w:r>
          <w:r w:rsidR="00EE7021" w:rsidRPr="00F45D56">
            <w:rPr>
              <w:noProof/>
            </w:rPr>
            <w:instrText>6</w:instrText>
          </w:r>
          <w:r w:rsidR="00EE7021">
            <w:rPr>
              <w:noProof/>
              <w:lang w:val="en-US"/>
            </w:rPr>
            <w:instrText>YXRpb</w:instrText>
          </w:r>
          <w:r w:rsidR="00EE7021" w:rsidRPr="00F45D56">
            <w:rPr>
              <w:noProof/>
            </w:rPr>
            <w:instrText>25</w:instrText>
          </w:r>
          <w:r w:rsidR="00EE7021">
            <w:rPr>
              <w:noProof/>
              <w:lang w:val="en-US"/>
            </w:rPr>
            <w:instrText>zIjpbXSwiT</w:instrText>
          </w:r>
          <w:r w:rsidR="00EE7021" w:rsidRPr="00F45D56">
            <w:rPr>
              <w:noProof/>
            </w:rPr>
            <w:instrText>3</w:instrText>
          </w:r>
          <w:r w:rsidR="00EE7021">
            <w:rPr>
              <w:noProof/>
              <w:lang w:val="en-US"/>
            </w:rPr>
            <w:instrText>RoZXJzSW</w:instrText>
          </w:r>
          <w:r w:rsidR="00EE7021" w:rsidRPr="00F45D56">
            <w:rPr>
              <w:noProof/>
            </w:rPr>
            <w:instrText>52</w:instrText>
          </w:r>
          <w:r w:rsidR="00EE7021">
            <w:rPr>
              <w:noProof/>
              <w:lang w:val="en-US"/>
            </w:rPr>
            <w:instrText>b</w:instrText>
          </w:r>
          <w:r w:rsidR="00EE7021" w:rsidRPr="00F45D56">
            <w:rPr>
              <w:noProof/>
            </w:rPr>
            <w:instrText>2</w:instrText>
          </w:r>
          <w:r w:rsidR="00EE7021">
            <w:rPr>
              <w:noProof/>
              <w:lang w:val="en-US"/>
            </w:rPr>
            <w:instrText>x</w:instrText>
          </w:r>
          <w:r w:rsidR="00EE7021" w:rsidRPr="00F45D56">
            <w:rPr>
              <w:noProof/>
            </w:rPr>
            <w:instrText>2</w:instrText>
          </w:r>
          <w:r w:rsidR="00EE7021">
            <w:rPr>
              <w:noProof/>
              <w:lang w:val="en-US"/>
            </w:rPr>
            <w:instrText>ZWQiOltdLCJQdWJsaXNoZXJzIjpbXSwiUXVvdGF</w:instrText>
          </w:r>
          <w:r w:rsidR="00EE7021" w:rsidRPr="00F45D56">
            <w:rPr>
              <w:noProof/>
            </w:rPr>
            <w:instrText>0</w:instrText>
          </w:r>
          <w:r w:rsidR="00EE7021">
            <w:rPr>
              <w:noProof/>
              <w:lang w:val="en-US"/>
            </w:rPr>
            <w:instrText>aW</w:instrText>
          </w:r>
          <w:r w:rsidR="00EE7021" w:rsidRPr="00F45D56">
            <w:rPr>
              <w:noProof/>
            </w:rPr>
            <w:instrText>9</w:instrText>
          </w:r>
          <w:r w:rsidR="00EE7021">
            <w:rPr>
              <w:noProof/>
              <w:lang w:val="en-US"/>
            </w:rPr>
            <w:instrText>ucyI</w:instrText>
          </w:r>
          <w:r w:rsidR="00EE7021" w:rsidRPr="00F45D56">
            <w:rPr>
              <w:noProof/>
            </w:rPr>
            <w:instrText>6</w:instrText>
          </w:r>
          <w:r w:rsidR="00EE7021">
            <w:rPr>
              <w:noProof/>
              <w:lang w:val="en-US"/>
            </w:rPr>
            <w:instrText>W</w:instrText>
          </w:r>
          <w:r w:rsidR="00EE7021" w:rsidRPr="00F45D56">
            <w:rPr>
              <w:noProof/>
            </w:rPr>
            <w:instrText>10</w:instrText>
          </w:r>
          <w:r w:rsidR="00EE7021">
            <w:rPr>
              <w:noProof/>
              <w:lang w:val="en-US"/>
            </w:rPr>
            <w:instrText>sIlJlZmVyZW</w:instrText>
          </w:r>
          <w:r w:rsidR="00EE7021" w:rsidRPr="00F45D56">
            <w:rPr>
              <w:noProof/>
            </w:rPr>
            <w:instrText>5</w:instrText>
          </w:r>
          <w:r w:rsidR="00EE7021">
            <w:rPr>
              <w:noProof/>
              <w:lang w:val="en-US"/>
            </w:rPr>
            <w:instrText>jZVR</w:instrText>
          </w:r>
          <w:r w:rsidR="00EE7021" w:rsidRPr="00F45D56">
            <w:rPr>
              <w:noProof/>
            </w:rPr>
            <w:instrText>5</w:instrText>
          </w:r>
          <w:r w:rsidR="00EE7021">
            <w:rPr>
              <w:noProof/>
              <w:lang w:val="en-US"/>
            </w:rPr>
            <w:instrText>cGUiOiJJbnRlcm</w:instrText>
          </w:r>
          <w:r w:rsidR="00EE7021" w:rsidRPr="00F45D56">
            <w:rPr>
              <w:noProof/>
            </w:rPr>
            <w:instrText>5</w:instrText>
          </w:r>
          <w:r w:rsidR="00EE7021">
            <w:rPr>
              <w:noProof/>
              <w:lang w:val="en-US"/>
            </w:rPr>
            <w:instrText>ldERvY</w:instrText>
          </w:r>
          <w:r w:rsidR="00EE7021" w:rsidRPr="00F45D56">
            <w:rPr>
              <w:noProof/>
            </w:rPr>
            <w:instrText>3</w:instrText>
          </w:r>
          <w:r w:rsidR="00EE7021">
            <w:rPr>
              <w:noProof/>
              <w:lang w:val="en-US"/>
            </w:rPr>
            <w:instrText>VtZW</w:instrText>
          </w:r>
          <w:r w:rsidR="00EE7021" w:rsidRPr="00F45D56">
            <w:rPr>
              <w:noProof/>
            </w:rPr>
            <w:instrText>50</w:instrText>
          </w:r>
          <w:r w:rsidR="00EE7021">
            <w:rPr>
              <w:noProof/>
              <w:lang w:val="en-US"/>
            </w:rPr>
            <w:instrText>IiwiU</w:instrText>
          </w:r>
          <w:r w:rsidR="00EE7021" w:rsidRPr="00F45D56">
            <w:rPr>
              <w:noProof/>
            </w:rPr>
            <w:instrText>2</w:instrText>
          </w:r>
          <w:r w:rsidR="00EE7021">
            <w:rPr>
              <w:noProof/>
              <w:lang w:val="en-US"/>
            </w:rPr>
            <w:instrText>hvcnRUaXRsZSI</w:instrText>
          </w:r>
          <w:r w:rsidR="00EE7021" w:rsidRPr="00F45D56">
            <w:rPr>
              <w:noProof/>
            </w:rPr>
            <w:instrText>6</w:instrText>
          </w:r>
          <w:r w:rsidR="00EE7021">
            <w:rPr>
              <w:noProof/>
              <w:lang w:val="en-US"/>
            </w:rPr>
            <w:instrText>IlNESyDRgNCw</w:instrText>
          </w:r>
          <w:r w:rsidR="00EE7021" w:rsidRPr="00F45D56">
            <w:rPr>
              <w:noProof/>
            </w:rPr>
            <w:instrText>0</w:instrText>
          </w:r>
          <w:r w:rsidR="00EE7021">
            <w:rPr>
              <w:noProof/>
              <w:lang w:val="en-US"/>
            </w:rPr>
            <w:instrText>YHQv</w:instrText>
          </w:r>
          <w:r w:rsidR="00EE7021" w:rsidRPr="00F45D56">
            <w:rPr>
              <w:noProof/>
            </w:rPr>
            <w:instrText>9</w:instrText>
          </w:r>
          <w:r w:rsidR="00EE7021">
            <w:rPr>
              <w:noProof/>
              <w:lang w:val="en-US"/>
            </w:rPr>
            <w:instrText>C</w:instrText>
          </w:r>
          <w:r w:rsidR="00EE7021" w:rsidRPr="00F45D56">
            <w:rPr>
              <w:noProof/>
            </w:rPr>
            <w:instrText>+0</w:instrText>
          </w:r>
          <w:r w:rsidR="00EE7021">
            <w:rPr>
              <w:noProof/>
              <w:lang w:val="en-US"/>
            </w:rPr>
            <w:instrText>LfQvdC</w:instrText>
          </w:r>
          <w:r w:rsidR="00EE7021" w:rsidRPr="00F45D56">
            <w:rPr>
              <w:noProof/>
            </w:rPr>
            <w:instrText>+0</w:instrText>
          </w:r>
          <w:r w:rsidR="00EE7021">
            <w:rPr>
              <w:noProof/>
              <w:lang w:val="en-US"/>
            </w:rPr>
            <w:instrText>LLQsNC</w:instrText>
          </w:r>
          <w:r w:rsidR="00EE7021" w:rsidRPr="00F45D56">
            <w:rPr>
              <w:noProof/>
            </w:rPr>
            <w:instrText>90</w:instrText>
          </w:r>
          <w:r w:rsidR="00EE7021">
            <w:rPr>
              <w:noProof/>
              <w:lang w:val="en-US"/>
            </w:rPr>
            <w:instrText>LjRjyDQvdC</w:instrText>
          </w:r>
          <w:r w:rsidR="00EE7021" w:rsidRPr="00F45D56">
            <w:rPr>
              <w:noProof/>
            </w:rPr>
            <w:instrText>+0</w:instrText>
          </w:r>
          <w:r w:rsidR="00EE7021">
            <w:rPr>
              <w:noProof/>
              <w:lang w:val="en-US"/>
            </w:rPr>
            <w:instrText>LzQtdGA</w:instrText>
          </w:r>
          <w:r w:rsidR="00EE7021" w:rsidRPr="00F45D56">
            <w:rPr>
              <w:noProof/>
            </w:rPr>
            <w:instrText>0</w:instrText>
          </w:r>
          <w:r w:rsidR="00EE7021">
            <w:rPr>
              <w:noProof/>
              <w:lang w:val="en-US"/>
            </w:rPr>
            <w:instrText>L</w:instrText>
          </w:r>
          <w:r w:rsidR="00EE7021" w:rsidRPr="00F45D56">
            <w:rPr>
              <w:noProof/>
            </w:rPr>
            <w:instrText>7</w:instrText>
          </w:r>
          <w:r w:rsidR="00EE7021">
            <w:rPr>
              <w:noProof/>
              <w:lang w:val="en-US"/>
            </w:rPr>
            <w:instrText>QsiDQstCw</w:instrText>
          </w:r>
          <w:r w:rsidR="00EE7021" w:rsidRPr="00F45D56">
            <w:rPr>
              <w:noProof/>
            </w:rPr>
            <w:instrText>0</w:instrText>
          </w:r>
          <w:r w:rsidR="00EE7021">
            <w:rPr>
              <w:noProof/>
              <w:lang w:val="en-US"/>
            </w:rPr>
            <w:instrText>LPQvtC</w:instrText>
          </w:r>
          <w:r w:rsidR="00EE7021" w:rsidRPr="00F45D56">
            <w:rPr>
              <w:noProof/>
            </w:rPr>
            <w:instrText>90</w:instrText>
          </w:r>
          <w:r w:rsidR="00EE7021">
            <w:rPr>
              <w:noProof/>
              <w:lang w:val="en-US"/>
            </w:rPr>
            <w:instrText>L</w:instrText>
          </w:r>
          <w:r w:rsidR="00EE7021" w:rsidRPr="00F45D56">
            <w:rPr>
              <w:noProof/>
            </w:rPr>
            <w:instrText>7</w:instrText>
          </w:r>
          <w:r w:rsidR="00EE7021">
            <w:rPr>
              <w:noProof/>
              <w:lang w:val="en-US"/>
            </w:rPr>
            <w:instrText>QsiIsIlNob</w:instrText>
          </w:r>
          <w:r w:rsidR="00EE7021" w:rsidRPr="00F45D56">
            <w:rPr>
              <w:noProof/>
            </w:rPr>
            <w:instrText>3</w:instrText>
          </w:r>
          <w:r w:rsidR="00EE7021">
            <w:rPr>
              <w:noProof/>
              <w:lang w:val="en-US"/>
            </w:rPr>
            <w:instrText>J</w:instrText>
          </w:r>
          <w:r w:rsidR="00EE7021" w:rsidRPr="00F45D56">
            <w:rPr>
              <w:noProof/>
            </w:rPr>
            <w:instrText>0</w:instrText>
          </w:r>
          <w:r w:rsidR="00EE7021">
            <w:rPr>
              <w:noProof/>
              <w:lang w:val="en-US"/>
            </w:rPr>
            <w:instrText>VGl</w:instrText>
          </w:r>
          <w:r w:rsidR="00EE7021" w:rsidRPr="00F45D56">
            <w:rPr>
              <w:noProof/>
            </w:rPr>
            <w:instrText>0</w:instrText>
          </w:r>
          <w:r w:rsidR="00EE7021">
            <w:rPr>
              <w:noProof/>
              <w:lang w:val="en-US"/>
            </w:rPr>
            <w:instrText>bGVVcGRhdGVUeXBlIjowLCJTdGF</w:instrText>
          </w:r>
          <w:r w:rsidR="00EE7021" w:rsidRPr="00F45D56">
            <w:rPr>
              <w:noProof/>
            </w:rPr>
            <w:instrText>0</w:instrText>
          </w:r>
          <w:r w:rsidR="00EE7021">
            <w:rPr>
              <w:noProof/>
              <w:lang w:val="en-US"/>
            </w:rPr>
            <w:instrText>aWNJZHMiOlsiMjA</w:instrText>
          </w:r>
          <w:r w:rsidR="00EE7021" w:rsidRPr="00F45D56">
            <w:rPr>
              <w:noProof/>
            </w:rPr>
            <w:instrText>5</w:instrText>
          </w:r>
          <w:r w:rsidR="00EE7021">
            <w:rPr>
              <w:noProof/>
              <w:lang w:val="en-US"/>
            </w:rPr>
            <w:instrText>N</w:instrText>
          </w:r>
          <w:r w:rsidR="00EE7021" w:rsidRPr="00F45D56">
            <w:rPr>
              <w:noProof/>
            </w:rPr>
            <w:instrText>2</w:instrText>
          </w:r>
          <w:r w:rsidR="00EE7021">
            <w:rPr>
              <w:noProof/>
              <w:lang w:val="en-US"/>
            </w:rPr>
            <w:instrText>MzZTEtZjYzZC</w:instrText>
          </w:r>
          <w:r w:rsidR="00EE7021" w:rsidRPr="00F45D56">
            <w:rPr>
              <w:noProof/>
            </w:rPr>
            <w:instrText>00</w:instrText>
          </w:r>
          <w:r w:rsidR="00EE7021">
            <w:rPr>
              <w:noProof/>
              <w:lang w:val="en-US"/>
            </w:rPr>
            <w:instrText>YWMzLWE</w:instrText>
          </w:r>
          <w:r w:rsidR="00EE7021" w:rsidRPr="00F45D56">
            <w:rPr>
              <w:noProof/>
            </w:rPr>
            <w:instrText>4</w:instrText>
          </w:r>
          <w:r w:rsidR="00EE7021">
            <w:rPr>
              <w:noProof/>
              <w:lang w:val="en-US"/>
            </w:rPr>
            <w:instrText>Y</w:instrText>
          </w:r>
          <w:r w:rsidR="00EE7021" w:rsidRPr="00F45D56">
            <w:rPr>
              <w:noProof/>
            </w:rPr>
            <w:instrText>2</w:instrText>
          </w:r>
          <w:r w:rsidR="00EE7021">
            <w:rPr>
              <w:noProof/>
              <w:lang w:val="en-US"/>
            </w:rPr>
            <w:instrText>YtYjE</w:instrText>
          </w:r>
          <w:r w:rsidR="00EE7021" w:rsidRPr="00F45D56">
            <w:rPr>
              <w:noProof/>
            </w:rPr>
            <w:instrText>2</w:instrText>
          </w:r>
          <w:r w:rsidR="00EE7021">
            <w:rPr>
              <w:noProof/>
              <w:lang w:val="en-US"/>
            </w:rPr>
            <w:instrText>ODU</w:instrText>
          </w:r>
          <w:r w:rsidR="00EE7021" w:rsidRPr="00F45D56">
            <w:rPr>
              <w:noProof/>
            </w:rPr>
            <w:instrText>0</w:instrText>
          </w:r>
          <w:r w:rsidR="00EE7021">
            <w:rPr>
              <w:noProof/>
              <w:lang w:val="en-US"/>
            </w:rPr>
            <w:instrText>ZWYzZTYwIl</w:instrText>
          </w:r>
          <w:r w:rsidR="00EE7021" w:rsidRPr="00F45D56">
            <w:rPr>
              <w:noProof/>
            </w:rPr>
            <w:instrText>0</w:instrText>
          </w:r>
          <w:r w:rsidR="00EE7021">
            <w:rPr>
              <w:noProof/>
              <w:lang w:val="en-US"/>
            </w:rPr>
            <w:instrText>sIlRhYmxlT</w:instrText>
          </w:r>
          <w:r w:rsidR="00EE7021" w:rsidRPr="00F45D56">
            <w:rPr>
              <w:noProof/>
            </w:rPr>
            <w:instrText>2</w:instrText>
          </w:r>
          <w:r w:rsidR="00EE7021">
            <w:rPr>
              <w:noProof/>
              <w:lang w:val="en-US"/>
            </w:rPr>
            <w:instrText>ZDb</w:instrText>
          </w:r>
          <w:r w:rsidR="00EE7021" w:rsidRPr="00F45D56">
            <w:rPr>
              <w:noProof/>
            </w:rPr>
            <w:instrText>250</w:instrText>
          </w:r>
          <w:r w:rsidR="00EE7021">
            <w:rPr>
              <w:noProof/>
              <w:lang w:val="en-US"/>
            </w:rPr>
            <w:instrText>ZW</w:instrText>
          </w:r>
          <w:r w:rsidR="00EE7021" w:rsidRPr="00F45D56">
            <w:rPr>
              <w:noProof/>
            </w:rPr>
            <w:instrText>50</w:instrText>
          </w:r>
          <w:r w:rsidR="00EE7021">
            <w:rPr>
              <w:noProof/>
              <w:lang w:val="en-US"/>
            </w:rPr>
            <w:instrText>c</w:instrText>
          </w:r>
          <w:r w:rsidR="00EE7021" w:rsidRPr="00F45D56">
            <w:rPr>
              <w:noProof/>
            </w:rPr>
            <w:instrText>0</w:instrText>
          </w:r>
          <w:r w:rsidR="00EE7021">
            <w:rPr>
              <w:noProof/>
              <w:lang w:val="en-US"/>
            </w:rPr>
            <w:instrText>NvbXBsZXhpdHkiOjAsIlRhYmxlT</w:instrText>
          </w:r>
          <w:r w:rsidR="00EE7021" w:rsidRPr="00F45D56">
            <w:rPr>
              <w:noProof/>
            </w:rPr>
            <w:instrText>2</w:instrText>
          </w:r>
          <w:r w:rsidR="00EE7021">
            <w:rPr>
              <w:noProof/>
              <w:lang w:val="en-US"/>
            </w:rPr>
            <w:instrText>ZDb</w:instrText>
          </w:r>
          <w:r w:rsidR="00EE7021" w:rsidRPr="00F45D56">
            <w:rPr>
              <w:noProof/>
            </w:rPr>
            <w:instrText>250</w:instrText>
          </w:r>
          <w:r w:rsidR="00EE7021">
            <w:rPr>
              <w:noProof/>
              <w:lang w:val="en-US"/>
            </w:rPr>
            <w:instrText>ZW</w:instrText>
          </w:r>
          <w:r w:rsidR="00EE7021" w:rsidRPr="00F45D56">
            <w:rPr>
              <w:noProof/>
            </w:rPr>
            <w:instrText>50</w:instrText>
          </w:r>
          <w:r w:rsidR="00EE7021">
            <w:rPr>
              <w:noProof/>
              <w:lang w:val="en-US"/>
            </w:rPr>
            <w:instrText>c</w:instrText>
          </w:r>
          <w:r w:rsidR="00EE7021" w:rsidRPr="00F45D56">
            <w:rPr>
              <w:noProof/>
            </w:rPr>
            <w:instrText>1</w:instrText>
          </w:r>
          <w:r w:rsidR="00EE7021">
            <w:rPr>
              <w:noProof/>
              <w:lang w:val="en-US"/>
            </w:rPr>
            <w:instrText>NvdXJjZVRleHRGb</w:instrText>
          </w:r>
          <w:r w:rsidR="00EE7021" w:rsidRPr="00F45D56">
            <w:rPr>
              <w:noProof/>
            </w:rPr>
            <w:instrText>3</w:instrText>
          </w:r>
          <w:r w:rsidR="00EE7021">
            <w:rPr>
              <w:noProof/>
              <w:lang w:val="en-US"/>
            </w:rPr>
            <w:instrText>JtYXQiOjAsIlRhc</w:instrText>
          </w:r>
          <w:r w:rsidR="00EE7021" w:rsidRPr="00F45D56">
            <w:rPr>
              <w:noProof/>
            </w:rPr>
            <w:instrText>2</w:instrText>
          </w:r>
          <w:r w:rsidR="00EE7021">
            <w:rPr>
              <w:noProof/>
              <w:lang w:val="en-US"/>
            </w:rPr>
            <w:instrText>tzIjpbXSwiVGl</w:instrText>
          </w:r>
          <w:r w:rsidR="00EE7021" w:rsidRPr="00F45D56">
            <w:rPr>
              <w:noProof/>
            </w:rPr>
            <w:instrText>0</w:instrText>
          </w:r>
          <w:r w:rsidR="00EE7021">
            <w:rPr>
              <w:noProof/>
              <w:lang w:val="en-US"/>
            </w:rPr>
            <w:instrText>bGUiOiJTREsg</w:instrText>
          </w:r>
          <w:r w:rsidR="00EE7021" w:rsidRPr="00F45D56">
            <w:rPr>
              <w:noProof/>
            </w:rPr>
            <w:instrText>0</w:instrText>
          </w:r>
          <w:r w:rsidR="00EE7021">
            <w:rPr>
              <w:noProof/>
              <w:lang w:val="en-US"/>
            </w:rPr>
            <w:instrText>YDQsNGB</w:instrText>
          </w:r>
          <w:r w:rsidR="00EE7021" w:rsidRPr="00F45D56">
            <w:rPr>
              <w:noProof/>
            </w:rPr>
            <w:instrText>0</w:instrText>
          </w:r>
          <w:r w:rsidR="00EE7021">
            <w:rPr>
              <w:noProof/>
              <w:lang w:val="en-US"/>
            </w:rPr>
            <w:instrText>L</w:instrText>
          </w:r>
          <w:r w:rsidR="00EE7021" w:rsidRPr="00F45D56">
            <w:rPr>
              <w:noProof/>
            </w:rPr>
            <w:instrText>/</w:instrText>
          </w:r>
          <w:r w:rsidR="00EE7021">
            <w:rPr>
              <w:noProof/>
              <w:lang w:val="en-US"/>
            </w:rPr>
            <w:instrText>QvtC</w:instrText>
          </w:r>
          <w:r w:rsidR="00EE7021" w:rsidRPr="00F45D56">
            <w:rPr>
              <w:noProof/>
            </w:rPr>
            <w:instrText>30</w:instrText>
          </w:r>
          <w:r w:rsidR="00EE7021">
            <w:rPr>
              <w:noProof/>
              <w:lang w:val="en-US"/>
            </w:rPr>
            <w:instrText>L</w:instrText>
          </w:r>
          <w:r w:rsidR="00EE7021" w:rsidRPr="00F45D56">
            <w:rPr>
              <w:noProof/>
            </w:rPr>
            <w:instrText>3</w:instrText>
          </w:r>
          <w:r w:rsidR="00EE7021">
            <w:rPr>
              <w:noProof/>
              <w:lang w:val="en-US"/>
            </w:rPr>
            <w:instrText>QvtCy</w:instrText>
          </w:r>
          <w:r w:rsidR="00EE7021" w:rsidRPr="00F45D56">
            <w:rPr>
              <w:noProof/>
            </w:rPr>
            <w:instrText>0</w:instrText>
          </w:r>
          <w:r w:rsidR="00EE7021">
            <w:rPr>
              <w:noProof/>
              <w:lang w:val="en-US"/>
            </w:rPr>
            <w:instrText>LDQvdC</w:instrText>
          </w:r>
          <w:r w:rsidR="00EE7021" w:rsidRPr="00F45D56">
            <w:rPr>
              <w:noProof/>
            </w:rPr>
            <w:instrText>40</w:instrText>
          </w:r>
          <w:r w:rsidR="00EE7021">
            <w:rPr>
              <w:noProof/>
              <w:lang w:val="en-US"/>
            </w:rPr>
            <w:instrText>Y</w:instrText>
          </w:r>
          <w:r w:rsidR="00EE7021" w:rsidRPr="00F45D56">
            <w:rPr>
              <w:noProof/>
            </w:rPr>
            <w:instrText>8</w:instrText>
          </w:r>
          <w:r w:rsidR="00EE7021">
            <w:rPr>
              <w:noProof/>
              <w:lang w:val="en-US"/>
            </w:rPr>
            <w:instrText>g</w:instrText>
          </w:r>
          <w:r w:rsidR="00EE7021" w:rsidRPr="00F45D56">
            <w:rPr>
              <w:noProof/>
            </w:rPr>
            <w:instrText>0</w:instrText>
          </w:r>
          <w:r w:rsidR="00EE7021">
            <w:rPr>
              <w:noProof/>
              <w:lang w:val="en-US"/>
            </w:rPr>
            <w:instrText>L</w:instrText>
          </w:r>
          <w:r w:rsidR="00EE7021" w:rsidRPr="00F45D56">
            <w:rPr>
              <w:noProof/>
            </w:rPr>
            <w:instrText>3</w:instrText>
          </w:r>
          <w:r w:rsidR="00EE7021">
            <w:rPr>
              <w:noProof/>
              <w:lang w:val="en-US"/>
            </w:rPr>
            <w:instrText>QvtC</w:instrText>
          </w:r>
          <w:r w:rsidR="00EE7021" w:rsidRPr="00F45D56">
            <w:rPr>
              <w:noProof/>
            </w:rPr>
            <w:instrText>80</w:instrText>
          </w:r>
          <w:r w:rsidR="00EE7021">
            <w:rPr>
              <w:noProof/>
              <w:lang w:val="en-US"/>
            </w:rPr>
            <w:instrText>LXRgNC</w:instrText>
          </w:r>
          <w:r w:rsidR="00EE7021" w:rsidRPr="00F45D56">
            <w:rPr>
              <w:noProof/>
            </w:rPr>
            <w:instrText>+0</w:instrText>
          </w:r>
          <w:r w:rsidR="00EE7021">
            <w:rPr>
              <w:noProof/>
              <w:lang w:val="en-US"/>
            </w:rPr>
            <w:instrText>LIg</w:instrText>
          </w:r>
          <w:r w:rsidR="00EE7021" w:rsidRPr="00F45D56">
            <w:rPr>
              <w:noProof/>
            </w:rPr>
            <w:instrText>0</w:instrText>
          </w:r>
          <w:r w:rsidR="00EE7021">
            <w:rPr>
              <w:noProof/>
              <w:lang w:val="en-US"/>
            </w:rPr>
            <w:instrText>LLQsNCz</w:instrText>
          </w:r>
          <w:r w:rsidR="00EE7021" w:rsidRPr="00F45D56">
            <w:rPr>
              <w:noProof/>
            </w:rPr>
            <w:instrText>0</w:instrText>
          </w:r>
          <w:r w:rsidR="00EE7021">
            <w:rPr>
              <w:noProof/>
              <w:lang w:val="en-US"/>
            </w:rPr>
            <w:instrText>L</w:instrText>
          </w:r>
          <w:r w:rsidR="00EE7021" w:rsidRPr="00F45D56">
            <w:rPr>
              <w:noProof/>
            </w:rPr>
            <w:instrText>7</w:instrText>
          </w:r>
          <w:r w:rsidR="00EE7021">
            <w:rPr>
              <w:noProof/>
              <w:lang w:val="en-US"/>
            </w:rPr>
            <w:instrText>QvdC</w:instrText>
          </w:r>
          <w:r w:rsidR="00EE7021" w:rsidRPr="00F45D56">
            <w:rPr>
              <w:noProof/>
            </w:rPr>
            <w:instrText>+0</w:instrText>
          </w:r>
          <w:r w:rsidR="00EE7021">
            <w:rPr>
              <w:noProof/>
              <w:lang w:val="en-US"/>
            </w:rPr>
            <w:instrText>LIgLSBJbnRsYWIgV</w:instrText>
          </w:r>
          <w:r w:rsidR="00EE7021" w:rsidRPr="00F45D56">
            <w:rPr>
              <w:noProof/>
            </w:rPr>
            <w:instrText>2</w:instrText>
          </w:r>
          <w:r w:rsidR="00EE7021">
            <w:rPr>
              <w:noProof/>
              <w:lang w:val="en-US"/>
            </w:rPr>
            <w:instrText>Fnb</w:instrText>
          </w:r>
          <w:r w:rsidR="00EE7021" w:rsidRPr="00F45D56">
            <w:rPr>
              <w:noProof/>
            </w:rPr>
            <w:instrText>24</w:instrText>
          </w:r>
          <w:r w:rsidR="00EE7021">
            <w:rPr>
              <w:noProof/>
              <w:lang w:val="en-US"/>
            </w:rPr>
            <w:instrText>iLCJUcmFuc</w:instrText>
          </w:r>
          <w:r w:rsidR="00EE7021" w:rsidRPr="00F45D56">
            <w:rPr>
              <w:noProof/>
            </w:rPr>
            <w:instrText>2</w:instrText>
          </w:r>
          <w:r w:rsidR="00EE7021">
            <w:rPr>
              <w:noProof/>
              <w:lang w:val="en-US"/>
            </w:rPr>
            <w:instrText>xhdG</w:instrText>
          </w:r>
          <w:r w:rsidR="00EE7021" w:rsidRPr="00F45D56">
            <w:rPr>
              <w:noProof/>
            </w:rPr>
            <w:instrText>9</w:instrText>
          </w:r>
          <w:r w:rsidR="00EE7021">
            <w:rPr>
              <w:noProof/>
              <w:lang w:val="en-US"/>
            </w:rPr>
            <w:instrText>ycyI</w:instrText>
          </w:r>
          <w:r w:rsidR="00EE7021" w:rsidRPr="00F45D56">
            <w:rPr>
              <w:noProof/>
            </w:rPr>
            <w:instrText>6</w:instrText>
          </w:r>
          <w:r w:rsidR="00EE7021">
            <w:rPr>
              <w:noProof/>
              <w:lang w:val="en-US"/>
            </w:rPr>
            <w:instrText>W</w:instrText>
          </w:r>
          <w:r w:rsidR="00EE7021" w:rsidRPr="00F45D56">
            <w:rPr>
              <w:noProof/>
            </w:rPr>
            <w:instrText>10</w:instrText>
          </w:r>
          <w:r w:rsidR="00EE7021">
            <w:rPr>
              <w:noProof/>
              <w:lang w:val="en-US"/>
            </w:rPr>
            <w:instrText>sIkNyZWF</w:instrText>
          </w:r>
          <w:r w:rsidR="00EE7021" w:rsidRPr="00F45D56">
            <w:rPr>
              <w:noProof/>
            </w:rPr>
            <w:instrText>0</w:instrText>
          </w:r>
          <w:r w:rsidR="00EE7021">
            <w:rPr>
              <w:noProof/>
              <w:lang w:val="en-US"/>
            </w:rPr>
            <w:instrText>ZWRCeSI</w:instrText>
          </w:r>
          <w:r w:rsidR="00EE7021" w:rsidRPr="00F45D56">
            <w:rPr>
              <w:noProof/>
            </w:rPr>
            <w:instrText>6</w:instrText>
          </w:r>
          <w:r w:rsidR="00EE7021">
            <w:rPr>
              <w:noProof/>
              <w:lang w:val="en-US"/>
            </w:rPr>
            <w:instrText>Il</w:instrText>
          </w:r>
          <w:r w:rsidR="00EE7021" w:rsidRPr="00F45D56">
            <w:rPr>
              <w:noProof/>
            </w:rPr>
            <w:instrText>9</w:instrText>
          </w:r>
          <w:r w:rsidR="00EE7021">
            <w:rPr>
              <w:noProof/>
              <w:lang w:val="en-US"/>
            </w:rPr>
            <w:instrText>EYW</w:instrText>
          </w:r>
          <w:r w:rsidR="00EE7021" w:rsidRPr="00F45D56">
            <w:rPr>
              <w:noProof/>
            </w:rPr>
            <w:instrText>5</w:instrText>
          </w:r>
          <w:r w:rsidR="00EE7021">
            <w:rPr>
              <w:noProof/>
              <w:lang w:val="en-US"/>
            </w:rPr>
            <w:instrText>paWxTb</w:instrText>
          </w:r>
          <w:r w:rsidR="00EE7021" w:rsidRPr="00F45D56">
            <w:rPr>
              <w:noProof/>
            </w:rPr>
            <w:instrText>2</w:instrText>
          </w:r>
          <w:r w:rsidR="00EE7021">
            <w:rPr>
              <w:noProof/>
              <w:lang w:val="en-US"/>
            </w:rPr>
            <w:instrText>xvcG</w:instrText>
          </w:r>
          <w:r w:rsidR="00EE7021" w:rsidRPr="00F45D56">
            <w:rPr>
              <w:noProof/>
            </w:rPr>
            <w:instrText>92</w:instrText>
          </w:r>
          <w:r w:rsidR="00EE7021">
            <w:rPr>
              <w:noProof/>
              <w:lang w:val="en-US"/>
            </w:rPr>
            <w:instrText>IiwiQ</w:instrText>
          </w:r>
          <w:r w:rsidR="00EE7021" w:rsidRPr="00F45D56">
            <w:rPr>
              <w:noProof/>
            </w:rPr>
            <w:instrText>3</w:instrText>
          </w:r>
          <w:r w:rsidR="00EE7021">
            <w:rPr>
              <w:noProof/>
              <w:lang w:val="en-US"/>
            </w:rPr>
            <w:instrText>JlYXRlZE</w:instrText>
          </w:r>
          <w:r w:rsidR="00EE7021" w:rsidRPr="00F45D56">
            <w:rPr>
              <w:noProof/>
            </w:rPr>
            <w:instrText>9</w:instrText>
          </w:r>
          <w:r w:rsidR="00EE7021">
            <w:rPr>
              <w:noProof/>
              <w:lang w:val="en-US"/>
            </w:rPr>
            <w:instrText>uIjoiMjAyMS</w:instrText>
          </w:r>
          <w:r w:rsidR="00EE7021" w:rsidRPr="00F45D56">
            <w:rPr>
              <w:noProof/>
            </w:rPr>
            <w:instrText>0</w:instrText>
          </w:r>
          <w:r w:rsidR="00EE7021">
            <w:rPr>
              <w:noProof/>
              <w:lang w:val="en-US"/>
            </w:rPr>
            <w:instrText>wMy</w:instrText>
          </w:r>
          <w:r w:rsidR="00EE7021" w:rsidRPr="00F45D56">
            <w:rPr>
              <w:noProof/>
            </w:rPr>
            <w:instrText>0</w:instrText>
          </w:r>
          <w:r w:rsidR="00EE7021">
            <w:rPr>
              <w:noProof/>
              <w:lang w:val="en-US"/>
            </w:rPr>
            <w:instrText>xN</w:instrText>
          </w:r>
          <w:r w:rsidR="00EE7021" w:rsidRPr="00F45D56">
            <w:rPr>
              <w:noProof/>
            </w:rPr>
            <w:instrText>1</w:instrText>
          </w:r>
          <w:r w:rsidR="00EE7021">
            <w:rPr>
              <w:noProof/>
              <w:lang w:val="en-US"/>
            </w:rPr>
            <w:instrText>QxNToxNDo</w:instrText>
          </w:r>
          <w:r w:rsidR="00EE7021" w:rsidRPr="00F45D56">
            <w:rPr>
              <w:noProof/>
            </w:rPr>
            <w:instrText>0</w:instrText>
          </w:r>
          <w:r w:rsidR="00EE7021">
            <w:rPr>
              <w:noProof/>
              <w:lang w:val="en-US"/>
            </w:rPr>
            <w:instrText>MiIsIk</w:instrText>
          </w:r>
          <w:r w:rsidR="00EE7021" w:rsidRPr="00F45D56">
            <w:rPr>
              <w:noProof/>
            </w:rPr>
            <w:instrText>1</w:instrText>
          </w:r>
          <w:r w:rsidR="00EE7021">
            <w:rPr>
              <w:noProof/>
              <w:lang w:val="en-US"/>
            </w:rPr>
            <w:instrText>vZGlmaWVkQnkiOiJfRGFuaWlsU</w:instrText>
          </w:r>
          <w:r w:rsidR="00EE7021" w:rsidRPr="00F45D56">
            <w:rPr>
              <w:noProof/>
            </w:rPr>
            <w:instrText>29</w:instrText>
          </w:r>
          <w:r w:rsidR="00EE7021">
            <w:rPr>
              <w:noProof/>
              <w:lang w:val="en-US"/>
            </w:rPr>
            <w:instrText>sb</w:instrText>
          </w:r>
          <w:r w:rsidR="00EE7021" w:rsidRPr="00F45D56">
            <w:rPr>
              <w:noProof/>
            </w:rPr>
            <w:instrText>3</w:instrText>
          </w:r>
          <w:r w:rsidR="00EE7021">
            <w:rPr>
              <w:noProof/>
              <w:lang w:val="en-US"/>
            </w:rPr>
            <w:instrText>BvdiIsIklkIjoiZTBhZTMwYmYtNTY</w:instrText>
          </w:r>
          <w:r w:rsidR="00EE7021" w:rsidRPr="00F45D56">
            <w:rPr>
              <w:noProof/>
            </w:rPr>
            <w:instrText>4</w:instrText>
          </w:r>
          <w:r w:rsidR="00EE7021">
            <w:rPr>
              <w:noProof/>
              <w:lang w:val="en-US"/>
            </w:rPr>
            <w:instrText>Mi</w:instrText>
          </w:r>
          <w:r w:rsidR="00EE7021" w:rsidRPr="00F45D56">
            <w:rPr>
              <w:noProof/>
            </w:rPr>
            <w:instrText>00</w:instrText>
          </w:r>
          <w:r w:rsidR="00EE7021">
            <w:rPr>
              <w:noProof/>
              <w:lang w:val="en-US"/>
            </w:rPr>
            <w:instrText>MmExLTkxMWMtNjQ</w:instrText>
          </w:r>
          <w:r w:rsidR="00EE7021" w:rsidRPr="00F45D56">
            <w:rPr>
              <w:noProof/>
            </w:rPr>
            <w:instrText>5</w:instrText>
          </w:r>
          <w:r w:rsidR="00EE7021">
            <w:rPr>
              <w:noProof/>
              <w:lang w:val="en-US"/>
            </w:rPr>
            <w:instrText>NGY</w:instrText>
          </w:r>
          <w:r w:rsidR="00EE7021" w:rsidRPr="00F45D56">
            <w:rPr>
              <w:noProof/>
            </w:rPr>
            <w:instrText>1</w:instrText>
          </w:r>
          <w:r w:rsidR="00EE7021">
            <w:rPr>
              <w:noProof/>
              <w:lang w:val="en-US"/>
            </w:rPr>
            <w:instrText>YmY</w:instrText>
          </w:r>
          <w:r w:rsidR="00EE7021" w:rsidRPr="00F45D56">
            <w:rPr>
              <w:noProof/>
            </w:rPr>
            <w:instrText>5</w:instrText>
          </w:r>
          <w:r w:rsidR="00EE7021">
            <w:rPr>
              <w:noProof/>
              <w:lang w:val="en-US"/>
            </w:rPr>
            <w:instrText>NTFlIiwiTW</w:instrText>
          </w:r>
          <w:r w:rsidR="00EE7021" w:rsidRPr="00F45D56">
            <w:rPr>
              <w:noProof/>
            </w:rPr>
            <w:instrText>9</w:instrText>
          </w:r>
          <w:r w:rsidR="00EE7021">
            <w:rPr>
              <w:noProof/>
              <w:lang w:val="en-US"/>
            </w:rPr>
            <w:instrText>kaWZpZWRPbiI</w:instrText>
          </w:r>
          <w:r w:rsidR="00EE7021" w:rsidRPr="00F45D56">
            <w:rPr>
              <w:noProof/>
            </w:rPr>
            <w:instrText>6</w:instrText>
          </w:r>
          <w:r w:rsidR="00EE7021">
            <w:rPr>
              <w:noProof/>
              <w:lang w:val="en-US"/>
            </w:rPr>
            <w:instrText>IjIwMjEtMDMtMTdUMTU</w:instrText>
          </w:r>
          <w:r w:rsidR="00EE7021" w:rsidRPr="00F45D56">
            <w:rPr>
              <w:noProof/>
            </w:rPr>
            <w:instrText>6</w:instrText>
          </w:r>
          <w:r w:rsidR="00EE7021">
            <w:rPr>
              <w:noProof/>
              <w:lang w:val="en-US"/>
            </w:rPr>
            <w:instrText>MTU</w:instrText>
          </w:r>
          <w:r w:rsidR="00EE7021" w:rsidRPr="00F45D56">
            <w:rPr>
              <w:noProof/>
            </w:rPr>
            <w:instrText>6</w:instrText>
          </w:r>
          <w:r w:rsidR="00EE7021">
            <w:rPr>
              <w:noProof/>
              <w:lang w:val="en-US"/>
            </w:rPr>
            <w:instrText>NDkiLCJQcm</w:instrText>
          </w:r>
          <w:r w:rsidR="00EE7021" w:rsidRPr="00F45D56">
            <w:rPr>
              <w:noProof/>
            </w:rPr>
            <w:instrText>9</w:instrText>
          </w:r>
          <w:r w:rsidR="00EE7021">
            <w:rPr>
              <w:noProof/>
              <w:lang w:val="en-US"/>
            </w:rPr>
            <w:instrText>qZWN</w:instrText>
          </w:r>
          <w:r w:rsidR="00EE7021" w:rsidRPr="00F45D56">
            <w:rPr>
              <w:noProof/>
            </w:rPr>
            <w:instrText>0</w:instrText>
          </w:r>
          <w:r w:rsidR="00EE7021">
            <w:rPr>
              <w:noProof/>
              <w:lang w:val="en-US"/>
            </w:rPr>
            <w:instrText>Ijp</w:instrText>
          </w:r>
          <w:r w:rsidR="00EE7021" w:rsidRPr="00F45D56">
            <w:rPr>
              <w:noProof/>
            </w:rPr>
            <w:instrText>7</w:instrText>
          </w:r>
          <w:r w:rsidR="00EE7021">
            <w:rPr>
              <w:noProof/>
              <w:lang w:val="en-US"/>
            </w:rPr>
            <w:instrText>IiRyZWYiOiI</w:instrText>
          </w:r>
          <w:r w:rsidR="00EE7021" w:rsidRPr="00F45D56">
            <w:rPr>
              <w:noProof/>
            </w:rPr>
            <w:instrText>3</w:instrText>
          </w:r>
          <w:r w:rsidR="00EE7021">
            <w:rPr>
              <w:noProof/>
              <w:lang w:val="en-US"/>
            </w:rPr>
            <w:instrText>In</w:instrText>
          </w:r>
          <w:r w:rsidR="00EE7021" w:rsidRPr="00F45D56">
            <w:rPr>
              <w:noProof/>
            </w:rPr>
            <w:instrText>19</w:instrText>
          </w:r>
          <w:r w:rsidR="00EE7021">
            <w:rPr>
              <w:noProof/>
              <w:lang w:val="en-US"/>
            </w:rPr>
            <w:instrText>LCJVc</w:instrText>
          </w:r>
          <w:r w:rsidR="00EE7021" w:rsidRPr="00F45D56">
            <w:rPr>
              <w:noProof/>
            </w:rPr>
            <w:instrText>2</w:instrText>
          </w:r>
          <w:r w:rsidR="00EE7021">
            <w:rPr>
              <w:noProof/>
              <w:lang w:val="en-US"/>
            </w:rPr>
            <w:instrText>VOdW</w:instrText>
          </w:r>
          <w:r w:rsidR="00EE7021" w:rsidRPr="00F45D56">
            <w:rPr>
              <w:noProof/>
            </w:rPr>
            <w:instrText>1</w:instrText>
          </w:r>
          <w:r w:rsidR="00EE7021">
            <w:rPr>
              <w:noProof/>
              <w:lang w:val="en-US"/>
            </w:rPr>
            <w:instrText>iZXJpbmdUeXBlT</w:instrText>
          </w:r>
          <w:r w:rsidR="00EE7021" w:rsidRPr="00F45D56">
            <w:rPr>
              <w:noProof/>
            </w:rPr>
            <w:instrText>2</w:instrText>
          </w:r>
          <w:r w:rsidR="00EE7021">
            <w:rPr>
              <w:noProof/>
              <w:lang w:val="en-US"/>
            </w:rPr>
            <w:instrText>ZQYXJlbnREb</w:instrText>
          </w:r>
          <w:r w:rsidR="00EE7021" w:rsidRPr="00F45D56">
            <w:rPr>
              <w:noProof/>
            </w:rPr>
            <w:instrText>2</w:instrText>
          </w:r>
          <w:r w:rsidR="00EE7021">
            <w:rPr>
              <w:noProof/>
              <w:lang w:val="en-US"/>
            </w:rPr>
            <w:instrText>N</w:instrText>
          </w:r>
          <w:r w:rsidR="00EE7021" w:rsidRPr="00F45D56">
            <w:rPr>
              <w:noProof/>
            </w:rPr>
            <w:instrText>1</w:instrText>
          </w:r>
          <w:r w:rsidR="00EE7021">
            <w:rPr>
              <w:noProof/>
              <w:lang w:val="en-US"/>
            </w:rPr>
            <w:instrText>bWVudCI</w:instrText>
          </w:r>
          <w:r w:rsidR="00EE7021" w:rsidRPr="00F45D56">
            <w:rPr>
              <w:noProof/>
            </w:rPr>
            <w:instrText>6</w:instrText>
          </w:r>
          <w:r w:rsidR="00EE7021">
            <w:rPr>
              <w:noProof/>
              <w:lang w:val="en-US"/>
            </w:rPr>
            <w:instrText>ZmFsc</w:instrText>
          </w:r>
          <w:r w:rsidR="00EE7021" w:rsidRPr="00F45D56">
            <w:rPr>
              <w:noProof/>
            </w:rPr>
            <w:instrText>2</w:instrText>
          </w:r>
          <w:r w:rsidR="00EE7021">
            <w:rPr>
              <w:noProof/>
              <w:lang w:val="en-US"/>
            </w:rPr>
            <w:instrText>V</w:instrText>
          </w:r>
          <w:r w:rsidR="00EE7021" w:rsidRPr="00F45D56">
            <w:rPr>
              <w:noProof/>
            </w:rPr>
            <w:instrText>9</w:instrText>
          </w:r>
          <w:r w:rsidR="00EE7021">
            <w:rPr>
              <w:noProof/>
              <w:lang w:val="en-US"/>
            </w:rPr>
            <w:instrText>XSwiRm</w:instrText>
          </w:r>
          <w:r w:rsidR="00EE7021" w:rsidRPr="00F45D56">
            <w:rPr>
              <w:noProof/>
            </w:rPr>
            <w:instrText>9</w:instrText>
          </w:r>
          <w:r w:rsidR="00EE7021">
            <w:rPr>
              <w:noProof/>
              <w:lang w:val="en-US"/>
            </w:rPr>
            <w:instrText>ybWF</w:instrText>
          </w:r>
          <w:r w:rsidR="00EE7021" w:rsidRPr="00F45D56">
            <w:rPr>
              <w:noProof/>
            </w:rPr>
            <w:instrText>0</w:instrText>
          </w:r>
          <w:r w:rsidR="00EE7021">
            <w:rPr>
              <w:noProof/>
              <w:lang w:val="en-US"/>
            </w:rPr>
            <w:instrText>dGVkVGV</w:instrText>
          </w:r>
          <w:r w:rsidR="00EE7021" w:rsidRPr="00F45D56">
            <w:rPr>
              <w:noProof/>
            </w:rPr>
            <w:instrText>4</w:instrText>
          </w:r>
          <w:r w:rsidR="00EE7021">
            <w:rPr>
              <w:noProof/>
              <w:lang w:val="en-US"/>
            </w:rPr>
            <w:instrText>dCI</w:instrText>
          </w:r>
          <w:r w:rsidR="00EE7021" w:rsidRPr="00F45D56">
            <w:rPr>
              <w:noProof/>
            </w:rPr>
            <w:instrText>6</w:instrText>
          </w:r>
          <w:r w:rsidR="00EE7021">
            <w:rPr>
              <w:noProof/>
              <w:lang w:val="en-US"/>
            </w:rPr>
            <w:instrText>eyIkaWQiOiI</w:instrText>
          </w:r>
          <w:r w:rsidR="00EE7021" w:rsidRPr="00F45D56">
            <w:rPr>
              <w:noProof/>
            </w:rPr>
            <w:instrText>4</w:instrText>
          </w:r>
          <w:r w:rsidR="00EE7021">
            <w:rPr>
              <w:noProof/>
              <w:lang w:val="en-US"/>
            </w:rPr>
            <w:instrText>IiwiQ</w:instrText>
          </w:r>
          <w:r w:rsidR="00EE7021" w:rsidRPr="00F45D56">
            <w:rPr>
              <w:noProof/>
            </w:rPr>
            <w:instrText>291</w:instrText>
          </w:r>
          <w:r w:rsidR="00EE7021">
            <w:rPr>
              <w:noProof/>
              <w:lang w:val="en-US"/>
            </w:rPr>
            <w:instrText>bnQiOjEsIlRleHRVbml</w:instrText>
          </w:r>
          <w:r w:rsidR="00EE7021" w:rsidRPr="00F45D56">
            <w:rPr>
              <w:noProof/>
            </w:rPr>
            <w:instrText>0</w:instrText>
          </w:r>
          <w:r w:rsidR="00EE7021">
            <w:rPr>
              <w:noProof/>
              <w:lang w:val="en-US"/>
            </w:rPr>
            <w:instrText>cyI</w:instrText>
          </w:r>
          <w:r w:rsidR="00EE7021" w:rsidRPr="00F45D56">
            <w:rPr>
              <w:noProof/>
            </w:rPr>
            <w:instrText>6</w:instrText>
          </w:r>
          <w:r w:rsidR="00EE7021">
            <w:rPr>
              <w:noProof/>
              <w:lang w:val="en-US"/>
            </w:rPr>
            <w:instrText>W</w:instrText>
          </w:r>
          <w:r w:rsidR="00EE7021" w:rsidRPr="00F45D56">
            <w:rPr>
              <w:noProof/>
            </w:rPr>
            <w:instrText>3</w:instrText>
          </w:r>
          <w:r w:rsidR="00EE7021">
            <w:rPr>
              <w:noProof/>
              <w:lang w:val="en-US"/>
            </w:rPr>
            <w:instrText>siJGlkIjoiOSIsIkZvbnRTdHlsZSI</w:instrText>
          </w:r>
          <w:r w:rsidR="00EE7021" w:rsidRPr="00F45D56">
            <w:rPr>
              <w:noProof/>
            </w:rPr>
            <w:instrText>6</w:instrText>
          </w:r>
          <w:r w:rsidR="00EE7021">
            <w:rPr>
              <w:noProof/>
              <w:lang w:val="en-US"/>
            </w:rPr>
            <w:instrText>eyIkaWQiOiIxMCIsIk</w:instrText>
          </w:r>
          <w:r w:rsidR="00EE7021" w:rsidRPr="00F45D56">
            <w:rPr>
              <w:noProof/>
            </w:rPr>
            <w:instrText>5</w:instrText>
          </w:r>
          <w:r w:rsidR="00EE7021">
            <w:rPr>
              <w:noProof/>
              <w:lang w:val="en-US"/>
            </w:rPr>
            <w:instrText>ldXRyYWwiOnRydWV</w:instrText>
          </w:r>
          <w:r w:rsidR="00EE7021" w:rsidRPr="00F45D56">
            <w:rPr>
              <w:noProof/>
            </w:rPr>
            <w:instrText>9</w:instrText>
          </w:r>
          <w:r w:rsidR="00EE7021">
            <w:rPr>
              <w:noProof/>
              <w:lang w:val="en-US"/>
            </w:rPr>
            <w:instrText>LCJSZWFkaW</w:instrText>
          </w:r>
          <w:r w:rsidR="00EE7021" w:rsidRPr="00F45D56">
            <w:rPr>
              <w:noProof/>
            </w:rPr>
            <w:instrText>5</w:instrText>
          </w:r>
          <w:r w:rsidR="00EE7021">
            <w:rPr>
              <w:noProof/>
              <w:lang w:val="en-US"/>
            </w:rPr>
            <w:instrText>nT</w:instrText>
          </w:r>
          <w:r w:rsidR="00EE7021" w:rsidRPr="00F45D56">
            <w:rPr>
              <w:noProof/>
            </w:rPr>
            <w:instrText>3</w:instrText>
          </w:r>
          <w:r w:rsidR="00EE7021">
            <w:rPr>
              <w:noProof/>
              <w:lang w:val="en-US"/>
            </w:rPr>
            <w:instrText>JkZXIiOjEsIlRleHQiOiJbMl</w:instrText>
          </w:r>
          <w:r w:rsidR="00EE7021" w:rsidRPr="00F45D56">
            <w:rPr>
              <w:noProof/>
            </w:rPr>
            <w:instrText>0</w:instrText>
          </w:r>
          <w:r w:rsidR="00EE7021">
            <w:rPr>
              <w:noProof/>
              <w:lang w:val="en-US"/>
            </w:rPr>
            <w:instrText>ifV</w:instrText>
          </w:r>
          <w:r w:rsidR="00EE7021" w:rsidRPr="00F45D56">
            <w:rPr>
              <w:noProof/>
            </w:rPr>
            <w:instrText>19</w:instrText>
          </w:r>
          <w:r w:rsidR="00EE7021">
            <w:rPr>
              <w:noProof/>
              <w:lang w:val="en-US"/>
            </w:rPr>
            <w:instrText>LCJUYWciOiJDaXRhdmlQbGFjZWhvbGRlciMwMWU</w:instrText>
          </w:r>
          <w:r w:rsidR="00EE7021" w:rsidRPr="00F45D56">
            <w:rPr>
              <w:noProof/>
            </w:rPr>
            <w:instrText>5</w:instrText>
          </w:r>
          <w:r w:rsidR="00EE7021">
            <w:rPr>
              <w:noProof/>
              <w:lang w:val="en-US"/>
            </w:rPr>
            <w:instrText>ZTM</w:instrText>
          </w:r>
          <w:r w:rsidR="00EE7021" w:rsidRPr="00F45D56">
            <w:rPr>
              <w:noProof/>
            </w:rPr>
            <w:instrText>1</w:instrText>
          </w:r>
          <w:r w:rsidR="00EE7021">
            <w:rPr>
              <w:noProof/>
              <w:lang w:val="en-US"/>
            </w:rPr>
            <w:instrText>OC</w:instrText>
          </w:r>
          <w:r w:rsidR="00EE7021" w:rsidRPr="00F45D56">
            <w:rPr>
              <w:noProof/>
            </w:rPr>
            <w:instrText>1</w:instrText>
          </w:r>
          <w:r w:rsidR="00EE7021">
            <w:rPr>
              <w:noProof/>
              <w:lang w:val="en-US"/>
            </w:rPr>
            <w:instrText>hNDkxLTRlY</w:instrText>
          </w:r>
          <w:r w:rsidR="00EE7021" w:rsidRPr="00F45D56">
            <w:rPr>
              <w:noProof/>
            </w:rPr>
            <w:instrText>2</w:instrText>
          </w:r>
          <w:r w:rsidR="00EE7021">
            <w:rPr>
              <w:noProof/>
              <w:lang w:val="en-US"/>
            </w:rPr>
            <w:instrText>EtYWYzOC</w:instrText>
          </w:r>
          <w:r w:rsidR="00EE7021" w:rsidRPr="00F45D56">
            <w:rPr>
              <w:noProof/>
            </w:rPr>
            <w:instrText>1</w:instrText>
          </w:r>
          <w:r w:rsidR="00EE7021">
            <w:rPr>
              <w:noProof/>
              <w:lang w:val="en-US"/>
            </w:rPr>
            <w:instrText>mNDg</w:instrText>
          </w:r>
          <w:r w:rsidR="00EE7021" w:rsidRPr="00F45D56">
            <w:rPr>
              <w:noProof/>
            </w:rPr>
            <w:instrText>4</w:instrText>
          </w:r>
          <w:r w:rsidR="00EE7021">
            <w:rPr>
              <w:noProof/>
              <w:lang w:val="en-US"/>
            </w:rPr>
            <w:instrText>MjM</w:instrText>
          </w:r>
          <w:r w:rsidR="00EE7021" w:rsidRPr="00F45D56">
            <w:rPr>
              <w:noProof/>
            </w:rPr>
            <w:instrText>3</w:instrText>
          </w:r>
          <w:r w:rsidR="00EE7021">
            <w:rPr>
              <w:noProof/>
              <w:lang w:val="en-US"/>
            </w:rPr>
            <w:instrText>MGU</w:instrText>
          </w:r>
          <w:r w:rsidR="00EE7021" w:rsidRPr="00F45D56">
            <w:rPr>
              <w:noProof/>
            </w:rPr>
            <w:instrText>5</w:instrText>
          </w:r>
          <w:r w:rsidR="00EE7021">
            <w:rPr>
              <w:noProof/>
              <w:lang w:val="en-US"/>
            </w:rPr>
            <w:instrText>YWQiLCJUZXh</w:instrText>
          </w:r>
          <w:r w:rsidR="00EE7021" w:rsidRPr="00F45D56">
            <w:rPr>
              <w:noProof/>
            </w:rPr>
            <w:instrText>0</w:instrText>
          </w:r>
          <w:r w:rsidR="00EE7021">
            <w:rPr>
              <w:noProof/>
              <w:lang w:val="en-US"/>
            </w:rPr>
            <w:instrText>IjoiWzJdIiwiV</w:instrText>
          </w:r>
          <w:r w:rsidR="00EE7021" w:rsidRPr="00F45D56">
            <w:rPr>
              <w:noProof/>
            </w:rPr>
            <w:instrText>0</w:instrText>
          </w:r>
          <w:r w:rsidR="00EE7021">
            <w:rPr>
              <w:noProof/>
              <w:lang w:val="en-US"/>
            </w:rPr>
            <w:instrText>FJVmVyc</w:instrText>
          </w:r>
          <w:r w:rsidR="00EE7021" w:rsidRPr="00F45D56">
            <w:rPr>
              <w:noProof/>
            </w:rPr>
            <w:instrText>2</w:instrText>
          </w:r>
          <w:r w:rsidR="00EE7021">
            <w:rPr>
              <w:noProof/>
              <w:lang w:val="en-US"/>
            </w:rPr>
            <w:instrText>lvbiI</w:instrText>
          </w:r>
          <w:r w:rsidR="00EE7021" w:rsidRPr="00F45D56">
            <w:rPr>
              <w:noProof/>
            </w:rPr>
            <w:instrText>6</w:instrText>
          </w:r>
          <w:r w:rsidR="00EE7021">
            <w:rPr>
              <w:noProof/>
              <w:lang w:val="en-US"/>
            </w:rPr>
            <w:instrText>IjYuOC</w:instrText>
          </w:r>
          <w:r w:rsidR="00EE7021" w:rsidRPr="00F45D56">
            <w:rPr>
              <w:noProof/>
            </w:rPr>
            <w:instrText>4</w:instrText>
          </w:r>
          <w:r w:rsidR="00EE7021">
            <w:rPr>
              <w:noProof/>
              <w:lang w:val="en-US"/>
            </w:rPr>
            <w:instrText>wLjAifQ</w:instrText>
          </w:r>
          <w:r w:rsidR="00EE7021" w:rsidRPr="00F45D56">
            <w:rPr>
              <w:noProof/>
            </w:rPr>
            <w:instrText>==}</w:instrText>
          </w:r>
          <w:r w:rsidR="00205649">
            <w:rPr>
              <w:noProof/>
              <w:lang w:val="en-US"/>
            </w:rPr>
            <w:fldChar w:fldCharType="separate"/>
          </w:r>
          <w:r w:rsidR="00EE7021">
            <w:rPr>
              <w:noProof/>
            </w:rPr>
            <w:t>[2]</w:t>
          </w:r>
          <w:r w:rsidR="00205649">
            <w:rPr>
              <w:noProof/>
              <w:lang w:val="en-US"/>
            </w:rPr>
            <w:fldChar w:fldCharType="end"/>
          </w:r>
        </w:sdtContent>
      </w:sdt>
      <w:r w:rsidR="00205649" w:rsidRPr="00205649">
        <w:t xml:space="preserve"> </w:t>
      </w:r>
      <w:r w:rsidR="00205649">
        <w:t xml:space="preserve">предоставляет инструменты для анализа изображений содержащих номера вагонов. Данная </w:t>
      </w:r>
      <w:r w:rsidR="00205649">
        <w:rPr>
          <w:lang w:val="en-US"/>
        </w:rPr>
        <w:t>SDK</w:t>
      </w:r>
      <w:r w:rsidR="00205649" w:rsidRPr="00205649">
        <w:t xml:space="preserve"> </w:t>
      </w:r>
      <w:r w:rsidR="00205649">
        <w:t xml:space="preserve">ориентирована исключительно на номера вагонов и примеры распознавания на официальном сайте данного </w:t>
      </w:r>
      <w:r w:rsidR="00205649">
        <w:rPr>
          <w:lang w:val="en-US"/>
        </w:rPr>
        <w:t>SDK</w:t>
      </w:r>
      <w:r w:rsidR="00205649" w:rsidRPr="00205649">
        <w:t xml:space="preserve"> </w:t>
      </w:r>
      <w:r w:rsidR="00205649">
        <w:t>позволяют оценить этот инструментарий как достаточно надёжный.</w:t>
      </w:r>
    </w:p>
    <w:p w:rsidR="00376F54" w:rsidRDefault="00376F54" w:rsidP="00376F54">
      <w:pPr>
        <w:pStyle w:val="StyleText"/>
      </w:pPr>
      <w:r>
        <w:t xml:space="preserve">В данном курсовом проекте будет осуществлена работа с компьютерным зрением. </w:t>
      </w:r>
      <w:r w:rsidRPr="00E93877">
        <w:t>Как научная дисциплина, компьютерное зрение относится к теории и технологии создания искусственных систем, которые получают информацию из изображений</w:t>
      </w:r>
      <w:r>
        <w:t>. Компьютерное зрение чаще всего используется в следующих с</w:t>
      </w:r>
      <w:r w:rsidR="00205649">
        <w:t>ферах человеческой деятельности</w:t>
      </w:r>
      <w:sdt>
        <w:sdtPr>
          <w:alias w:val="To edit, see citavi.com/edit"/>
          <w:tag w:val="CitaviPlaceholder#3b9958d2-1267-42a3-af4c-e56159790ebf"/>
          <w:id w:val="-520472483"/>
          <w:placeholder>
            <w:docPart w:val="767CC61CCBB84809B3D321B377147BE2"/>
          </w:placeholder>
        </w:sdtPr>
        <w:sdtContent>
          <w:r>
            <w:rPr>
              <w:noProof/>
            </w:rPr>
            <w:fldChar w:fldCharType="begin"/>
          </w:r>
          <w:r w:rsidR="00EE702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Jsb2cub25saW1lLnJ1LzIwMTkvMDcvMDQva2FrX3JhYm90YWV0X3RlaG5vbG9naWFfa29tcHV0ZXJub2dvX3pyZW5pYS8iLCJVcmlTdHJpbmciOiJodHRwczovL2Jsb2cub25saW1lLnJ1LzIwMTkvMDcvMDQva2FrX3JhYm90YWV0X3RlaG5vbG9naWFfa29tcHV0ZXJub2dvX3pyZW5pY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}</w:instrText>
          </w:r>
          <w:r>
            <w:rPr>
              <w:noProof/>
            </w:rPr>
            <w:fldChar w:fldCharType="separate"/>
          </w:r>
          <w:r w:rsidR="00EE7021">
            <w:rPr>
              <w:noProof/>
            </w:rPr>
            <w:t>[6]</w:t>
          </w:r>
          <w:r>
            <w:rPr>
              <w:noProof/>
            </w:rPr>
            <w:fldChar w:fldCharType="end"/>
          </w:r>
        </w:sdtContent>
      </w:sdt>
      <w:r w:rsidRPr="00E93877">
        <w:t>:</w:t>
      </w:r>
    </w:p>
    <w:p w:rsidR="00376F54" w:rsidRDefault="00376F54" w:rsidP="00376F54">
      <w:pPr>
        <w:pStyle w:val="StyleText"/>
      </w:pPr>
      <w:r w:rsidRPr="00E93877">
        <w:t>1)</w:t>
      </w:r>
      <w:r>
        <w:t xml:space="preserve"> </w:t>
      </w:r>
      <w:r w:rsidRPr="00E93877">
        <w:t>системы видеонаблюдения в офисах, на производстве, в торговых центрах, на улицах;</w:t>
      </w:r>
    </w:p>
    <w:p w:rsidR="00376F54" w:rsidRDefault="00376F54" w:rsidP="00376F54">
      <w:pPr>
        <w:pStyle w:val="StyleText"/>
      </w:pPr>
      <w:r>
        <w:t xml:space="preserve">2) </w:t>
      </w:r>
      <w:r w:rsidRPr="00E93877">
        <w:t xml:space="preserve">системы управления </w:t>
      </w:r>
      <w:r>
        <w:t>движущимися машинами</w:t>
      </w:r>
      <w:r w:rsidRPr="00E93877">
        <w:t>, предотвращающие столкновения с препятствием;</w:t>
      </w:r>
    </w:p>
    <w:p w:rsidR="00376F54" w:rsidRDefault="00376F54" w:rsidP="00376F54">
      <w:pPr>
        <w:pStyle w:val="StyleText"/>
      </w:pPr>
      <w:r>
        <w:t xml:space="preserve">3) </w:t>
      </w:r>
      <w:r w:rsidRPr="00E93877">
        <w:t>чтение штрих кодов в торговле и на складских комплексах;</w:t>
      </w:r>
    </w:p>
    <w:p w:rsidR="00376F54" w:rsidRDefault="00376F54" w:rsidP="00376F54">
      <w:pPr>
        <w:pStyle w:val="StyleText"/>
      </w:pPr>
      <w:r>
        <w:t xml:space="preserve">4) </w:t>
      </w:r>
      <w:r w:rsidRPr="00E93877">
        <w:t>технологии дополненной и виртуальной реальности;</w:t>
      </w:r>
    </w:p>
    <w:p w:rsidR="00376F54" w:rsidRDefault="00376F54" w:rsidP="00376F54">
      <w:pPr>
        <w:pStyle w:val="StyleText"/>
      </w:pPr>
      <w:r>
        <w:t xml:space="preserve">5) </w:t>
      </w:r>
      <w:r w:rsidRPr="00E93877">
        <w:t xml:space="preserve">конвертация бумажных книг </w:t>
      </w:r>
      <w:r>
        <w:t>и документов в цифровые форматы</w:t>
      </w:r>
    </w:p>
    <w:p w:rsidR="00376F54" w:rsidRDefault="00376F54" w:rsidP="00376F54">
      <w:pPr>
        <w:pStyle w:val="StyleText"/>
      </w:pPr>
      <w:r>
        <w:lastRenderedPageBreak/>
        <w:t xml:space="preserve">Компьютерное зрение с недавнего времени начало использоваться с системой аутентификации </w:t>
      </w:r>
      <w:r>
        <w:rPr>
          <w:lang w:val="en-US"/>
        </w:rPr>
        <w:t>Face</w:t>
      </w:r>
      <w:r w:rsidRPr="009F36BB">
        <w:t xml:space="preserve"> </w:t>
      </w:r>
      <w:r>
        <w:rPr>
          <w:lang w:val="en-US"/>
        </w:rPr>
        <w:t>ID</w:t>
      </w:r>
      <w:r w:rsidRPr="009F36BB">
        <w:t xml:space="preserve">, </w:t>
      </w:r>
      <w:r>
        <w:t>позволяющая подтверждать личность для разблокировки мобильного устройства и выполнения операций</w:t>
      </w:r>
      <w:r w:rsidRPr="009F36BB">
        <w:t xml:space="preserve">, </w:t>
      </w:r>
      <w:r>
        <w:t>которые изначально могут быть заблокированы (например</w:t>
      </w:r>
      <w:r w:rsidRPr="009F36BB">
        <w:t xml:space="preserve">, </w:t>
      </w:r>
      <w:r>
        <w:t>взаимодействие с кредитной картой).</w:t>
      </w:r>
    </w:p>
    <w:p w:rsidR="00376F54" w:rsidRPr="009F36BB" w:rsidRDefault="00376F54" w:rsidP="00376F54">
      <w:pPr>
        <w:pStyle w:val="StyleText"/>
      </w:pPr>
      <w:r w:rsidRPr="00781257">
        <w:t>В западных странах компьютерное зрение несколько лет используется для оценки дорожных ситуаций: пробок, загруженности полос. Анализируются целые сцены и ситуации, связанные с чтением дорожных знаков и скоростью их распознавания.</w:t>
      </w:r>
    </w:p>
    <w:p w:rsidR="00376F54" w:rsidRDefault="00205649" w:rsidP="006B3FA4">
      <w:pPr>
        <w:pStyle w:val="StyleText"/>
      </w:pPr>
      <w:r>
        <w:t>С помощью технологий компьютерного зрения можно разработать информационные системы</w:t>
      </w:r>
      <w:r w:rsidRPr="00205649">
        <w:t>,</w:t>
      </w:r>
      <w:r>
        <w:t xml:space="preserve"> способные</w:t>
      </w:r>
      <w:r w:rsidR="00376F54" w:rsidRPr="009F36BB">
        <w:t xml:space="preserve"> распознавать текст, идентифицировать предметы и людей, оценивать движения, восстанавливать изображения, выделять на них однородные структуры и элементы, анализировать оптические потоки. </w:t>
      </w:r>
      <w:r w:rsidR="0049591B">
        <w:t>О</w:t>
      </w:r>
      <w:r w:rsidR="00376F54" w:rsidRPr="009F36BB">
        <w:t>ператор может получить конкретные части изображения, который представляют особый интерес. Например, после анализа изображения полувагона особый интерес вызывает идентификационный номер по</w:t>
      </w:r>
      <w:r w:rsidR="00376F54">
        <w:t>лувагона, который программа</w:t>
      </w:r>
      <w:r w:rsidR="00376F54" w:rsidRPr="009F36BB">
        <w:t xml:space="preserve"> </w:t>
      </w:r>
      <w:r w:rsidR="00376F54">
        <w:t>может</w:t>
      </w:r>
      <w:r w:rsidR="00376F54" w:rsidRPr="009F36BB">
        <w:t xml:space="preserve"> считать и сохранить в виде данных, для последующей регистрации фактического прибытия на место полувагона.</w:t>
      </w:r>
    </w:p>
    <w:p w:rsidR="001A6F0E" w:rsidRPr="00376F54" w:rsidRDefault="001A6F0E" w:rsidP="00B22301">
      <w:pPr>
        <w:pStyle w:val="StyleText"/>
      </w:pPr>
      <w:r>
        <w:t>Регистрация и распознавание номеров дос</w:t>
      </w:r>
      <w:r w:rsidR="00376F54">
        <w:t>таточно интересная задача. Разработка систем,</w:t>
      </w:r>
      <w:r w:rsidR="00BA66F5" w:rsidRPr="00BA66F5">
        <w:t xml:space="preserve"> </w:t>
      </w:r>
      <w:r w:rsidR="00BA66F5">
        <w:t>реализующих решение данной или подобных задач</w:t>
      </w:r>
      <w:r w:rsidR="00376F54">
        <w:t xml:space="preserve"> позволяет получить практический опыт разносторонней разработки программного обеспечения</w:t>
      </w:r>
      <w:r>
        <w:t xml:space="preserve">. Периодическое изменение направлений </w:t>
      </w:r>
      <w:r w:rsidR="00376F54">
        <w:t>деятельности в рамках сферы программирования</w:t>
      </w:r>
      <w:r>
        <w:t xml:space="preserve"> по</w:t>
      </w:r>
      <w:r w:rsidR="00376F54">
        <w:t>ложительно сказывается на разработчике</w:t>
      </w:r>
      <w:r w:rsidRPr="001A6F0E">
        <w:t xml:space="preserve">, </w:t>
      </w:r>
      <w:r>
        <w:t xml:space="preserve">поскольку </w:t>
      </w:r>
      <w:r w:rsidR="00376F54">
        <w:t xml:space="preserve">развитый </w:t>
      </w:r>
      <w:r>
        <w:t>ши</w:t>
      </w:r>
      <w:r w:rsidR="00376F54">
        <w:t>рокий кругозор позволяет решать задачи более разнообразными методиками</w:t>
      </w:r>
      <w:r w:rsidR="00376F54" w:rsidRPr="00376F54">
        <w:t xml:space="preserve">, </w:t>
      </w:r>
      <w:r w:rsidR="00376F54">
        <w:t>а также влияет на качество сгенерированных идей</w:t>
      </w:r>
      <w:r w:rsidR="00376F54" w:rsidRPr="00376F54">
        <w:t xml:space="preserve">, </w:t>
      </w:r>
      <w:r w:rsidR="00376F54">
        <w:t>которые могут быть реализованы.</w:t>
      </w:r>
    </w:p>
    <w:p w:rsidR="00CD6308" w:rsidRPr="006F2CF3" w:rsidRDefault="001A6F0E" w:rsidP="00CD6308">
      <w:pPr>
        <w:pStyle w:val="StyleText"/>
      </w:pPr>
      <w:r w:rsidRPr="00BE0A64">
        <w:rPr>
          <w:b/>
        </w:rPr>
        <w:t>Предметной областью</w:t>
      </w:r>
      <w:r>
        <w:t xml:space="preserve"> данного курсового проекта является </w:t>
      </w:r>
      <w:r w:rsidR="004616D5">
        <w:t>железная дорога</w:t>
      </w:r>
      <w:r w:rsidR="009E72A4">
        <w:t xml:space="preserve">, </w:t>
      </w:r>
      <w:r>
        <w:t xml:space="preserve">а </w:t>
      </w:r>
      <w:r w:rsidRPr="00BE0A64">
        <w:rPr>
          <w:b/>
        </w:rPr>
        <w:t>объектом исследования</w:t>
      </w:r>
      <w:r w:rsidR="009E72A4">
        <w:t xml:space="preserve"> – полувагон</w:t>
      </w:r>
      <w:r w:rsidR="009E72A4" w:rsidRPr="009E72A4">
        <w:t xml:space="preserve">, </w:t>
      </w:r>
      <w:r w:rsidR="009E72A4">
        <w:t>который перемещается из одной точки в другую посредство</w:t>
      </w:r>
      <w:r w:rsidR="006F2CF3">
        <w:t>м железнодорожных путей.</w:t>
      </w:r>
    </w:p>
    <w:p w:rsidR="006B4620" w:rsidRPr="0049591B" w:rsidRDefault="00F162D9" w:rsidP="005B39C7">
      <w:pPr>
        <w:pStyle w:val="StyleText"/>
      </w:pPr>
      <w:r w:rsidRPr="009E72A4">
        <w:rPr>
          <w:b/>
        </w:rPr>
        <w:t>Цель</w:t>
      </w:r>
      <w:r w:rsidR="006B4620">
        <w:rPr>
          <w:b/>
        </w:rPr>
        <w:t xml:space="preserve"> данного курсового проекта</w:t>
      </w:r>
      <w:r w:rsidR="00395039">
        <w:t xml:space="preserve"> </w:t>
      </w:r>
      <w:r w:rsidR="006B4620">
        <w:t xml:space="preserve">состоит в увеличении скорости разгрузки полувагонов и </w:t>
      </w:r>
      <w:r w:rsidR="00217464">
        <w:t>автоматизации информирования</w:t>
      </w:r>
      <w:r w:rsidR="006B4620">
        <w:t xml:space="preserve"> уполномоченных лиц о прибытии определённого вещества</w:t>
      </w:r>
      <w:r w:rsidR="006B4620" w:rsidRPr="00A6086A">
        <w:t xml:space="preserve">, </w:t>
      </w:r>
      <w:r w:rsidR="006B4620">
        <w:t>заранее определённого по накладной.</w:t>
      </w:r>
    </w:p>
    <w:p w:rsidR="00576ED4" w:rsidRDefault="00F162D9" w:rsidP="00F13009">
      <w:pPr>
        <w:pStyle w:val="StyleText"/>
        <w:rPr>
          <w:b/>
        </w:rPr>
      </w:pPr>
      <w:r w:rsidRPr="00F162D9">
        <w:rPr>
          <w:b/>
        </w:rPr>
        <w:t>Задачи:</w:t>
      </w:r>
    </w:p>
    <w:p w:rsidR="00923FEF" w:rsidRDefault="00923FEF" w:rsidP="00923FEF">
      <w:pPr>
        <w:pStyle w:val="StyleText"/>
      </w:pPr>
      <w:r w:rsidRPr="00923FEF">
        <w:t>1)</w:t>
      </w:r>
      <w:r>
        <w:t xml:space="preserve"> Исследов</w:t>
      </w:r>
      <w:r w:rsidR="0049591B">
        <w:t>ание и анализ предметной области</w:t>
      </w:r>
      <w:r>
        <w:t>.</w:t>
      </w:r>
    </w:p>
    <w:p w:rsidR="00923FEF" w:rsidRDefault="00923FEF" w:rsidP="007E354D">
      <w:pPr>
        <w:pStyle w:val="StyleText"/>
      </w:pPr>
      <w:r>
        <w:t xml:space="preserve">2) </w:t>
      </w:r>
      <w:r w:rsidR="007E354D">
        <w:t>Проектирование информационной системы.</w:t>
      </w:r>
    </w:p>
    <w:p w:rsidR="007E354D" w:rsidRDefault="007E354D" w:rsidP="007E354D">
      <w:pPr>
        <w:pStyle w:val="StyleText"/>
      </w:pPr>
      <w:r>
        <w:t>3) Практическая реализация информационной системы.</w:t>
      </w:r>
    </w:p>
    <w:p w:rsidR="007E354D" w:rsidRDefault="007E354D" w:rsidP="007E354D">
      <w:pPr>
        <w:pStyle w:val="StyleText"/>
      </w:pPr>
      <w:r>
        <w:t>4) Тестирование информационной системы.</w:t>
      </w:r>
    </w:p>
    <w:p w:rsidR="0049591B" w:rsidRDefault="007E354D" w:rsidP="005B39C7">
      <w:pPr>
        <w:pStyle w:val="StyleText"/>
      </w:pPr>
      <w:r>
        <w:t>5) Анализ результатов те</w:t>
      </w:r>
      <w:r w:rsidR="001C6148">
        <w:t>стирования и подведение итогов.</w:t>
      </w:r>
    </w:p>
    <w:p w:rsidR="005B39C7" w:rsidRPr="001C6148" w:rsidRDefault="005B39C7" w:rsidP="005B39C7">
      <w:pPr>
        <w:pStyle w:val="StyleText"/>
      </w:pPr>
    </w:p>
    <w:p w:rsidR="00B8712B" w:rsidRPr="005B39C7" w:rsidRDefault="004F2A3F" w:rsidP="005B39C7">
      <w:pPr>
        <w:pStyle w:val="StyleText"/>
      </w:pPr>
      <w:r w:rsidRPr="00B77CF0">
        <w:rPr>
          <w:b/>
        </w:rPr>
        <w:t>Практическая значимость</w:t>
      </w:r>
      <w:r>
        <w:t xml:space="preserve"> </w:t>
      </w:r>
      <w:r w:rsidR="006B4620">
        <w:t>состоит в увеличении скорости разгрузки полувагонов по приезду на конечную остановку и делегирование на автоматизированную систему решения задач</w:t>
      </w:r>
      <w:r w:rsidR="006B4620" w:rsidRPr="006B4620">
        <w:t xml:space="preserve">, </w:t>
      </w:r>
      <w:r w:rsidR="006B4620">
        <w:t>связанных с распознаванием номеров полувагонов и занесением информации в базу данных.</w:t>
      </w:r>
      <w:r w:rsidR="00B8712B">
        <w:rPr>
          <w:b/>
        </w:rPr>
        <w:br w:type="page"/>
      </w:r>
    </w:p>
    <w:p w:rsidR="00376F54" w:rsidRDefault="00376F54" w:rsidP="00376F54">
      <w:pPr>
        <w:pStyle w:val="Style1"/>
      </w:pPr>
      <w:bookmarkStart w:id="3" w:name="_Toc72021838"/>
      <w:r>
        <w:lastRenderedPageBreak/>
        <w:t>Перечень условных обозначений и терминов</w:t>
      </w:r>
      <w:bookmarkEnd w:id="3"/>
    </w:p>
    <w:p w:rsidR="00376F54" w:rsidRDefault="00376F54" w:rsidP="00376F54">
      <w:pPr>
        <w:pStyle w:val="StyleText"/>
      </w:pPr>
      <w:r w:rsidRPr="00376F54">
        <w:rPr>
          <w:b/>
        </w:rPr>
        <w:t>Железная дорога</w:t>
      </w:r>
      <w:r>
        <w:t xml:space="preserve"> - </w:t>
      </w:r>
      <w:r w:rsidRPr="00376F54">
        <w:t>транспортная трасса постоянного действия, отличающаяся наличием пути (или путей) из закрепленных рельсов, по которым ходят поезда, перевозящие пассажиров, багаж, почту и различные грузы. Понятие "железная дорога" включает в себя не только подвижной состав (локомотивы, пассажирские и грузовые вагоны и т.п.), но и полосу отчуждения земли со всеми сооружениями, постройками, имуществом и правом провоза товаров и пассажиров по ней.</w:t>
      </w:r>
    </w:p>
    <w:p w:rsidR="006F2CF3" w:rsidRDefault="006F2CF3" w:rsidP="00376F54">
      <w:pPr>
        <w:pStyle w:val="StyleText"/>
      </w:pPr>
      <w:r w:rsidRPr="006F2CF3">
        <w:rPr>
          <w:b/>
        </w:rPr>
        <w:t>Грузовая железнодорожная станция</w:t>
      </w:r>
      <w:r w:rsidRPr="006F2CF3">
        <w:t xml:space="preserve"> — раздельный пункт сети железных дорог, выполняющий грузовые и коммерческие операции с грузами и грузовыми вагонами, связанные с приёмом к перевозке, взвешиванием, хранением, погрузкой, выгрузкой, сортировкой и выдачей грузов, переработкой контейнеров, оформлением перевозочных документов, формированием передаточных грузовых поездов и отправительских маршрутов, производством маневровой работы по подаче вагонов на грузовые фронты и их уборке, а также с другими техническими операциями.</w:t>
      </w:r>
    </w:p>
    <w:p w:rsidR="006F2CF3" w:rsidRDefault="006F2CF3" w:rsidP="00376F54">
      <w:pPr>
        <w:pStyle w:val="StyleText"/>
      </w:pPr>
      <w:r w:rsidRPr="006F2CF3">
        <w:rPr>
          <w:b/>
        </w:rPr>
        <w:t>Железнодорожный транспорт</w:t>
      </w:r>
      <w:r w:rsidRPr="006F2CF3">
        <w:t xml:space="preserve"> – вид транспорта, осуществляющий перевозки грузов по рельсовым путям в вагонах (поездах) с помощью локомотивной тяги.</w:t>
      </w:r>
    </w:p>
    <w:p w:rsidR="00376F54" w:rsidRDefault="00376F54" w:rsidP="00376F54">
      <w:pPr>
        <w:pStyle w:val="StyleText"/>
      </w:pPr>
      <w:r w:rsidRPr="00630E74">
        <w:rPr>
          <w:b/>
        </w:rPr>
        <w:t>Компьютерное зрение (иначе техническое зрение</w:t>
      </w:r>
      <w:r w:rsidRPr="00C773C0">
        <w:t>) — теория и технология создания машин, которые могут производить обнаружение, отслеживание и классификацию объектов.</w:t>
      </w:r>
    </w:p>
    <w:p w:rsidR="00376F54" w:rsidRDefault="00376F54" w:rsidP="00376F54">
      <w:pPr>
        <w:pStyle w:val="StyleText"/>
      </w:pPr>
      <w:r w:rsidRPr="00630E74">
        <w:rPr>
          <w:b/>
        </w:rPr>
        <w:t>Spring Framework (или коротко Spring</w:t>
      </w:r>
      <w:r w:rsidRPr="00630E74">
        <w:t>) — универсальный фреймворк с открытым исходным кодом для Java-платформы. Также существует форк для платформы .NET Fr</w:t>
      </w:r>
      <w:r>
        <w:t>amework, названный Spring.NET</w:t>
      </w:r>
      <w:r w:rsidRPr="00630E74">
        <w:t>.</w:t>
      </w:r>
    </w:p>
    <w:p w:rsidR="00376F54" w:rsidRDefault="00376F54" w:rsidP="00376F54">
      <w:pPr>
        <w:pStyle w:val="StyleText"/>
      </w:pPr>
      <w:r w:rsidRPr="00630E74">
        <w:rPr>
          <w:b/>
        </w:rPr>
        <w:t>OpenCV (англ. Open Source Computer Vision Library, библиотека компьютерного зрения с открытым исходным кодом)</w:t>
      </w:r>
      <w:r w:rsidRPr="00630E74">
        <w:t xml:space="preserve"> — библиотека алгоритмов компьютерного зрения, обработки изображений и численных алгоритмов общего назначения с открытым кодом. Реализована на C/C++, также разрабатывается для Python, Java, Ruby</w:t>
      </w:r>
      <w:r>
        <w:t>, Matlab, Lua и других языков</w:t>
      </w:r>
      <w:r w:rsidRPr="00630E74">
        <w:t>. Может свободно использоваться в академических и коммерческих целях — распространяется в условиях лицензии BSD.</w:t>
      </w:r>
    </w:p>
    <w:p w:rsidR="00376F54" w:rsidRDefault="00376F54" w:rsidP="00376F54">
      <w:pPr>
        <w:pStyle w:val="StyleText"/>
      </w:pPr>
      <w:r w:rsidRPr="004820EB">
        <w:rPr>
          <w:b/>
        </w:rPr>
        <w:t>Модель (фр. modèle от лат. modulus «мера, аналог, образец</w:t>
      </w:r>
      <w:r w:rsidRPr="004820EB">
        <w:t>») — система, исследование которой служит средством для получения информации о другой</w:t>
      </w:r>
      <w:r>
        <w:t xml:space="preserve"> системе</w:t>
      </w:r>
      <w:r w:rsidRPr="004820EB">
        <w:t>; представление некоторого реального проце</w:t>
      </w:r>
      <w:r>
        <w:t>сса, устройства или концепции</w:t>
      </w:r>
      <w:r w:rsidRPr="004820EB">
        <w:t>.</w:t>
      </w:r>
    </w:p>
    <w:p w:rsidR="00376F54" w:rsidRDefault="00376F54" w:rsidP="00376F54">
      <w:pPr>
        <w:pStyle w:val="StyleText"/>
      </w:pPr>
      <w:r w:rsidRPr="004820EB">
        <w:rPr>
          <w:b/>
        </w:rPr>
        <w:t>Логическая модель представления знаний</w:t>
      </w:r>
      <w:r w:rsidRPr="004820EB">
        <w:t xml:space="preserve"> — модель в представлении знаний.</w:t>
      </w:r>
    </w:p>
    <w:p w:rsidR="00376F54" w:rsidRDefault="00376F54" w:rsidP="00376F54">
      <w:pPr>
        <w:pStyle w:val="StyleText"/>
      </w:pPr>
      <w:r w:rsidRPr="004820EB">
        <w:rPr>
          <w:b/>
        </w:rPr>
        <w:t>Представление знаний</w:t>
      </w:r>
      <w:r w:rsidRPr="004820EB">
        <w:t xml:space="preserve"> — вопрос, возникающий в когнитологии (науке о мышлении) и информатике, а также в исследовании вопросов, связанных с искусственным интеллектом. В когнитологии он связан с тем, как люди хранят и обрабатывают информацию. В информатике — с подбором представления конкретных и обобщённых знаний, сведений и фактов для накопления и обработки информации в ЭВМ. Главная задача в искусственном интеллекте (ИИ) — научиться хранить знания таким образом, </w:t>
      </w:r>
      <w:r w:rsidRPr="004820EB">
        <w:lastRenderedPageBreak/>
        <w:t>чтобы программы могли осмысленно обрабатывать их и достигнуть тем подобия человеческого интеллекта.</w:t>
      </w:r>
    </w:p>
    <w:p w:rsidR="00376F54" w:rsidRDefault="00376F54" w:rsidP="00376F54">
      <w:pPr>
        <w:pStyle w:val="StyleText"/>
      </w:pPr>
      <w:r w:rsidRPr="00685651">
        <w:rPr>
          <w:b/>
        </w:rPr>
        <w:t>Проектирование</w:t>
      </w:r>
      <w:r w:rsidRPr="004820EB">
        <w:t xml:space="preserve"> — процесс определения архитектуры, компонентов, интерфейсов и других характеристик системы или её части (ISO 24765</w:t>
      </w:r>
      <w:r>
        <w:t xml:space="preserve">). </w:t>
      </w:r>
      <w:r w:rsidRPr="004820EB">
        <w:t>Результат</w:t>
      </w:r>
      <w:r>
        <w:t>ом проектирования является прое</w:t>
      </w:r>
      <w:r w:rsidRPr="004820EB">
        <w:t>кт — целостная совокупность моделей, свойств или характеристик, описанных в форме, пригодной для реализации системы</w:t>
      </w:r>
      <w:r>
        <w:t>.</w:t>
      </w:r>
    </w:p>
    <w:p w:rsidR="00376F54" w:rsidRDefault="00376F54" w:rsidP="00376F54">
      <w:pPr>
        <w:pStyle w:val="StyleText"/>
      </w:pPr>
      <w:r w:rsidRPr="00685651">
        <w:rPr>
          <w:b/>
        </w:rPr>
        <w:t>MySQL (МФА: [maɪ ˌɛskjuːˈɛl])</w:t>
      </w:r>
      <w:r w:rsidRPr="00685651">
        <w:t xml:space="preserve"> — свободная реляционная сис</w:t>
      </w:r>
      <w:r>
        <w:t>тема управления базами данных</w:t>
      </w:r>
      <w:r w:rsidRPr="00685651">
        <w:t>. Разработку и поддержку MySQL осуществляет корпорация Oracle, получившая права на торговую марку вместе с поглощённой Sun Microsystems, которая ранее приобрела шведскую компанию MySQL AB. Продукт распространяется как под GNU General Public License, так и под собственной коммерческой лицензией. Помимо этого, разработчики создают функциональность по заказу лицензионных пользователей. Именно благодаря такому заказу почти в самых ранних версиях появился механизм репликации.</w:t>
      </w:r>
    </w:p>
    <w:p w:rsidR="00376F54" w:rsidRDefault="00376F54" w:rsidP="00376F54">
      <w:pPr>
        <w:pStyle w:val="StyleText"/>
      </w:pPr>
      <w:r w:rsidRPr="00685651">
        <w:rPr>
          <w:b/>
        </w:rPr>
        <w:t>База данных</w:t>
      </w:r>
      <w:r w:rsidRPr="00685651">
        <w:t xml:space="preserve"> — совокупность данных, хранимых в соответствии со схемой данных, манипулирование которыми выполняют в соответствии с правила</w:t>
      </w:r>
      <w:r>
        <w:t>ми средств моделирования данных.</w:t>
      </w:r>
    </w:p>
    <w:p w:rsidR="00B72124" w:rsidRDefault="00B72124" w:rsidP="0010506E">
      <w:pPr>
        <w:pStyle w:val="StyleText"/>
      </w:pPr>
      <w:r w:rsidRPr="00B72124">
        <w:rPr>
          <w:b/>
        </w:rPr>
        <w:t xml:space="preserve">Предприятие промышленного железнодорожного транспорта (ППЖТ) </w:t>
      </w:r>
      <w:r w:rsidRPr="000461E0">
        <w:t>— обособленное транспортное предприятие, либо отдельный транспортный цех завода, шахты, фабрики, электростанции или иного промышленного объекта, в задачу которого входит транспортировка промышленных грузов (продукции, сырья, отходов производства) с одного промышленного объекта на другой, либо, чаще всего, от объекта до станции, входящей в сеть РЖД.</w:t>
      </w:r>
    </w:p>
    <w:p w:rsidR="003B5FA3" w:rsidRDefault="003B5FA3" w:rsidP="00F83712">
      <w:pPr>
        <w:pStyle w:val="StyleText"/>
      </w:pPr>
      <w:r w:rsidRPr="007E030D">
        <w:rPr>
          <w:b/>
        </w:rPr>
        <w:t>Вагоноопрокидыватель</w:t>
      </w:r>
      <w:r w:rsidRPr="007E030D">
        <w:t xml:space="preserve"> — специальное сооружение для механизированной разгрузки вагонов с насыпными и навалочными грузами (рудой, углем, зерном).</w:t>
      </w:r>
    </w:p>
    <w:p w:rsidR="0027775B" w:rsidRDefault="0027775B" w:rsidP="00F83712">
      <w:pPr>
        <w:pStyle w:val="StyleText"/>
      </w:pPr>
      <w:r w:rsidRPr="0027775B">
        <w:rPr>
          <w:b/>
        </w:rPr>
        <w:t>ORM (англ. Object-Relational Mapping, рус. объектно-реляционное отображение, или преобразование)</w:t>
      </w:r>
      <w:r w:rsidRPr="0027775B">
        <w:t xml:space="preserve"> — технология программирования, которая связывает базы данных с концепциями объектно-ориентированных языков программирования, создавая «виртуальную объектную базу данных».</w:t>
      </w:r>
    </w:p>
    <w:p w:rsidR="0027775B" w:rsidRPr="0027775B" w:rsidRDefault="0027775B" w:rsidP="00F83712">
      <w:pPr>
        <w:pStyle w:val="StyleText"/>
      </w:pPr>
      <w:r w:rsidRPr="0027775B">
        <w:rPr>
          <w:b/>
        </w:rPr>
        <w:t>В программном обеспечении data access object (DAO)</w:t>
      </w:r>
      <w:r w:rsidRPr="0027775B">
        <w:t xml:space="preserve"> — абстрактный интерфейс к какому-либо типу базы данных или механизму хранения. Определённые возможности предоставляются независимо от того, какой механизм хранения используется и без необходимости специальным образом соответствовать этому механизму хранения. Этот шаблон проектирования применим ко множеству языков программирования, большей части программного обеспечения, нуждающемуся в хранении информации, и к большей части баз данных. Но традиционно этот шаблон связывают с приложениями на платформе Java Enterprise Edition, взаимодействующими с реляционными базами данных через интерфейс JDBC, потому что он появился в рекомендациях от фирмы Sun Microsystems.</w:t>
      </w:r>
    </w:p>
    <w:p w:rsidR="00376F54" w:rsidRPr="00376F54" w:rsidRDefault="00376F54" w:rsidP="00376F54">
      <w:pPr>
        <w:rPr>
          <w:rFonts w:ascii="Times New Roman" w:eastAsia="SimSun" w:hAnsi="Times New Roman" w:cs="Times New Roman"/>
          <w:b/>
          <w:kern w:val="1"/>
          <w:sz w:val="28"/>
          <w:szCs w:val="28"/>
          <w:lang w:eastAsia="ar-SA"/>
        </w:rPr>
      </w:pPr>
      <w:r>
        <w:rPr>
          <w:b/>
        </w:rPr>
        <w:br w:type="page"/>
      </w:r>
    </w:p>
    <w:p w:rsidR="00646C85" w:rsidRDefault="00C773C0" w:rsidP="00C773C0">
      <w:pPr>
        <w:pStyle w:val="Style1"/>
      </w:pPr>
      <w:bookmarkStart w:id="4" w:name="_Toc72021839"/>
      <w:r w:rsidRPr="00C773C0">
        <w:lastRenderedPageBreak/>
        <w:t>Анализ задания и описание предметной области</w:t>
      </w:r>
      <w:bookmarkEnd w:id="4"/>
    </w:p>
    <w:p w:rsidR="0049591B" w:rsidRPr="000461E0" w:rsidRDefault="0049591B" w:rsidP="0049591B">
      <w:pPr>
        <w:pStyle w:val="StyleText"/>
      </w:pPr>
      <w:r w:rsidRPr="000461E0">
        <w:t>Понятие железная дорога обозначает оборудованную рельсами полосу земли либо поверхности искусственного сооружения (тоннель, мост, эстакада), которая используется для движения рельсовых транспортных средств. Железная дорога может состоять из одного пути или нескольких. Железные дороги бывают с электрической, дизельной, турбинной, паровой или комбинированной тягой. Особый вид железных дорог — зубчатые. Обычно железные дороги оборудуются системой сигнализации, а железные дороги на электрической тяге — также контактной сетью. Различают железные дороги общего пользования, промышленные железные дороги (подъездные пути предприятий и организаций) и городские железные дороги — метрополитен и трамвай.</w:t>
      </w:r>
    </w:p>
    <w:p w:rsidR="0049591B" w:rsidRPr="000461E0" w:rsidRDefault="0049591B" w:rsidP="0049591B">
      <w:pPr>
        <w:pStyle w:val="StyleText"/>
      </w:pPr>
      <w:r w:rsidRPr="000461E0">
        <w:t>Интересуемый вид железной дороги в данном курсовом проекте являются промышленные железные дороги.</w:t>
      </w:r>
    </w:p>
    <w:p w:rsidR="0049591B" w:rsidRDefault="0049591B" w:rsidP="0049591B">
      <w:pPr>
        <w:pStyle w:val="StyleText"/>
      </w:pPr>
    </w:p>
    <w:p w:rsidR="0049591B" w:rsidRDefault="0049591B" w:rsidP="0049591B">
      <w:pPr>
        <w:pStyle w:val="StyleImage"/>
      </w:pPr>
      <w:r>
        <w:rPr>
          <w:noProof/>
          <w:lang w:eastAsia="ru-RU"/>
        </w:rPr>
        <w:drawing>
          <wp:inline distT="0" distB="0" distL="0" distR="0">
            <wp:extent cx="5663469" cy="3192780"/>
            <wp:effectExtent l="19050" t="19050" r="13970" b="26670"/>
            <wp:docPr id="1" name="Рисунок 1" descr="https://upload.wikimedia.org/wikipedia/commons/thumb/c/c9/%C5%BDeleznica.JPG/1920px-%C5%BDelezn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upload.wikimedia.org/wikipedia/commons/thumb/c/c9/%C5%BDeleznica.JPG/1920px-%C5%BDeleznica.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77814" cy="3200867"/>
                    </a:xfrm>
                    <a:prstGeom prst="rect">
                      <a:avLst/>
                    </a:prstGeom>
                    <a:noFill/>
                    <a:ln>
                      <a:solidFill>
                        <a:schemeClr val="tx1"/>
                      </a:solidFill>
                    </a:ln>
                  </pic:spPr>
                </pic:pic>
              </a:graphicData>
            </a:graphic>
          </wp:inline>
        </w:drawing>
      </w:r>
    </w:p>
    <w:p w:rsidR="0049591B" w:rsidRPr="0049591B" w:rsidRDefault="0049591B" w:rsidP="00653FE0">
      <w:pPr>
        <w:pStyle w:val="StyleImage"/>
      </w:pPr>
      <w:r>
        <w:t>Рисунок 1 – Тепловоз (слева) и электровоз (с</w:t>
      </w:r>
      <w:r w:rsidR="00653FE0">
        <w:t>права) на железнодорожных путях</w:t>
      </w:r>
    </w:p>
    <w:p w:rsidR="0049591B" w:rsidRDefault="0049591B" w:rsidP="0049591B">
      <w:pPr>
        <w:pStyle w:val="StyleImage"/>
      </w:pPr>
      <w:r>
        <w:rPr>
          <w:noProof/>
          <w:lang w:eastAsia="ru-RU"/>
        </w:rPr>
        <w:lastRenderedPageBreak/>
        <w:drawing>
          <wp:inline distT="0" distB="0" distL="0" distR="0">
            <wp:extent cx="5334000" cy="4000500"/>
            <wp:effectExtent l="19050" t="19050" r="19050" b="19050"/>
            <wp:docPr id="2" name="Рисунок 2" descr="https://suhinichi-admin.ru/wp-content/uploads/2020/07/railway-tracks-562941_1280-960x7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suhinichi-admin.ru/wp-content/uploads/2020/07/railway-tracks-562941_1280-960x720.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4203" cy="4000652"/>
                    </a:xfrm>
                    <a:prstGeom prst="rect">
                      <a:avLst/>
                    </a:prstGeom>
                    <a:noFill/>
                    <a:ln>
                      <a:solidFill>
                        <a:schemeClr val="tx1"/>
                      </a:solidFill>
                    </a:ln>
                  </pic:spPr>
                </pic:pic>
              </a:graphicData>
            </a:graphic>
          </wp:inline>
        </w:drawing>
      </w:r>
    </w:p>
    <w:p w:rsidR="0049591B" w:rsidRDefault="0049591B" w:rsidP="0049591B">
      <w:pPr>
        <w:pStyle w:val="StyleImage"/>
      </w:pPr>
      <w:r>
        <w:t>Рисунок 2 – Железнодорожные пути</w:t>
      </w:r>
    </w:p>
    <w:p w:rsidR="0049591B" w:rsidRDefault="0049591B" w:rsidP="0049591B">
      <w:pPr>
        <w:pStyle w:val="StyleText"/>
      </w:pPr>
    </w:p>
    <w:p w:rsidR="0049591B" w:rsidRDefault="00531FAF" w:rsidP="00531FAF">
      <w:pPr>
        <w:pStyle w:val="StyleImage"/>
        <w:rPr>
          <w:lang w:val="en-US"/>
        </w:rPr>
      </w:pPr>
      <w:r>
        <w:rPr>
          <w:noProof/>
          <w:lang w:eastAsia="ru-RU"/>
        </w:rPr>
        <w:drawing>
          <wp:inline distT="0" distB="0" distL="0" distR="0">
            <wp:extent cx="5940425" cy="2590025"/>
            <wp:effectExtent l="19050" t="19050" r="22225" b="20320"/>
            <wp:docPr id="3" name="Рисунок 3" descr="https://upload.wikimedia.org/wikipedia/commons/3/32/%D0%9F%D0%BE%D0%BB%D1%83%D0%B2%D0%B0%D0%B3%D0%BE%D0%BD_5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upload.wikimedia.org/wikipedia/commons/3/32/%D0%9F%D0%BE%D0%BB%D1%83%D0%B2%D0%B0%D0%B3%D0%BE%D0%BD_58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0425" cy="2590025"/>
                    </a:xfrm>
                    <a:prstGeom prst="rect">
                      <a:avLst/>
                    </a:prstGeom>
                    <a:noFill/>
                    <a:ln>
                      <a:solidFill>
                        <a:schemeClr val="tx1"/>
                      </a:solidFill>
                    </a:ln>
                  </pic:spPr>
                </pic:pic>
              </a:graphicData>
            </a:graphic>
          </wp:inline>
        </w:drawing>
      </w:r>
    </w:p>
    <w:p w:rsidR="00531FAF" w:rsidRDefault="00531FAF" w:rsidP="00531FAF">
      <w:pPr>
        <w:pStyle w:val="StyleImage"/>
      </w:pPr>
      <w:r>
        <w:t>Рисунок 3 – Полувагон</w:t>
      </w:r>
    </w:p>
    <w:p w:rsidR="00531FAF" w:rsidRDefault="00531FAF" w:rsidP="00531FAF">
      <w:pPr>
        <w:pStyle w:val="StyleText"/>
      </w:pPr>
    </w:p>
    <w:p w:rsidR="00531FAF" w:rsidRDefault="00531FAF" w:rsidP="00531FAF">
      <w:pPr>
        <w:pStyle w:val="StyleText"/>
      </w:pPr>
      <w:r>
        <w:t>На рисунке 3 представлен полувагон</w:t>
      </w:r>
      <w:r w:rsidRPr="00531FAF">
        <w:t xml:space="preserve">. </w:t>
      </w:r>
      <w:r>
        <w:t xml:space="preserve">Данные вагоны используются для транспортировки груза </w:t>
      </w:r>
      <w:r w:rsidR="00532496">
        <w:t xml:space="preserve">не требующих защиты от атмосферных осадков. </w:t>
      </w:r>
      <w:r w:rsidR="00532496" w:rsidRPr="00532496">
        <w:t>Кузов полувагона не имеет крыши, что обеспечивает удобства для использования различных средств механизации при погрузке и выгрузке грузов (мостовые и козловые краны, вагоноопрокидыватели и др.). Все универсальные полувагоны имеют люки в металлическом полу для разгрузки сыпучих грузов гравитационным способом.</w:t>
      </w:r>
    </w:p>
    <w:p w:rsidR="00532496" w:rsidRDefault="00532496" w:rsidP="00531FAF">
      <w:pPr>
        <w:pStyle w:val="StyleText"/>
      </w:pPr>
      <w:r w:rsidRPr="00532496">
        <w:lastRenderedPageBreak/>
        <w:t>В России первые полувагоны появились в 1861 году, это были заказанные из-за границы вагоны для Грушевской железной дороги, занимавшейся перевозкой угля. Впоследствии русские заводы скопировали конструкцию и стали изготавливать вагоны самостоятельно. Также переоборудовались под полувагоны крытые вагоны малой ёмкости. Эти вагоны имели малый объём кузова (10 м³) и грузоподъёмность 8,5—10 тонн</w:t>
      </w:r>
      <w:r>
        <w:t xml:space="preserve">. </w:t>
      </w:r>
      <w:r w:rsidRPr="00532496">
        <w:t>В 1890—1900 годах для углевозных дорог было построено большое количество полувагонов. Они имели грузоподъёмность 12,5—15 тонн и имели деревянный кузов и высоту бортов от 70 до 120 см. В Домбровском угольном районе строились и цельнометаллические полувагоны</w:t>
      </w:r>
      <w:r>
        <w:t>.</w:t>
      </w:r>
    </w:p>
    <w:p w:rsidR="00156C6C" w:rsidRPr="00156C6C" w:rsidRDefault="00156C6C" w:rsidP="00531FAF">
      <w:pPr>
        <w:pStyle w:val="StyleText"/>
      </w:pPr>
      <w:r>
        <w:t>Полувагоны перемещаются из одной точки в другую</w:t>
      </w:r>
      <w:r w:rsidRPr="00156C6C">
        <w:t xml:space="preserve"> </w:t>
      </w:r>
      <w:r>
        <w:t>и конечным пунктом назначения</w:t>
      </w:r>
      <w:r w:rsidRPr="00156C6C">
        <w:t xml:space="preserve">, </w:t>
      </w:r>
      <w:r>
        <w:t>обычно</w:t>
      </w:r>
      <w:r w:rsidRPr="00156C6C">
        <w:t xml:space="preserve">, </w:t>
      </w:r>
      <w:r>
        <w:t>является завод или промышленное предприятие</w:t>
      </w:r>
      <w:r w:rsidRPr="00156C6C">
        <w:t xml:space="preserve">, </w:t>
      </w:r>
      <w:r>
        <w:t>которой необходимо определённое вещество. По прибытии полувагоны подлежат осмотру (в том числе</w:t>
      </w:r>
      <w:r w:rsidRPr="00156C6C">
        <w:t xml:space="preserve">, </w:t>
      </w:r>
      <w:r>
        <w:t>для обнаружения идентификационного номера полувагона и сопоставление его по определённой накладной) и последующей разгрузке с помощью вагоноопрокидывателя.</w:t>
      </w:r>
    </w:p>
    <w:p w:rsidR="0049591B" w:rsidRDefault="0049591B" w:rsidP="0049591B">
      <w:pPr>
        <w:pStyle w:val="StyleText"/>
      </w:pPr>
    </w:p>
    <w:p w:rsidR="00532496" w:rsidRDefault="00532496" w:rsidP="00532496">
      <w:pPr>
        <w:pStyle w:val="StyleImage"/>
      </w:pPr>
      <w:r>
        <w:rPr>
          <w:noProof/>
          <w:lang w:eastAsia="ru-RU"/>
        </w:rPr>
        <w:drawing>
          <wp:inline distT="0" distB="0" distL="0" distR="0">
            <wp:extent cx="5940425" cy="3968568"/>
            <wp:effectExtent l="19050" t="19050" r="22225" b="13335"/>
            <wp:docPr id="4" name="Рисунок 4" descr="https://kompas.ru/source/news/26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kompas.ru/source/news/2604/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0425" cy="3968568"/>
                    </a:xfrm>
                    <a:prstGeom prst="rect">
                      <a:avLst/>
                    </a:prstGeom>
                    <a:noFill/>
                    <a:ln>
                      <a:solidFill>
                        <a:schemeClr val="tx1"/>
                      </a:solidFill>
                    </a:ln>
                  </pic:spPr>
                </pic:pic>
              </a:graphicData>
            </a:graphic>
          </wp:inline>
        </w:drawing>
      </w:r>
    </w:p>
    <w:p w:rsidR="007E030D" w:rsidRDefault="007E030D" w:rsidP="007E030D">
      <w:pPr>
        <w:pStyle w:val="StyleImage"/>
      </w:pPr>
      <w:r>
        <w:t>Рисунок 4 – Модель вагоноопрокидывателя</w:t>
      </w:r>
    </w:p>
    <w:p w:rsidR="00EC3C96" w:rsidRDefault="00EC3C96" w:rsidP="00EC3C96">
      <w:pPr>
        <w:pStyle w:val="StyleText"/>
      </w:pPr>
    </w:p>
    <w:p w:rsidR="00EC3C96" w:rsidRPr="00EC3C96" w:rsidRDefault="00EC3C96" w:rsidP="00EC3C96">
      <w:pPr>
        <w:pStyle w:val="StyleText"/>
      </w:pPr>
      <w:r>
        <w:t>На рисунке 4 представлена модель вагоноопрокидывателя. По данной можно увидеть</w:t>
      </w:r>
      <w:r w:rsidRPr="00EC3C96">
        <w:t xml:space="preserve">, </w:t>
      </w:r>
      <w:r>
        <w:t>каким образом вагоны помещаются в него и каким образом переворачиваются. Вагоны заезжают в специальное отверстие</w:t>
      </w:r>
      <w:r w:rsidRPr="00EC3C96">
        <w:t xml:space="preserve">, </w:t>
      </w:r>
      <w:r>
        <w:t>спроектированное для полувагонов разной длины и размеров</w:t>
      </w:r>
      <w:r w:rsidRPr="00EC3C96">
        <w:t xml:space="preserve">, </w:t>
      </w:r>
      <w:r>
        <w:t>затем</w:t>
      </w:r>
      <w:r w:rsidRPr="00EC3C96">
        <w:t xml:space="preserve">, </w:t>
      </w:r>
      <w:r>
        <w:t xml:space="preserve">их </w:t>
      </w:r>
      <w:r>
        <w:lastRenderedPageBreak/>
        <w:t>закрепляют и переворачивают вращательным движением вагоноопрокидывателя за счёт автоматизированных механизмов.</w:t>
      </w:r>
    </w:p>
    <w:p w:rsidR="007E030D" w:rsidRDefault="007E030D" w:rsidP="00532496">
      <w:pPr>
        <w:pStyle w:val="StyleImage"/>
      </w:pPr>
      <w:r>
        <w:rPr>
          <w:noProof/>
          <w:lang w:eastAsia="ru-RU"/>
        </w:rPr>
        <w:drawing>
          <wp:inline distT="0" distB="0" distL="0" distR="0">
            <wp:extent cx="5940425" cy="3791761"/>
            <wp:effectExtent l="19050" t="19050" r="22225" b="18415"/>
            <wp:docPr id="5" name="Рисунок 5" descr="https://regnum.ru/uploads/pictures/news/2017/04/17/regnum_picture_14923970782373991_norm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regnum.ru/uploads/pictures/news/2017/04/17/regnum_picture_14923970782373991_normal.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0425" cy="3791761"/>
                    </a:xfrm>
                    <a:prstGeom prst="rect">
                      <a:avLst/>
                    </a:prstGeom>
                    <a:noFill/>
                    <a:ln>
                      <a:solidFill>
                        <a:schemeClr val="tx1"/>
                      </a:solidFill>
                    </a:ln>
                  </pic:spPr>
                </pic:pic>
              </a:graphicData>
            </a:graphic>
          </wp:inline>
        </w:drawing>
      </w:r>
    </w:p>
    <w:p w:rsidR="00EC3C96" w:rsidRDefault="007E030D" w:rsidP="00EC3C96">
      <w:pPr>
        <w:pStyle w:val="StyleImage"/>
      </w:pPr>
      <w:r>
        <w:t>Рисунок 5 – Вагоноопрокидыватель</w:t>
      </w:r>
    </w:p>
    <w:p w:rsidR="00A32D8D" w:rsidRDefault="00A32D8D" w:rsidP="00532496">
      <w:pPr>
        <w:pStyle w:val="StyleImage"/>
      </w:pPr>
    </w:p>
    <w:p w:rsidR="00A32D8D" w:rsidRDefault="00A32D8D" w:rsidP="00532496">
      <w:pPr>
        <w:pStyle w:val="StyleImage"/>
      </w:pPr>
      <w:r>
        <w:rPr>
          <w:noProof/>
          <w:lang w:eastAsia="ru-RU"/>
        </w:rPr>
        <w:drawing>
          <wp:inline distT="0" distB="0" distL="0" distR="0" wp14:anchorId="34626D72" wp14:editId="75289D67">
            <wp:extent cx="5940425" cy="3949065"/>
            <wp:effectExtent l="19050" t="19050" r="22225" b="1333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0425" cy="3949065"/>
                    </a:xfrm>
                    <a:prstGeom prst="rect">
                      <a:avLst/>
                    </a:prstGeom>
                    <a:ln>
                      <a:solidFill>
                        <a:schemeClr val="tx1"/>
                      </a:solidFill>
                    </a:ln>
                  </pic:spPr>
                </pic:pic>
              </a:graphicData>
            </a:graphic>
          </wp:inline>
        </w:drawing>
      </w:r>
    </w:p>
    <w:p w:rsidR="00A32D8D" w:rsidRDefault="00B35937" w:rsidP="00532496">
      <w:pPr>
        <w:pStyle w:val="StyleImage"/>
      </w:pPr>
      <w:r>
        <w:t>Рисунок 6 – Вагоноопрокидыватель с двумя въездами</w:t>
      </w:r>
    </w:p>
    <w:p w:rsidR="00EC3C96" w:rsidRDefault="00EC3C96" w:rsidP="00532496">
      <w:pPr>
        <w:pStyle w:val="StyleImage"/>
      </w:pPr>
    </w:p>
    <w:p w:rsidR="00042D38" w:rsidRDefault="00EC3C96" w:rsidP="00042D38">
      <w:pPr>
        <w:pStyle w:val="StyleText"/>
      </w:pPr>
      <w:r>
        <w:lastRenderedPageBreak/>
        <w:t>На рисунках 5-6 представлены вагоноопрокидыватели</w:t>
      </w:r>
      <w:r w:rsidRPr="00EC3C96">
        <w:t xml:space="preserve">, </w:t>
      </w:r>
      <w:r>
        <w:t>которые используются на производственных предприятиях.</w:t>
      </w:r>
    </w:p>
    <w:p w:rsidR="00042D38" w:rsidRDefault="00042D38" w:rsidP="00042D38">
      <w:pPr>
        <w:pStyle w:val="StyleText"/>
      </w:pPr>
      <w:r>
        <w:t>Существуют промышленные предприятия</w:t>
      </w:r>
      <w:r w:rsidRPr="00042D38">
        <w:t xml:space="preserve">, </w:t>
      </w:r>
      <w:r>
        <w:t>которые устанавливают на определённом расстоянии от вагоноопрокидывателя видеокамеры</w:t>
      </w:r>
      <w:r w:rsidRPr="00042D38">
        <w:t xml:space="preserve">, </w:t>
      </w:r>
      <w:r>
        <w:t>с возможностью транслирования виде</w:t>
      </w:r>
      <w:r w:rsidR="002D386E">
        <w:t xml:space="preserve">опотока </w:t>
      </w:r>
      <w:r>
        <w:t>информационной системе.</w:t>
      </w:r>
      <w:r w:rsidR="00AC0667">
        <w:t xml:space="preserve"> Вагоны приходят составом</w:t>
      </w:r>
      <w:r w:rsidR="00AC0667" w:rsidRPr="00AC0667">
        <w:t xml:space="preserve">, </w:t>
      </w:r>
      <w:r w:rsidR="00AC0667">
        <w:t>состоящий из определённого числа вагонов.</w:t>
      </w:r>
      <w:r>
        <w:t xml:space="preserve"> </w:t>
      </w:r>
      <w:r w:rsidR="003D3A75">
        <w:t>На рисунке 7 представлен</w:t>
      </w:r>
      <w:r w:rsidR="003B5B37">
        <w:t>ы камеры</w:t>
      </w:r>
      <w:r w:rsidR="003D3A75" w:rsidRPr="003D3A75">
        <w:t xml:space="preserve">, </w:t>
      </w:r>
      <w:r w:rsidR="003D3A75">
        <w:t>расположенная на определённом расстоянии от разгрузочной/загрузочной станции</w:t>
      </w:r>
      <w:r w:rsidR="003D3A75" w:rsidRPr="003D3A75">
        <w:t xml:space="preserve">, </w:t>
      </w:r>
      <w:r w:rsidR="003D3A75">
        <w:t>для идентификации номера полувагона.</w:t>
      </w:r>
    </w:p>
    <w:p w:rsidR="003D3A75" w:rsidRPr="003D3A75" w:rsidRDefault="003D3A75" w:rsidP="00042D38">
      <w:pPr>
        <w:pStyle w:val="StyleText"/>
      </w:pPr>
    </w:p>
    <w:p w:rsidR="00042D38" w:rsidRDefault="001F2FE0" w:rsidP="003D3A75">
      <w:pPr>
        <w:pStyle w:val="StyleImage"/>
      </w:pPr>
      <w:r>
        <w:rPr>
          <w:noProof/>
          <w:lang w:eastAsia="ru-RU"/>
        </w:rPr>
        <w:drawing>
          <wp:inline distT="0" distB="0" distL="0" distR="0">
            <wp:extent cx="3054350" cy="4961591"/>
            <wp:effectExtent l="19050" t="19050" r="12700" b="10795"/>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5933" cy="4964163"/>
                    </a:xfrm>
                    <a:prstGeom prst="rect">
                      <a:avLst/>
                    </a:prstGeom>
                    <a:noFill/>
                    <a:ln>
                      <a:solidFill>
                        <a:schemeClr val="tx1"/>
                      </a:solidFill>
                    </a:ln>
                  </pic:spPr>
                </pic:pic>
              </a:graphicData>
            </a:graphic>
          </wp:inline>
        </w:drawing>
      </w:r>
    </w:p>
    <w:p w:rsidR="003D3A75" w:rsidRDefault="003D3A75" w:rsidP="003D3A75">
      <w:pPr>
        <w:pStyle w:val="StyleImage"/>
      </w:pPr>
      <w:r>
        <w:t>Рисунок 7 – К</w:t>
      </w:r>
      <w:r w:rsidR="003B5B37">
        <w:t>амеры</w:t>
      </w:r>
      <w:r w:rsidRPr="003D3A75">
        <w:t xml:space="preserve">, </w:t>
      </w:r>
      <w:r w:rsidR="003B5B37">
        <w:t>установленные</w:t>
      </w:r>
      <w:r>
        <w:t xml:space="preserve"> для распознавания номеров полувагонов</w:t>
      </w:r>
    </w:p>
    <w:p w:rsidR="003D3A75" w:rsidRDefault="003D3A75" w:rsidP="003D3A75">
      <w:pPr>
        <w:pStyle w:val="StyleText"/>
      </w:pPr>
    </w:p>
    <w:p w:rsidR="00080E77" w:rsidRPr="00616C4C" w:rsidRDefault="00080E77" w:rsidP="00616C4C">
      <w:pPr>
        <w:pStyle w:val="StyleText"/>
      </w:pPr>
      <w:r>
        <w:t>Наибольший интерес при распознавании изображения полувагона представляет идентификационный номер полувагона</w:t>
      </w:r>
      <w:r w:rsidRPr="00080E77">
        <w:t xml:space="preserve">, </w:t>
      </w:r>
      <w:r>
        <w:t>который выделен белыми цифрами определённого размера</w:t>
      </w:r>
      <w:r w:rsidR="00616C4C">
        <w:t xml:space="preserve"> (см. рис. 8).</w:t>
      </w:r>
    </w:p>
    <w:p w:rsidR="00616C4C" w:rsidRDefault="00616C4C" w:rsidP="00616C4C">
      <w:pPr>
        <w:pStyle w:val="StyleImage"/>
      </w:pPr>
      <w:r>
        <w:rPr>
          <w:noProof/>
          <w:lang w:eastAsia="ru-RU"/>
        </w:rPr>
        <w:lastRenderedPageBreak/>
        <w:drawing>
          <wp:inline distT="0" distB="0" distL="0" distR="0">
            <wp:extent cx="5939790" cy="3018155"/>
            <wp:effectExtent l="19050" t="19050" r="22860" b="1079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3018155"/>
                    </a:xfrm>
                    <a:prstGeom prst="rect">
                      <a:avLst/>
                    </a:prstGeom>
                    <a:noFill/>
                    <a:ln>
                      <a:solidFill>
                        <a:schemeClr val="tx1"/>
                      </a:solidFill>
                    </a:ln>
                  </pic:spPr>
                </pic:pic>
              </a:graphicData>
            </a:graphic>
          </wp:inline>
        </w:drawing>
      </w:r>
    </w:p>
    <w:p w:rsidR="00616C4C" w:rsidRDefault="00616C4C" w:rsidP="00616C4C">
      <w:pPr>
        <w:pStyle w:val="StyleImage"/>
      </w:pPr>
      <w:r>
        <w:t>Рисунок 8 – Полувагон с идентификационным номером</w:t>
      </w:r>
    </w:p>
    <w:p w:rsidR="00616C4C" w:rsidRDefault="00616C4C" w:rsidP="00616C4C">
      <w:pPr>
        <w:pStyle w:val="StyleText"/>
      </w:pPr>
    </w:p>
    <w:p w:rsidR="00616C4C" w:rsidRPr="00616C4C" w:rsidRDefault="001F2FE0" w:rsidP="00616C4C">
      <w:pPr>
        <w:pStyle w:val="StyleText"/>
      </w:pPr>
      <w:r>
        <w:t xml:space="preserve">Идентификационный номер может </w:t>
      </w:r>
      <w:r w:rsidR="00616C4C">
        <w:t>сопоставлять определённый полувагон накладной</w:t>
      </w:r>
      <w:r w:rsidR="00616C4C" w:rsidRPr="00616C4C">
        <w:t xml:space="preserve">, </w:t>
      </w:r>
      <w:r w:rsidR="00616C4C">
        <w:t>в которой содержится основная информация о полувагоне.</w:t>
      </w:r>
    </w:p>
    <w:p w:rsidR="00887365" w:rsidRDefault="00887365" w:rsidP="00156C6C">
      <w:pPr>
        <w:pStyle w:val="StyleText"/>
      </w:pPr>
      <w:r>
        <w:br w:type="page"/>
      </w:r>
    </w:p>
    <w:p w:rsidR="00521356" w:rsidRDefault="00521356" w:rsidP="00521356">
      <w:pPr>
        <w:pStyle w:val="Style1"/>
      </w:pPr>
      <w:bookmarkStart w:id="5" w:name="_Toc72021840"/>
      <w:r>
        <w:lastRenderedPageBreak/>
        <w:t>Словарь существительных и глаголов</w:t>
      </w:r>
      <w:bookmarkEnd w:id="5"/>
    </w:p>
    <w:p w:rsidR="00514162" w:rsidRDefault="00514162" w:rsidP="00514162">
      <w:pPr>
        <w:pStyle w:val="StyleText"/>
      </w:pPr>
      <w:r w:rsidRPr="00514162">
        <w:rPr>
          <w:b/>
        </w:rPr>
        <w:t>Подвижной состав на сети железных дорог</w:t>
      </w:r>
      <w:r w:rsidRPr="00514162">
        <w:t xml:space="preserve"> России — совокупность подвижного состава, находящегося в собственности или в оперативном управлении компании Российские железные дороги, других компаний-операторов подвижного состава.</w:t>
      </w:r>
    </w:p>
    <w:p w:rsidR="00521356" w:rsidRDefault="00521356" w:rsidP="00521356">
      <w:pPr>
        <w:pStyle w:val="StyleText"/>
      </w:pPr>
      <w:r w:rsidRPr="00376F54">
        <w:rPr>
          <w:b/>
        </w:rPr>
        <w:t>Полувагон</w:t>
      </w:r>
      <w:r w:rsidRPr="00376F54">
        <w:t xml:space="preserve"> — железнодорожный грузовой вагон с кузовом без крыши, предназначенный для перевозки грузов, не требующих защиты от атмосферных осадков.</w:t>
      </w:r>
    </w:p>
    <w:p w:rsidR="00521356" w:rsidRDefault="003B5FA3" w:rsidP="00521356">
      <w:pPr>
        <w:pStyle w:val="StyleText"/>
      </w:pPr>
      <w:r w:rsidRPr="003B5FA3">
        <w:rPr>
          <w:b/>
        </w:rPr>
        <w:t>Видеокамера</w:t>
      </w:r>
      <w:r w:rsidRPr="003B5FA3">
        <w:t xml:space="preserve"> — первоначальное значение — комбинация телевизионной передающей камеры и устройства для видеозаписи</w:t>
      </w:r>
      <w:r>
        <w:t>.</w:t>
      </w:r>
    </w:p>
    <w:p w:rsidR="003B5FA3" w:rsidRDefault="003B5FA3" w:rsidP="00521356">
      <w:pPr>
        <w:pStyle w:val="StyleText"/>
      </w:pPr>
      <w:r w:rsidRPr="003B5FA3">
        <w:rPr>
          <w:b/>
        </w:rPr>
        <w:t>Цифровое изображение</w:t>
      </w:r>
      <w:r w:rsidRPr="003B5FA3">
        <w:t xml:space="preserve"> — двумерное изображение, представленное в цифровом виде. В зависимости от способа описания, изображение может быть растровым или векторным.</w:t>
      </w:r>
    </w:p>
    <w:p w:rsidR="003B5FA3" w:rsidRDefault="003B5FA3" w:rsidP="00521356">
      <w:pPr>
        <w:pStyle w:val="StyleText"/>
      </w:pPr>
      <w:r w:rsidRPr="003B5FA3">
        <w:rPr>
          <w:b/>
        </w:rPr>
        <w:t>Оптическое распознавание символов (англ. optical character recognition, OCR)</w:t>
      </w:r>
      <w:r w:rsidRPr="003B5FA3">
        <w:t xml:space="preserve"> — механический или электронный перевод изображений рукописного, машинописного или печатного текста в текстовые данные, использующиеся для представления символов в компьютере (например, в текстовом редакторе). Распознавание широко применяется для преобразования книг и документов в электронный вид, для автоматизации систем учёта в бизнесе или для публикации текста на веб-странице. Оптическое распознавание символов позволяет редактировать текст, осуществлять поиск слов или фраз, хранить его в более компактной форме, демонстрировать или распечатывать материал, не теряя качества, анализировать информацию, а также применять к тексту электронный перевод, форматирование или преобразование в речь. Оптическое распознавание текста является исследуемой проблемой в областях распознавания образов, искусственного интеллекта и компьютерного зрения.</w:t>
      </w:r>
    </w:p>
    <w:p w:rsidR="00521356" w:rsidRPr="00521356" w:rsidRDefault="00521356" w:rsidP="00521356">
      <w:pPr>
        <w:rPr>
          <w:rFonts w:ascii="Times New Roman" w:hAnsi="Times New Roman"/>
          <w:sz w:val="28"/>
        </w:rPr>
      </w:pPr>
      <w:r>
        <w:br w:type="page"/>
      </w:r>
    </w:p>
    <w:p w:rsidR="009F36BB" w:rsidRDefault="00557119" w:rsidP="00557119">
      <w:pPr>
        <w:pStyle w:val="Style2"/>
      </w:pPr>
      <w:r>
        <w:lastRenderedPageBreak/>
        <w:t>Функциональные требования</w:t>
      </w:r>
    </w:p>
    <w:p w:rsidR="00156C6C" w:rsidRPr="007B6327" w:rsidRDefault="00156C6C" w:rsidP="00156C6C">
      <w:pPr>
        <w:pStyle w:val="StyleText"/>
      </w:pPr>
      <w:r>
        <w:t>С помощью компьютерного зрения необходимо автоматизировать процесс идентификации полувагонов</w:t>
      </w:r>
      <w:r w:rsidRPr="007E030D">
        <w:t xml:space="preserve">, </w:t>
      </w:r>
      <w:r>
        <w:t>которые прибыли по накладной</w:t>
      </w:r>
      <w:r w:rsidRPr="007E030D">
        <w:t xml:space="preserve">, </w:t>
      </w:r>
      <w:r w:rsidR="005F09D9">
        <w:t>определённого вида (см. рис. 9</w:t>
      </w:r>
      <w:r>
        <w:t>). Каждый полувагон содержит в себе сыпучую смесь не</w:t>
      </w:r>
      <w:r w:rsidR="007B6327">
        <w:t xml:space="preserve">которого процентного содержания (обозначающаяся как </w:t>
      </w:r>
      <w:r w:rsidR="007B6327">
        <w:rPr>
          <w:lang w:val="en-US"/>
        </w:rPr>
        <w:t>S</w:t>
      </w:r>
      <w:r w:rsidR="007B6327" w:rsidRPr="007B6327">
        <w:t>^</w:t>
      </w:r>
      <w:r w:rsidR="007B6327">
        <w:rPr>
          <w:lang w:val="en-US"/>
        </w:rPr>
        <w:t>d</w:t>
      </w:r>
      <w:r w:rsidR="007B6327" w:rsidRPr="007B6327">
        <w:t xml:space="preserve"> - %).</w:t>
      </w:r>
    </w:p>
    <w:p w:rsidR="00156C6C" w:rsidRDefault="00156C6C" w:rsidP="00156C6C">
      <w:pPr>
        <w:pStyle w:val="StyleText"/>
      </w:pPr>
    </w:p>
    <w:p w:rsidR="00156C6C" w:rsidRDefault="00156C6C" w:rsidP="00156C6C">
      <w:pPr>
        <w:pStyle w:val="StyleImage"/>
      </w:pPr>
      <w:r>
        <w:rPr>
          <w:noProof/>
          <w:lang w:eastAsia="ru-RU"/>
        </w:rPr>
        <w:drawing>
          <wp:inline distT="0" distB="0" distL="0" distR="0" wp14:anchorId="4322E942" wp14:editId="2D5B7027">
            <wp:extent cx="3612193" cy="4252328"/>
            <wp:effectExtent l="19050" t="19050" r="26670" b="152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12193" cy="4252328"/>
                    </a:xfrm>
                    <a:prstGeom prst="rect">
                      <a:avLst/>
                    </a:prstGeom>
                    <a:ln>
                      <a:solidFill>
                        <a:schemeClr val="tx1"/>
                      </a:solidFill>
                    </a:ln>
                  </pic:spPr>
                </pic:pic>
              </a:graphicData>
            </a:graphic>
          </wp:inline>
        </w:drawing>
      </w:r>
    </w:p>
    <w:p w:rsidR="00156C6C" w:rsidRPr="00156C6C" w:rsidRDefault="005F09D9" w:rsidP="00156C6C">
      <w:pPr>
        <w:pStyle w:val="StyleImage"/>
      </w:pPr>
      <w:r>
        <w:t>Рисунок 9</w:t>
      </w:r>
      <w:r w:rsidR="00156C6C">
        <w:t xml:space="preserve"> – Пример накладной</w:t>
      </w:r>
    </w:p>
    <w:p w:rsidR="00156C6C" w:rsidRDefault="00156C6C" w:rsidP="00156C6C">
      <w:pPr>
        <w:pStyle w:val="StyleText"/>
      </w:pPr>
    </w:p>
    <w:p w:rsidR="00A33CE6" w:rsidRPr="0077795E" w:rsidRDefault="00156C6C" w:rsidP="007B6327">
      <w:pPr>
        <w:pStyle w:val="StyleText"/>
      </w:pPr>
      <w:r w:rsidRPr="00A33CE6">
        <w:t>Накладная поступает на производственное предприятие заранее, то есть, до приезда полувагонов</w:t>
      </w:r>
      <w:r w:rsidR="00A33CE6" w:rsidRPr="00A33CE6">
        <w:t>.</w:t>
      </w:r>
      <w:r w:rsidR="00504E29">
        <w:t xml:space="preserve"> Вагоны</w:t>
      </w:r>
      <w:r w:rsidR="0077795E">
        <w:t xml:space="preserve"> прибывают в хаотичном порядке</w:t>
      </w:r>
      <w:r w:rsidR="0077795E" w:rsidRPr="00876428">
        <w:t xml:space="preserve">, </w:t>
      </w:r>
      <w:r w:rsidR="0077795E">
        <w:t>однако принадлежат определённому составу.</w:t>
      </w:r>
    </w:p>
    <w:p w:rsidR="00A33CE6" w:rsidRDefault="00156C6C" w:rsidP="007B6327">
      <w:pPr>
        <w:pStyle w:val="StyleText"/>
      </w:pPr>
      <w:r w:rsidRPr="00A33CE6">
        <w:t xml:space="preserve"> Таким образом, уполномоченные лица знают о</w:t>
      </w:r>
      <w:r w:rsidRPr="00A33CE6">
        <w:rPr>
          <w:color w:val="FF0000"/>
        </w:rPr>
        <w:t xml:space="preserve"> </w:t>
      </w:r>
      <w:r w:rsidRPr="0077795E">
        <w:rPr>
          <w:color w:val="000000" w:themeColor="text1"/>
        </w:rPr>
        <w:t>составе</w:t>
      </w:r>
      <w:r w:rsidRPr="00A33CE6">
        <w:rPr>
          <w:color w:val="FF0000"/>
        </w:rPr>
        <w:t xml:space="preserve"> </w:t>
      </w:r>
      <w:r w:rsidRPr="00A33CE6">
        <w:t xml:space="preserve">некоторые подробности, в том числе – процентное содержание сыпучей смеси в полувагоне. </w:t>
      </w:r>
    </w:p>
    <w:p w:rsidR="00A33CE6" w:rsidRDefault="0077795E" w:rsidP="007B6327">
      <w:pPr>
        <w:pStyle w:val="StyleText"/>
      </w:pPr>
      <w:r>
        <w:t>Н</w:t>
      </w:r>
      <w:r w:rsidR="00156C6C" w:rsidRPr="00A33CE6">
        <w:t xml:space="preserve">еобходимо достичь уровня автоматизации, при которого каждый приезжий полувагон будет зафиксирован и разгружен. </w:t>
      </w:r>
    </w:p>
    <w:p w:rsidR="00156C6C" w:rsidRDefault="0077795E" w:rsidP="007B6327">
      <w:pPr>
        <w:pStyle w:val="StyleText"/>
      </w:pPr>
      <w:r>
        <w:t>Есть</w:t>
      </w:r>
      <w:r w:rsidR="00156C6C" w:rsidRPr="00A33CE6">
        <w:t xml:space="preserve"> необходимость сохранять информацию о приезжающих и разгружаемых полувагонах, по определённой накладной, обусловленная в большей степени отчётностью и возможностью последующего статистического анализа (например, анализ эффективности отправки состава из одной точки страны в другую), но и может в себя</w:t>
      </w:r>
      <w:r>
        <w:t xml:space="preserve"> включать проверку на корректное</w:t>
      </w:r>
      <w:r w:rsidR="00156C6C" w:rsidRPr="00A33CE6">
        <w:t xml:space="preserve"> контактирование различных предприятий между собой </w:t>
      </w:r>
      <w:r w:rsidR="00156C6C" w:rsidRPr="00A33CE6">
        <w:lastRenderedPageBreak/>
        <w:t xml:space="preserve">(например, прогнозирование ошибок в накладных, преждевременное </w:t>
      </w:r>
      <w:r>
        <w:t xml:space="preserve">их </w:t>
      </w:r>
      <w:r w:rsidR="00156C6C" w:rsidRPr="00A33CE6">
        <w:t>обнаружение или профилактика).</w:t>
      </w:r>
    </w:p>
    <w:p w:rsidR="007B6327" w:rsidRPr="007B6327" w:rsidRDefault="007B6327" w:rsidP="007B6327">
      <w:pPr>
        <w:pStyle w:val="StyleText"/>
      </w:pPr>
      <w:r>
        <w:t xml:space="preserve">Информационная система </w:t>
      </w:r>
      <w:r w:rsidR="00D84BD5">
        <w:t>должна быть разбита на три модуля</w:t>
      </w:r>
      <w:r w:rsidRPr="007B6327">
        <w:t xml:space="preserve">: </w:t>
      </w:r>
    </w:p>
    <w:p w:rsidR="007B6327" w:rsidRPr="00D84BD5" w:rsidRDefault="007B6327" w:rsidP="007B6327">
      <w:pPr>
        <w:pStyle w:val="StyleText"/>
      </w:pPr>
      <w:r w:rsidRPr="007B6327">
        <w:t>1)</w:t>
      </w:r>
      <w:r w:rsidR="00D84BD5">
        <w:t xml:space="preserve"> </w:t>
      </w:r>
      <w:r w:rsidR="00D84BD5" w:rsidRPr="00D84BD5">
        <w:t>“</w:t>
      </w:r>
      <w:r w:rsidR="00D84BD5">
        <w:t>Центральный сервер</w:t>
      </w:r>
      <w:r w:rsidR="00D84BD5" w:rsidRPr="00D84BD5">
        <w:t>”</w:t>
      </w:r>
      <w:r w:rsidRPr="007B6327">
        <w:t xml:space="preserve"> </w:t>
      </w:r>
      <w:r w:rsidR="00D84BD5">
        <w:t>– единственный модуль</w:t>
      </w:r>
      <w:r w:rsidR="00D84BD5" w:rsidRPr="00D84BD5">
        <w:t xml:space="preserve">, </w:t>
      </w:r>
      <w:r w:rsidR="00D84BD5">
        <w:t>который имеет доступ к базе данных. Модуль должен обеспечивать взаимодействие с базой данных других модулей</w:t>
      </w:r>
      <w:r w:rsidR="00D84BD5" w:rsidRPr="00D84BD5">
        <w:t xml:space="preserve">, </w:t>
      </w:r>
      <w:r w:rsidR="00D84BD5">
        <w:t>которым необходимо получать доступ к актуальным данным</w:t>
      </w:r>
      <w:r w:rsidR="00D84BD5" w:rsidRPr="00D84BD5">
        <w:t xml:space="preserve">, </w:t>
      </w:r>
      <w:r w:rsidR="00D84BD5">
        <w:t>расположенным в базе данных для работоспособности.</w:t>
      </w:r>
    </w:p>
    <w:p w:rsidR="007B6327" w:rsidRPr="001742FF" w:rsidRDefault="007B6327" w:rsidP="007B6327">
      <w:pPr>
        <w:pStyle w:val="StyleText"/>
      </w:pPr>
      <w:r w:rsidRPr="007B6327">
        <w:t xml:space="preserve">2) </w:t>
      </w:r>
      <w:r w:rsidR="00D84BD5">
        <w:t xml:space="preserve">Модуль </w:t>
      </w:r>
      <w:r w:rsidR="00D84BD5" w:rsidRPr="00D84BD5">
        <w:t>“</w:t>
      </w:r>
      <w:r w:rsidR="00D84BD5">
        <w:t>Камера</w:t>
      </w:r>
      <w:r w:rsidR="00D84BD5" w:rsidRPr="00D84BD5">
        <w:t xml:space="preserve">”, </w:t>
      </w:r>
      <w:r w:rsidR="00D84BD5">
        <w:t>занимающийся распознаванием изображения</w:t>
      </w:r>
      <w:r w:rsidR="001742FF" w:rsidRPr="001742FF">
        <w:t xml:space="preserve">, </w:t>
      </w:r>
      <w:r w:rsidR="001742FF">
        <w:t>которое должно загружаться пользователем.</w:t>
      </w:r>
    </w:p>
    <w:p w:rsidR="00D84BD5" w:rsidRDefault="007B6327" w:rsidP="00D84BD5">
      <w:pPr>
        <w:pStyle w:val="StyleText"/>
      </w:pPr>
      <w:r w:rsidRPr="007B6327">
        <w:t xml:space="preserve">3) </w:t>
      </w:r>
      <w:r w:rsidR="00D84BD5">
        <w:t xml:space="preserve">Модуль </w:t>
      </w:r>
      <w:r w:rsidR="00D84BD5" w:rsidRPr="00D84BD5">
        <w:t>“</w:t>
      </w:r>
      <w:r w:rsidR="00D84BD5">
        <w:t>Пользователь</w:t>
      </w:r>
      <w:r w:rsidR="00D84BD5" w:rsidRPr="00D84BD5">
        <w:t xml:space="preserve">” обеспечивает пользовательский интерфейс, </w:t>
      </w:r>
      <w:r w:rsidR="00D84BD5">
        <w:t>с помощью которого можно рассмотреть информацию</w:t>
      </w:r>
      <w:r w:rsidR="00D84BD5" w:rsidRPr="00D84BD5">
        <w:t xml:space="preserve">, </w:t>
      </w:r>
      <w:r w:rsidR="00D84BD5">
        <w:t>содержащуюся в базе данных</w:t>
      </w:r>
      <w:r w:rsidR="001742FF" w:rsidRPr="001742FF">
        <w:t xml:space="preserve">, </w:t>
      </w:r>
      <w:r w:rsidR="001742FF">
        <w:t>добавить накладную и информацию о ней</w:t>
      </w:r>
      <w:r w:rsidR="001742FF" w:rsidRPr="001742FF">
        <w:t xml:space="preserve">, </w:t>
      </w:r>
      <w:r w:rsidR="001742FF">
        <w:t>добавить информацию о полувагонах содержащиеся в определённой накладной.</w:t>
      </w:r>
    </w:p>
    <w:p w:rsidR="00640158" w:rsidRPr="00640158" w:rsidRDefault="00640158" w:rsidP="00D84BD5">
      <w:pPr>
        <w:pStyle w:val="StyleText"/>
      </w:pPr>
      <w:r>
        <w:t xml:space="preserve">Модуль </w:t>
      </w:r>
      <w:r w:rsidRPr="00640158">
        <w:t>“</w:t>
      </w:r>
      <w:r>
        <w:t>Камера</w:t>
      </w:r>
      <w:r w:rsidRPr="00640158">
        <w:t xml:space="preserve">” </w:t>
      </w:r>
      <w:r>
        <w:t xml:space="preserve">и </w:t>
      </w:r>
      <w:r w:rsidRPr="00640158">
        <w:t>“</w:t>
      </w:r>
      <w:r>
        <w:t>Пользователь</w:t>
      </w:r>
      <w:r w:rsidRPr="00640158">
        <w:t xml:space="preserve">” </w:t>
      </w:r>
      <w:r>
        <w:t>относятся к клиентской части приложения</w:t>
      </w:r>
      <w:r w:rsidRPr="00640158">
        <w:t xml:space="preserve">, </w:t>
      </w:r>
      <w:r>
        <w:t xml:space="preserve">а модуль </w:t>
      </w:r>
      <w:r w:rsidRPr="00640158">
        <w:t>“</w:t>
      </w:r>
      <w:r>
        <w:t>Центральный сервер</w:t>
      </w:r>
      <w:r w:rsidRPr="00640158">
        <w:t xml:space="preserve">” </w:t>
      </w:r>
      <w:r>
        <w:t>к серверной.</w:t>
      </w:r>
    </w:p>
    <w:p w:rsidR="007B6327" w:rsidRPr="00DE70C9" w:rsidRDefault="00777626" w:rsidP="007B6327">
      <w:pPr>
        <w:pStyle w:val="StyleText"/>
      </w:pPr>
      <w:r>
        <w:t>Необходимо производить оценку корректности распознавания</w:t>
      </w:r>
      <w:r w:rsidRPr="00777626">
        <w:t xml:space="preserve">, </w:t>
      </w:r>
      <w:r>
        <w:t>для уведомления уполномоченных лиц</w:t>
      </w:r>
      <w:r w:rsidRPr="00777626">
        <w:t xml:space="preserve">, </w:t>
      </w:r>
      <w:r>
        <w:t>в случае плохого распознавания об ошибках для возможности улучшения работы информационной системы и ведения общей статистики по результативности корректного обнаружения и анализа номеров полувагонов</w:t>
      </w:r>
      <w:r w:rsidR="001742FF">
        <w:t xml:space="preserve"> в будущем</w:t>
      </w:r>
      <w:r>
        <w:t>.</w:t>
      </w:r>
      <w:r w:rsidR="00DE70C9">
        <w:t xml:space="preserve"> Помимо информирования о плохом распознавании</w:t>
      </w:r>
      <w:r w:rsidR="00DE70C9" w:rsidRPr="00DE70C9">
        <w:t xml:space="preserve">, </w:t>
      </w:r>
      <w:r w:rsidR="00DE70C9">
        <w:t>должна быть возможность исправить некорректно распознанный номер полувагона корректным и обновить данные в базе данных.</w:t>
      </w:r>
    </w:p>
    <w:p w:rsidR="00A37296" w:rsidRDefault="00A37296" w:rsidP="00A37296">
      <w:pPr>
        <w:pStyle w:val="StyleText"/>
      </w:pPr>
      <w:r>
        <w:t>В пользовательском интерфейсе необходимо предоставлять информацию о</w:t>
      </w:r>
      <w:r w:rsidR="004A1E0F">
        <w:t>б</w:t>
      </w:r>
      <w:r>
        <w:t xml:space="preserve"> определённом полувагоне, выбранном пользователем из всех имеющихся (зарегистрированных). С помощью пользовательского интерфейса оператор</w:t>
      </w:r>
      <w:r w:rsidRPr="00A37296">
        <w:t xml:space="preserve">, </w:t>
      </w:r>
      <w:r>
        <w:t>который оценивает общую эффективность рабочего процесса</w:t>
      </w:r>
      <w:r w:rsidRPr="00A37296">
        <w:t xml:space="preserve">, </w:t>
      </w:r>
      <w:r>
        <w:t>должен иметь возможность менять поведение информационной системы</w:t>
      </w:r>
      <w:r w:rsidRPr="00A37296">
        <w:t xml:space="preserve">: </w:t>
      </w:r>
      <w:r>
        <w:t>оператор должен</w:t>
      </w:r>
      <w:r w:rsidR="001742FF">
        <w:t xml:space="preserve"> вносить информацию о накладной</w:t>
      </w:r>
      <w:r w:rsidR="001742FF" w:rsidRPr="001742FF">
        <w:t xml:space="preserve">, </w:t>
      </w:r>
      <w:r w:rsidR="001742FF">
        <w:t xml:space="preserve">а также информацию о полувагонах соответствующих данной накладной </w:t>
      </w:r>
      <w:r>
        <w:t>в элемент управления</w:t>
      </w:r>
      <w:r w:rsidR="001742FF">
        <w:t xml:space="preserve">. Таким </w:t>
      </w:r>
      <w:r>
        <w:t>образом</w:t>
      </w:r>
      <w:r w:rsidRPr="00A37296">
        <w:t xml:space="preserve">, </w:t>
      </w:r>
      <w:r>
        <w:t>часть информационной системы занимающейся распознаванием будет фиксировать полувагоны, приезжающие уже по оп</w:t>
      </w:r>
      <w:r w:rsidR="001742FF">
        <w:t>ределённой конкретной накладной</w:t>
      </w:r>
      <w:r w:rsidR="001742FF" w:rsidRPr="001742FF">
        <w:t xml:space="preserve">. </w:t>
      </w:r>
      <w:r w:rsidR="001742FF">
        <w:t>Сотрудник должен вмешиваться в процесс распознавания только в одном случае – если существует необходимость изменить некорректно распознанный номер. Самостоятельно добавлять информацию о полувагоне запрещено. Необходимо</w:t>
      </w:r>
      <w:r>
        <w:t xml:space="preserve"> учесть вывод предупреждений оператору при слишком низком уровне успешного распознавания или ошибок в системе</w:t>
      </w:r>
      <w:r w:rsidRPr="00A37296">
        <w:t xml:space="preserve">, </w:t>
      </w:r>
      <w:r>
        <w:t>для уменьшения возможных финансовых потерь при некорректных попытках распознавания.</w:t>
      </w:r>
    </w:p>
    <w:p w:rsidR="00640158" w:rsidRPr="00640158" w:rsidRDefault="00640158" w:rsidP="00A37296">
      <w:pPr>
        <w:pStyle w:val="StyleText"/>
      </w:pPr>
      <w:r>
        <w:t xml:space="preserve">Необходимо развертывать базу данных на сервере посредством </w:t>
      </w:r>
      <w:r>
        <w:rPr>
          <w:lang w:val="en-US"/>
        </w:rPr>
        <w:t>SQL</w:t>
      </w:r>
      <w:r w:rsidRPr="00640158">
        <w:t>-</w:t>
      </w:r>
      <w:r>
        <w:t xml:space="preserve">запросов для увеличения </w:t>
      </w:r>
      <w:r w:rsidR="002F3265">
        <w:t xml:space="preserve">кроссплатформенности серверной части приложения и возможности работы в непредвиденных обстоятельствах в лице аппаратного обеспечения ранее не </w:t>
      </w:r>
      <w:r w:rsidR="0021764C">
        <w:t>использующегося</w:t>
      </w:r>
      <w:r w:rsidR="002F3265">
        <w:t>.</w:t>
      </w:r>
    </w:p>
    <w:p w:rsidR="006477D1" w:rsidRDefault="006477D1" w:rsidP="00630E74">
      <w:pPr>
        <w:pStyle w:val="StyleText"/>
        <w:ind w:firstLine="0"/>
      </w:pPr>
      <w:r>
        <w:br w:type="page"/>
      </w:r>
    </w:p>
    <w:p w:rsidR="00CD10DE" w:rsidRDefault="00630E74" w:rsidP="00CD10DE">
      <w:pPr>
        <w:pStyle w:val="Style2"/>
      </w:pPr>
      <w:r>
        <w:lastRenderedPageBreak/>
        <w:t>Постановка задач</w:t>
      </w:r>
    </w:p>
    <w:p w:rsidR="001E2E0C" w:rsidRDefault="001E2E0C" w:rsidP="001E2E0C">
      <w:pPr>
        <w:pStyle w:val="StyleText"/>
      </w:pPr>
      <w:r w:rsidRPr="00436FF7">
        <w:rPr>
          <w:b/>
        </w:rPr>
        <w:t>1)</w:t>
      </w:r>
      <w:r>
        <w:t xml:space="preserve"> </w:t>
      </w:r>
      <w:r w:rsidR="00D50FFE">
        <w:t>Спроектировать</w:t>
      </w:r>
      <w:r w:rsidR="00B043D8">
        <w:t xml:space="preserve"> </w:t>
      </w:r>
      <w:r w:rsidR="00D50FFE">
        <w:t xml:space="preserve">модуль </w:t>
      </w:r>
      <w:r w:rsidR="00D50FFE" w:rsidRPr="00D50FFE">
        <w:t>“</w:t>
      </w:r>
      <w:r w:rsidR="00D50FFE">
        <w:t>Центральный сервер</w:t>
      </w:r>
      <w:r w:rsidR="00D50FFE" w:rsidRPr="00D50FFE">
        <w:t>”</w:t>
      </w:r>
      <w:r w:rsidR="00B043D8">
        <w:t xml:space="preserve"> и практически реализовать функционал</w:t>
      </w:r>
      <w:r w:rsidR="00B043D8" w:rsidRPr="00B043D8">
        <w:t xml:space="preserve"> </w:t>
      </w:r>
      <w:r w:rsidR="00B043D8">
        <w:t>данного модуля</w:t>
      </w:r>
      <w:r w:rsidR="00B043D8" w:rsidRPr="00B043D8">
        <w:t xml:space="preserve">, </w:t>
      </w:r>
      <w:r>
        <w:t>требования к которому описаны в функциональных требованиях</w:t>
      </w:r>
      <w:r w:rsidRPr="001E2E0C">
        <w:t>:</w:t>
      </w:r>
    </w:p>
    <w:p w:rsidR="001E2E0C" w:rsidRPr="001E2E0C" w:rsidRDefault="001E2E0C" w:rsidP="001E2E0C">
      <w:pPr>
        <w:pStyle w:val="StyleText"/>
        <w:ind w:left="707"/>
      </w:pPr>
      <w:r w:rsidRPr="001E2E0C">
        <w:t>1.Реализовать базу данных на сервере.</w:t>
      </w:r>
    </w:p>
    <w:p w:rsidR="001E2E0C" w:rsidRPr="001E2E0C" w:rsidRDefault="001E2E0C" w:rsidP="001E2E0C">
      <w:pPr>
        <w:pStyle w:val="StyleText"/>
        <w:ind w:left="707"/>
      </w:pPr>
      <w:r w:rsidRPr="001E2E0C">
        <w:t xml:space="preserve">2. Реализовать интерфейс взаимодействия модуля “Центральный сервер” </w:t>
      </w:r>
      <w:r>
        <w:t xml:space="preserve">с клиентской частью приложения используя </w:t>
      </w:r>
      <w:r>
        <w:rPr>
          <w:lang w:val="en-US"/>
        </w:rPr>
        <w:t>HTTP</w:t>
      </w:r>
      <w:r w:rsidRPr="001E2E0C">
        <w:t xml:space="preserve"> </w:t>
      </w:r>
      <w:r>
        <w:t>протокол.</w:t>
      </w:r>
    </w:p>
    <w:p w:rsidR="00B043D8" w:rsidRDefault="009D40C6" w:rsidP="00B043D8">
      <w:pPr>
        <w:pStyle w:val="StyleText"/>
      </w:pPr>
      <w:r>
        <w:rPr>
          <w:b/>
        </w:rPr>
        <w:t>2</w:t>
      </w:r>
      <w:r w:rsidR="00B043D8" w:rsidRPr="00436FF7">
        <w:rPr>
          <w:b/>
        </w:rPr>
        <w:t>)</w:t>
      </w:r>
      <w:r w:rsidR="00B043D8">
        <w:t xml:space="preserve"> Спроектировать модуль </w:t>
      </w:r>
      <w:r w:rsidR="00B043D8" w:rsidRPr="00B043D8">
        <w:t>“</w:t>
      </w:r>
      <w:r w:rsidR="00A24269">
        <w:t>Пользователь</w:t>
      </w:r>
      <w:r w:rsidR="00B043D8" w:rsidRPr="00B043D8">
        <w:t xml:space="preserve">” </w:t>
      </w:r>
      <w:r w:rsidR="001E2E0C">
        <w:t>и практически реализовать функционал</w:t>
      </w:r>
      <w:r w:rsidR="001E2E0C" w:rsidRPr="00B043D8">
        <w:t xml:space="preserve"> </w:t>
      </w:r>
      <w:r w:rsidR="001E2E0C">
        <w:t>данного модуля</w:t>
      </w:r>
      <w:r w:rsidR="001E2E0C" w:rsidRPr="00B043D8">
        <w:t xml:space="preserve">, </w:t>
      </w:r>
      <w:r w:rsidR="001E2E0C">
        <w:t>требования к которому описаны в функциональных требованиях</w:t>
      </w:r>
      <w:r w:rsidR="000F6167" w:rsidRPr="000F6167">
        <w:t>:</w:t>
      </w:r>
    </w:p>
    <w:p w:rsidR="000F6167" w:rsidRDefault="000F6167" w:rsidP="000F6167">
      <w:pPr>
        <w:pStyle w:val="StyleText"/>
        <w:ind w:left="708"/>
      </w:pPr>
      <w:r w:rsidRPr="000F6167">
        <w:t xml:space="preserve">1. </w:t>
      </w:r>
      <w:r>
        <w:t>Спроектировать и реализовать пользовательский интерфейс для взаимодействия с пользователем.</w:t>
      </w:r>
    </w:p>
    <w:p w:rsidR="000F6167" w:rsidRDefault="000F6167" w:rsidP="000F6167">
      <w:pPr>
        <w:pStyle w:val="StyleText"/>
        <w:ind w:left="708"/>
      </w:pPr>
      <w:r>
        <w:t>2. Обеспечить взаимодействие с удалённой базой данных</w:t>
      </w:r>
      <w:r w:rsidRPr="000F6167">
        <w:t xml:space="preserve">, </w:t>
      </w:r>
      <w:r>
        <w:t>хранящейся на сервере</w:t>
      </w:r>
      <w:r w:rsidRPr="000F6167">
        <w:t xml:space="preserve">, </w:t>
      </w:r>
      <w:r>
        <w:t xml:space="preserve">с помощью определённого на сервере интерфейса по </w:t>
      </w:r>
      <w:r>
        <w:rPr>
          <w:lang w:val="en-US"/>
        </w:rPr>
        <w:t>HTTP</w:t>
      </w:r>
      <w:r w:rsidRPr="000F6167">
        <w:t xml:space="preserve"> </w:t>
      </w:r>
      <w:r>
        <w:t>протоколу.</w:t>
      </w:r>
    </w:p>
    <w:p w:rsidR="005A59D6" w:rsidRDefault="005A59D6" w:rsidP="00540AB8">
      <w:pPr>
        <w:pStyle w:val="StyleText"/>
        <w:ind w:left="708"/>
      </w:pPr>
      <w:r>
        <w:t>3. Обеспечить модуль актуальной информацией</w:t>
      </w:r>
      <w:r w:rsidRPr="005A59D6">
        <w:t xml:space="preserve">, </w:t>
      </w:r>
      <w:r>
        <w:t>которая доступна из базы данных на момент пользования (обновление данных).</w:t>
      </w:r>
    </w:p>
    <w:p w:rsidR="009D40C6" w:rsidRDefault="009D40C6" w:rsidP="009D40C6">
      <w:pPr>
        <w:pStyle w:val="StyleText"/>
      </w:pPr>
      <w:r>
        <w:rPr>
          <w:b/>
        </w:rPr>
        <w:t>3</w:t>
      </w:r>
      <w:r w:rsidRPr="00436FF7">
        <w:rPr>
          <w:b/>
        </w:rPr>
        <w:t>)</w:t>
      </w:r>
      <w:r>
        <w:t xml:space="preserve"> Спроектировать модуль </w:t>
      </w:r>
      <w:r w:rsidRPr="00B043D8">
        <w:t>“</w:t>
      </w:r>
      <w:r>
        <w:t>Камера</w:t>
      </w:r>
      <w:r w:rsidRPr="00B043D8">
        <w:t xml:space="preserve">” </w:t>
      </w:r>
      <w:r>
        <w:t>и практически реализовать функционал</w:t>
      </w:r>
      <w:r w:rsidRPr="00B043D8">
        <w:t xml:space="preserve"> </w:t>
      </w:r>
      <w:r>
        <w:t>данного модуля</w:t>
      </w:r>
      <w:r w:rsidRPr="00B043D8">
        <w:t xml:space="preserve">, </w:t>
      </w:r>
      <w:r>
        <w:t>требования к которому описаны в функциональных требованиях</w:t>
      </w:r>
      <w:r w:rsidRPr="001E2E0C">
        <w:t>:</w:t>
      </w:r>
    </w:p>
    <w:p w:rsidR="009D40C6" w:rsidRDefault="009D40C6" w:rsidP="009D40C6">
      <w:pPr>
        <w:pStyle w:val="StyleText"/>
        <w:ind w:left="708"/>
      </w:pPr>
      <w:r w:rsidRPr="001E2E0C">
        <w:t xml:space="preserve">1. </w:t>
      </w:r>
      <w:r>
        <w:t>Спроектировать и реализовать пользовательский интерфейс для взаимодействия с пользователем.</w:t>
      </w:r>
    </w:p>
    <w:p w:rsidR="009D40C6" w:rsidRDefault="009D40C6" w:rsidP="009D40C6">
      <w:pPr>
        <w:pStyle w:val="StyleText"/>
        <w:ind w:left="708"/>
      </w:pPr>
      <w:r>
        <w:t>2. Обеспечить взаимодействие с камерой</w:t>
      </w:r>
      <w:r w:rsidRPr="000F6167">
        <w:t xml:space="preserve">, </w:t>
      </w:r>
      <w:r>
        <w:t>для считывания и обработки видеопотока.</w:t>
      </w:r>
    </w:p>
    <w:p w:rsidR="009D40C6" w:rsidRDefault="009D40C6" w:rsidP="009D40C6">
      <w:pPr>
        <w:pStyle w:val="StyleText"/>
        <w:ind w:left="708"/>
      </w:pPr>
      <w:r>
        <w:t>3. Обеспечить возможность загрузки изображения на сервер.</w:t>
      </w:r>
    </w:p>
    <w:p w:rsidR="009D40C6" w:rsidRDefault="009D40C6" w:rsidP="009D40C6">
      <w:pPr>
        <w:pStyle w:val="StyleText"/>
        <w:ind w:left="708"/>
      </w:pPr>
      <w:r>
        <w:t>4. Реализовать алгоритм распознавания изображений</w:t>
      </w:r>
      <w:r w:rsidRPr="000F6167">
        <w:t xml:space="preserve"> </w:t>
      </w:r>
      <w:r>
        <w:t>полувагонов</w:t>
      </w:r>
      <w:r w:rsidRPr="000F6167">
        <w:t xml:space="preserve">, </w:t>
      </w:r>
      <w:r>
        <w:t>для извлечения номера полувагона. Алгоритм должен работать с видеопотоком и с загруженными изображениями.</w:t>
      </w:r>
    </w:p>
    <w:p w:rsidR="009D40C6" w:rsidRDefault="009D40C6" w:rsidP="009D40C6">
      <w:pPr>
        <w:pStyle w:val="StyleText"/>
        <w:ind w:left="708"/>
      </w:pPr>
      <w:r>
        <w:t>5. Обеспечить взаимодействие с удалённой базой данных</w:t>
      </w:r>
      <w:r w:rsidRPr="000F6167">
        <w:t xml:space="preserve">, </w:t>
      </w:r>
      <w:r>
        <w:t>хранящейся на сервере</w:t>
      </w:r>
      <w:r w:rsidRPr="000F6167">
        <w:t xml:space="preserve">, </w:t>
      </w:r>
      <w:r>
        <w:t xml:space="preserve">с помощью определённого на сервере интерфейса по </w:t>
      </w:r>
      <w:r>
        <w:rPr>
          <w:lang w:val="en-US"/>
        </w:rPr>
        <w:t>HTTP</w:t>
      </w:r>
      <w:r w:rsidRPr="000F6167">
        <w:t xml:space="preserve"> </w:t>
      </w:r>
      <w:r>
        <w:t>протоколу.</w:t>
      </w:r>
    </w:p>
    <w:p w:rsidR="009D40C6" w:rsidRPr="005A59D6" w:rsidRDefault="009D40C6" w:rsidP="009D40C6">
      <w:pPr>
        <w:pStyle w:val="StyleText"/>
        <w:ind w:left="708"/>
      </w:pPr>
      <w:r>
        <w:t>6. Обеспечить модуль актуальной информацией</w:t>
      </w:r>
      <w:r w:rsidRPr="005A59D6">
        <w:t xml:space="preserve">, </w:t>
      </w:r>
      <w:r>
        <w:t>которая доступна из базы данных на момент пользования (обновление данных).</w:t>
      </w:r>
    </w:p>
    <w:p w:rsidR="009D40C6" w:rsidRPr="000F6167" w:rsidRDefault="009D40C6" w:rsidP="00540AB8">
      <w:pPr>
        <w:pStyle w:val="StyleText"/>
        <w:ind w:left="708"/>
      </w:pPr>
    </w:p>
    <w:p w:rsidR="00376F54" w:rsidRDefault="00630E74" w:rsidP="00630E74">
      <w:r>
        <w:br w:type="page"/>
      </w:r>
    </w:p>
    <w:p w:rsidR="008B732B" w:rsidRDefault="008B732B" w:rsidP="008B732B">
      <w:pPr>
        <w:pStyle w:val="Style1"/>
      </w:pPr>
      <w:bookmarkStart w:id="6" w:name="_Toc72021841"/>
      <w:r>
        <w:lastRenderedPageBreak/>
        <w:t>Проектирование приложения</w:t>
      </w:r>
      <w:bookmarkEnd w:id="6"/>
    </w:p>
    <w:p w:rsidR="008B732B" w:rsidRPr="00180F32" w:rsidRDefault="008B732B" w:rsidP="00403529">
      <w:pPr>
        <w:pStyle w:val="Style2"/>
        <w:outlineLvl w:val="1"/>
      </w:pPr>
      <w:bookmarkStart w:id="7" w:name="_Toc72021842"/>
      <w:r w:rsidRPr="00180F32">
        <w:t>Проектирование модели базы данных</w:t>
      </w:r>
      <w:bookmarkEnd w:id="7"/>
    </w:p>
    <w:p w:rsidR="008F7058" w:rsidRDefault="008F7058" w:rsidP="000905E6">
      <w:pPr>
        <w:pStyle w:val="StyleText"/>
      </w:pPr>
      <w:r>
        <w:t>Перед проектированием логической</w:t>
      </w:r>
      <w:r w:rsidRPr="008F7058">
        <w:t xml:space="preserve">, </w:t>
      </w:r>
      <w:r>
        <w:t xml:space="preserve">физической модели базы данных и </w:t>
      </w:r>
      <w:r>
        <w:rPr>
          <w:lang w:val="en-US"/>
        </w:rPr>
        <w:t>ER</w:t>
      </w:r>
      <w:r w:rsidRPr="008F7058">
        <w:t>-</w:t>
      </w:r>
      <w:r>
        <w:t>диаграммы</w:t>
      </w:r>
      <w:r w:rsidRPr="008F7058">
        <w:t xml:space="preserve">, </w:t>
      </w:r>
      <w:r>
        <w:t>имеется необходимость спроектировать процесс взаимодействия данных</w:t>
      </w:r>
      <w:r w:rsidRPr="008F7058">
        <w:t xml:space="preserve">, </w:t>
      </w:r>
      <w:r>
        <w:t>в самой проектируемой базе данных для способствования визуальной и интуитивной интерпретации идеи проектирования</w:t>
      </w:r>
      <w:r w:rsidRPr="008F7058">
        <w:t xml:space="preserve">, </w:t>
      </w:r>
      <w:r>
        <w:t xml:space="preserve">которая была предложена. </w:t>
      </w:r>
    </w:p>
    <w:p w:rsidR="008B732B" w:rsidRDefault="008F7058" w:rsidP="000905E6">
      <w:pPr>
        <w:pStyle w:val="StyleText"/>
      </w:pPr>
      <w:r>
        <w:t>При прибытии полувагона на место</w:t>
      </w:r>
      <w:r w:rsidRPr="008F7058">
        <w:t xml:space="preserve">, </w:t>
      </w:r>
      <w:r>
        <w:t>где располагается камера</w:t>
      </w:r>
      <w:r w:rsidRPr="008F7058">
        <w:t xml:space="preserve">, </w:t>
      </w:r>
      <w:r>
        <w:t>будут считаны данные о полувагоне</w:t>
      </w:r>
      <w:r w:rsidRPr="008F7058">
        <w:t xml:space="preserve">, </w:t>
      </w:r>
      <w:r>
        <w:t>имеющие следующую структуру</w:t>
      </w:r>
      <w:r w:rsidRPr="008F7058">
        <w:t>:</w:t>
      </w:r>
    </w:p>
    <w:p w:rsidR="008F7058" w:rsidRDefault="008F7058" w:rsidP="008F7058">
      <w:pPr>
        <w:pStyle w:val="StyleText"/>
      </w:pPr>
      <w:r w:rsidRPr="008F7058">
        <w:t xml:space="preserve">1. </w:t>
      </w:r>
      <w:r>
        <w:t>Уникальный идентификатор полувагона.</w:t>
      </w:r>
    </w:p>
    <w:p w:rsidR="008F7058" w:rsidRDefault="008F7058" w:rsidP="008F7058">
      <w:pPr>
        <w:pStyle w:val="StyleText"/>
      </w:pPr>
      <w:r>
        <w:t>2. Дата прибытия полувагона</w:t>
      </w:r>
    </w:p>
    <w:p w:rsidR="008F7058" w:rsidRDefault="008F7058" w:rsidP="008F7058">
      <w:pPr>
        <w:pStyle w:val="StyleText"/>
      </w:pPr>
      <w:r>
        <w:t>3. Уровень корректного распознавания.</w:t>
      </w:r>
    </w:p>
    <w:p w:rsidR="008F7058" w:rsidRDefault="008F7058" w:rsidP="008F7058">
      <w:pPr>
        <w:pStyle w:val="StyleText"/>
      </w:pPr>
      <w:r>
        <w:t>4. Путь к распознанному изображению</w:t>
      </w:r>
      <w:r w:rsidRPr="008F7058">
        <w:t xml:space="preserve">, </w:t>
      </w:r>
      <w:r>
        <w:t>хранящемуся на сервере локально.</w:t>
      </w:r>
    </w:p>
    <w:p w:rsidR="008F7058" w:rsidRDefault="008F7058" w:rsidP="008F7058">
      <w:pPr>
        <w:pStyle w:val="StyleText"/>
      </w:pPr>
      <w:r>
        <w:t xml:space="preserve">Данная структура </w:t>
      </w:r>
      <w:r w:rsidR="009A5B17">
        <w:t>включает</w:t>
      </w:r>
      <w:r>
        <w:t xml:space="preserve"> в себя основную информацию</w:t>
      </w:r>
      <w:r w:rsidRPr="008F7058">
        <w:t xml:space="preserve">, </w:t>
      </w:r>
      <w:r>
        <w:t>которую мы получаем о полувагоне при первом визуальном контакте. Никакой другой информации для решения текущих поставленных задач</w:t>
      </w:r>
      <w:r w:rsidRPr="008F7058">
        <w:t xml:space="preserve"> </w:t>
      </w:r>
      <w:r>
        <w:t>не требуется.</w:t>
      </w:r>
    </w:p>
    <w:p w:rsidR="008F7058" w:rsidRDefault="008F7058" w:rsidP="008F7058">
      <w:pPr>
        <w:pStyle w:val="StyleText"/>
      </w:pPr>
      <w:r>
        <w:t>Далее</w:t>
      </w:r>
      <w:r w:rsidRPr="008F7058">
        <w:t xml:space="preserve">, </w:t>
      </w:r>
      <w:r>
        <w:t xml:space="preserve">после занесения информации о полувагоне </w:t>
      </w:r>
      <w:r w:rsidRPr="009A5B17">
        <w:t>в таблицу</w:t>
      </w:r>
      <w:r>
        <w:t xml:space="preserve"> содержащую информацию о всех прибывших полувагонах</w:t>
      </w:r>
      <w:r w:rsidRPr="008F7058">
        <w:t xml:space="preserve">, </w:t>
      </w:r>
      <w:r w:rsidRPr="009A5B17">
        <w:t>в таблице</w:t>
      </w:r>
      <w:r w:rsidRPr="008F7058">
        <w:t xml:space="preserve">, </w:t>
      </w:r>
      <w:r>
        <w:t>содержащей все полувагоны по определённой накладной</w:t>
      </w:r>
      <w:r w:rsidRPr="008F7058">
        <w:t xml:space="preserve">, </w:t>
      </w:r>
      <w:r>
        <w:t xml:space="preserve">должно происходить изменение отметки о прибытии (с </w:t>
      </w:r>
      <w:r w:rsidRPr="008F7058">
        <w:t>“</w:t>
      </w:r>
      <w:r>
        <w:t>не прибыл</w:t>
      </w:r>
      <w:r w:rsidRPr="008F7058">
        <w:t xml:space="preserve">” </w:t>
      </w:r>
      <w:r>
        <w:t xml:space="preserve">на </w:t>
      </w:r>
      <w:r w:rsidRPr="008F7058">
        <w:t>“</w:t>
      </w:r>
      <w:r>
        <w:t>прибыл</w:t>
      </w:r>
      <w:r w:rsidRPr="008F7058">
        <w:t>”)</w:t>
      </w:r>
      <w:r w:rsidR="00B437FA">
        <w:t xml:space="preserve"> и вычисление фактического порядка полувагона</w:t>
      </w:r>
      <w:r w:rsidR="00B437FA" w:rsidRPr="00B437FA">
        <w:t xml:space="preserve">, </w:t>
      </w:r>
      <w:r w:rsidR="00B437FA">
        <w:t>относительно исходного списка всех полувагонов по данной накладной.</w:t>
      </w:r>
      <w:r w:rsidR="00B437FA" w:rsidRPr="00B437FA">
        <w:t xml:space="preserve"> </w:t>
      </w:r>
      <w:r w:rsidR="00B437FA">
        <w:t xml:space="preserve">Таблица </w:t>
      </w:r>
      <w:r w:rsidR="00B437FA" w:rsidRPr="00B437FA">
        <w:t>“</w:t>
      </w:r>
      <w:r w:rsidR="00B437FA">
        <w:t>Регистрация</w:t>
      </w:r>
      <w:r w:rsidR="00B437FA" w:rsidRPr="00B437FA">
        <w:t xml:space="preserve">” </w:t>
      </w:r>
      <w:r w:rsidR="00B437FA">
        <w:t>вбирает в себя информацию о всех уникальных идентификаторах полувагонов</w:t>
      </w:r>
      <w:r w:rsidR="00B437FA" w:rsidRPr="00B437FA">
        <w:t xml:space="preserve">, </w:t>
      </w:r>
      <w:r w:rsidR="00B437FA">
        <w:t>прибывающих по одной конкретной накладной.</w:t>
      </w:r>
    </w:p>
    <w:p w:rsidR="00B437FA" w:rsidRDefault="00B437FA" w:rsidP="00B437FA">
      <w:pPr>
        <w:pStyle w:val="StyleText"/>
      </w:pPr>
      <w:r>
        <w:t>При прибытии накладной</w:t>
      </w:r>
      <w:r w:rsidRPr="00B437FA">
        <w:t xml:space="preserve">, </w:t>
      </w:r>
      <w:r>
        <w:t>на конечное место приезда каждого отдельного полувагона по данной накладной</w:t>
      </w:r>
      <w:r w:rsidRPr="00B437FA">
        <w:t xml:space="preserve">, </w:t>
      </w:r>
      <w:r>
        <w:t>сотрудник</w:t>
      </w:r>
      <w:r w:rsidRPr="00B437FA">
        <w:t xml:space="preserve">, </w:t>
      </w:r>
      <w:r>
        <w:t>имеющий определённые полномочия к данной информации</w:t>
      </w:r>
      <w:r w:rsidRPr="00B437FA">
        <w:t xml:space="preserve">, </w:t>
      </w:r>
      <w:r>
        <w:t xml:space="preserve">имеет возможность внести уникальные идентификационные номера полувагонов в таблицу </w:t>
      </w:r>
      <w:r w:rsidRPr="00B437FA">
        <w:t>“</w:t>
      </w:r>
      <w:r>
        <w:t>Регистрации</w:t>
      </w:r>
      <w:r w:rsidRPr="00B437FA">
        <w:t xml:space="preserve">”, </w:t>
      </w:r>
      <w:r>
        <w:t>для каждой отдельной накладной. По одной накладной может прибыть любое число полувагонов</w:t>
      </w:r>
      <w:r w:rsidRPr="00B437FA">
        <w:t xml:space="preserve">, </w:t>
      </w:r>
      <w:r>
        <w:t xml:space="preserve">с разными или одинаковыми показателями </w:t>
      </w:r>
      <w:r>
        <w:rPr>
          <w:lang w:val="en-US"/>
        </w:rPr>
        <w:t>S</w:t>
      </w:r>
      <w:r w:rsidRPr="00B437FA">
        <w:t>%-</w:t>
      </w:r>
      <w:r>
        <w:rPr>
          <w:lang w:val="en-US"/>
        </w:rPr>
        <w:t>d</w:t>
      </w:r>
      <w:r>
        <w:t xml:space="preserve"> (процент сыпучести груза).</w:t>
      </w:r>
    </w:p>
    <w:p w:rsidR="003608B1" w:rsidRDefault="00B437FA" w:rsidP="00B437FA">
      <w:pPr>
        <w:pStyle w:val="StyleText"/>
      </w:pPr>
      <w:r>
        <w:t xml:space="preserve">Сущность </w:t>
      </w:r>
      <w:r w:rsidRPr="00B437FA">
        <w:t>“</w:t>
      </w:r>
      <w:r>
        <w:t>Накладные</w:t>
      </w:r>
      <w:r w:rsidRPr="00B437FA">
        <w:t xml:space="preserve">” </w:t>
      </w:r>
      <w:r w:rsidR="003608B1">
        <w:t>ни</w:t>
      </w:r>
      <w:r>
        <w:t xml:space="preserve">как не взаимодействует с сущностью </w:t>
      </w:r>
      <w:r w:rsidRPr="003608B1">
        <w:t>“</w:t>
      </w:r>
      <w:r>
        <w:t>Полувагоны</w:t>
      </w:r>
      <w:r w:rsidRPr="003608B1">
        <w:t xml:space="preserve">”, </w:t>
      </w:r>
      <w:r>
        <w:t xml:space="preserve">поскольку сущность </w:t>
      </w:r>
      <w:r w:rsidRPr="003608B1">
        <w:t>“</w:t>
      </w:r>
      <w:r>
        <w:t>Полувагоны</w:t>
      </w:r>
      <w:r w:rsidRPr="003608B1">
        <w:t xml:space="preserve">” </w:t>
      </w:r>
      <w:r w:rsidR="003608B1">
        <w:t>решает задачу только фиксации определённой информации о полувагоне</w:t>
      </w:r>
      <w:r w:rsidR="003608B1" w:rsidRPr="003608B1">
        <w:t xml:space="preserve">, </w:t>
      </w:r>
      <w:r w:rsidR="003608B1">
        <w:t xml:space="preserve">которую можно будет получить через сущность </w:t>
      </w:r>
      <w:r w:rsidR="003608B1" w:rsidRPr="003608B1">
        <w:t>“</w:t>
      </w:r>
      <w:r w:rsidR="003608B1">
        <w:t>Регистрации</w:t>
      </w:r>
      <w:r w:rsidR="003608B1" w:rsidRPr="003608B1">
        <w:t xml:space="preserve">”, </w:t>
      </w:r>
      <w:r w:rsidR="003608B1">
        <w:t>осуществляя поиск по тем записям</w:t>
      </w:r>
      <w:r w:rsidR="003608B1" w:rsidRPr="003608B1">
        <w:t xml:space="preserve">, </w:t>
      </w:r>
      <w:r w:rsidR="003608B1">
        <w:t>где уникальный идентификатор присутствует и также присутствует отметка о прибытии этого полувагона. Уникальные идентификаторы полувагонов известны ещё до прибытия самих полувагонов</w:t>
      </w:r>
      <w:r w:rsidR="003608B1" w:rsidRPr="003608B1">
        <w:t xml:space="preserve"> – они </w:t>
      </w:r>
      <w:r w:rsidR="003608B1">
        <w:t>содержаться в накладных</w:t>
      </w:r>
      <w:r w:rsidR="003608B1" w:rsidRPr="003608B1">
        <w:t xml:space="preserve">, </w:t>
      </w:r>
      <w:r w:rsidR="003608B1">
        <w:t>которые прибывают раньше полувагонов. Информация о полувагонах доступна сразу после получения полувагонов. Однако</w:t>
      </w:r>
      <w:r w:rsidR="003608B1" w:rsidRPr="003608B1">
        <w:t xml:space="preserve">, </w:t>
      </w:r>
      <w:r w:rsidR="003608B1">
        <w:t>общий вид полувагона будет получен только по фактическому прибытию полувагона.</w:t>
      </w:r>
    </w:p>
    <w:p w:rsidR="00B437FA" w:rsidRPr="003608B1" w:rsidRDefault="003608B1" w:rsidP="00B437FA">
      <w:pPr>
        <w:pStyle w:val="StyleText"/>
      </w:pPr>
      <w:r>
        <w:t xml:space="preserve">Сущность </w:t>
      </w:r>
      <w:r w:rsidRPr="003608B1">
        <w:t>“</w:t>
      </w:r>
      <w:r>
        <w:t>Регистрация</w:t>
      </w:r>
      <w:r w:rsidRPr="003608B1">
        <w:t xml:space="preserve">” </w:t>
      </w:r>
      <w:r>
        <w:t xml:space="preserve">содержит внешний ключ на сущность </w:t>
      </w:r>
      <w:r w:rsidRPr="003608B1">
        <w:t>“</w:t>
      </w:r>
      <w:r>
        <w:t>Накладные</w:t>
      </w:r>
      <w:r w:rsidRPr="003608B1">
        <w:t xml:space="preserve">”, </w:t>
      </w:r>
      <w:r>
        <w:t xml:space="preserve">поскольку каждая конкретная накладная обязательно должна </w:t>
      </w:r>
      <w:r>
        <w:lastRenderedPageBreak/>
        <w:t>содержать информацию о общем числе полувагонах</w:t>
      </w:r>
      <w:r w:rsidRPr="003608B1">
        <w:t xml:space="preserve">, </w:t>
      </w:r>
      <w:r>
        <w:t>их идентификаторах</w:t>
      </w:r>
      <w:r w:rsidRPr="003608B1">
        <w:t xml:space="preserve">, </w:t>
      </w:r>
      <w:r>
        <w:t>порядковых номерах в составе</w:t>
      </w:r>
      <w:r w:rsidRPr="003608B1">
        <w:t xml:space="preserve">, </w:t>
      </w:r>
      <w:r>
        <w:t xml:space="preserve">проценте сыпучести груза </w:t>
      </w:r>
      <w:r w:rsidRPr="003608B1">
        <w:t>(</w:t>
      </w:r>
      <w:r>
        <w:rPr>
          <w:lang w:val="en-US"/>
        </w:rPr>
        <w:t>S</w:t>
      </w:r>
      <w:r w:rsidRPr="003608B1">
        <w:t>%-</w:t>
      </w:r>
      <w:r>
        <w:rPr>
          <w:lang w:val="en-US"/>
        </w:rPr>
        <w:t>d</w:t>
      </w:r>
      <w:r w:rsidRPr="003608B1">
        <w:t xml:space="preserve">) </w:t>
      </w:r>
      <w:r>
        <w:t>и другое. Таким образом</w:t>
      </w:r>
      <w:r w:rsidRPr="003608B1">
        <w:t xml:space="preserve">, </w:t>
      </w:r>
      <w:r>
        <w:t xml:space="preserve">отношения между сущностью </w:t>
      </w:r>
      <w:r w:rsidRPr="003608B1">
        <w:t>“</w:t>
      </w:r>
      <w:r w:rsidR="006D6D50">
        <w:t>Накладные</w:t>
      </w:r>
      <w:r w:rsidRPr="003608B1">
        <w:t xml:space="preserve">” </w:t>
      </w:r>
      <w:r>
        <w:t xml:space="preserve">и </w:t>
      </w:r>
      <w:r w:rsidRPr="003608B1">
        <w:t>“</w:t>
      </w:r>
      <w:r w:rsidR="006D6D50">
        <w:t>Регистрация</w:t>
      </w:r>
      <w:r w:rsidRPr="003608B1">
        <w:t xml:space="preserve">” </w:t>
      </w:r>
      <w:r>
        <w:t>можно оценить как 1</w:t>
      </w:r>
      <w:r w:rsidRPr="003608B1">
        <w:t>:</w:t>
      </w:r>
      <w:r>
        <w:rPr>
          <w:lang w:val="en-US"/>
        </w:rPr>
        <w:t>N</w:t>
      </w:r>
      <w:r w:rsidRPr="003608B1">
        <w:t xml:space="preserve"> </w:t>
      </w:r>
      <w:r>
        <w:t xml:space="preserve">по степени связи и Н … О по классу принадлежности (множество сущностей </w:t>
      </w:r>
      <w:r w:rsidRPr="003608B1">
        <w:t>“</w:t>
      </w:r>
      <w:r>
        <w:t>Накладные</w:t>
      </w:r>
      <w:r w:rsidRPr="003608B1">
        <w:t xml:space="preserve">” </w:t>
      </w:r>
      <w:r>
        <w:t xml:space="preserve">содержится в одной сущности </w:t>
      </w:r>
      <w:r w:rsidRPr="003608B1">
        <w:t>“</w:t>
      </w:r>
      <w:r>
        <w:t>Регистрация</w:t>
      </w:r>
      <w:r w:rsidRPr="003608B1">
        <w:t>”)</w:t>
      </w:r>
      <w:r>
        <w:t>.</w:t>
      </w:r>
    </w:p>
    <w:p w:rsidR="003608B1" w:rsidRPr="003608B1" w:rsidRDefault="003608B1" w:rsidP="00B437FA">
      <w:pPr>
        <w:pStyle w:val="StyleText"/>
      </w:pPr>
    </w:p>
    <w:p w:rsidR="000905E6" w:rsidRPr="008F7058" w:rsidRDefault="008F7058" w:rsidP="000905E6">
      <w:pPr>
        <w:pStyle w:val="StyleImage"/>
      </w:pPr>
      <w:r w:rsidRPr="008F7058">
        <w:rPr>
          <w:noProof/>
          <w:lang w:eastAsia="ru-RU"/>
        </w:rPr>
        <w:drawing>
          <wp:inline distT="0" distB="0" distL="0" distR="0">
            <wp:extent cx="5940425" cy="5208124"/>
            <wp:effectExtent l="19050" t="19050" r="22225" b="12065"/>
            <wp:docPr id="8" name="Рисунок 8" descr="C:\Users\DNS\Desktop\new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NS\Desktop\newDB.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0425" cy="5208124"/>
                    </a:xfrm>
                    <a:prstGeom prst="rect">
                      <a:avLst/>
                    </a:prstGeom>
                    <a:noFill/>
                    <a:ln>
                      <a:solidFill>
                        <a:schemeClr val="tx1"/>
                      </a:solidFill>
                    </a:ln>
                  </pic:spPr>
                </pic:pic>
              </a:graphicData>
            </a:graphic>
          </wp:inline>
        </w:drawing>
      </w:r>
    </w:p>
    <w:p w:rsidR="000C1A89" w:rsidRDefault="000905E6" w:rsidP="000C1A89">
      <w:pPr>
        <w:pStyle w:val="StyleImage"/>
      </w:pPr>
      <w:r>
        <w:t>Рисунок 1</w:t>
      </w:r>
      <w:r w:rsidR="00C65BA7">
        <w:t>0</w:t>
      </w:r>
      <w:r>
        <w:t xml:space="preserve"> – Логическая модель базы данных</w:t>
      </w:r>
    </w:p>
    <w:p w:rsidR="00B437FA" w:rsidRPr="0049098E" w:rsidRDefault="000C1A89" w:rsidP="0049098E">
      <w:pPr>
        <w:rPr>
          <w:rFonts w:ascii="Times New Roman" w:hAnsi="Times New Roman"/>
          <w:sz w:val="28"/>
        </w:rPr>
      </w:pPr>
      <w:r>
        <w:br w:type="page"/>
      </w:r>
    </w:p>
    <w:p w:rsidR="000C1A89" w:rsidRPr="00867617" w:rsidRDefault="00F56E98" w:rsidP="00B12FE4">
      <w:pPr>
        <w:pStyle w:val="StyleImage"/>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5pt;height:165.5pt">
            <v:imagedata r:id="rId20" o:title="1"/>
          </v:shape>
        </w:pict>
      </w:r>
    </w:p>
    <w:p w:rsidR="000C1A89" w:rsidRDefault="00C65BA7" w:rsidP="000C1A89">
      <w:pPr>
        <w:pStyle w:val="StyleImage"/>
      </w:pPr>
      <w:r>
        <w:t>Рисунок 11</w:t>
      </w:r>
      <w:r w:rsidR="000C1A89">
        <w:t xml:space="preserve"> – </w:t>
      </w:r>
      <w:r w:rsidR="000C1A89">
        <w:rPr>
          <w:lang w:val="en-US"/>
        </w:rPr>
        <w:t>ER</w:t>
      </w:r>
      <w:r w:rsidR="000C1A89" w:rsidRPr="00B73761">
        <w:t>-</w:t>
      </w:r>
      <w:r w:rsidR="000C1A89">
        <w:t>Диаграмма</w:t>
      </w:r>
    </w:p>
    <w:p w:rsidR="00B16A27" w:rsidRDefault="00B16A27" w:rsidP="000C1A89">
      <w:pPr>
        <w:pStyle w:val="StyleImage"/>
      </w:pPr>
    </w:p>
    <w:p w:rsidR="00B16A27" w:rsidRDefault="00D7017F" w:rsidP="00D7017F">
      <w:pPr>
        <w:pStyle w:val="StyleText"/>
      </w:pPr>
      <w:r>
        <w:t xml:space="preserve">Для </w:t>
      </w:r>
      <w:r w:rsidR="00B16A27">
        <w:t>проектирования физической модели базы данных</w:t>
      </w:r>
      <w:r w:rsidR="00B16A27" w:rsidRPr="00B16A27">
        <w:t xml:space="preserve">, </w:t>
      </w:r>
      <w:r w:rsidR="00B16A27">
        <w:t xml:space="preserve">следует оценить эффективность использования того или иного типа данных. Так как будет использоваться база данных </w:t>
      </w:r>
      <w:r w:rsidR="00B16A27">
        <w:rPr>
          <w:lang w:val="en-US"/>
        </w:rPr>
        <w:t>MySQL</w:t>
      </w:r>
      <w:r w:rsidR="00B16A27" w:rsidRPr="00B16A27">
        <w:t xml:space="preserve">, </w:t>
      </w:r>
      <w:r w:rsidR="00B16A27">
        <w:t>то отталкиваться имеет смысл именно от ограничений</w:t>
      </w:r>
      <w:r w:rsidR="004D3022">
        <w:t xml:space="preserve"> на типы данных именно</w:t>
      </w:r>
      <w:r w:rsidR="00B16A27">
        <w:t xml:space="preserve"> данной базы данных.</w:t>
      </w:r>
    </w:p>
    <w:p w:rsidR="00B16A27" w:rsidRPr="00B73761" w:rsidRDefault="00B16A27" w:rsidP="00D7017F">
      <w:pPr>
        <w:pStyle w:val="StyleText"/>
        <w:rPr>
          <w:b/>
        </w:rPr>
      </w:pPr>
      <w:r w:rsidRPr="00557DD8">
        <w:rPr>
          <w:b/>
        </w:rPr>
        <w:t>Рассмотрим сущность “Полувагоны”</w:t>
      </w:r>
      <w:r w:rsidR="00557DD8" w:rsidRPr="00B73761">
        <w:rPr>
          <w:b/>
        </w:rPr>
        <w:t>:</w:t>
      </w:r>
    </w:p>
    <w:p w:rsidR="00B16A27" w:rsidRPr="00B16A27" w:rsidRDefault="00B16A27" w:rsidP="00D7017F">
      <w:pPr>
        <w:pStyle w:val="StyleText"/>
      </w:pPr>
      <w:r>
        <w:t>Для начала</w:t>
      </w:r>
      <w:r w:rsidRPr="00B16A27">
        <w:t xml:space="preserve">, </w:t>
      </w:r>
      <w:r>
        <w:t>стоит ознакомиться с информацией</w:t>
      </w:r>
      <w:r w:rsidRPr="00B16A27">
        <w:t xml:space="preserve">, </w:t>
      </w:r>
      <w:r>
        <w:t>относительно актуального количества полувагонов в Российской Федерации на момент 2020-2021 года.</w:t>
      </w:r>
    </w:p>
    <w:p w:rsidR="008D1A18" w:rsidRDefault="00B16A27" w:rsidP="008D1A18">
      <w:pPr>
        <w:pStyle w:val="StyleText"/>
      </w:pPr>
      <w:r w:rsidRPr="00B16A27">
        <w:t>Количество общего парка полувагонов на сети РЖД в июле 2020 года выросло на 3,7% и достигло 565 641 ед. (год назад аналогичный показатель составил 545 428 ед.). Рабочий парк полувагонов за год увеличился на 1,6%, с 492 207 ед. в июле 2019-го до 499 959 ед. в июле 2020-го. Динамика роста отмечается в сегменте прочих видов вагонов: общий парк в июле 2020-го составил 247 345 ед., что на 6,9% выше июля 2019 года (231 450 ед.), при этом рабочий парк в годовой динамике также вырос н</w:t>
      </w:r>
      <w:r>
        <w:t>а 5,8% с 187 306 до 198 112 ед.</w:t>
      </w:r>
      <w:r w:rsidR="008D1A18">
        <w:t xml:space="preserve"> </w:t>
      </w:r>
      <w:sdt>
        <w:sdtPr>
          <w:alias w:val="To edit, see citavi.com/edit"/>
          <w:tag w:val="CitaviPlaceholder#213d40e8-42bc-4d1e-a4dc-f5be387de98e"/>
          <w:id w:val="2080014093"/>
          <w:placeholder>
            <w:docPart w:val="DefaultPlaceholder_-1854013440"/>
          </w:placeholder>
        </w:sdtPr>
        <w:sdtContent>
          <w:r w:rsidR="008D1A18">
            <w:rPr>
              <w:noProof/>
            </w:rPr>
            <w:fldChar w:fldCharType="begin"/>
          </w:r>
          <w:r w:rsidR="00EE702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DEzZmZjLWZkMjYtNDczNi1iODMzLTgyY2E2MTQ5NjZhMCIsIlJhbmdlTGVuZ3RoIjozLCJSZWZlcmVuY2VJZCI6IjgzZjdjZTdlLTRkMjgtNDFjYy1iYzdjLWYyZmMzMTMyNjhiYyIsIlJlZmVyZW5jZSI6eyIkaWQiOiIzIiwiJHR5cGUiOiJTd2lzc0FjYWRlbWljLkNpdGF2aS5SZWZlcmVuY2UsIFN3aXNzQWNhZGVtaWMuQ2l0YXZpIiwiQWJzdHJhY3RDb21wbGV4aXR5IjowLCJBYnN0cmFjdFNvdXJjZVRleHRGb3JtYXQiOjAsIkFjY2Vzc0RhdGUiOiIxOC4wNC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ZpbmFuY2UucmFtYmxlci5ydS9vdGhlci80NDYyNjg3Ni12LWl5dWxlLTIwMjAtZ29kYS1vYnNjaGF5YS1jaGlzbGVubm9zdC1ncnV6b3Z5aC12YWdvbm92LW5hLXNldGktdnlyb3NsYS1uYS0zLTgtdi1nb2Rvdm95LWRpbmFtaWtlLyIsIlVyaVN0cmluZyI6Imh0dHBzOi8vZmluYW5jZS5yYW1ibGVyLnJ1L290aGVyLzQ0NjI2ODc2LXYtaXl1bGUtMjAyMC1nb2RhLW9ic2NoYXlhLWNoaXNsZW5ub3N0LWdydXpvdnloLXZhZ29ub3YtbmEtc2V0aS12eXJvc2xhLW5hLTMtOC12LWdvZG92b3ktZGluYW1pa2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}</w:instrText>
          </w:r>
          <w:r w:rsidR="008D1A18">
            <w:rPr>
              <w:noProof/>
            </w:rPr>
            <w:fldChar w:fldCharType="separate"/>
          </w:r>
          <w:r w:rsidR="00EE7021">
            <w:rPr>
              <w:noProof/>
            </w:rPr>
            <w:t>[5]</w:t>
          </w:r>
          <w:r w:rsidR="008D1A18">
            <w:rPr>
              <w:noProof/>
            </w:rPr>
            <w:fldChar w:fldCharType="end"/>
          </w:r>
        </w:sdtContent>
      </w:sdt>
    </w:p>
    <w:p w:rsidR="008D1A18" w:rsidRDefault="008D1A18" w:rsidP="008D1A18">
      <w:pPr>
        <w:pStyle w:val="StyleText"/>
      </w:pPr>
      <w:r>
        <w:t>С помощью статистических данных</w:t>
      </w:r>
      <w:r w:rsidRPr="008D1A18">
        <w:t xml:space="preserve">, </w:t>
      </w:r>
      <w:r>
        <w:t>приведённых выше</w:t>
      </w:r>
      <w:r w:rsidRPr="008D1A18">
        <w:t xml:space="preserve">, </w:t>
      </w:r>
      <w:r>
        <w:t>можно сделать вывод о том</w:t>
      </w:r>
      <w:r w:rsidRPr="008D1A18">
        <w:t xml:space="preserve">, </w:t>
      </w:r>
      <w:r>
        <w:t xml:space="preserve">что использование целочисленного типа </w:t>
      </w:r>
      <w:r>
        <w:rPr>
          <w:lang w:val="en-US"/>
        </w:rPr>
        <w:t>INT</w:t>
      </w:r>
      <w:r w:rsidRPr="008D1A18">
        <w:t xml:space="preserve"> </w:t>
      </w:r>
      <w:r>
        <w:t>для представления номеров полувагонов</w:t>
      </w:r>
      <w:r w:rsidRPr="008D1A18">
        <w:t xml:space="preserve"> </w:t>
      </w:r>
      <w:r>
        <w:t>вполне обосновано</w:t>
      </w:r>
      <w:r w:rsidRPr="008D1A18">
        <w:t xml:space="preserve">, </w:t>
      </w:r>
      <w:r>
        <w:t>т.к. общая численность полувагонов не превышает даже 1 млн.</w:t>
      </w:r>
      <w:r w:rsidRPr="008D1A18">
        <w:t xml:space="preserve">, </w:t>
      </w:r>
      <w:r>
        <w:t>а идентификационный номер каждого отдельного полувагона состоит</w:t>
      </w:r>
      <w:r w:rsidRPr="008D1A18">
        <w:t xml:space="preserve">, </w:t>
      </w:r>
      <w:r>
        <w:t>как правило</w:t>
      </w:r>
      <w:r w:rsidRPr="008D1A18">
        <w:t xml:space="preserve">, </w:t>
      </w:r>
      <w:r>
        <w:t>из 8 цифр</w:t>
      </w:r>
      <w:r w:rsidRPr="008D1A18">
        <w:t xml:space="preserve">, </w:t>
      </w:r>
      <w:r>
        <w:t xml:space="preserve">в то же время тип данных </w:t>
      </w:r>
      <w:r>
        <w:rPr>
          <w:lang w:val="en-US"/>
        </w:rPr>
        <w:t>INT</w:t>
      </w:r>
      <w:r w:rsidRPr="008D1A18">
        <w:t xml:space="preserve"> представляет целые числа от -2147483648 до 2147483647, занимает 4 байта</w:t>
      </w:r>
      <w:r>
        <w:t xml:space="preserve"> (в базе данных </w:t>
      </w:r>
      <w:r>
        <w:rPr>
          <w:lang w:val="en-US"/>
        </w:rPr>
        <w:t>MySQL</w:t>
      </w:r>
      <w:r>
        <w:t>).</w:t>
      </w:r>
    </w:p>
    <w:p w:rsidR="0029549D" w:rsidRDefault="0029549D" w:rsidP="008D1A18">
      <w:pPr>
        <w:pStyle w:val="StyleText"/>
      </w:pPr>
      <w:r>
        <w:t xml:space="preserve">Для хранения даты прибытия полувагона на место остановки будет использован тип данных </w:t>
      </w:r>
      <w:r>
        <w:rPr>
          <w:lang w:val="en-US"/>
        </w:rPr>
        <w:t>DATE</w:t>
      </w:r>
      <w:r w:rsidRPr="0029549D">
        <w:t xml:space="preserve">, </w:t>
      </w:r>
      <w:r>
        <w:t xml:space="preserve">который </w:t>
      </w:r>
      <w:r w:rsidRPr="0029549D">
        <w:t>хранит даты с 1 января 1000 года до 31 де</w:t>
      </w:r>
      <w:r w:rsidR="00EF49F2">
        <w:t>к</w:t>
      </w:r>
      <w:r w:rsidRPr="0029549D">
        <w:t>абря 9999 года (c "1000-01-01" до "9999-12-31"). По умолчанию для хранения используется формат yyyy-mm-dd. Занимает 3 байта.</w:t>
      </w:r>
    </w:p>
    <w:p w:rsidR="0029549D" w:rsidRDefault="0029549D" w:rsidP="008D1A18">
      <w:pPr>
        <w:pStyle w:val="StyleText"/>
      </w:pPr>
      <w:r>
        <w:t xml:space="preserve">Путь к распознаваемому изображению имеет смысл хранить с типом данных </w:t>
      </w:r>
      <w:r>
        <w:rPr>
          <w:lang w:val="en-US"/>
        </w:rPr>
        <w:t>VARCHAR</w:t>
      </w:r>
      <w:r w:rsidRPr="0029549D">
        <w:t xml:space="preserve"> </w:t>
      </w:r>
      <w:r>
        <w:t>с ограничением на длину пути 255. Данный тип может представлять русские символы</w:t>
      </w:r>
      <w:r w:rsidRPr="0029549D">
        <w:t xml:space="preserve">, </w:t>
      </w:r>
      <w:r>
        <w:t>корректно отображать их как в самой базе данных</w:t>
      </w:r>
      <w:r w:rsidRPr="0029549D">
        <w:t xml:space="preserve">, </w:t>
      </w:r>
      <w:r>
        <w:t>так и имеется возможность эти данные корректно считывать из базы данных.</w:t>
      </w:r>
    </w:p>
    <w:p w:rsidR="0029549D" w:rsidRDefault="0029549D" w:rsidP="008D1A18">
      <w:pPr>
        <w:pStyle w:val="StyleText"/>
      </w:pPr>
      <w:r>
        <w:lastRenderedPageBreak/>
        <w:t xml:space="preserve">Данные о уровне корректного распознавания будут храниться в типе данных </w:t>
      </w:r>
      <w:r>
        <w:rPr>
          <w:lang w:val="en-US"/>
        </w:rPr>
        <w:t>DOUBLE</w:t>
      </w:r>
      <w:r>
        <w:t>, который</w:t>
      </w:r>
      <w:r w:rsidRPr="0029549D">
        <w:t xml:space="preserve"> хранит дробные числа с плавающей точкой двойной точности от -1.7976 * 10308 до 1.7976 * 10308, занимает 8 байт. </w:t>
      </w:r>
      <w:r w:rsidR="00832887">
        <w:t>Может</w:t>
      </w:r>
      <w:r w:rsidRPr="0029549D">
        <w:t xml:space="preserve"> принимать форму DOUBLE</w:t>
      </w:r>
      <w:r>
        <w:t xml:space="preserve"> </w:t>
      </w:r>
      <w:r w:rsidRPr="0029549D">
        <w:t>(M,</w:t>
      </w:r>
      <w:r>
        <w:t xml:space="preserve"> </w:t>
      </w:r>
      <w:r w:rsidRPr="0029549D">
        <w:t>D), где M - общее количество цифр, а D - количество цифр после запятой.</w:t>
      </w:r>
      <w:r>
        <w:t xml:space="preserve"> Чем меньше</w:t>
      </w:r>
      <w:r w:rsidR="00424351">
        <w:t xml:space="preserve"> значение уровня корректного распознавания</w:t>
      </w:r>
      <w:r w:rsidR="00424351" w:rsidRPr="00424351">
        <w:t xml:space="preserve">, </w:t>
      </w:r>
      <w:r w:rsidR="00424351">
        <w:t>тем лучше было распознано изображение.</w:t>
      </w:r>
    </w:p>
    <w:p w:rsidR="00424351" w:rsidRPr="000C496A" w:rsidRDefault="00557DD8" w:rsidP="008D1A18">
      <w:pPr>
        <w:pStyle w:val="StyleText"/>
        <w:rPr>
          <w:b/>
        </w:rPr>
      </w:pPr>
      <w:r w:rsidRPr="00557DD8">
        <w:rPr>
          <w:b/>
        </w:rPr>
        <w:t xml:space="preserve">Рассмотрим сущность </w:t>
      </w:r>
      <w:r w:rsidRPr="000C496A">
        <w:rPr>
          <w:b/>
        </w:rPr>
        <w:t>“</w:t>
      </w:r>
      <w:r w:rsidRPr="00557DD8">
        <w:rPr>
          <w:b/>
        </w:rPr>
        <w:t>Накладные</w:t>
      </w:r>
      <w:r w:rsidRPr="000C496A">
        <w:rPr>
          <w:b/>
        </w:rPr>
        <w:t>”:</w:t>
      </w:r>
    </w:p>
    <w:p w:rsidR="00557DD8" w:rsidRDefault="000C496A" w:rsidP="008D1A18">
      <w:pPr>
        <w:pStyle w:val="StyleText"/>
      </w:pPr>
      <w:r>
        <w:t>Уникальный идентификатор накладной</w:t>
      </w:r>
      <w:r w:rsidRPr="000C496A">
        <w:t xml:space="preserve"> </w:t>
      </w:r>
      <w:r>
        <w:t xml:space="preserve">имеет смысл хранить с типом данных </w:t>
      </w:r>
      <w:r>
        <w:rPr>
          <w:lang w:val="en-US"/>
        </w:rPr>
        <w:t>VARCHAR</w:t>
      </w:r>
      <w:r>
        <w:t>, с ограничением на количество символом – 20. Данного типа данных с ограничением более чем достаточно</w:t>
      </w:r>
      <w:r w:rsidRPr="000C496A">
        <w:t xml:space="preserve">, </w:t>
      </w:r>
      <w:r>
        <w:t>чтобы хранить большое множество разнообразных накладных</w:t>
      </w:r>
      <w:r w:rsidRPr="000C496A">
        <w:t xml:space="preserve">, </w:t>
      </w:r>
      <w:r>
        <w:t>которых может быть больше</w:t>
      </w:r>
      <w:r w:rsidRPr="000C496A">
        <w:t xml:space="preserve">, </w:t>
      </w:r>
      <w:r>
        <w:t>чем самих полувагонов.</w:t>
      </w:r>
    </w:p>
    <w:p w:rsidR="000C496A" w:rsidRDefault="000C496A" w:rsidP="008D1A18">
      <w:pPr>
        <w:pStyle w:val="StyleText"/>
      </w:pPr>
      <w:r>
        <w:t xml:space="preserve">Название поставщика будет храниться с типом данных </w:t>
      </w:r>
      <w:r>
        <w:rPr>
          <w:lang w:val="en-US"/>
        </w:rPr>
        <w:t>NVARCHAR</w:t>
      </w:r>
      <w:r w:rsidRPr="000C496A">
        <w:t xml:space="preserve">, </w:t>
      </w:r>
      <w:r>
        <w:t xml:space="preserve">с ограничением на количество символов </w:t>
      </w:r>
      <w:r w:rsidR="00B12FE4">
        <w:t>–</w:t>
      </w:r>
      <w:r>
        <w:t xml:space="preserve"> </w:t>
      </w:r>
      <w:r w:rsidR="00B12FE4">
        <w:t>100. Данного типа данных с ограничением более чем достаточно</w:t>
      </w:r>
      <w:r w:rsidR="00B12FE4" w:rsidRPr="00B12FE4">
        <w:t xml:space="preserve">, </w:t>
      </w:r>
      <w:r w:rsidR="00B12FE4">
        <w:t>для хранения названия поставщика.</w:t>
      </w:r>
    </w:p>
    <w:p w:rsidR="00B12FE4" w:rsidRDefault="004A28DF" w:rsidP="008D1A18">
      <w:pPr>
        <w:pStyle w:val="StyleText"/>
      </w:pPr>
      <w:r>
        <w:t xml:space="preserve">Общее количество полувагонов в составе будет храниться с типом данных </w:t>
      </w:r>
      <w:r>
        <w:rPr>
          <w:lang w:val="en-US"/>
        </w:rPr>
        <w:t>SMALLINT</w:t>
      </w:r>
      <w:r w:rsidRPr="004A28DF">
        <w:t xml:space="preserve">, </w:t>
      </w:r>
      <w:r>
        <w:t xml:space="preserve">который </w:t>
      </w:r>
      <w:r w:rsidRPr="004A28DF">
        <w:t>представляет</w:t>
      </w:r>
      <w:r>
        <w:t xml:space="preserve"> целые числа от -32768 до 32767 и</w:t>
      </w:r>
      <w:r w:rsidRPr="004A28DF">
        <w:t xml:space="preserve"> занимает 2 байта</w:t>
      </w:r>
      <w:r>
        <w:t>.</w:t>
      </w:r>
    </w:p>
    <w:p w:rsidR="004A28DF" w:rsidRDefault="004A28DF" w:rsidP="008D1A18">
      <w:pPr>
        <w:pStyle w:val="StyleText"/>
      </w:pPr>
      <w:r>
        <w:t xml:space="preserve">Все атрибуты с датами будут храниться с типом данных </w:t>
      </w:r>
      <w:r>
        <w:rPr>
          <w:lang w:val="en-US"/>
        </w:rPr>
        <w:t>DATE</w:t>
      </w:r>
      <w:r>
        <w:t>, уже упоминаемый ранее.</w:t>
      </w:r>
    </w:p>
    <w:p w:rsidR="004A28DF" w:rsidRPr="00B73761" w:rsidRDefault="004A28DF" w:rsidP="008D1A18">
      <w:pPr>
        <w:pStyle w:val="StyleText"/>
        <w:rPr>
          <w:b/>
        </w:rPr>
      </w:pPr>
      <w:r w:rsidRPr="004A28DF">
        <w:rPr>
          <w:b/>
        </w:rPr>
        <w:t xml:space="preserve">Рассмотрим сущность </w:t>
      </w:r>
      <w:r w:rsidRPr="00B73761">
        <w:rPr>
          <w:b/>
        </w:rPr>
        <w:t>“</w:t>
      </w:r>
      <w:r w:rsidRPr="004A28DF">
        <w:rPr>
          <w:b/>
        </w:rPr>
        <w:t>Регистрация</w:t>
      </w:r>
      <w:r w:rsidRPr="00B73761">
        <w:rPr>
          <w:b/>
        </w:rPr>
        <w:t>”:</w:t>
      </w:r>
    </w:p>
    <w:p w:rsidR="004A28DF" w:rsidRPr="00CD3FC4" w:rsidRDefault="00CD3FC4" w:rsidP="008D1A18">
      <w:pPr>
        <w:pStyle w:val="StyleText"/>
      </w:pPr>
      <w:r>
        <w:t>Уникальный идентификатор накладной и уникальный идентификатор полувагона будут храниться без изменения</w:t>
      </w:r>
      <w:r w:rsidRPr="00CD3FC4">
        <w:t xml:space="preserve">, </w:t>
      </w:r>
      <w:r>
        <w:t>однако следует учесть</w:t>
      </w:r>
      <w:r w:rsidRPr="00CD3FC4">
        <w:t xml:space="preserve">, </w:t>
      </w:r>
      <w:r>
        <w:t>что на накладную поле будет являться внешним ключ</w:t>
      </w:r>
      <w:r w:rsidRPr="00CD3FC4">
        <w:t xml:space="preserve">ом, </w:t>
      </w:r>
      <w:r>
        <w:t xml:space="preserve">по отношению к таблице </w:t>
      </w:r>
      <w:r w:rsidRPr="00CD3FC4">
        <w:t>“</w:t>
      </w:r>
      <w:r>
        <w:t>Регистрация</w:t>
      </w:r>
      <w:r w:rsidRPr="00CD3FC4">
        <w:t xml:space="preserve">”, </w:t>
      </w:r>
      <w:r>
        <w:t>но другое поле – идентификатор полувагона</w:t>
      </w:r>
      <w:r w:rsidRPr="00CD3FC4">
        <w:t xml:space="preserve"> </w:t>
      </w:r>
      <w:r>
        <w:t>–</w:t>
      </w:r>
      <w:r w:rsidRPr="00CD3FC4">
        <w:t xml:space="preserve"> </w:t>
      </w:r>
      <w:r>
        <w:t xml:space="preserve">не будет являться внешним по отношению к таблице </w:t>
      </w:r>
      <w:r w:rsidRPr="00CD3FC4">
        <w:t>“</w:t>
      </w:r>
      <w:r>
        <w:t>Регистрация</w:t>
      </w:r>
      <w:r w:rsidRPr="00CD3FC4">
        <w:t xml:space="preserve">” </w:t>
      </w:r>
      <w:r>
        <w:t xml:space="preserve">на таблицу </w:t>
      </w:r>
      <w:r w:rsidRPr="00CD3FC4">
        <w:t>“</w:t>
      </w:r>
      <w:r>
        <w:t>Полувагоны</w:t>
      </w:r>
      <w:r w:rsidRPr="00CD3FC4">
        <w:t xml:space="preserve">”, </w:t>
      </w:r>
      <w:r>
        <w:t>поскольку данные о идентификаторе полувагонов по накладной могут существовать и тогда</w:t>
      </w:r>
      <w:r w:rsidRPr="00CD3FC4">
        <w:t xml:space="preserve">, </w:t>
      </w:r>
      <w:r>
        <w:t xml:space="preserve">когда таких данных нет в таблице </w:t>
      </w:r>
      <w:r w:rsidRPr="00CD3FC4">
        <w:t>“</w:t>
      </w:r>
      <w:r>
        <w:t>Полуваго</w:t>
      </w:r>
      <w:r w:rsidR="009E1C4C">
        <w:t>н</w:t>
      </w:r>
      <w:r>
        <w:t>ы</w:t>
      </w:r>
      <w:r w:rsidRPr="00CD3FC4">
        <w:t>”.</w:t>
      </w:r>
    </w:p>
    <w:p w:rsidR="00CD3FC4" w:rsidRDefault="00143398" w:rsidP="008D1A18">
      <w:pPr>
        <w:pStyle w:val="StyleText"/>
      </w:pPr>
      <w:r>
        <w:t xml:space="preserve">Отметка о прибытии будет храниться с типом данных </w:t>
      </w:r>
      <w:r>
        <w:rPr>
          <w:lang w:val="en-US"/>
        </w:rPr>
        <w:t>BOOL</w:t>
      </w:r>
      <w:r w:rsidRPr="00143398">
        <w:t xml:space="preserve">, </w:t>
      </w:r>
      <w:r>
        <w:t xml:space="preserve">который </w:t>
      </w:r>
      <w:r w:rsidRPr="00143398">
        <w:t>фактически не представляет отдельный тип, а является лишь псевдонимом для типа TINYINT</w:t>
      </w:r>
      <w:r>
        <w:t xml:space="preserve"> </w:t>
      </w:r>
      <w:r w:rsidRPr="00143398">
        <w:t>(1) и может хранить два значения 0 и 1. Однако данный тип может также в качестве значения принимать встроенные константы TRUE (представляет число 1) и FALSE (предоставляет число 0).</w:t>
      </w:r>
    </w:p>
    <w:p w:rsidR="00143398" w:rsidRDefault="00143398" w:rsidP="008D1A18">
      <w:pPr>
        <w:pStyle w:val="StyleText"/>
      </w:pPr>
      <w:r>
        <w:rPr>
          <w:lang w:val="en-US"/>
        </w:rPr>
        <w:t>ID</w:t>
      </w:r>
      <w:r w:rsidRPr="00143398">
        <w:t xml:space="preserve"> </w:t>
      </w:r>
      <w:r>
        <w:t xml:space="preserve">записи будет храниться в типе данных </w:t>
      </w:r>
      <w:r>
        <w:rPr>
          <w:lang w:val="en-US"/>
        </w:rPr>
        <w:t>INT</w:t>
      </w:r>
      <w:r w:rsidRPr="00143398">
        <w:t xml:space="preserve">, </w:t>
      </w:r>
      <w:r>
        <w:t>который был упомянут выше.</w:t>
      </w:r>
    </w:p>
    <w:p w:rsidR="00143398" w:rsidRDefault="00143398" w:rsidP="008D1A18">
      <w:pPr>
        <w:pStyle w:val="StyleText"/>
      </w:pPr>
      <w:r>
        <w:t xml:space="preserve">Фактический и порядковый номера в составе будут храниться в типе данных </w:t>
      </w:r>
      <w:r>
        <w:rPr>
          <w:lang w:val="en-US"/>
        </w:rPr>
        <w:t>SMALLINT</w:t>
      </w:r>
      <w:r w:rsidRPr="00143398">
        <w:t>.</w:t>
      </w:r>
    </w:p>
    <w:p w:rsidR="00143398" w:rsidRDefault="00143398" w:rsidP="00143398">
      <w:pPr>
        <w:pStyle w:val="StyleText"/>
      </w:pPr>
      <w:r>
        <w:t xml:space="preserve">Процент вещества в полувагоне будет храниться в типе данных </w:t>
      </w:r>
      <w:r>
        <w:rPr>
          <w:lang w:val="en-US"/>
        </w:rPr>
        <w:t>FLOAT</w:t>
      </w:r>
      <w:r w:rsidRPr="00143398">
        <w:t xml:space="preserve">, </w:t>
      </w:r>
      <w:r>
        <w:t>который хранит дробные числа с плавающей точкой одинарной точности от -3.4028 * 1038 до 3.4028 * 1038 и занимает 4 байта.</w:t>
      </w:r>
    </w:p>
    <w:p w:rsidR="00832887" w:rsidRDefault="00143398" w:rsidP="00F43FF4">
      <w:pPr>
        <w:pStyle w:val="StyleText"/>
      </w:pPr>
      <w:r>
        <w:t>Может принимать форму FLOAT (M, D), где M - общее количество цифр, а D - количество цифр после запятой</w:t>
      </w:r>
      <w:r w:rsidR="00832887">
        <w:t>.</w:t>
      </w:r>
    </w:p>
    <w:p w:rsidR="00F43FF4" w:rsidRDefault="00F43FF4" w:rsidP="00F43FF4">
      <w:pPr>
        <w:pStyle w:val="StyleText"/>
      </w:pPr>
      <w:r>
        <w:lastRenderedPageBreak/>
        <w:t>Рассмотрев все сущности и форматы представления данных</w:t>
      </w:r>
      <w:r w:rsidRPr="00F43FF4">
        <w:t xml:space="preserve">, </w:t>
      </w:r>
      <w:r>
        <w:t>которые необходимы</w:t>
      </w:r>
      <w:r w:rsidRPr="00F43FF4">
        <w:t xml:space="preserve">, </w:t>
      </w:r>
      <w:r>
        <w:t>была спроектирована физическая модель базы данных (см. рис. 3).</w:t>
      </w:r>
    </w:p>
    <w:p w:rsidR="00F43FF4" w:rsidRPr="00F43FF4" w:rsidRDefault="00F43FF4" w:rsidP="00F43FF4">
      <w:pPr>
        <w:pStyle w:val="StyleText"/>
      </w:pPr>
    </w:p>
    <w:p w:rsidR="00F43FF4" w:rsidRDefault="00F43FF4" w:rsidP="00F43FF4">
      <w:pPr>
        <w:pStyle w:val="StyleImage"/>
        <w:rPr>
          <w:lang w:val="en-US"/>
        </w:rPr>
      </w:pPr>
      <w:r>
        <w:rPr>
          <w:noProof/>
          <w:lang w:eastAsia="ru-RU"/>
        </w:rPr>
        <w:drawing>
          <wp:inline distT="0" distB="0" distL="0" distR="0">
            <wp:extent cx="5867400" cy="4587240"/>
            <wp:effectExtent l="19050" t="19050" r="19050" b="2286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67400" cy="4587240"/>
                    </a:xfrm>
                    <a:prstGeom prst="rect">
                      <a:avLst/>
                    </a:prstGeom>
                    <a:noFill/>
                    <a:ln>
                      <a:solidFill>
                        <a:schemeClr val="tx1"/>
                      </a:solidFill>
                    </a:ln>
                  </pic:spPr>
                </pic:pic>
              </a:graphicData>
            </a:graphic>
          </wp:inline>
        </w:drawing>
      </w:r>
    </w:p>
    <w:p w:rsidR="00F43FF4" w:rsidRPr="00F43FF4" w:rsidRDefault="00C65BA7" w:rsidP="00F43FF4">
      <w:pPr>
        <w:pStyle w:val="StyleImage"/>
      </w:pPr>
      <w:r>
        <w:t>Рисунок 12</w:t>
      </w:r>
      <w:r w:rsidR="00F43FF4">
        <w:t xml:space="preserve"> – Физическая модель базы данных</w:t>
      </w:r>
    </w:p>
    <w:p w:rsidR="008B732B" w:rsidRPr="00B12FE4" w:rsidRDefault="008B732B" w:rsidP="000C1A89">
      <w:pPr>
        <w:pStyle w:val="StyleText"/>
      </w:pPr>
      <w:r>
        <w:br w:type="page"/>
      </w:r>
    </w:p>
    <w:p w:rsidR="00B73761" w:rsidRPr="00403529" w:rsidRDefault="00CC0B10" w:rsidP="00403529">
      <w:pPr>
        <w:pStyle w:val="Style2"/>
        <w:outlineLvl w:val="1"/>
      </w:pPr>
      <w:bookmarkStart w:id="8" w:name="_Toc72021843"/>
      <w:r w:rsidRPr="00403529">
        <w:lastRenderedPageBreak/>
        <w:t xml:space="preserve">Проектирование </w:t>
      </w:r>
      <w:r w:rsidR="00D50FFE" w:rsidRPr="00403529">
        <w:t>модуля “Центральный сервер”</w:t>
      </w:r>
      <w:bookmarkEnd w:id="8"/>
    </w:p>
    <w:p w:rsidR="005E3748" w:rsidRPr="00984B50" w:rsidRDefault="005E3748" w:rsidP="005E3748">
      <w:pPr>
        <w:pStyle w:val="StyleText"/>
      </w:pPr>
      <w:r>
        <w:t xml:space="preserve">Для реализации серверной части будет использован фреймворк </w:t>
      </w:r>
      <w:r>
        <w:rPr>
          <w:lang w:val="en-US"/>
        </w:rPr>
        <w:t>Spring</w:t>
      </w:r>
      <w:r w:rsidRPr="005E3748">
        <w:t xml:space="preserve"> </w:t>
      </w:r>
      <w:r>
        <w:rPr>
          <w:lang w:val="en-US"/>
        </w:rPr>
        <w:t>MVC</w:t>
      </w:r>
      <w:r w:rsidRPr="005E3748">
        <w:t xml:space="preserve">, </w:t>
      </w:r>
      <w:r>
        <w:t>позволяющий достаточно быстро организовать работу с серверной частью и обеспечить быстрый доступ к базе данных</w:t>
      </w:r>
      <w:r w:rsidRPr="005E3748">
        <w:t xml:space="preserve">, </w:t>
      </w:r>
      <w:r>
        <w:t>расположенной на сервере.</w:t>
      </w:r>
      <w:r w:rsidR="00984B50">
        <w:t xml:space="preserve"> База данных</w:t>
      </w:r>
      <w:r w:rsidR="00984B50" w:rsidRPr="00984B50">
        <w:t xml:space="preserve">, </w:t>
      </w:r>
      <w:r w:rsidR="00984B50">
        <w:t xml:space="preserve">к которой будет подключена серверная часть и к которой будет обеспечивать доступ – </w:t>
      </w:r>
      <w:r w:rsidR="00984B50">
        <w:rPr>
          <w:lang w:val="en-US"/>
        </w:rPr>
        <w:t>MySQL</w:t>
      </w:r>
      <w:r w:rsidR="00984B50" w:rsidRPr="00984B50">
        <w:t>.</w:t>
      </w:r>
    </w:p>
    <w:p w:rsidR="00D161AD" w:rsidRPr="005E3748" w:rsidRDefault="005E3748" w:rsidP="005E3748">
      <w:pPr>
        <w:pStyle w:val="StyleText"/>
        <w:rPr>
          <w:rFonts w:eastAsia="SimSun" w:cs="Times New Roman"/>
          <w:b/>
          <w:kern w:val="1"/>
          <w:szCs w:val="28"/>
          <w:lang w:eastAsia="ar-SA"/>
        </w:rPr>
      </w:pPr>
      <w:r>
        <w:t xml:space="preserve">Модуль </w:t>
      </w:r>
      <w:r w:rsidRPr="005E3748">
        <w:t>“</w:t>
      </w:r>
      <w:r>
        <w:t>Центральный сервер</w:t>
      </w:r>
      <w:r w:rsidRPr="005E3748">
        <w:t>”</w:t>
      </w:r>
      <w:r w:rsidR="00B92E6D">
        <w:t xml:space="preserve"> </w:t>
      </w:r>
      <w:r w:rsidR="00E62D3F">
        <w:t>долж</w:t>
      </w:r>
      <w:r w:rsidR="002D7F33">
        <w:t>ен</w:t>
      </w:r>
      <w:r w:rsidR="00B73761">
        <w:t xml:space="preserve"> реализовывать</w:t>
      </w:r>
      <w:r w:rsidR="00B92E6D">
        <w:t xml:space="preserve"> </w:t>
      </w:r>
      <w:r w:rsidR="006551C0">
        <w:t>паттерн</w:t>
      </w:r>
      <w:r w:rsidR="00B92E6D">
        <w:t xml:space="preserve"> </w:t>
      </w:r>
      <w:r w:rsidR="00B92E6D">
        <w:rPr>
          <w:lang w:val="en-US"/>
        </w:rPr>
        <w:t>DAO</w:t>
      </w:r>
      <w:r w:rsidR="00B92E6D" w:rsidRPr="00B92E6D">
        <w:t xml:space="preserve"> (</w:t>
      </w:r>
      <w:r w:rsidR="00B92E6D">
        <w:rPr>
          <w:lang w:val="en-US"/>
        </w:rPr>
        <w:t>Data</w:t>
      </w:r>
      <w:r w:rsidR="00B92E6D" w:rsidRPr="00B92E6D">
        <w:t xml:space="preserve"> </w:t>
      </w:r>
      <w:r w:rsidR="00B92E6D">
        <w:rPr>
          <w:lang w:val="en-US"/>
        </w:rPr>
        <w:t>Access</w:t>
      </w:r>
      <w:r w:rsidR="00B92E6D" w:rsidRPr="00B92E6D">
        <w:t xml:space="preserve"> </w:t>
      </w:r>
      <w:r w:rsidR="00B92E6D">
        <w:rPr>
          <w:lang w:val="en-US"/>
        </w:rPr>
        <w:t>Object</w:t>
      </w:r>
      <w:r w:rsidR="00B92E6D" w:rsidRPr="00B92E6D">
        <w:t xml:space="preserve">), </w:t>
      </w:r>
      <w:r w:rsidR="00B92E6D">
        <w:t xml:space="preserve">который определяет взаимодействие системы с базой данных </w:t>
      </w:r>
      <w:r w:rsidR="00B92E6D">
        <w:rPr>
          <w:lang w:val="en-US"/>
        </w:rPr>
        <w:t>MySQL</w:t>
      </w:r>
      <w:r w:rsidR="00B73761">
        <w:t>.</w:t>
      </w:r>
    </w:p>
    <w:p w:rsidR="00B73761" w:rsidRPr="00E62D3F" w:rsidRDefault="00640158" w:rsidP="00D161AD">
      <w:pPr>
        <w:pStyle w:val="StyleText"/>
      </w:pPr>
      <w:r>
        <w:t>Взаимодействие клиентской частью</w:t>
      </w:r>
      <w:r w:rsidR="00B73761">
        <w:t xml:space="preserve"> приложения с базой данных</w:t>
      </w:r>
      <w:r w:rsidR="00B73761" w:rsidRPr="00B73761">
        <w:t xml:space="preserve">, </w:t>
      </w:r>
      <w:r w:rsidR="00B73761">
        <w:t>расположенной на сервере</w:t>
      </w:r>
      <w:r w:rsidR="00B73761" w:rsidRPr="00B73761">
        <w:t xml:space="preserve">, </w:t>
      </w:r>
      <w:r w:rsidR="00E62D3F">
        <w:t>будет реализовываться</w:t>
      </w:r>
      <w:r w:rsidR="00B73761">
        <w:t xml:space="preserve"> с помощью протокола </w:t>
      </w:r>
      <w:r w:rsidR="00B73761">
        <w:rPr>
          <w:lang w:val="en-US"/>
        </w:rPr>
        <w:t>HTTP</w:t>
      </w:r>
      <w:r w:rsidR="00B73761" w:rsidRPr="00B73761">
        <w:t xml:space="preserve">, </w:t>
      </w:r>
      <w:r w:rsidR="00B73761">
        <w:t xml:space="preserve">используя </w:t>
      </w:r>
      <w:r w:rsidR="00B73761">
        <w:rPr>
          <w:lang w:val="en-US"/>
        </w:rPr>
        <w:t>POST</w:t>
      </w:r>
      <w:r w:rsidR="00B73761" w:rsidRPr="00B73761">
        <w:t xml:space="preserve"> </w:t>
      </w:r>
      <w:r w:rsidR="00B73761">
        <w:t xml:space="preserve">и </w:t>
      </w:r>
      <w:r w:rsidR="00B73761">
        <w:rPr>
          <w:lang w:val="en-US"/>
        </w:rPr>
        <w:t>GET</w:t>
      </w:r>
      <w:r w:rsidR="00B73761">
        <w:t xml:space="preserve"> запросы</w:t>
      </w:r>
      <w:r w:rsidR="00E62D3F" w:rsidRPr="00E62D3F">
        <w:t xml:space="preserve">, </w:t>
      </w:r>
      <w:r w:rsidR="00E62D3F">
        <w:t>поэтому контроллеры будут работать исключительно с данными типами запросов.</w:t>
      </w:r>
    </w:p>
    <w:p w:rsidR="00B73761" w:rsidRDefault="00B73761" w:rsidP="00B73761">
      <w:pPr>
        <w:pStyle w:val="StyleText"/>
      </w:pPr>
      <w:r>
        <w:rPr>
          <w:lang w:val="en-US"/>
        </w:rPr>
        <w:t>POST</w:t>
      </w:r>
      <w:r>
        <w:t xml:space="preserve"> запросы </w:t>
      </w:r>
      <w:r w:rsidR="00E62D3F">
        <w:t xml:space="preserve">должны </w:t>
      </w:r>
      <w:r>
        <w:t>реал</w:t>
      </w:r>
      <w:r w:rsidR="00E62D3F">
        <w:t>изовывать</w:t>
      </w:r>
      <w:r>
        <w:t xml:space="preserve"> логику изменения данных в базе данных. Например</w:t>
      </w:r>
      <w:r w:rsidRPr="00B73761">
        <w:t xml:space="preserve">, </w:t>
      </w:r>
      <w:r>
        <w:t>для добавления</w:t>
      </w:r>
      <w:r w:rsidRPr="00B73761">
        <w:t xml:space="preserve">, </w:t>
      </w:r>
      <w:r>
        <w:t>удаления или обновления определённой записи в таблице</w:t>
      </w:r>
      <w:r w:rsidRPr="00B73761">
        <w:t xml:space="preserve">, </w:t>
      </w:r>
      <w:r>
        <w:t>содержащей зарегистрированные полувагоны по их прибытию.</w:t>
      </w:r>
    </w:p>
    <w:p w:rsidR="00B73761" w:rsidRDefault="00B73761" w:rsidP="00D161AD">
      <w:pPr>
        <w:pStyle w:val="StyleText"/>
      </w:pPr>
      <w:r>
        <w:rPr>
          <w:lang w:val="en-US"/>
        </w:rPr>
        <w:t>GET</w:t>
      </w:r>
      <w:r w:rsidRPr="00B73761">
        <w:t xml:space="preserve"> </w:t>
      </w:r>
      <w:r>
        <w:t xml:space="preserve">запросы </w:t>
      </w:r>
      <w:r w:rsidR="00E62D3F">
        <w:t>должны реализовывать</w:t>
      </w:r>
      <w:r>
        <w:t xml:space="preserve"> логику загрузки данных с сервера</w:t>
      </w:r>
      <w:r w:rsidRPr="00B73761">
        <w:t xml:space="preserve">, </w:t>
      </w:r>
      <w:r>
        <w:t>на клиентскую часть приложения. Например</w:t>
      </w:r>
      <w:r w:rsidRPr="00B73761">
        <w:t xml:space="preserve">, </w:t>
      </w:r>
      <w:r>
        <w:t>загрузка изображения полувагона с локального хранилища сервера на клиентскую часть изображения.</w:t>
      </w:r>
    </w:p>
    <w:p w:rsidR="00B73761" w:rsidRPr="00E62D3F" w:rsidRDefault="00B73761" w:rsidP="00D161AD">
      <w:pPr>
        <w:pStyle w:val="StyleText"/>
      </w:pPr>
      <w:r>
        <w:t xml:space="preserve">Серверная часть </w:t>
      </w:r>
      <w:r w:rsidR="00E62D3F">
        <w:t>разбита</w:t>
      </w:r>
      <w:r w:rsidR="001F48DD">
        <w:t xml:space="preserve"> на определённое множество пакетов</w:t>
      </w:r>
      <w:r w:rsidR="001F48DD" w:rsidRPr="001F48DD">
        <w:t xml:space="preserve">, </w:t>
      </w:r>
      <w:r w:rsidR="001F48DD">
        <w:t>которые будут содержать в себе классы</w:t>
      </w:r>
      <w:r w:rsidR="001F48DD" w:rsidRPr="001F48DD">
        <w:t xml:space="preserve">, </w:t>
      </w:r>
      <w:r w:rsidR="001F48DD">
        <w:t>реализующие определённый функционал для работоспособн</w:t>
      </w:r>
      <w:r w:rsidR="00E62D3F">
        <w:t>ости серверной части приложения</w:t>
      </w:r>
      <w:r w:rsidR="006551C0">
        <w:t xml:space="preserve"> согласно паттерну </w:t>
      </w:r>
      <w:r w:rsidR="006551C0">
        <w:rPr>
          <w:lang w:val="en-US"/>
        </w:rPr>
        <w:t>DAO</w:t>
      </w:r>
      <w:r w:rsidR="00E62D3F">
        <w:t>. В соответствии с этим</w:t>
      </w:r>
      <w:r w:rsidR="00E62D3F" w:rsidRPr="00E62D3F">
        <w:t xml:space="preserve">, </w:t>
      </w:r>
      <w:r w:rsidR="00E62D3F">
        <w:t xml:space="preserve">для каждого пакета будет представлена </w:t>
      </w:r>
      <w:r w:rsidR="00E62D3F">
        <w:rPr>
          <w:lang w:val="en-US"/>
        </w:rPr>
        <w:t>UML</w:t>
      </w:r>
      <w:r w:rsidR="00E62D3F" w:rsidRPr="00E62D3F">
        <w:t>-</w:t>
      </w:r>
      <w:r w:rsidR="00E62D3F">
        <w:t>диаграмма классов и интерфейсов</w:t>
      </w:r>
      <w:r w:rsidR="00E62D3F" w:rsidRPr="00E62D3F">
        <w:t xml:space="preserve">, </w:t>
      </w:r>
      <w:r w:rsidR="00E62D3F">
        <w:t>содержащихся в этих пакетах.</w:t>
      </w:r>
    </w:p>
    <w:p w:rsidR="001F48DD" w:rsidRPr="001F48DD" w:rsidRDefault="001F48DD" w:rsidP="00D161AD">
      <w:pPr>
        <w:pStyle w:val="StyleText"/>
      </w:pPr>
      <w:r>
        <w:t>Функционал пакетов серверной части приложения</w:t>
      </w:r>
      <w:r w:rsidRPr="001F48DD">
        <w:t>:</w:t>
      </w:r>
    </w:p>
    <w:p w:rsidR="001F48DD" w:rsidRDefault="001F48DD" w:rsidP="001F48DD">
      <w:pPr>
        <w:pStyle w:val="StyleText"/>
      </w:pPr>
      <w:r w:rsidRPr="001F48DD">
        <w:t xml:space="preserve">1) </w:t>
      </w:r>
      <w:r w:rsidRPr="001F48DD">
        <w:rPr>
          <w:b/>
          <w:lang w:val="en-US"/>
        </w:rPr>
        <w:t>com</w:t>
      </w:r>
      <w:r w:rsidRPr="001F48DD">
        <w:rPr>
          <w:b/>
        </w:rPr>
        <w:t>.</w:t>
      </w:r>
      <w:r w:rsidRPr="001F48DD">
        <w:rPr>
          <w:b/>
          <w:lang w:val="en-US"/>
        </w:rPr>
        <w:t>server</w:t>
      </w:r>
      <w:r w:rsidRPr="001F48DD">
        <w:rPr>
          <w:b/>
        </w:rPr>
        <w:t>.</w:t>
      </w:r>
      <w:r w:rsidRPr="001F48DD">
        <w:rPr>
          <w:b/>
          <w:lang w:val="en-US"/>
        </w:rPr>
        <w:t>configs</w:t>
      </w:r>
      <w:r w:rsidRPr="001F48DD">
        <w:t xml:space="preserve"> : </w:t>
      </w:r>
      <w:r>
        <w:t>классы</w:t>
      </w:r>
      <w:r w:rsidRPr="001F48DD">
        <w:t xml:space="preserve">, </w:t>
      </w:r>
      <w:r>
        <w:t>осуществляющие настройку конфигурации для взаимодействия с базой данных</w:t>
      </w:r>
    </w:p>
    <w:p w:rsidR="001F48DD" w:rsidRPr="001F48DD" w:rsidRDefault="001F48DD" w:rsidP="001F48DD">
      <w:pPr>
        <w:pStyle w:val="StyleText"/>
      </w:pPr>
      <w:r w:rsidRPr="001F48DD">
        <w:t xml:space="preserve">2) </w:t>
      </w:r>
      <w:r w:rsidRPr="001F48DD">
        <w:rPr>
          <w:b/>
          <w:lang w:val="en-US"/>
        </w:rPr>
        <w:t>com</w:t>
      </w:r>
      <w:r w:rsidRPr="001F48DD">
        <w:rPr>
          <w:b/>
        </w:rPr>
        <w:t>.</w:t>
      </w:r>
      <w:r w:rsidRPr="001F48DD">
        <w:rPr>
          <w:b/>
          <w:lang w:val="en-US"/>
        </w:rPr>
        <w:t>server</w:t>
      </w:r>
      <w:r w:rsidRPr="001F48DD">
        <w:rPr>
          <w:b/>
        </w:rPr>
        <w:t>.</w:t>
      </w:r>
      <w:r w:rsidRPr="001F48DD">
        <w:rPr>
          <w:b/>
          <w:lang w:val="en-US"/>
        </w:rPr>
        <w:t>controllers</w:t>
      </w:r>
      <w:r w:rsidRPr="001F48DD">
        <w:t xml:space="preserve"> : </w:t>
      </w:r>
      <w:r>
        <w:t>классы</w:t>
      </w:r>
      <w:r w:rsidRPr="001F48DD">
        <w:t xml:space="preserve">, </w:t>
      </w:r>
      <w:r>
        <w:t xml:space="preserve">контролирующие обращения к серверу по средствам </w:t>
      </w:r>
      <w:r>
        <w:rPr>
          <w:lang w:val="en-US"/>
        </w:rPr>
        <w:t>HTTP</w:t>
      </w:r>
      <w:r w:rsidRPr="001F48DD">
        <w:t xml:space="preserve"> </w:t>
      </w:r>
      <w:r>
        <w:t>протокола. Основные запросы</w:t>
      </w:r>
      <w:r w:rsidRPr="001F48DD">
        <w:t xml:space="preserve">: </w:t>
      </w:r>
      <w:r>
        <w:rPr>
          <w:lang w:val="en-US"/>
        </w:rPr>
        <w:t>GET</w:t>
      </w:r>
      <w:r w:rsidRPr="001F48DD">
        <w:t xml:space="preserve"> </w:t>
      </w:r>
      <w:r>
        <w:t xml:space="preserve">и </w:t>
      </w:r>
      <w:r>
        <w:rPr>
          <w:lang w:val="en-US"/>
        </w:rPr>
        <w:t>POST</w:t>
      </w:r>
      <w:r w:rsidRPr="001F48DD">
        <w:t>.</w:t>
      </w:r>
      <w:r>
        <w:t xml:space="preserve"> Так же</w:t>
      </w:r>
      <w:r w:rsidRPr="001F48DD">
        <w:t xml:space="preserve">, </w:t>
      </w:r>
      <w:r>
        <w:t>может содержать контроллеры</w:t>
      </w:r>
      <w:r w:rsidRPr="001F48DD">
        <w:t xml:space="preserve">, </w:t>
      </w:r>
      <w:r>
        <w:t>которые обрабатывают ошибки</w:t>
      </w:r>
      <w:r w:rsidRPr="001F48DD">
        <w:t xml:space="preserve">, </w:t>
      </w:r>
      <w:r>
        <w:t>возникающие в других контроллерах.</w:t>
      </w:r>
    </w:p>
    <w:p w:rsidR="001F48DD" w:rsidRDefault="001F48DD" w:rsidP="001F48DD">
      <w:pPr>
        <w:pStyle w:val="StyleText"/>
      </w:pPr>
      <w:r w:rsidRPr="001F48DD">
        <w:t xml:space="preserve">3) </w:t>
      </w:r>
      <w:r w:rsidRPr="001F48DD">
        <w:rPr>
          <w:b/>
          <w:lang w:val="en-US"/>
        </w:rPr>
        <w:t>com</w:t>
      </w:r>
      <w:r w:rsidRPr="001F48DD">
        <w:rPr>
          <w:b/>
        </w:rPr>
        <w:t>.</w:t>
      </w:r>
      <w:r w:rsidRPr="001F48DD">
        <w:rPr>
          <w:b/>
          <w:lang w:val="en-US"/>
        </w:rPr>
        <w:t>server</w:t>
      </w:r>
      <w:r w:rsidRPr="001F48DD">
        <w:rPr>
          <w:b/>
        </w:rPr>
        <w:t>.</w:t>
      </w:r>
      <w:r w:rsidRPr="001F48DD">
        <w:rPr>
          <w:b/>
          <w:lang w:val="en-US"/>
        </w:rPr>
        <w:t>database</w:t>
      </w:r>
      <w:r w:rsidRPr="001F48DD">
        <w:rPr>
          <w:b/>
        </w:rPr>
        <w:t>.</w:t>
      </w:r>
      <w:r w:rsidRPr="001F48DD">
        <w:rPr>
          <w:b/>
          <w:lang w:val="en-US"/>
        </w:rPr>
        <w:t>dao</w:t>
      </w:r>
      <w:r w:rsidRPr="001F48DD">
        <w:t xml:space="preserve"> : </w:t>
      </w:r>
      <w:r>
        <w:t>интерфейсы и классы</w:t>
      </w:r>
      <w:r w:rsidRPr="001F48DD">
        <w:t xml:space="preserve">, </w:t>
      </w:r>
      <w:r>
        <w:t xml:space="preserve">реализующие логику </w:t>
      </w:r>
      <w:r w:rsidR="006551C0">
        <w:t>паттерна</w:t>
      </w:r>
      <w:r>
        <w:t xml:space="preserve"> </w:t>
      </w:r>
      <w:r>
        <w:rPr>
          <w:lang w:val="en-US"/>
        </w:rPr>
        <w:t>DAO</w:t>
      </w:r>
      <w:r w:rsidRPr="001F48DD">
        <w:t xml:space="preserve"> (</w:t>
      </w:r>
      <w:r>
        <w:t>интерфейс и реализацию обращения к базе данных на низком уровне)</w:t>
      </w:r>
    </w:p>
    <w:p w:rsidR="001F48DD" w:rsidRDefault="001F48DD" w:rsidP="001F48DD">
      <w:pPr>
        <w:pStyle w:val="StyleText"/>
      </w:pPr>
      <w:r w:rsidRPr="001F48DD">
        <w:t xml:space="preserve">4) </w:t>
      </w:r>
      <w:r w:rsidRPr="001F48DD">
        <w:rPr>
          <w:b/>
          <w:lang w:val="en-US"/>
        </w:rPr>
        <w:t>com</w:t>
      </w:r>
      <w:r w:rsidRPr="001F48DD">
        <w:rPr>
          <w:b/>
        </w:rPr>
        <w:t>.</w:t>
      </w:r>
      <w:r w:rsidRPr="001F48DD">
        <w:rPr>
          <w:b/>
          <w:lang w:val="en-US"/>
        </w:rPr>
        <w:t>server</w:t>
      </w:r>
      <w:r w:rsidRPr="001F48DD">
        <w:rPr>
          <w:b/>
        </w:rPr>
        <w:t>.</w:t>
      </w:r>
      <w:r w:rsidRPr="001F48DD">
        <w:rPr>
          <w:b/>
          <w:lang w:val="en-US"/>
        </w:rPr>
        <w:t>database</w:t>
      </w:r>
      <w:r w:rsidRPr="001F48DD">
        <w:rPr>
          <w:b/>
        </w:rPr>
        <w:t>.</w:t>
      </w:r>
      <w:r w:rsidRPr="001F48DD">
        <w:rPr>
          <w:b/>
          <w:lang w:val="en-US"/>
        </w:rPr>
        <w:t>elements</w:t>
      </w:r>
      <w:r w:rsidRPr="001F48DD">
        <w:t xml:space="preserve"> : </w:t>
      </w:r>
      <w:r>
        <w:t>классы</w:t>
      </w:r>
      <w:r w:rsidRPr="001F48DD">
        <w:t xml:space="preserve">, </w:t>
      </w:r>
      <w:r>
        <w:t>экземпляры объектов которых будут единицами данных для таблиц</w:t>
      </w:r>
      <w:r w:rsidRPr="001F48DD">
        <w:t xml:space="preserve">, </w:t>
      </w:r>
      <w:r>
        <w:t xml:space="preserve">в базе данных и локальном хранилище. С помощью данных классов возможен возврат данных посредством </w:t>
      </w:r>
      <w:r>
        <w:rPr>
          <w:lang w:val="en-US"/>
        </w:rPr>
        <w:t>GET</w:t>
      </w:r>
      <w:r>
        <w:t>-запросов и общее взаимодействие с данными из базы данных.</w:t>
      </w:r>
    </w:p>
    <w:p w:rsidR="001F48DD" w:rsidRDefault="001F48DD" w:rsidP="001F48DD">
      <w:pPr>
        <w:pStyle w:val="StyleText"/>
      </w:pPr>
      <w:r w:rsidRPr="001F48DD">
        <w:t xml:space="preserve">5) </w:t>
      </w:r>
      <w:r w:rsidRPr="001F48DD">
        <w:rPr>
          <w:b/>
          <w:lang w:val="en-US"/>
        </w:rPr>
        <w:t>com</w:t>
      </w:r>
      <w:r w:rsidRPr="001F48DD">
        <w:rPr>
          <w:b/>
        </w:rPr>
        <w:t>.</w:t>
      </w:r>
      <w:r w:rsidRPr="001F48DD">
        <w:rPr>
          <w:b/>
          <w:lang w:val="en-US"/>
        </w:rPr>
        <w:t>server</w:t>
      </w:r>
      <w:r w:rsidRPr="001F48DD">
        <w:rPr>
          <w:b/>
        </w:rPr>
        <w:t>.</w:t>
      </w:r>
      <w:r w:rsidRPr="001F48DD">
        <w:rPr>
          <w:b/>
          <w:lang w:val="en-US"/>
        </w:rPr>
        <w:t>database</w:t>
      </w:r>
      <w:r w:rsidRPr="001F48DD">
        <w:rPr>
          <w:b/>
        </w:rPr>
        <w:t>.</w:t>
      </w:r>
      <w:r w:rsidRPr="001F48DD">
        <w:rPr>
          <w:b/>
          <w:lang w:val="en-US"/>
        </w:rPr>
        <w:t>mappres</w:t>
      </w:r>
      <w:r w:rsidRPr="001F48DD">
        <w:t xml:space="preserve"> : </w:t>
      </w:r>
      <w:r>
        <w:t>классы</w:t>
      </w:r>
      <w:r w:rsidRPr="001F48DD">
        <w:t xml:space="preserve">, </w:t>
      </w:r>
      <w:r>
        <w:t xml:space="preserve">реализующие интерфейс </w:t>
      </w:r>
      <w:r>
        <w:rPr>
          <w:lang w:val="en-US"/>
        </w:rPr>
        <w:t>RowMapper</w:t>
      </w:r>
      <w:r w:rsidRPr="001F48DD">
        <w:t>&lt;</w:t>
      </w:r>
      <w:r>
        <w:rPr>
          <w:lang w:val="en-US"/>
        </w:rPr>
        <w:t>T</w:t>
      </w:r>
      <w:r w:rsidRPr="001F48DD">
        <w:t xml:space="preserve">&gt; </w:t>
      </w:r>
      <w:r>
        <w:t>для построчного чтения данных из определённых таблиц в базе данных</w:t>
      </w:r>
      <w:r w:rsidRPr="001F48DD">
        <w:t xml:space="preserve">, </w:t>
      </w:r>
      <w:r>
        <w:t xml:space="preserve">где </w:t>
      </w:r>
      <w:r>
        <w:rPr>
          <w:lang w:val="en-US"/>
        </w:rPr>
        <w:t>T</w:t>
      </w:r>
      <w:r w:rsidRPr="001F48DD">
        <w:t xml:space="preserve"> </w:t>
      </w:r>
      <w:r>
        <w:t>–</w:t>
      </w:r>
      <w:r w:rsidRPr="001F48DD">
        <w:t xml:space="preserve"> </w:t>
      </w:r>
      <w:r>
        <w:t xml:space="preserve">тип </w:t>
      </w:r>
      <w:r w:rsidR="00063469">
        <w:t>единицы данных для соответствующей таблицы.</w:t>
      </w:r>
    </w:p>
    <w:p w:rsidR="00063469" w:rsidRDefault="00063469" w:rsidP="001F48DD">
      <w:pPr>
        <w:pStyle w:val="StyleText"/>
      </w:pPr>
      <w:r w:rsidRPr="00063469">
        <w:lastRenderedPageBreak/>
        <w:t xml:space="preserve">6) </w:t>
      </w:r>
      <w:r w:rsidRPr="00063469">
        <w:rPr>
          <w:b/>
          <w:lang w:val="en-US"/>
        </w:rPr>
        <w:t>com</w:t>
      </w:r>
      <w:r w:rsidRPr="00063469">
        <w:rPr>
          <w:b/>
        </w:rPr>
        <w:t>.</w:t>
      </w:r>
      <w:r w:rsidRPr="00063469">
        <w:rPr>
          <w:b/>
          <w:lang w:val="en-US"/>
        </w:rPr>
        <w:t>server</w:t>
      </w:r>
      <w:r w:rsidRPr="00063469">
        <w:rPr>
          <w:b/>
        </w:rPr>
        <w:t>.</w:t>
      </w:r>
      <w:r w:rsidRPr="00063469">
        <w:rPr>
          <w:b/>
          <w:lang w:val="en-US"/>
        </w:rPr>
        <w:t>database</w:t>
      </w:r>
      <w:r w:rsidRPr="00063469">
        <w:rPr>
          <w:b/>
        </w:rPr>
        <w:t>.</w:t>
      </w:r>
      <w:r w:rsidRPr="00063469">
        <w:rPr>
          <w:b/>
          <w:lang w:val="en-US"/>
        </w:rPr>
        <w:t>requests</w:t>
      </w:r>
      <w:r w:rsidRPr="00063469">
        <w:t xml:space="preserve"> : </w:t>
      </w:r>
      <w:r>
        <w:t>классы</w:t>
      </w:r>
      <w:r w:rsidRPr="00063469">
        <w:t xml:space="preserve">, </w:t>
      </w:r>
      <w:r>
        <w:t xml:space="preserve">использующиеся для обработки </w:t>
      </w:r>
      <w:r>
        <w:rPr>
          <w:lang w:val="en-US"/>
        </w:rPr>
        <w:t>POST</w:t>
      </w:r>
      <w:r w:rsidRPr="00063469">
        <w:t>-</w:t>
      </w:r>
      <w:r>
        <w:t>запросов</w:t>
      </w:r>
      <w:r w:rsidRPr="00063469">
        <w:t xml:space="preserve">, </w:t>
      </w:r>
      <w:r>
        <w:t>полученных от клиентской части приложения.</w:t>
      </w:r>
    </w:p>
    <w:p w:rsidR="00063469" w:rsidRDefault="00063469" w:rsidP="001F48DD">
      <w:pPr>
        <w:pStyle w:val="StyleText"/>
      </w:pPr>
      <w:r>
        <w:t xml:space="preserve">7) </w:t>
      </w:r>
      <w:r w:rsidRPr="00063469">
        <w:rPr>
          <w:b/>
          <w:lang w:val="en-US"/>
        </w:rPr>
        <w:t>com</w:t>
      </w:r>
      <w:r w:rsidRPr="00063469">
        <w:rPr>
          <w:b/>
        </w:rPr>
        <w:t>.</w:t>
      </w:r>
      <w:r w:rsidRPr="00063469">
        <w:rPr>
          <w:b/>
          <w:lang w:val="en-US"/>
        </w:rPr>
        <w:t>server</w:t>
      </w:r>
      <w:r w:rsidRPr="00063469">
        <w:rPr>
          <w:b/>
        </w:rPr>
        <w:t>.</w:t>
      </w:r>
      <w:r w:rsidRPr="00063469">
        <w:rPr>
          <w:b/>
          <w:lang w:val="en-US"/>
        </w:rPr>
        <w:t>database</w:t>
      </w:r>
      <w:r w:rsidRPr="00063469">
        <w:rPr>
          <w:b/>
        </w:rPr>
        <w:t>.</w:t>
      </w:r>
      <w:r w:rsidRPr="00063469">
        <w:rPr>
          <w:b/>
          <w:lang w:val="en-US"/>
        </w:rPr>
        <w:t>services</w:t>
      </w:r>
      <w:r w:rsidRPr="00063469">
        <w:t xml:space="preserve"> : </w:t>
      </w:r>
      <w:r>
        <w:t>интерфейсы и классы</w:t>
      </w:r>
      <w:r w:rsidRPr="00063469">
        <w:t xml:space="preserve">, </w:t>
      </w:r>
      <w:r>
        <w:t>определяющие сервис для взаимодействия с базой данных.</w:t>
      </w:r>
    </w:p>
    <w:p w:rsidR="00063469" w:rsidRDefault="00063469" w:rsidP="001F48DD">
      <w:pPr>
        <w:pStyle w:val="StyleText"/>
      </w:pPr>
      <w:r>
        <w:t xml:space="preserve">8) </w:t>
      </w:r>
      <w:r w:rsidRPr="00063469">
        <w:rPr>
          <w:b/>
          <w:lang w:val="en-US"/>
        </w:rPr>
        <w:t>com</w:t>
      </w:r>
      <w:r w:rsidRPr="00063469">
        <w:rPr>
          <w:b/>
        </w:rPr>
        <w:t>.</w:t>
      </w:r>
      <w:r w:rsidRPr="00063469">
        <w:rPr>
          <w:b/>
          <w:lang w:val="en-US"/>
        </w:rPr>
        <w:t>server</w:t>
      </w:r>
      <w:r w:rsidRPr="00063469">
        <w:rPr>
          <w:b/>
        </w:rPr>
        <w:t>.</w:t>
      </w:r>
      <w:r w:rsidRPr="00063469">
        <w:rPr>
          <w:b/>
          <w:lang w:val="en-US"/>
        </w:rPr>
        <w:t>exceptions</w:t>
      </w:r>
      <w:r w:rsidRPr="00063469">
        <w:t xml:space="preserve"> : </w:t>
      </w:r>
      <w:r>
        <w:t>классы</w:t>
      </w:r>
      <w:r w:rsidRPr="00063469">
        <w:t xml:space="preserve">, </w:t>
      </w:r>
      <w:r>
        <w:t>определяющие виды исключений возникающие при различных обращениях к базе данных.</w:t>
      </w:r>
    </w:p>
    <w:p w:rsidR="00063469" w:rsidRDefault="00063469" w:rsidP="001F48DD">
      <w:pPr>
        <w:pStyle w:val="StyleText"/>
      </w:pPr>
      <w:r>
        <w:t xml:space="preserve">9) </w:t>
      </w:r>
      <w:r w:rsidRPr="00063469">
        <w:rPr>
          <w:b/>
          <w:lang w:val="en-US"/>
        </w:rPr>
        <w:t>com</w:t>
      </w:r>
      <w:r w:rsidRPr="00063469">
        <w:rPr>
          <w:b/>
        </w:rPr>
        <w:t>.</w:t>
      </w:r>
      <w:r w:rsidRPr="00063469">
        <w:rPr>
          <w:b/>
          <w:lang w:val="en-US"/>
        </w:rPr>
        <w:t>server</w:t>
      </w:r>
      <w:r w:rsidRPr="00063469">
        <w:rPr>
          <w:b/>
        </w:rPr>
        <w:t>.</w:t>
      </w:r>
      <w:r w:rsidRPr="00063469">
        <w:rPr>
          <w:b/>
          <w:lang w:val="en-US"/>
        </w:rPr>
        <w:t>settings</w:t>
      </w:r>
      <w:r w:rsidRPr="00063469">
        <w:t xml:space="preserve"> : </w:t>
      </w:r>
      <w:r>
        <w:t>классы</w:t>
      </w:r>
      <w:r w:rsidRPr="00063469">
        <w:t xml:space="preserve">, </w:t>
      </w:r>
      <w:r>
        <w:t>определяющие настройку подключения к базе данных.</w:t>
      </w:r>
    </w:p>
    <w:p w:rsidR="00E62D3F" w:rsidRDefault="00E62D3F" w:rsidP="001F48DD">
      <w:pPr>
        <w:pStyle w:val="StyleText"/>
      </w:pPr>
    </w:p>
    <w:p w:rsidR="00BF102B" w:rsidRDefault="00BF102B" w:rsidP="00BF102B">
      <w:pPr>
        <w:pStyle w:val="StyleImage"/>
      </w:pPr>
      <w:r>
        <w:rPr>
          <w:noProof/>
          <w:lang w:eastAsia="ru-RU"/>
        </w:rPr>
        <w:drawing>
          <wp:inline distT="0" distB="0" distL="0" distR="0">
            <wp:extent cx="5372100" cy="1562100"/>
            <wp:effectExtent l="19050" t="19050" r="19050" b="1905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72100" cy="1562100"/>
                    </a:xfrm>
                    <a:prstGeom prst="rect">
                      <a:avLst/>
                    </a:prstGeom>
                    <a:noFill/>
                    <a:ln>
                      <a:solidFill>
                        <a:schemeClr val="accent1"/>
                      </a:solidFill>
                    </a:ln>
                  </pic:spPr>
                </pic:pic>
              </a:graphicData>
            </a:graphic>
          </wp:inline>
        </w:drawing>
      </w:r>
    </w:p>
    <w:p w:rsidR="00BF102B" w:rsidRDefault="00C65BA7" w:rsidP="00BF102B">
      <w:pPr>
        <w:pStyle w:val="StyleImage"/>
      </w:pPr>
      <w:r>
        <w:t>Рисунок 13</w:t>
      </w:r>
      <w:r w:rsidR="00BF102B" w:rsidRPr="00674E1D">
        <w:t xml:space="preserve"> – Общая UML-диаграмма классов серверной части, занимающейся настройкой и конфигурированием базы данных</w:t>
      </w:r>
    </w:p>
    <w:p w:rsidR="0016799F" w:rsidRPr="00984B50" w:rsidRDefault="0016799F" w:rsidP="00984B50">
      <w:pPr>
        <w:rPr>
          <w:rFonts w:ascii="Times New Roman" w:hAnsi="Times New Roman"/>
          <w:sz w:val="28"/>
        </w:rPr>
      </w:pPr>
    </w:p>
    <w:p w:rsidR="0016799F" w:rsidRPr="00A76B98" w:rsidRDefault="00F56E98" w:rsidP="00674E1D">
      <w:pPr>
        <w:pStyle w:val="StyleImage"/>
        <w:rPr>
          <w:lang w:val="en-US"/>
        </w:rPr>
      </w:pPr>
      <w:r>
        <w:rPr>
          <w:lang w:val="en-US"/>
        </w:rPr>
        <w:pict>
          <v:shape id="_x0000_i1026" type="#_x0000_t75" style="width:467pt;height:279.5pt">
            <v:imagedata r:id="rId23" o:title="all_new"/>
          </v:shape>
        </w:pict>
      </w:r>
    </w:p>
    <w:p w:rsidR="00035AB2" w:rsidRDefault="00C65BA7" w:rsidP="00035AB2">
      <w:pPr>
        <w:pStyle w:val="StyleImage"/>
      </w:pPr>
      <w:r>
        <w:t>Рисунок 14</w:t>
      </w:r>
      <w:r w:rsidR="0016799F" w:rsidRPr="00674E1D">
        <w:t xml:space="preserve"> – Общая UML</w:t>
      </w:r>
      <w:r w:rsidR="002E082A">
        <w:t xml:space="preserve"> </w:t>
      </w:r>
      <w:r w:rsidR="0016799F" w:rsidRPr="00674E1D">
        <w:t>-</w:t>
      </w:r>
      <w:r w:rsidR="002E082A">
        <w:t xml:space="preserve"> </w:t>
      </w:r>
      <w:r w:rsidR="0016799F" w:rsidRPr="00674E1D">
        <w:t xml:space="preserve">диаграмма классов серверной части, реализующая </w:t>
      </w:r>
      <w:r w:rsidR="006551C0">
        <w:t>паттерн</w:t>
      </w:r>
      <w:r w:rsidR="0016799F" w:rsidRPr="00674E1D">
        <w:t xml:space="preserve"> DAO и </w:t>
      </w:r>
      <w:r w:rsidR="0033074E" w:rsidRPr="00674E1D">
        <w:t>маршрутизацию на основе HTTP-протокола</w:t>
      </w:r>
    </w:p>
    <w:p w:rsidR="009C1565" w:rsidRPr="00035AB2" w:rsidRDefault="00035AB2" w:rsidP="00035AB2">
      <w:pPr>
        <w:rPr>
          <w:rFonts w:ascii="Times New Roman" w:hAnsi="Times New Roman"/>
          <w:sz w:val="28"/>
        </w:rPr>
      </w:pPr>
      <w:r>
        <w:br w:type="page"/>
      </w:r>
    </w:p>
    <w:p w:rsidR="009C1565" w:rsidRDefault="009C1565" w:rsidP="00674E1D">
      <w:pPr>
        <w:pStyle w:val="StyleImage"/>
      </w:pPr>
      <w:r>
        <w:rPr>
          <w:noProof/>
          <w:lang w:eastAsia="ru-RU"/>
        </w:rPr>
        <w:lastRenderedPageBreak/>
        <w:drawing>
          <wp:inline distT="0" distB="0" distL="0" distR="0">
            <wp:extent cx="4282440" cy="1729740"/>
            <wp:effectExtent l="19050" t="19050" r="22860" b="2286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82440" cy="1729740"/>
                    </a:xfrm>
                    <a:prstGeom prst="rect">
                      <a:avLst/>
                    </a:prstGeom>
                    <a:noFill/>
                    <a:ln>
                      <a:solidFill>
                        <a:schemeClr val="tx1"/>
                      </a:solidFill>
                    </a:ln>
                  </pic:spPr>
                </pic:pic>
              </a:graphicData>
            </a:graphic>
          </wp:inline>
        </w:drawing>
      </w:r>
    </w:p>
    <w:p w:rsidR="002E082A" w:rsidRPr="009C1565" w:rsidRDefault="00C65BA7" w:rsidP="00035AB2">
      <w:pPr>
        <w:pStyle w:val="StyleImage"/>
      </w:pPr>
      <w:r>
        <w:t>Рисунок 15</w:t>
      </w:r>
      <w:r w:rsidR="009C1565">
        <w:t xml:space="preserve"> – Общая </w:t>
      </w:r>
      <w:r w:rsidR="009C1565">
        <w:rPr>
          <w:lang w:val="en-US"/>
        </w:rPr>
        <w:t>UML</w:t>
      </w:r>
      <w:r w:rsidR="009C1565" w:rsidRPr="002E082A">
        <w:t xml:space="preserve"> – </w:t>
      </w:r>
      <w:r w:rsidR="009C1565">
        <w:t>диаграмма классов серверной части</w:t>
      </w:r>
      <w:r w:rsidR="009C1565" w:rsidRPr="002E082A">
        <w:t xml:space="preserve">, </w:t>
      </w:r>
      <w:r w:rsidR="009C1565">
        <w:t>реализующая логику загрузки файлов с сервера на клиент</w:t>
      </w:r>
      <w:r w:rsidR="00035AB2">
        <w:t>скую часть приложения и обратно</w:t>
      </w:r>
    </w:p>
    <w:p w:rsidR="00BB4BB7" w:rsidRDefault="00BB4BB7" w:rsidP="00F204A8">
      <w:pPr>
        <w:pStyle w:val="StyleImage"/>
      </w:pPr>
    </w:p>
    <w:p w:rsidR="00BB4BB7" w:rsidRDefault="00BB4BB7" w:rsidP="00F204A8">
      <w:pPr>
        <w:pStyle w:val="StyleImage"/>
      </w:pPr>
      <w:r>
        <w:rPr>
          <w:noProof/>
          <w:lang w:eastAsia="ru-RU"/>
        </w:rPr>
        <w:drawing>
          <wp:inline distT="0" distB="0" distL="0" distR="0">
            <wp:extent cx="5937250" cy="3384550"/>
            <wp:effectExtent l="19050" t="19050" r="25400" b="2540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7250" cy="3384550"/>
                    </a:xfrm>
                    <a:prstGeom prst="rect">
                      <a:avLst/>
                    </a:prstGeom>
                    <a:noFill/>
                    <a:ln>
                      <a:solidFill>
                        <a:schemeClr val="tx1"/>
                      </a:solidFill>
                    </a:ln>
                  </pic:spPr>
                </pic:pic>
              </a:graphicData>
            </a:graphic>
          </wp:inline>
        </w:drawing>
      </w:r>
    </w:p>
    <w:p w:rsidR="00BB4BB7" w:rsidRPr="00BB4BB7" w:rsidRDefault="00C65BA7" w:rsidP="00761D1E">
      <w:pPr>
        <w:pStyle w:val="StyleImage"/>
      </w:pPr>
      <w:r>
        <w:t>Рисунок 16</w:t>
      </w:r>
      <w:r w:rsidR="00BB4BB7">
        <w:t xml:space="preserve"> – Общая </w:t>
      </w:r>
      <w:r w:rsidR="00BB4BB7">
        <w:rPr>
          <w:lang w:val="en-US"/>
        </w:rPr>
        <w:t>UML</w:t>
      </w:r>
      <w:r w:rsidR="00BB4BB7" w:rsidRPr="0006537E">
        <w:t xml:space="preserve"> – </w:t>
      </w:r>
      <w:r w:rsidR="00BB4BB7">
        <w:t>диаграмма классов серверной части</w:t>
      </w:r>
      <w:r w:rsidR="00BB4BB7" w:rsidRPr="0006537E">
        <w:t xml:space="preserve">, </w:t>
      </w:r>
      <w:r w:rsidR="00BB4BB7">
        <w:t>реализующая обработку ошибок</w:t>
      </w:r>
      <w:r w:rsidR="00BB4BB7" w:rsidRPr="0006537E">
        <w:t xml:space="preserve">, </w:t>
      </w:r>
      <w:r w:rsidR="00BB4BB7">
        <w:t>возникающих внутри сервера</w:t>
      </w:r>
    </w:p>
    <w:p w:rsidR="00CC0B10" w:rsidRDefault="00CC0B10" w:rsidP="00CC0B10">
      <w:r>
        <w:br w:type="page"/>
      </w:r>
    </w:p>
    <w:p w:rsidR="00A80D88" w:rsidRPr="000739B4" w:rsidRDefault="00A80D88" w:rsidP="00A80D88">
      <w:pPr>
        <w:pStyle w:val="Style2"/>
        <w:outlineLvl w:val="1"/>
      </w:pPr>
      <w:bookmarkStart w:id="9" w:name="_Toc72021844"/>
      <w:r>
        <w:lastRenderedPageBreak/>
        <w:t xml:space="preserve">Проектирование модуля </w:t>
      </w:r>
      <w:r w:rsidRPr="000739B4">
        <w:t>“</w:t>
      </w:r>
      <w:r>
        <w:t>Пользователь</w:t>
      </w:r>
      <w:r w:rsidRPr="000739B4">
        <w:t>”</w:t>
      </w:r>
      <w:bookmarkEnd w:id="9"/>
    </w:p>
    <w:p w:rsidR="00A80D88" w:rsidRDefault="002E2759" w:rsidP="002E2759">
      <w:pPr>
        <w:pStyle w:val="StyleText"/>
      </w:pPr>
      <w:r>
        <w:t>Данный модуль будет предоставлять интерфейс для взаимодействия с базой данных на сервере. Модуль должен использовать интерфейс</w:t>
      </w:r>
      <w:r w:rsidRPr="002E2759">
        <w:t xml:space="preserve">, </w:t>
      </w:r>
      <w:r>
        <w:t>реализованный на сервере</w:t>
      </w:r>
      <w:r w:rsidRPr="002E2759">
        <w:t xml:space="preserve">, </w:t>
      </w:r>
      <w:r>
        <w:t>для передачи данных с сервера на клиентское приложение и обратно. Для взаимодействия с серверной частью будет реализован класс</w:t>
      </w:r>
      <w:r w:rsidRPr="002E2759">
        <w:t xml:space="preserve">, </w:t>
      </w:r>
      <w:r>
        <w:t xml:space="preserve">решающий задачи подключения и обмена данными в формате </w:t>
      </w:r>
      <w:r>
        <w:rPr>
          <w:lang w:val="en-US"/>
        </w:rPr>
        <w:t>JSON</w:t>
      </w:r>
      <w:r w:rsidRPr="002E2759">
        <w:t xml:space="preserve"> (</w:t>
      </w:r>
      <w:r>
        <w:t>кроме данных касающихся изображений</w:t>
      </w:r>
      <w:r w:rsidRPr="002E2759">
        <w:t xml:space="preserve">, </w:t>
      </w:r>
      <w:r>
        <w:t xml:space="preserve">формат передачи в данном случае - </w:t>
      </w:r>
      <w:r w:rsidRPr="002E2759">
        <w:t xml:space="preserve">multipart/form-data </w:t>
      </w:r>
      <w:r>
        <w:t>и методика передачи данных будет другая).</w:t>
      </w:r>
    </w:p>
    <w:p w:rsidR="00A50FB1" w:rsidRDefault="002E2759" w:rsidP="00A50FB1">
      <w:pPr>
        <w:pStyle w:val="StyleText"/>
      </w:pPr>
      <w:r>
        <w:t>Интерфейс должен предоставлять возможность работы с таблицами накладных и соответствия полувагона определённой накладной</w:t>
      </w:r>
      <w:r w:rsidRPr="002E2759">
        <w:t xml:space="preserve">, </w:t>
      </w:r>
      <w:r>
        <w:t xml:space="preserve">а также возможность просмотра данных о зарегистрированных камерой полувагонов с загрузкой изображения и последующим его просмотром. Для визуализации интерфейса будет использован фреймворк </w:t>
      </w:r>
      <w:r>
        <w:rPr>
          <w:lang w:val="en-US"/>
        </w:rPr>
        <w:t>JavaFX</w:t>
      </w:r>
      <w:r w:rsidRPr="002E2759">
        <w:t xml:space="preserve">, </w:t>
      </w:r>
      <w:r>
        <w:t>поскольку он позволяет рисовать достаточно гибкие</w:t>
      </w:r>
      <w:r w:rsidRPr="002E2759">
        <w:t xml:space="preserve">, </w:t>
      </w:r>
      <w:r>
        <w:t>удобные и высококачественные элементы управления и общее наполнение окон.</w:t>
      </w:r>
      <w:r w:rsidR="00A50FB1">
        <w:t xml:space="preserve"> Для настройки некоторых параметров</w:t>
      </w:r>
      <w:r w:rsidR="00A50FB1" w:rsidRPr="00A50FB1">
        <w:t xml:space="preserve">, </w:t>
      </w:r>
      <w:r w:rsidR="00A50FB1">
        <w:t>таких как размер последовательности цифр</w:t>
      </w:r>
      <w:r w:rsidR="00A50FB1" w:rsidRPr="00A50FB1">
        <w:t xml:space="preserve">, </w:t>
      </w:r>
      <w:r w:rsidR="00A50FB1">
        <w:t>составляющих номер полувагона</w:t>
      </w:r>
      <w:r w:rsidR="00A50FB1" w:rsidRPr="00A50FB1">
        <w:t xml:space="preserve">, </w:t>
      </w:r>
      <w:r w:rsidR="00A50FB1">
        <w:t>минимальный размер последовательности символов</w:t>
      </w:r>
      <w:r w:rsidR="00A50FB1" w:rsidRPr="00A50FB1">
        <w:t xml:space="preserve">, </w:t>
      </w:r>
      <w:r w:rsidR="00A50FB1">
        <w:t>составляющих номер накладной</w:t>
      </w:r>
      <w:r w:rsidR="00A50FB1" w:rsidRPr="00A50FB1">
        <w:t xml:space="preserve">, </w:t>
      </w:r>
      <w:r w:rsidR="00A50FB1">
        <w:t>а также частота обновления данных в таблицах (в секундах)</w:t>
      </w:r>
      <w:r w:rsidR="00A50FB1" w:rsidRPr="00A50FB1">
        <w:t xml:space="preserve">, </w:t>
      </w:r>
      <w:r w:rsidR="00A50FB1">
        <w:t>необходимо создать дополнительное окно.</w:t>
      </w:r>
    </w:p>
    <w:p w:rsidR="00A50FB1" w:rsidRDefault="00A50FB1" w:rsidP="00A50FB1">
      <w:pPr>
        <w:pStyle w:val="StyleText"/>
      </w:pPr>
      <w:r>
        <w:t>Всего будет 4 пользовательских окна</w:t>
      </w:r>
      <w:r w:rsidRPr="00A50FB1">
        <w:t xml:space="preserve">, </w:t>
      </w:r>
      <w:r>
        <w:t xml:space="preserve">между которыми имеется возможность переключаться посредством элементов управления (кнопок на панели меню). </w:t>
      </w:r>
    </w:p>
    <w:p w:rsidR="00A50FB1" w:rsidRPr="000739B4" w:rsidRDefault="00A50FB1" w:rsidP="00A50FB1">
      <w:pPr>
        <w:pStyle w:val="StyleText"/>
      </w:pPr>
      <w:r>
        <w:t>Окна пользовательского интерфейса</w:t>
      </w:r>
      <w:r w:rsidRPr="000739B4">
        <w:t>:</w:t>
      </w:r>
    </w:p>
    <w:p w:rsidR="00A50FB1" w:rsidRPr="00A50FB1" w:rsidRDefault="00A50FB1" w:rsidP="00A50FB1">
      <w:pPr>
        <w:pStyle w:val="StyleText"/>
      </w:pPr>
      <w:r w:rsidRPr="00A50FB1">
        <w:t xml:space="preserve">1) </w:t>
      </w:r>
      <w:r>
        <w:t>Накладные</w:t>
      </w:r>
      <w:r w:rsidRPr="00A50FB1">
        <w:t xml:space="preserve">: </w:t>
      </w:r>
      <w:r>
        <w:t>определяется взаимодействие с таблицей накладных. Необходима возможность внесения данных</w:t>
      </w:r>
      <w:r w:rsidRPr="00A50FB1">
        <w:t xml:space="preserve">, </w:t>
      </w:r>
      <w:r>
        <w:t>изменение и их удаление (в том числе – каскадного).</w:t>
      </w:r>
    </w:p>
    <w:p w:rsidR="00A50FB1" w:rsidRPr="00A50FB1" w:rsidRDefault="00A50FB1" w:rsidP="00A50FB1">
      <w:pPr>
        <w:pStyle w:val="StyleText"/>
      </w:pPr>
      <w:r>
        <w:t>2) Регистрация</w:t>
      </w:r>
      <w:r w:rsidRPr="00A50FB1">
        <w:t xml:space="preserve">: </w:t>
      </w:r>
      <w:r>
        <w:t>определяется взаимодействие с таблицей соответствия полувагонов накладным. Необходима возможность внесения данных</w:t>
      </w:r>
      <w:r w:rsidRPr="00A50FB1">
        <w:t xml:space="preserve">, </w:t>
      </w:r>
      <w:r>
        <w:t>изменения и их удаления</w:t>
      </w:r>
      <w:r w:rsidRPr="00A50FB1">
        <w:t>.</w:t>
      </w:r>
    </w:p>
    <w:p w:rsidR="00A50FB1" w:rsidRPr="00A50FB1" w:rsidRDefault="00A50FB1" w:rsidP="00A50FB1">
      <w:pPr>
        <w:pStyle w:val="StyleText"/>
      </w:pPr>
      <w:r>
        <w:t>3) Полувагоны</w:t>
      </w:r>
      <w:r w:rsidRPr="00A50FB1">
        <w:t xml:space="preserve">: </w:t>
      </w:r>
      <w:r>
        <w:t xml:space="preserve">определяется взаимодействие с таблицей полувагонов. Данное окно имеет возможность только для просмотра данных о полувагонах, которые были зарегистрированы по факту прибытия. </w:t>
      </w:r>
    </w:p>
    <w:p w:rsidR="00A50FB1" w:rsidRPr="00A50FB1" w:rsidRDefault="00A50FB1" w:rsidP="00A50FB1">
      <w:pPr>
        <w:pStyle w:val="StyleText"/>
      </w:pPr>
      <w:r>
        <w:t>4) Настройки</w:t>
      </w:r>
    </w:p>
    <w:p w:rsidR="0027775B" w:rsidRDefault="0027775B" w:rsidP="002E2759">
      <w:pPr>
        <w:pStyle w:val="StyleText"/>
      </w:pPr>
      <w:r>
        <w:t>Для взаимодействия с удалённой базой данных и таблицами</w:t>
      </w:r>
      <w:r w:rsidRPr="0027775B">
        <w:t xml:space="preserve">, </w:t>
      </w:r>
      <w:r>
        <w:t>которые будут являться основной составляющей пользовательских интерфейсов</w:t>
      </w:r>
      <w:r w:rsidRPr="0027775B">
        <w:t xml:space="preserve">, </w:t>
      </w:r>
      <w:r>
        <w:t xml:space="preserve">будет использована технология программирования </w:t>
      </w:r>
      <w:r>
        <w:rPr>
          <w:lang w:val="en-US"/>
        </w:rPr>
        <w:t>ORM</w:t>
      </w:r>
      <w:r>
        <w:t>.</w:t>
      </w:r>
    </w:p>
    <w:p w:rsidR="00A50FB1" w:rsidRDefault="00A50FB1" w:rsidP="002E2759">
      <w:pPr>
        <w:pStyle w:val="StyleText"/>
      </w:pPr>
      <w:r>
        <w:t xml:space="preserve">На рисунке 17 представлена </w:t>
      </w:r>
      <w:r>
        <w:rPr>
          <w:lang w:val="en-US"/>
        </w:rPr>
        <w:t>UML</w:t>
      </w:r>
      <w:r>
        <w:t>-диаграмма пользовательских интерфейсов и их взаимосвязь.</w:t>
      </w:r>
    </w:p>
    <w:p w:rsidR="00642344" w:rsidRDefault="00F130F5" w:rsidP="00F130F5">
      <w:pPr>
        <w:pStyle w:val="StyleImage"/>
      </w:pPr>
      <w:r>
        <w:rPr>
          <w:noProof/>
          <w:lang w:eastAsia="ru-RU"/>
        </w:rPr>
        <w:lastRenderedPageBreak/>
        <w:drawing>
          <wp:inline distT="0" distB="0" distL="0" distR="0">
            <wp:extent cx="5937250" cy="3536950"/>
            <wp:effectExtent l="19050" t="19050" r="25400" b="2540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7250" cy="3536950"/>
                    </a:xfrm>
                    <a:prstGeom prst="rect">
                      <a:avLst/>
                    </a:prstGeom>
                    <a:noFill/>
                    <a:ln>
                      <a:solidFill>
                        <a:schemeClr val="tx1"/>
                      </a:solidFill>
                    </a:ln>
                  </pic:spPr>
                </pic:pic>
              </a:graphicData>
            </a:graphic>
          </wp:inline>
        </w:drawing>
      </w:r>
    </w:p>
    <w:p w:rsidR="00F130F5" w:rsidRPr="00F130F5" w:rsidRDefault="00F130F5" w:rsidP="00F130F5">
      <w:pPr>
        <w:pStyle w:val="StyleImage"/>
      </w:pPr>
      <w:r>
        <w:t xml:space="preserve">Рисунок 17 – </w:t>
      </w:r>
      <w:r>
        <w:rPr>
          <w:lang w:val="en-US"/>
        </w:rPr>
        <w:t>UML</w:t>
      </w:r>
      <w:r w:rsidRPr="000739B4">
        <w:t>-</w:t>
      </w:r>
      <w:r>
        <w:t>диаграмма интерфейсов</w:t>
      </w:r>
    </w:p>
    <w:p w:rsidR="00A80D88" w:rsidRPr="002E2759" w:rsidRDefault="00A80D88" w:rsidP="00A80D88">
      <w:pPr>
        <w:rPr>
          <w:rFonts w:ascii="Times New Roman" w:eastAsia="SimSun" w:hAnsi="Times New Roman" w:cs="Times New Roman"/>
          <w:b/>
          <w:kern w:val="1"/>
          <w:sz w:val="28"/>
          <w:szCs w:val="28"/>
          <w:lang w:eastAsia="ar-SA"/>
        </w:rPr>
      </w:pPr>
      <w:r w:rsidRPr="002E2759">
        <w:br w:type="page"/>
      </w:r>
    </w:p>
    <w:p w:rsidR="00674780" w:rsidRDefault="00AB1E8B" w:rsidP="00AB1E8B">
      <w:pPr>
        <w:pStyle w:val="Style1"/>
      </w:pPr>
      <w:bookmarkStart w:id="10" w:name="_Toc72021845"/>
      <w:r>
        <w:lastRenderedPageBreak/>
        <w:t>Реализация приложения</w:t>
      </w:r>
      <w:bookmarkEnd w:id="10"/>
    </w:p>
    <w:p w:rsidR="00AB1E8B" w:rsidRDefault="00AB1E8B" w:rsidP="00AB1E8B">
      <w:pPr>
        <w:pStyle w:val="Style2"/>
        <w:outlineLvl w:val="1"/>
      </w:pPr>
      <w:bookmarkStart w:id="11" w:name="_Toc72021846"/>
      <w:r w:rsidRPr="00AB1E8B">
        <w:t>Реализация модуля “Центральный сервер”</w:t>
      </w:r>
      <w:bookmarkEnd w:id="11"/>
    </w:p>
    <w:p w:rsidR="00C900E4" w:rsidRDefault="00B208DE" w:rsidP="00117870">
      <w:pPr>
        <w:pStyle w:val="Style2"/>
        <w:outlineLvl w:val="2"/>
      </w:pPr>
      <w:bookmarkStart w:id="12" w:name="_Toc72021847"/>
      <w:r>
        <w:t>Описание реализованного модуля</w:t>
      </w:r>
      <w:bookmarkEnd w:id="12"/>
    </w:p>
    <w:p w:rsidR="00D86212" w:rsidRDefault="00D86212" w:rsidP="00D86212">
      <w:pPr>
        <w:pStyle w:val="StyleText"/>
      </w:pPr>
      <w:r>
        <w:t xml:space="preserve">Серверная часть была написана с использованием фреймворка </w:t>
      </w:r>
      <w:r>
        <w:rPr>
          <w:lang w:val="en-US"/>
        </w:rPr>
        <w:t>Spring</w:t>
      </w:r>
      <w:r>
        <w:t xml:space="preserve">. В серверной части была развернута база данных </w:t>
      </w:r>
      <w:r>
        <w:rPr>
          <w:lang w:val="en-US"/>
        </w:rPr>
        <w:t>MySQL</w:t>
      </w:r>
      <w:r w:rsidRPr="00D86212">
        <w:t xml:space="preserve">, </w:t>
      </w:r>
      <w:r>
        <w:t>с определёнными первоначальными настройками. Данный модуль единственный</w:t>
      </w:r>
      <w:r w:rsidRPr="00D86212">
        <w:t xml:space="preserve">, </w:t>
      </w:r>
      <w:r>
        <w:t xml:space="preserve">кто имеет прямой доступ к базе данных. </w:t>
      </w:r>
      <w:r w:rsidR="00EF49F2">
        <w:t>Клиентская часть приложения</w:t>
      </w:r>
      <w:r>
        <w:t xml:space="preserve"> осуществляет доступ к базе данных только через интерфейс</w:t>
      </w:r>
      <w:r w:rsidRPr="00D86212">
        <w:t xml:space="preserve">, </w:t>
      </w:r>
      <w:r>
        <w:t xml:space="preserve">который предоставляет сервер. Данный интерфейс состоит из </w:t>
      </w:r>
      <w:r>
        <w:rPr>
          <w:lang w:val="en-US"/>
        </w:rPr>
        <w:t>POST</w:t>
      </w:r>
      <w:r w:rsidRPr="00D86212">
        <w:t>/</w:t>
      </w:r>
      <w:r>
        <w:rPr>
          <w:lang w:val="en-US"/>
        </w:rPr>
        <w:t>GET</w:t>
      </w:r>
      <w:r w:rsidRPr="00D86212">
        <w:t xml:space="preserve"> запросов, </w:t>
      </w:r>
      <w:r>
        <w:t>которые посылаются из клиентской части приложения серверной</w:t>
      </w:r>
      <w:r w:rsidRPr="00D86212">
        <w:t xml:space="preserve">. </w:t>
      </w:r>
      <w:r>
        <w:t xml:space="preserve">Сервер обрабатывает входные данные в формате </w:t>
      </w:r>
      <w:r>
        <w:rPr>
          <w:lang w:val="en-US"/>
        </w:rPr>
        <w:t>JSON</w:t>
      </w:r>
      <w:r w:rsidRPr="00D86212">
        <w:t xml:space="preserve"> (</w:t>
      </w:r>
      <w:r>
        <w:t xml:space="preserve">или </w:t>
      </w:r>
      <w:r>
        <w:rPr>
          <w:lang w:val="en-US"/>
        </w:rPr>
        <w:t>MultipartFile</w:t>
      </w:r>
      <w:r w:rsidRPr="00D86212">
        <w:t xml:space="preserve">) </w:t>
      </w:r>
      <w:r>
        <w:t xml:space="preserve">при </w:t>
      </w:r>
      <w:r>
        <w:rPr>
          <w:lang w:val="en-US"/>
        </w:rPr>
        <w:t>POST</w:t>
      </w:r>
      <w:r w:rsidRPr="00D86212">
        <w:t xml:space="preserve"> </w:t>
      </w:r>
      <w:r>
        <w:t xml:space="preserve">запросах и возвращает данные в формате </w:t>
      </w:r>
      <w:r>
        <w:rPr>
          <w:lang w:val="en-US"/>
        </w:rPr>
        <w:t>JSON</w:t>
      </w:r>
      <w:r w:rsidRPr="00D86212">
        <w:t xml:space="preserve"> </w:t>
      </w:r>
      <w:r>
        <w:t xml:space="preserve">при </w:t>
      </w:r>
      <w:r>
        <w:rPr>
          <w:lang w:val="en-US"/>
        </w:rPr>
        <w:t>GET</w:t>
      </w:r>
      <w:r w:rsidRPr="00D86212">
        <w:t xml:space="preserve"> </w:t>
      </w:r>
      <w:r w:rsidR="00422C21">
        <w:t>запросах со стороны клиента.</w:t>
      </w:r>
    </w:p>
    <w:p w:rsidR="00422C21" w:rsidRPr="00422C21" w:rsidRDefault="00422C21" w:rsidP="00D86212">
      <w:pPr>
        <w:pStyle w:val="StyleText"/>
      </w:pPr>
      <w:r>
        <w:t xml:space="preserve">Взаимодействие с базой данных осуществляется с помощью реализованного абстрактного интерфейса </w:t>
      </w:r>
      <w:r>
        <w:rPr>
          <w:lang w:val="en-US"/>
        </w:rPr>
        <w:t>Data</w:t>
      </w:r>
      <w:r w:rsidRPr="00422C21">
        <w:t xml:space="preserve"> </w:t>
      </w:r>
      <w:r>
        <w:rPr>
          <w:lang w:val="en-US"/>
        </w:rPr>
        <w:t>Access</w:t>
      </w:r>
      <w:r w:rsidRPr="00422C21">
        <w:t xml:space="preserve"> </w:t>
      </w:r>
      <w:r>
        <w:rPr>
          <w:lang w:val="en-US"/>
        </w:rPr>
        <w:t>Object</w:t>
      </w:r>
      <w:r>
        <w:t xml:space="preserve">. Настройка и конфигурирование базы данных осуществляется с помощью высокопроизводительной библиотеки пула соединений </w:t>
      </w:r>
      <w:r>
        <w:rPr>
          <w:lang w:val="en-US"/>
        </w:rPr>
        <w:t>HikariCP</w:t>
      </w:r>
      <w:r w:rsidRPr="00422C21">
        <w:t xml:space="preserve">. </w:t>
      </w:r>
      <w:r>
        <w:t xml:space="preserve">Данная библиотека в основном используется в классе </w:t>
      </w:r>
      <w:r>
        <w:rPr>
          <w:lang w:val="en-US"/>
        </w:rPr>
        <w:t>DataBaseConfig</w:t>
      </w:r>
      <w:r w:rsidRPr="00422C21">
        <w:t>.</w:t>
      </w:r>
    </w:p>
    <w:p w:rsidR="00422C21" w:rsidRDefault="00422C21" w:rsidP="00D86212">
      <w:pPr>
        <w:pStyle w:val="StyleText"/>
      </w:pPr>
      <w:r>
        <w:t xml:space="preserve">База данных развёртывается на сервере автоматически. Для этого были использованы представления </w:t>
      </w:r>
      <w:r>
        <w:rPr>
          <w:lang w:val="en-US"/>
        </w:rPr>
        <w:t>SQL</w:t>
      </w:r>
      <w:r w:rsidRPr="00422C21">
        <w:t xml:space="preserve"> </w:t>
      </w:r>
      <w:r>
        <w:t xml:space="preserve">команд в виде строковых констант </w:t>
      </w:r>
      <w:r>
        <w:rPr>
          <w:lang w:val="en-US"/>
        </w:rPr>
        <w:t>Java</w:t>
      </w:r>
      <w:r w:rsidRPr="00422C21">
        <w:t xml:space="preserve">. </w:t>
      </w:r>
      <w:r>
        <w:t xml:space="preserve">Используя </w:t>
      </w:r>
      <w:r>
        <w:rPr>
          <w:lang w:val="en-US"/>
        </w:rPr>
        <w:t>SQL</w:t>
      </w:r>
      <w:r w:rsidRPr="00422C21">
        <w:t xml:space="preserve"> </w:t>
      </w:r>
      <w:r>
        <w:t>команды серверная часть создаёт таблицы реляционной базы данных даже если базы данных до этого не существовало. То есть</w:t>
      </w:r>
      <w:r w:rsidRPr="00422C21">
        <w:t xml:space="preserve">, </w:t>
      </w:r>
      <w:r>
        <w:t>достаточно запустить серверную часть на машине</w:t>
      </w:r>
      <w:r w:rsidRPr="00422C21">
        <w:t xml:space="preserve">, </w:t>
      </w:r>
      <w:r>
        <w:t xml:space="preserve">чтобы взаимодействовать с базой данных удалённо посредством интерфейса предоставленного серверной частью в виде </w:t>
      </w:r>
      <w:r>
        <w:rPr>
          <w:lang w:val="en-US"/>
        </w:rPr>
        <w:t>POST</w:t>
      </w:r>
      <w:r w:rsidRPr="00422C21">
        <w:t>/</w:t>
      </w:r>
      <w:r>
        <w:rPr>
          <w:lang w:val="en-US"/>
        </w:rPr>
        <w:t>GET</w:t>
      </w:r>
      <w:r w:rsidRPr="00422C21">
        <w:t xml:space="preserve"> </w:t>
      </w:r>
      <w:r>
        <w:t>запросов.</w:t>
      </w:r>
    </w:p>
    <w:p w:rsidR="00422C21" w:rsidRDefault="00422C21" w:rsidP="00422C21">
      <w:pPr>
        <w:pStyle w:val="StyleText"/>
      </w:pPr>
      <w:r>
        <w:t xml:space="preserve">Для считывания данных из базы данных используется интерфейс </w:t>
      </w:r>
      <w:r>
        <w:rPr>
          <w:lang w:val="en-US"/>
        </w:rPr>
        <w:t>RowMapper</w:t>
      </w:r>
      <w:r w:rsidRPr="00422C21">
        <w:t>&lt;</w:t>
      </w:r>
      <w:r>
        <w:rPr>
          <w:lang w:val="en-US"/>
        </w:rPr>
        <w:t>T</w:t>
      </w:r>
      <w:r w:rsidRPr="00422C21">
        <w:t xml:space="preserve">&gt;, </w:t>
      </w:r>
      <w:r>
        <w:t>который позволяет считать данные определённой структуры из таблицы.</w:t>
      </w:r>
    </w:p>
    <w:p w:rsidR="00422C21" w:rsidRDefault="00422C21" w:rsidP="00422C21">
      <w:pPr>
        <w:pStyle w:val="StyleText"/>
        <w:rPr>
          <w:b/>
          <w:lang w:val="en-US"/>
        </w:rPr>
      </w:pPr>
      <w:r>
        <w:t>Множество классов сервера были разделены на отдельные пакеты</w:t>
      </w:r>
      <w:r w:rsidRPr="00422C21">
        <w:t xml:space="preserve">, </w:t>
      </w:r>
      <w:r>
        <w:t>в которых содержатся классы, относящиеся к той или иной части серверного приложения. Например</w:t>
      </w:r>
      <w:r w:rsidRPr="00A72343">
        <w:t xml:space="preserve">, </w:t>
      </w:r>
      <w:r>
        <w:t xml:space="preserve">классы </w:t>
      </w:r>
      <w:r>
        <w:rPr>
          <w:lang w:val="en-US"/>
        </w:rPr>
        <w:t>DAO</w:t>
      </w:r>
      <w:r w:rsidRPr="00A72343">
        <w:t xml:space="preserve"> </w:t>
      </w:r>
      <w:r>
        <w:t>и классы</w:t>
      </w:r>
      <w:r w:rsidR="00A72343" w:rsidRPr="00A72343">
        <w:t>,</w:t>
      </w:r>
      <w:r w:rsidRPr="00A72343">
        <w:t xml:space="preserve"> </w:t>
      </w:r>
      <w:r>
        <w:t xml:space="preserve">экземпляры объектов </w:t>
      </w:r>
      <w:r w:rsidR="00A72343">
        <w:t xml:space="preserve">которых используются для десериализации данных из формата </w:t>
      </w:r>
      <w:r w:rsidR="00A72343">
        <w:rPr>
          <w:lang w:val="en-US"/>
        </w:rPr>
        <w:t>JSON</w:t>
      </w:r>
      <w:r w:rsidR="00A72343" w:rsidRPr="00A72343">
        <w:t xml:space="preserve">, </w:t>
      </w:r>
      <w:r w:rsidR="00A72343">
        <w:t xml:space="preserve">содержатся в различных пакетах. Полное деление классов серверной части представлено на рисунке </w:t>
      </w:r>
      <w:r w:rsidR="00945948">
        <w:rPr>
          <w:lang w:val="en-US"/>
        </w:rPr>
        <w:t>18</w:t>
      </w:r>
    </w:p>
    <w:p w:rsidR="00A72343" w:rsidRDefault="00D4228A" w:rsidP="00A72343">
      <w:pPr>
        <w:pStyle w:val="StyleImage"/>
        <w:rPr>
          <w:lang w:val="en-US"/>
        </w:rPr>
      </w:pPr>
      <w:r>
        <w:rPr>
          <w:noProof/>
          <w:lang w:eastAsia="ru-RU"/>
        </w:rPr>
        <w:lastRenderedPageBreak/>
        <w:drawing>
          <wp:inline distT="0" distB="0" distL="0" distR="0">
            <wp:extent cx="2720340" cy="6667500"/>
            <wp:effectExtent l="19050" t="19050" r="22860" b="1905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20340" cy="6667500"/>
                    </a:xfrm>
                    <a:prstGeom prst="rect">
                      <a:avLst/>
                    </a:prstGeom>
                    <a:noFill/>
                    <a:ln>
                      <a:solidFill>
                        <a:schemeClr val="tx1"/>
                      </a:solidFill>
                    </a:ln>
                  </pic:spPr>
                </pic:pic>
              </a:graphicData>
            </a:graphic>
          </wp:inline>
        </w:drawing>
      </w:r>
    </w:p>
    <w:p w:rsidR="00A72343" w:rsidRPr="00A72343" w:rsidRDefault="00A72343" w:rsidP="00A72343">
      <w:pPr>
        <w:pStyle w:val="StyleImage"/>
      </w:pPr>
      <w:r>
        <w:t xml:space="preserve">Рисунок </w:t>
      </w:r>
      <w:r w:rsidR="00945948">
        <w:t>18</w:t>
      </w:r>
      <w:r w:rsidRPr="00A72343">
        <w:t xml:space="preserve"> – </w:t>
      </w:r>
      <w:r>
        <w:t>Пакеты серверной части приложения</w:t>
      </w:r>
    </w:p>
    <w:p w:rsidR="00C900E4" w:rsidRPr="00AB1E8B" w:rsidRDefault="00C900E4" w:rsidP="00C900E4">
      <w:pPr>
        <w:pStyle w:val="StyleText"/>
      </w:pPr>
    </w:p>
    <w:p w:rsidR="00E57487" w:rsidRPr="001254DA" w:rsidRDefault="006551C0" w:rsidP="004D129A">
      <w:pPr>
        <w:pStyle w:val="Style2"/>
        <w:outlineLvl w:val="2"/>
      </w:pPr>
      <w:bookmarkStart w:id="13" w:name="_Toc72021848"/>
      <w:r>
        <w:t>Описание реализованных классов</w:t>
      </w:r>
      <w:bookmarkEnd w:id="13"/>
    </w:p>
    <w:p w:rsidR="006551C0" w:rsidRPr="00E81066" w:rsidRDefault="00F30FC7" w:rsidP="007F61A4">
      <w:pPr>
        <w:pStyle w:val="StyleText"/>
        <w:tabs>
          <w:tab w:val="center" w:pos="5032"/>
        </w:tabs>
      </w:pPr>
      <w:r>
        <w:t xml:space="preserve">Класс </w:t>
      </w:r>
      <w:r w:rsidRPr="00F30FC7">
        <w:rPr>
          <w:b/>
          <w:lang w:val="en-US"/>
        </w:rPr>
        <w:t>FileLoadController</w:t>
      </w:r>
      <w:r w:rsidRPr="00F30FC7">
        <w:t xml:space="preserve"> является </w:t>
      </w:r>
      <w:r>
        <w:t>контроллером</w:t>
      </w:r>
      <w:r w:rsidRPr="00F30FC7">
        <w:t xml:space="preserve">, </w:t>
      </w:r>
      <w:r>
        <w:t xml:space="preserve">который обеспечивает обработку </w:t>
      </w:r>
      <w:r>
        <w:rPr>
          <w:lang w:val="en-US"/>
        </w:rPr>
        <w:t>POST</w:t>
      </w:r>
      <w:r w:rsidRPr="00F30FC7">
        <w:t>/</w:t>
      </w:r>
      <w:r>
        <w:rPr>
          <w:lang w:val="en-US"/>
        </w:rPr>
        <w:t>GET</w:t>
      </w:r>
      <w:r w:rsidRPr="00F30FC7">
        <w:t xml:space="preserve"> </w:t>
      </w:r>
      <w:r>
        <w:t>запросов к серверу для загрузки файла в локальное хранилище сервера</w:t>
      </w:r>
      <w:r w:rsidRPr="00F30FC7">
        <w:t xml:space="preserve">, </w:t>
      </w:r>
      <w:r>
        <w:t xml:space="preserve">так и его загрузки с сервера в локальное хранилище клиентского приложения (для обеспечения визуального контакта с распознанным изображением). </w:t>
      </w:r>
      <w:r w:rsidR="007F61A4">
        <w:t xml:space="preserve">Для передачи данных по протоколу </w:t>
      </w:r>
      <w:r w:rsidR="007F61A4">
        <w:rPr>
          <w:lang w:val="en-US"/>
        </w:rPr>
        <w:t>HTTP</w:t>
      </w:r>
      <w:r w:rsidR="007F61A4" w:rsidRPr="007F61A4">
        <w:t xml:space="preserve"> </w:t>
      </w:r>
      <w:r w:rsidR="007F61A4">
        <w:t xml:space="preserve">на сервер и с сервера был выбран формат </w:t>
      </w:r>
      <w:r w:rsidR="007F61A4">
        <w:rPr>
          <w:lang w:val="en-US"/>
        </w:rPr>
        <w:t>JSON</w:t>
      </w:r>
      <w:r w:rsidR="007F61A4">
        <w:t xml:space="preserve"> и подключены соответствующие библиотеки для </w:t>
      </w:r>
      <w:r w:rsidR="007F61A4" w:rsidRPr="007F61A4">
        <w:t>сериализации и десериализации</w:t>
      </w:r>
      <w:r w:rsidR="007F61A4">
        <w:t xml:space="preserve"> данных</w:t>
      </w:r>
      <w:r w:rsidR="007F61A4" w:rsidRPr="007F61A4">
        <w:t xml:space="preserve">, </w:t>
      </w:r>
      <w:r w:rsidR="007F61A4">
        <w:t>с помощью которых обеспечиваются взаимосвязи между серверной частью и клиентским приложением. Однако</w:t>
      </w:r>
      <w:r w:rsidR="007F61A4" w:rsidRPr="007F61A4">
        <w:t xml:space="preserve">, </w:t>
      </w:r>
      <w:r w:rsidR="007F61A4">
        <w:rPr>
          <w:lang w:val="en-US"/>
        </w:rPr>
        <w:t>POST</w:t>
      </w:r>
      <w:r w:rsidR="007F61A4" w:rsidRPr="007F61A4">
        <w:t>-</w:t>
      </w:r>
      <w:r w:rsidR="007F61A4">
        <w:t xml:space="preserve">запросы для контроллера </w:t>
      </w:r>
      <w:r w:rsidR="007F61A4">
        <w:rPr>
          <w:lang w:val="en-US"/>
        </w:rPr>
        <w:lastRenderedPageBreak/>
        <w:t>FileLoadController</w:t>
      </w:r>
      <w:r w:rsidR="007F61A4" w:rsidRPr="007F61A4">
        <w:t xml:space="preserve"> </w:t>
      </w:r>
      <w:r w:rsidR="007F61A4">
        <w:t xml:space="preserve">обладают уникальным поведением – они не поддерживают </w:t>
      </w:r>
      <w:r w:rsidR="007F61A4">
        <w:rPr>
          <w:lang w:val="en-US"/>
        </w:rPr>
        <w:t>JSON</w:t>
      </w:r>
      <w:r w:rsidR="007F61A4" w:rsidRPr="007F61A4">
        <w:t xml:space="preserve"> </w:t>
      </w:r>
      <w:r w:rsidR="007F61A4">
        <w:t>формат</w:t>
      </w:r>
      <w:r w:rsidR="007F61A4" w:rsidRPr="007F61A4">
        <w:t xml:space="preserve">, </w:t>
      </w:r>
      <w:r w:rsidR="007F61A4">
        <w:t xml:space="preserve">данные передаются в виде формата </w:t>
      </w:r>
      <w:r w:rsidR="007F61A4" w:rsidRPr="007F61A4">
        <w:rPr>
          <w:lang w:val="en-US"/>
        </w:rPr>
        <w:t>multipart</w:t>
      </w:r>
      <w:r w:rsidR="007F61A4" w:rsidRPr="007F61A4">
        <w:t>/</w:t>
      </w:r>
      <w:r w:rsidR="007F61A4" w:rsidRPr="007F61A4">
        <w:rPr>
          <w:lang w:val="en-US"/>
        </w:rPr>
        <w:t>form</w:t>
      </w:r>
      <w:r w:rsidR="007F61A4" w:rsidRPr="007F61A4">
        <w:t>-</w:t>
      </w:r>
      <w:r w:rsidR="007F61A4" w:rsidRPr="007F61A4">
        <w:rPr>
          <w:lang w:val="en-US"/>
        </w:rPr>
        <w:t>data</w:t>
      </w:r>
      <w:r w:rsidR="007F61A4" w:rsidRPr="007F61A4">
        <w:t xml:space="preserve">, </w:t>
      </w:r>
      <w:r w:rsidR="007F61A4">
        <w:t>который позволяет передавать файлы с сервера на клиентское приложение и обратно.</w:t>
      </w:r>
      <w:r w:rsidR="00E81066">
        <w:t xml:space="preserve"> Один </w:t>
      </w:r>
      <w:r w:rsidR="00E81066">
        <w:rPr>
          <w:lang w:val="en-US"/>
        </w:rPr>
        <w:t>GET</w:t>
      </w:r>
      <w:r w:rsidR="00E81066" w:rsidRPr="00E81066">
        <w:t>-</w:t>
      </w:r>
      <w:r w:rsidR="00E81066">
        <w:t xml:space="preserve">запрос всё же поддерживает </w:t>
      </w:r>
      <w:r w:rsidR="00E81066">
        <w:rPr>
          <w:lang w:val="en-US"/>
        </w:rPr>
        <w:t>JSON</w:t>
      </w:r>
      <w:r w:rsidR="00E81066">
        <w:t xml:space="preserve"> формат – это метод </w:t>
      </w:r>
      <w:r w:rsidR="00E81066" w:rsidRPr="00E81066">
        <w:t xml:space="preserve">getAbsoluteFilePath, </w:t>
      </w:r>
      <w:r w:rsidR="00E81066">
        <w:t xml:space="preserve">который возвращает абсолютный путь </w:t>
      </w:r>
      <w:r w:rsidR="00E57487">
        <w:t>к файлу,</w:t>
      </w:r>
      <w:r w:rsidR="00E81066">
        <w:t xml:space="preserve"> расположенному в локальном хранилище сервера.</w:t>
      </w:r>
    </w:p>
    <w:p w:rsidR="007F61A4" w:rsidRDefault="00984B50" w:rsidP="00F30FC7">
      <w:pPr>
        <w:pStyle w:val="StyleText"/>
        <w:tabs>
          <w:tab w:val="center" w:pos="5032"/>
        </w:tabs>
      </w:pPr>
      <w:r>
        <w:t xml:space="preserve">Поддерживаемые </w:t>
      </w:r>
      <w:r w:rsidR="007F61A4">
        <w:rPr>
          <w:lang w:val="en-US"/>
        </w:rPr>
        <w:t>POST</w:t>
      </w:r>
      <w:r w:rsidR="007F61A4" w:rsidRPr="007F61A4">
        <w:t>-</w:t>
      </w:r>
      <w:r>
        <w:t>запросы</w:t>
      </w:r>
      <w:r w:rsidR="007F61A4">
        <w:t xml:space="preserve"> контроллером </w:t>
      </w:r>
      <w:r w:rsidR="007F61A4">
        <w:rPr>
          <w:lang w:val="en-US"/>
        </w:rPr>
        <w:t>FileLoadController</w:t>
      </w:r>
      <w:r w:rsidR="007F61A4" w:rsidRPr="007F61A4">
        <w:t>:</w:t>
      </w:r>
    </w:p>
    <w:p w:rsidR="007F61A4" w:rsidRPr="00073D05" w:rsidRDefault="007F61A4" w:rsidP="007F61A4">
      <w:pPr>
        <w:pStyle w:val="StyleText"/>
        <w:tabs>
          <w:tab w:val="center" w:pos="5032"/>
        </w:tabs>
      </w:pPr>
      <w:r w:rsidRPr="007F61A4">
        <w:t xml:space="preserve">1) </w:t>
      </w:r>
      <w:r w:rsidR="00073D05" w:rsidRPr="00073D05">
        <w:rPr>
          <w:lang w:val="en-US"/>
        </w:rPr>
        <w:t>http</w:t>
      </w:r>
      <w:r w:rsidR="00073D05" w:rsidRPr="00073D05">
        <w:t>://</w:t>
      </w:r>
      <w:r w:rsidR="00073D05" w:rsidRPr="00073D05">
        <w:rPr>
          <w:lang w:val="en-US"/>
        </w:rPr>
        <w:t>localhost</w:t>
      </w:r>
      <w:r w:rsidR="00073D05" w:rsidRPr="00073D05">
        <w:t>:8080/</w:t>
      </w:r>
      <w:r w:rsidR="00073D05" w:rsidRPr="00073D05">
        <w:rPr>
          <w:lang w:val="en-US"/>
        </w:rPr>
        <w:t>upload</w:t>
      </w:r>
      <w:r w:rsidR="00073D05" w:rsidRPr="00073D05">
        <w:t xml:space="preserve"> </w:t>
      </w:r>
      <w:r w:rsidR="00073D05" w:rsidRPr="00105999">
        <w:rPr>
          <w:u w:val="single"/>
        </w:rPr>
        <w:t xml:space="preserve">(метод обработки: </w:t>
      </w:r>
      <w:r w:rsidR="00073D05" w:rsidRPr="00105999">
        <w:rPr>
          <w:u w:val="single"/>
          <w:lang w:val="en-US"/>
        </w:rPr>
        <w:t>handleFileUpload</w:t>
      </w:r>
      <w:r w:rsidR="00073D05" w:rsidRPr="00105999">
        <w:rPr>
          <w:u w:val="single"/>
        </w:rPr>
        <w:t>)</w:t>
      </w:r>
    </w:p>
    <w:p w:rsidR="007F61A4" w:rsidRDefault="00984B50" w:rsidP="007F61A4">
      <w:pPr>
        <w:pStyle w:val="StyleText"/>
        <w:tabs>
          <w:tab w:val="center" w:pos="5032"/>
        </w:tabs>
      </w:pPr>
      <w:r>
        <w:t xml:space="preserve">Поддерживаемые </w:t>
      </w:r>
      <w:r w:rsidR="007F61A4">
        <w:rPr>
          <w:lang w:val="en-US"/>
        </w:rPr>
        <w:t>GET</w:t>
      </w:r>
      <w:r w:rsidR="007F61A4" w:rsidRPr="007F61A4">
        <w:t>-</w:t>
      </w:r>
      <w:r w:rsidR="007F61A4">
        <w:t xml:space="preserve">запросов контроллером </w:t>
      </w:r>
      <w:r w:rsidR="007F61A4">
        <w:rPr>
          <w:lang w:val="en-US"/>
        </w:rPr>
        <w:t>FileLoadController</w:t>
      </w:r>
      <w:r w:rsidR="007F61A4" w:rsidRPr="007F61A4">
        <w:t>:</w:t>
      </w:r>
    </w:p>
    <w:p w:rsidR="007F61A4" w:rsidRPr="00073D05" w:rsidRDefault="007F61A4" w:rsidP="007F61A4">
      <w:pPr>
        <w:pStyle w:val="StyleText"/>
        <w:tabs>
          <w:tab w:val="center" w:pos="5032"/>
        </w:tabs>
      </w:pPr>
      <w:r w:rsidRPr="007F61A4">
        <w:t xml:space="preserve">1) </w:t>
      </w:r>
      <w:r w:rsidRPr="007F61A4">
        <w:rPr>
          <w:lang w:val="en-US"/>
        </w:rPr>
        <w:t>http</w:t>
      </w:r>
      <w:r w:rsidRPr="007F61A4">
        <w:t>://</w:t>
      </w:r>
      <w:r w:rsidRPr="007F61A4">
        <w:rPr>
          <w:lang w:val="en-US"/>
        </w:rPr>
        <w:t>localhost</w:t>
      </w:r>
      <w:r w:rsidRPr="007F61A4">
        <w:t>:8080/</w:t>
      </w:r>
      <w:r w:rsidRPr="007F61A4">
        <w:rPr>
          <w:lang w:val="en-US"/>
        </w:rPr>
        <w:t>load</w:t>
      </w:r>
      <w:r w:rsidRPr="007F61A4">
        <w:t>/?</w:t>
      </w:r>
      <w:r w:rsidRPr="007F61A4">
        <w:rPr>
          <w:lang w:val="en-US"/>
        </w:rPr>
        <w:t>fileName</w:t>
      </w:r>
      <w:r w:rsidRPr="007F61A4">
        <w:t>=</w:t>
      </w:r>
      <w:r w:rsidR="00105999" w:rsidRPr="002B58A6">
        <w:t>”</w:t>
      </w:r>
      <w:r w:rsidRPr="007F61A4">
        <w:t>название</w:t>
      </w:r>
      <w:r>
        <w:t xml:space="preserve"> файла</w:t>
      </w:r>
      <w:r w:rsidR="00105999" w:rsidRPr="002B58A6">
        <w:t>”</w:t>
      </w:r>
      <w:r w:rsidR="00073D05" w:rsidRPr="00073D05">
        <w:t xml:space="preserve"> </w:t>
      </w:r>
      <w:r w:rsidR="00073D05" w:rsidRPr="00105999">
        <w:rPr>
          <w:u w:val="single"/>
        </w:rPr>
        <w:t xml:space="preserve">(метод обработки: </w:t>
      </w:r>
      <w:r w:rsidR="00073D05" w:rsidRPr="00105999">
        <w:rPr>
          <w:u w:val="single"/>
          <w:lang w:val="en-US"/>
        </w:rPr>
        <w:t>getFile</w:t>
      </w:r>
      <w:r w:rsidR="00073D05" w:rsidRPr="00105999">
        <w:rPr>
          <w:u w:val="single"/>
        </w:rPr>
        <w:t>)</w:t>
      </w:r>
    </w:p>
    <w:p w:rsidR="007F61A4" w:rsidRPr="00073D05" w:rsidRDefault="007F61A4" w:rsidP="007F61A4">
      <w:pPr>
        <w:pStyle w:val="StyleText"/>
        <w:tabs>
          <w:tab w:val="center" w:pos="5032"/>
        </w:tabs>
        <w:rPr>
          <w:lang w:val="en-US"/>
        </w:rPr>
      </w:pPr>
      <w:r w:rsidRPr="00073D05">
        <w:rPr>
          <w:lang w:val="en-US"/>
        </w:rPr>
        <w:t xml:space="preserve">2) </w:t>
      </w:r>
      <w:r w:rsidR="00073D05" w:rsidRPr="00073D05">
        <w:rPr>
          <w:lang w:val="en-US"/>
        </w:rPr>
        <w:t xml:space="preserve">http://localhost:8080/load/filepath </w:t>
      </w:r>
      <w:r w:rsidR="00073D05" w:rsidRPr="00105999">
        <w:rPr>
          <w:u w:val="single"/>
          <w:lang w:val="en-US"/>
        </w:rPr>
        <w:t>(</w:t>
      </w:r>
      <w:r w:rsidR="00073D05" w:rsidRPr="00105999">
        <w:rPr>
          <w:u w:val="single"/>
        </w:rPr>
        <w:t>метод</w:t>
      </w:r>
      <w:r w:rsidR="00073D05" w:rsidRPr="00105999">
        <w:rPr>
          <w:u w:val="single"/>
          <w:lang w:val="en-US"/>
        </w:rPr>
        <w:t xml:space="preserve"> </w:t>
      </w:r>
      <w:r w:rsidR="00073D05" w:rsidRPr="00105999">
        <w:rPr>
          <w:u w:val="single"/>
        </w:rPr>
        <w:t>обработки</w:t>
      </w:r>
      <w:r w:rsidR="00073D05" w:rsidRPr="00105999">
        <w:rPr>
          <w:u w:val="single"/>
          <w:lang w:val="en-US"/>
        </w:rPr>
        <w:t>: getAbsoluteFilePath)</w:t>
      </w:r>
    </w:p>
    <w:p w:rsidR="00B85B98" w:rsidRPr="004056C1" w:rsidRDefault="004B6156" w:rsidP="00B85B98">
      <w:pPr>
        <w:pStyle w:val="StyleText"/>
        <w:tabs>
          <w:tab w:val="center" w:pos="5032"/>
        </w:tabs>
      </w:pPr>
      <w:r>
        <w:t xml:space="preserve">Для сериализации был создан класс </w:t>
      </w:r>
      <w:r w:rsidRPr="00073D05">
        <w:rPr>
          <w:b/>
        </w:rPr>
        <w:t>DataElementImageFilePath</w:t>
      </w:r>
      <w:r w:rsidR="00B85B98">
        <w:t xml:space="preserve"> (необходим для обработки одного </w:t>
      </w:r>
      <w:r w:rsidR="00B85B98">
        <w:rPr>
          <w:lang w:val="en-US"/>
        </w:rPr>
        <w:t>GET</w:t>
      </w:r>
      <w:r w:rsidR="00B85B98" w:rsidRPr="00B85B98">
        <w:t>-</w:t>
      </w:r>
      <w:r w:rsidR="00B85B98">
        <w:t>запроса</w:t>
      </w:r>
      <w:r w:rsidR="00B85B98" w:rsidRPr="00B85B98">
        <w:t xml:space="preserve">, </w:t>
      </w:r>
      <w:r w:rsidR="00B85B98">
        <w:t xml:space="preserve">с адресом </w:t>
      </w:r>
      <w:r w:rsidR="004056C1" w:rsidRPr="00D97BC8">
        <w:rPr>
          <w:lang w:val="en-US"/>
        </w:rPr>
        <w:t>http</w:t>
      </w:r>
      <w:r w:rsidR="004056C1" w:rsidRPr="00D97BC8">
        <w:t>://</w:t>
      </w:r>
      <w:r w:rsidR="004056C1" w:rsidRPr="00D97BC8">
        <w:rPr>
          <w:lang w:val="en-US"/>
        </w:rPr>
        <w:t>localhost</w:t>
      </w:r>
      <w:r w:rsidR="004056C1" w:rsidRPr="00D97BC8">
        <w:t>:8080/</w:t>
      </w:r>
      <w:r w:rsidR="004056C1" w:rsidRPr="00D97BC8">
        <w:rPr>
          <w:lang w:val="en-US"/>
        </w:rPr>
        <w:t>load</w:t>
      </w:r>
      <w:r w:rsidR="004056C1" w:rsidRPr="00D97BC8">
        <w:t>/</w:t>
      </w:r>
      <w:r w:rsidR="004056C1" w:rsidRPr="00D97BC8">
        <w:rPr>
          <w:lang w:val="en-US"/>
        </w:rPr>
        <w:t>filepath</w:t>
      </w:r>
      <w:r w:rsidR="004056C1">
        <w:t xml:space="preserve">). Для данного класса таблица спецификации не требуется. Данный класс содержит одно единственное поле с спецификатором доступа </w:t>
      </w:r>
      <w:r w:rsidR="004056C1">
        <w:rPr>
          <w:lang w:val="en-US"/>
        </w:rPr>
        <w:t>private</w:t>
      </w:r>
      <w:r w:rsidR="004056C1" w:rsidRPr="004056C1">
        <w:t xml:space="preserve"> </w:t>
      </w:r>
      <w:r w:rsidR="004056C1">
        <w:t>и геттеры/сеттеры для изменения значений</w:t>
      </w:r>
      <w:r w:rsidR="004056C1" w:rsidRPr="004056C1">
        <w:t xml:space="preserve">, </w:t>
      </w:r>
      <w:r w:rsidR="004056C1">
        <w:t>а также конструктор с одним параметром.</w:t>
      </w:r>
    </w:p>
    <w:p w:rsidR="004B6156" w:rsidRDefault="00D97BC8" w:rsidP="004B6156">
      <w:pPr>
        <w:pStyle w:val="StyleText"/>
        <w:tabs>
          <w:tab w:val="center" w:pos="5032"/>
        </w:tabs>
      </w:pPr>
      <w:r>
        <w:t>Таблица спецификации методов</w:t>
      </w:r>
      <w:r w:rsidR="004056C1">
        <w:t xml:space="preserve"> класса </w:t>
      </w:r>
      <w:r w:rsidR="004056C1">
        <w:rPr>
          <w:lang w:val="en-US"/>
        </w:rPr>
        <w:t>FileLoadController</w:t>
      </w:r>
      <w:r w:rsidR="00E57487" w:rsidRPr="00E57487">
        <w:t xml:space="preserve">, </w:t>
      </w:r>
      <w:r w:rsidR="00E57487">
        <w:t xml:space="preserve">способствующих обработке </w:t>
      </w:r>
      <w:r w:rsidR="00E57487">
        <w:rPr>
          <w:lang w:val="en-US"/>
        </w:rPr>
        <w:t>POST</w:t>
      </w:r>
      <w:r w:rsidR="00E57487" w:rsidRPr="00E57487">
        <w:t>/</w:t>
      </w:r>
      <w:r w:rsidR="00E57487">
        <w:rPr>
          <w:lang w:val="en-US"/>
        </w:rPr>
        <w:t>GET</w:t>
      </w:r>
      <w:r w:rsidR="00E57487" w:rsidRPr="00E57487">
        <w:t xml:space="preserve"> </w:t>
      </w:r>
      <w:r w:rsidR="00E57487">
        <w:t>запросов для загрузки файла на сервер</w:t>
      </w:r>
      <w:r w:rsidR="00E57487" w:rsidRPr="00E57487">
        <w:t xml:space="preserve">, </w:t>
      </w:r>
      <w:r w:rsidR="00E57487">
        <w:t>а также загрузки файла с сервера</w:t>
      </w:r>
      <w:r w:rsidR="00E57487" w:rsidRPr="00E57487">
        <w:t xml:space="preserve">, </w:t>
      </w:r>
      <w:r w:rsidR="004D129A">
        <w:t>представлена в таблице 1</w:t>
      </w:r>
      <w:r w:rsidR="00E57487">
        <w:t>.</w:t>
      </w:r>
    </w:p>
    <w:p w:rsidR="004D129A" w:rsidRDefault="004D129A" w:rsidP="004B6156">
      <w:pPr>
        <w:pStyle w:val="StyleText"/>
        <w:tabs>
          <w:tab w:val="center" w:pos="5032"/>
        </w:tabs>
      </w:pPr>
    </w:p>
    <w:p w:rsidR="004D129A" w:rsidRDefault="004D129A" w:rsidP="004D129A">
      <w:pPr>
        <w:pStyle w:val="StyleText"/>
        <w:tabs>
          <w:tab w:val="center" w:pos="5032"/>
        </w:tabs>
      </w:pPr>
      <w:r>
        <w:t>Экземпляры</w:t>
      </w:r>
      <w:r w:rsidRPr="00C52581">
        <w:t xml:space="preserve"> </w:t>
      </w:r>
      <w:r>
        <w:t>объектов</w:t>
      </w:r>
      <w:r w:rsidRPr="00C52581">
        <w:t xml:space="preserve"> </w:t>
      </w:r>
      <w:r>
        <w:t>классов</w:t>
      </w:r>
      <w:r w:rsidRPr="00C52581">
        <w:t xml:space="preserve"> </w:t>
      </w:r>
      <w:r w:rsidRPr="00C52581">
        <w:rPr>
          <w:b/>
          <w:lang w:val="en-US"/>
        </w:rPr>
        <w:t>DataElementInvoices</w:t>
      </w:r>
      <w:r w:rsidRPr="00984B50">
        <w:t xml:space="preserve">, </w:t>
      </w:r>
      <w:r w:rsidRPr="00C52581">
        <w:rPr>
          <w:b/>
          <w:lang w:val="en-US"/>
        </w:rPr>
        <w:t>DataElementRegister</w:t>
      </w:r>
      <w:r w:rsidRPr="00C52581">
        <w:t xml:space="preserve"> </w:t>
      </w:r>
      <w:r>
        <w:t>и</w:t>
      </w:r>
      <w:r w:rsidRPr="00C52581">
        <w:t xml:space="preserve"> </w:t>
      </w:r>
      <w:r w:rsidRPr="00C52581">
        <w:rPr>
          <w:b/>
          <w:lang w:val="en-US"/>
        </w:rPr>
        <w:t>DataElementWagons</w:t>
      </w:r>
      <w:r>
        <w:t xml:space="preserve"> являются единицами данных в технологии программирования </w:t>
      </w:r>
      <w:r>
        <w:rPr>
          <w:lang w:val="en-US"/>
        </w:rPr>
        <w:t>ORM</w:t>
      </w:r>
      <w:r w:rsidRPr="00C52581">
        <w:t xml:space="preserve">, </w:t>
      </w:r>
      <w:r>
        <w:t xml:space="preserve">которая используется совместно с моделью </w:t>
      </w:r>
      <w:r w:rsidRPr="00C52581">
        <w:t xml:space="preserve">проектирования </w:t>
      </w:r>
      <w:r>
        <w:rPr>
          <w:lang w:val="en-US"/>
        </w:rPr>
        <w:t>DAO</w:t>
      </w:r>
      <w:r w:rsidRPr="00C52581">
        <w:t xml:space="preserve"> (</w:t>
      </w:r>
      <w:r>
        <w:rPr>
          <w:lang w:val="en-US"/>
        </w:rPr>
        <w:t>Data</w:t>
      </w:r>
      <w:r w:rsidRPr="00C52581">
        <w:t xml:space="preserve"> </w:t>
      </w:r>
      <w:r>
        <w:rPr>
          <w:lang w:val="en-US"/>
        </w:rPr>
        <w:t>Access</w:t>
      </w:r>
      <w:r w:rsidRPr="00C52581">
        <w:t xml:space="preserve"> </w:t>
      </w:r>
      <w:r>
        <w:rPr>
          <w:lang w:val="en-US"/>
        </w:rPr>
        <w:t>Object</w:t>
      </w:r>
      <w:r w:rsidRPr="00C52581">
        <w:t>)</w:t>
      </w:r>
      <w:r>
        <w:t>.</w:t>
      </w:r>
    </w:p>
    <w:p w:rsidR="004D129A" w:rsidRDefault="004D129A" w:rsidP="004D129A">
      <w:pPr>
        <w:pStyle w:val="StyleText"/>
        <w:tabs>
          <w:tab w:val="center" w:pos="5032"/>
        </w:tabs>
      </w:pPr>
      <w:r>
        <w:t>Для данных классов таблица спецификации не предусмотрена</w:t>
      </w:r>
      <w:r w:rsidRPr="00212A8E">
        <w:t xml:space="preserve">, </w:t>
      </w:r>
      <w:r>
        <w:t>так как функциональность данных классов не несёт в себе никакой смысловой нагрузки. В данных классах определены поля определённого типа</w:t>
      </w:r>
      <w:r w:rsidRPr="00212A8E">
        <w:t xml:space="preserve">, </w:t>
      </w:r>
      <w:r>
        <w:t xml:space="preserve">со спецификаторами доступа </w:t>
      </w:r>
      <w:r>
        <w:rPr>
          <w:lang w:val="en-US"/>
        </w:rPr>
        <w:t>private</w:t>
      </w:r>
      <w:r w:rsidRPr="00212A8E">
        <w:t xml:space="preserve">, </w:t>
      </w:r>
      <w:r>
        <w:t>а также конструктор</w:t>
      </w:r>
      <w:r w:rsidRPr="00212A8E">
        <w:t xml:space="preserve">, </w:t>
      </w:r>
      <w:r>
        <w:t>геттеры и сеттеры для соответствующих полей.</w:t>
      </w:r>
    </w:p>
    <w:p w:rsidR="004D129A" w:rsidRDefault="004D129A" w:rsidP="00C5702A">
      <w:pPr>
        <w:pStyle w:val="StyleText"/>
        <w:tabs>
          <w:tab w:val="center" w:pos="5032"/>
        </w:tabs>
      </w:pPr>
      <w:r>
        <w:t xml:space="preserve">В классе </w:t>
      </w:r>
      <w:r>
        <w:rPr>
          <w:lang w:val="en-US"/>
        </w:rPr>
        <w:t>DataElementInvoices</w:t>
      </w:r>
      <w:r w:rsidRPr="00212A8E">
        <w:t xml:space="preserve"> </w:t>
      </w:r>
      <w:r>
        <w:t>содержатся данные</w:t>
      </w:r>
      <w:r w:rsidRPr="00212A8E">
        <w:t xml:space="preserve">, </w:t>
      </w:r>
      <w:r>
        <w:t xml:space="preserve">которые были выделены для таблицы </w:t>
      </w:r>
      <w:r>
        <w:rPr>
          <w:lang w:val="en-US"/>
        </w:rPr>
        <w:t>Invoices</w:t>
      </w:r>
      <w:r w:rsidRPr="00212A8E">
        <w:t xml:space="preserve"> </w:t>
      </w:r>
      <w:r>
        <w:t xml:space="preserve">в базе данных (см. рис. 3). В классе </w:t>
      </w:r>
      <w:r>
        <w:rPr>
          <w:lang w:val="en-US"/>
        </w:rPr>
        <w:t>DataElementRegister</w:t>
      </w:r>
      <w:r w:rsidRPr="00212A8E">
        <w:t xml:space="preserve"> </w:t>
      </w:r>
      <w:r>
        <w:t>содержатся данные</w:t>
      </w:r>
      <w:r w:rsidRPr="00212A8E">
        <w:t xml:space="preserve">, </w:t>
      </w:r>
      <w:r>
        <w:t xml:space="preserve">которые были выделены для таблицы </w:t>
      </w:r>
      <w:r>
        <w:rPr>
          <w:lang w:val="en-US"/>
        </w:rPr>
        <w:t>Register</w:t>
      </w:r>
      <w:r w:rsidRPr="00212A8E">
        <w:t xml:space="preserve"> (</w:t>
      </w:r>
      <w:r>
        <w:t xml:space="preserve">см. рис. 3). В классе </w:t>
      </w:r>
      <w:r>
        <w:rPr>
          <w:lang w:val="en-US"/>
        </w:rPr>
        <w:t>DataElementWagons</w:t>
      </w:r>
      <w:r w:rsidRPr="00212A8E">
        <w:t xml:space="preserve"> </w:t>
      </w:r>
      <w:r>
        <w:t>содержатся данные</w:t>
      </w:r>
      <w:r w:rsidRPr="00212A8E">
        <w:t xml:space="preserve">, </w:t>
      </w:r>
      <w:r>
        <w:t xml:space="preserve">которые были выделены для таблицы </w:t>
      </w:r>
      <w:r>
        <w:rPr>
          <w:lang w:val="en-US"/>
        </w:rPr>
        <w:t>Wagons</w:t>
      </w:r>
      <w:r w:rsidRPr="00212A8E">
        <w:t xml:space="preserve"> </w:t>
      </w:r>
      <w:r>
        <w:t>в базе данных (см. рис. 3).</w:t>
      </w:r>
    </w:p>
    <w:p w:rsidR="002B58A6" w:rsidRDefault="002B58A6" w:rsidP="004B6156">
      <w:pPr>
        <w:pStyle w:val="StyleText"/>
        <w:tabs>
          <w:tab w:val="center" w:pos="5032"/>
        </w:tabs>
      </w:pPr>
    </w:p>
    <w:p w:rsidR="002B58A6" w:rsidRDefault="002B58A6" w:rsidP="004B6156">
      <w:pPr>
        <w:pStyle w:val="StyleText"/>
        <w:tabs>
          <w:tab w:val="center" w:pos="5032"/>
        </w:tabs>
      </w:pPr>
      <w:r>
        <w:t>Классы</w:t>
      </w:r>
      <w:r w:rsidRPr="002B58A6">
        <w:t xml:space="preserve"> </w:t>
      </w:r>
      <w:r w:rsidRPr="002B58A6">
        <w:rPr>
          <w:b/>
          <w:lang w:val="en-US"/>
        </w:rPr>
        <w:t>WagonNotFoundException</w:t>
      </w:r>
      <w:r w:rsidRPr="002B58A6">
        <w:t xml:space="preserve">, </w:t>
      </w:r>
      <w:r w:rsidRPr="002B58A6">
        <w:rPr>
          <w:b/>
          <w:lang w:val="en-US"/>
        </w:rPr>
        <w:t>RegisterNotFoundException</w:t>
      </w:r>
      <w:r w:rsidRPr="002B58A6">
        <w:t xml:space="preserve">, </w:t>
      </w:r>
      <w:r w:rsidRPr="002B58A6">
        <w:rPr>
          <w:b/>
          <w:lang w:val="en-US"/>
        </w:rPr>
        <w:t>InvoiceNotFoundException</w:t>
      </w:r>
      <w:r w:rsidRPr="002B58A6">
        <w:t xml:space="preserve">, </w:t>
      </w:r>
      <w:r w:rsidRPr="002B58A6">
        <w:rPr>
          <w:b/>
          <w:lang w:val="en-US"/>
        </w:rPr>
        <w:t>ErrorInformation</w:t>
      </w:r>
      <w:r w:rsidRPr="002B58A6">
        <w:t xml:space="preserve"> </w:t>
      </w:r>
      <w:r>
        <w:t>и</w:t>
      </w:r>
      <w:r w:rsidRPr="002B58A6">
        <w:t xml:space="preserve"> </w:t>
      </w:r>
      <w:r w:rsidRPr="002B58A6">
        <w:rPr>
          <w:b/>
          <w:lang w:val="en-US"/>
        </w:rPr>
        <w:t>LogErrorCo</w:t>
      </w:r>
      <w:r>
        <w:rPr>
          <w:b/>
          <w:lang w:val="en-US"/>
        </w:rPr>
        <w:t>ntroller</w:t>
      </w:r>
      <w:r w:rsidRPr="002B58A6">
        <w:t xml:space="preserve"> </w:t>
      </w:r>
      <w:r>
        <w:t>являются</w:t>
      </w:r>
      <w:r w:rsidRPr="002B58A6">
        <w:t xml:space="preserve"> </w:t>
      </w:r>
      <w:r>
        <w:t>серверной</w:t>
      </w:r>
      <w:r w:rsidRPr="002B58A6">
        <w:t xml:space="preserve"> </w:t>
      </w:r>
      <w:r>
        <w:t>частью</w:t>
      </w:r>
      <w:r w:rsidRPr="002B58A6">
        <w:t xml:space="preserve">, </w:t>
      </w:r>
      <w:r>
        <w:t>реализующие обработку ошибок</w:t>
      </w:r>
      <w:r w:rsidRPr="002B58A6">
        <w:t xml:space="preserve">, </w:t>
      </w:r>
      <w:r>
        <w:t>возникающие внутри сервера</w:t>
      </w:r>
      <w:r w:rsidRPr="002B58A6">
        <w:t xml:space="preserve">, </w:t>
      </w:r>
      <w:r>
        <w:t>а также трансляцию данных ошибок клиентской части приложения для уведомления пользователя о возникновении данных ошибок.</w:t>
      </w:r>
    </w:p>
    <w:p w:rsidR="0030162A" w:rsidRDefault="002B58A6" w:rsidP="004D129A">
      <w:pPr>
        <w:pStyle w:val="StyleText"/>
        <w:tabs>
          <w:tab w:val="center" w:pos="5032"/>
        </w:tabs>
      </w:pPr>
      <w:r>
        <w:lastRenderedPageBreak/>
        <w:t xml:space="preserve">Классы с постфиксом </w:t>
      </w:r>
      <w:r>
        <w:rPr>
          <w:lang w:val="en-US"/>
        </w:rPr>
        <w:t>NotFoundException</w:t>
      </w:r>
      <w:r w:rsidRPr="002B58A6">
        <w:t xml:space="preserve"> </w:t>
      </w:r>
      <w:r>
        <w:t>возникают тогда</w:t>
      </w:r>
      <w:r w:rsidRPr="002B58A6">
        <w:t xml:space="preserve">, </w:t>
      </w:r>
      <w:r>
        <w:t>когда не найдена определённая запись в базе данных по соответствующим уникальным идентификаторам соответствующих таблиц. Например</w:t>
      </w:r>
      <w:r w:rsidRPr="002B58A6">
        <w:t xml:space="preserve">, </w:t>
      </w:r>
      <w:r>
        <w:t xml:space="preserve">для таблицы </w:t>
      </w:r>
      <w:r>
        <w:rPr>
          <w:lang w:val="en-US"/>
        </w:rPr>
        <w:t>Wagons</w:t>
      </w:r>
      <w:r w:rsidRPr="002B58A6">
        <w:t xml:space="preserve"> </w:t>
      </w:r>
      <w:r>
        <w:t xml:space="preserve">уникальным идентификатором будет </w:t>
      </w:r>
      <w:r>
        <w:rPr>
          <w:lang w:val="en-US"/>
        </w:rPr>
        <w:t>numberWagon</w:t>
      </w:r>
      <w:r w:rsidRPr="002B58A6">
        <w:t xml:space="preserve">, </w:t>
      </w:r>
      <w:r>
        <w:t xml:space="preserve">и в случае, когда не было найдено записи с определённым </w:t>
      </w:r>
      <w:r>
        <w:rPr>
          <w:lang w:val="en-US"/>
        </w:rPr>
        <w:t>numberWagon</w:t>
      </w:r>
      <w:r w:rsidRPr="002B58A6">
        <w:t xml:space="preserve">, </w:t>
      </w:r>
      <w:r>
        <w:t>данное исключение (</w:t>
      </w:r>
      <w:r>
        <w:rPr>
          <w:lang w:val="en-US"/>
        </w:rPr>
        <w:t>WagonNotFoundException</w:t>
      </w:r>
      <w:r w:rsidRPr="002B58A6">
        <w:t xml:space="preserve">) </w:t>
      </w:r>
      <w:r>
        <w:t>возникает</w:t>
      </w:r>
      <w:r w:rsidRPr="002B58A6">
        <w:t xml:space="preserve">, </w:t>
      </w:r>
      <w:r>
        <w:t xml:space="preserve">а </w:t>
      </w:r>
      <w:r>
        <w:rPr>
          <w:lang w:val="en-US"/>
        </w:rPr>
        <w:t>LogErrorController</w:t>
      </w:r>
      <w:r w:rsidRPr="002B58A6">
        <w:t xml:space="preserve"> </w:t>
      </w:r>
      <w:r>
        <w:t>логгирует данную ошибку и отправляет сообщение об ошибке обратно клиентской части приложения</w:t>
      </w:r>
      <w:r w:rsidRPr="002B58A6">
        <w:t xml:space="preserve">, </w:t>
      </w:r>
      <w:r>
        <w:t>в случае</w:t>
      </w:r>
      <w:r w:rsidRPr="002B58A6">
        <w:t xml:space="preserve">, </w:t>
      </w:r>
      <w:r>
        <w:t xml:space="preserve">если клиентское приложение обратилось с </w:t>
      </w:r>
      <w:r>
        <w:rPr>
          <w:lang w:val="en-US"/>
        </w:rPr>
        <w:t>GET</w:t>
      </w:r>
      <w:r w:rsidRPr="002B58A6">
        <w:t xml:space="preserve"> </w:t>
      </w:r>
      <w:r>
        <w:t xml:space="preserve">или </w:t>
      </w:r>
      <w:r>
        <w:rPr>
          <w:lang w:val="en-US"/>
        </w:rPr>
        <w:t>POST</w:t>
      </w:r>
      <w:r w:rsidRPr="002B58A6">
        <w:t xml:space="preserve"> </w:t>
      </w:r>
      <w:r>
        <w:t>запросом к контроллеру</w:t>
      </w:r>
      <w:r w:rsidRPr="002B58A6">
        <w:t xml:space="preserve">, </w:t>
      </w:r>
      <w:r>
        <w:t>обеспечивающий взаимодействие с базой данных (</w:t>
      </w:r>
      <w:r>
        <w:rPr>
          <w:lang w:val="en-US"/>
        </w:rPr>
        <w:t>MainController</w:t>
      </w:r>
      <w:r w:rsidRPr="002B58A6">
        <w:t>).</w:t>
      </w:r>
    </w:p>
    <w:p w:rsidR="004D129A" w:rsidRDefault="004D129A" w:rsidP="004D129A">
      <w:pPr>
        <w:pStyle w:val="StyleText"/>
        <w:tabs>
          <w:tab w:val="center" w:pos="5032"/>
        </w:tabs>
      </w:pPr>
      <w:r>
        <w:t>Таблиц спецификаций для данных классов также не предусмотрено</w:t>
      </w:r>
      <w:r w:rsidRPr="004D129A">
        <w:t xml:space="preserve">, </w:t>
      </w:r>
      <w:r>
        <w:t xml:space="preserve">поскольку данные классы содержат лишь информацию об ошибке и геттеры с сеттерами. Информация об ошибках у всех классов разная. А контроллер </w:t>
      </w:r>
      <w:r>
        <w:rPr>
          <w:lang w:val="en-US"/>
        </w:rPr>
        <w:t>LogErrorController</w:t>
      </w:r>
      <w:r w:rsidRPr="004D129A">
        <w:t xml:space="preserve"> </w:t>
      </w:r>
      <w:r>
        <w:t xml:space="preserve">имеет один единственный метод </w:t>
      </w:r>
      <w:r>
        <w:rPr>
          <w:lang w:val="en-US"/>
        </w:rPr>
        <w:t>processException</w:t>
      </w:r>
      <w:r w:rsidRPr="004D129A">
        <w:t xml:space="preserve">, </w:t>
      </w:r>
      <w:r>
        <w:t>которые обрабатывает исключение и посылает клиентской части приложения информацию о внутренней ошибке сервера.</w:t>
      </w:r>
    </w:p>
    <w:p w:rsidR="004D129A" w:rsidRPr="004D129A" w:rsidRDefault="004D129A" w:rsidP="004D129A">
      <w:pPr>
        <w:pStyle w:val="StyleText"/>
        <w:tabs>
          <w:tab w:val="center" w:pos="5032"/>
        </w:tabs>
      </w:pPr>
    </w:p>
    <w:p w:rsidR="004D129A" w:rsidRPr="00A46A7E" w:rsidRDefault="004D129A" w:rsidP="004D129A">
      <w:pPr>
        <w:pStyle w:val="StyleText"/>
      </w:pPr>
      <w:r>
        <w:t xml:space="preserve">Классы </w:t>
      </w:r>
      <w:r w:rsidRPr="00F30FC7">
        <w:rPr>
          <w:b/>
          <w:lang w:val="en-US"/>
        </w:rPr>
        <w:t>DatabaseConfig</w:t>
      </w:r>
      <w:r w:rsidRPr="00AB1E8B">
        <w:t xml:space="preserve"> </w:t>
      </w:r>
      <w:r>
        <w:t xml:space="preserve">и </w:t>
      </w:r>
      <w:r w:rsidRPr="00F30FC7">
        <w:rPr>
          <w:b/>
          <w:lang w:val="en-US"/>
        </w:rPr>
        <w:t>ConnectionSettings</w:t>
      </w:r>
      <w:r w:rsidRPr="00AB1E8B">
        <w:t xml:space="preserve"> </w:t>
      </w:r>
      <w:r>
        <w:t>реализуют логику настройки и конфигурирования базы данных. Для упрощения конфигурирования</w:t>
      </w:r>
      <w:r w:rsidRPr="00AB1E8B">
        <w:t xml:space="preserve">, </w:t>
      </w:r>
      <w:r>
        <w:t xml:space="preserve">был использован встроенный в фреймворк </w:t>
      </w:r>
      <w:r>
        <w:rPr>
          <w:lang w:val="en-US"/>
        </w:rPr>
        <w:t>Spring</w:t>
      </w:r>
      <w:r w:rsidRPr="00AB1E8B">
        <w:t xml:space="preserve"> </w:t>
      </w:r>
      <w:r>
        <w:t xml:space="preserve">класс – </w:t>
      </w:r>
      <w:r>
        <w:rPr>
          <w:lang w:val="en-US"/>
        </w:rPr>
        <w:t>HikariConfig</w:t>
      </w:r>
      <w:r w:rsidRPr="00AB1E8B">
        <w:t xml:space="preserve">. </w:t>
      </w:r>
      <w:r>
        <w:t xml:space="preserve">Данный класс используется для инициализации источника данных, и его использование осуществляется в методе </w:t>
      </w:r>
      <w:r>
        <w:rPr>
          <w:lang w:val="en-US"/>
        </w:rPr>
        <w:t>dataSource</w:t>
      </w:r>
      <w:r w:rsidRPr="00AB1E8B">
        <w:t xml:space="preserve">() </w:t>
      </w:r>
      <w:r>
        <w:t xml:space="preserve">класса </w:t>
      </w:r>
      <w:r>
        <w:rPr>
          <w:lang w:val="en-US"/>
        </w:rPr>
        <w:t>DatabaseConfig</w:t>
      </w:r>
      <w:r w:rsidRPr="00AB1E8B">
        <w:t>.</w:t>
      </w:r>
      <w:r w:rsidR="00A46A7E" w:rsidRPr="00A46A7E">
        <w:t xml:space="preserve"> </w:t>
      </w:r>
      <w:r w:rsidR="00A46A7E">
        <w:t>Для данных классов таблица спецификации методов не предусмотрена</w:t>
      </w:r>
      <w:r w:rsidR="00A46A7E" w:rsidRPr="00A46A7E">
        <w:t xml:space="preserve">, </w:t>
      </w:r>
      <w:r w:rsidR="00A46A7E">
        <w:t>поскольку данные классы содержат лишь определённые поля с геттерами и сеттерами</w:t>
      </w:r>
      <w:r w:rsidR="00A46A7E" w:rsidRPr="00A46A7E">
        <w:t xml:space="preserve">, </w:t>
      </w:r>
      <w:r w:rsidR="00A46A7E">
        <w:t xml:space="preserve">исключением является лишь класс </w:t>
      </w:r>
      <w:r w:rsidR="00A46A7E">
        <w:rPr>
          <w:lang w:val="en-US"/>
        </w:rPr>
        <w:t>DatabaseConfig</w:t>
      </w:r>
      <w:r w:rsidR="00A46A7E" w:rsidRPr="00A46A7E">
        <w:t xml:space="preserve">, </w:t>
      </w:r>
      <w:r w:rsidR="00A46A7E">
        <w:t xml:space="preserve">который содержит один метод </w:t>
      </w:r>
      <w:r w:rsidR="00A46A7E">
        <w:rPr>
          <w:lang w:val="en-US"/>
        </w:rPr>
        <w:t>dataSource</w:t>
      </w:r>
      <w:r w:rsidR="00A46A7E" w:rsidRPr="00A46A7E">
        <w:t>()</w:t>
      </w:r>
      <w:r w:rsidR="00A46A7E">
        <w:t>, который также не несёт в себе большой смысловой нагрузки – он возвращает настройки подключения к базе данных (источник данных).</w:t>
      </w:r>
    </w:p>
    <w:p w:rsidR="00984B50" w:rsidRPr="00A46A7E" w:rsidRDefault="00984B50" w:rsidP="004B6156">
      <w:pPr>
        <w:pStyle w:val="StyleText"/>
        <w:tabs>
          <w:tab w:val="center" w:pos="5032"/>
        </w:tabs>
      </w:pPr>
    </w:p>
    <w:p w:rsidR="00C52581" w:rsidRDefault="00C52581" w:rsidP="00984B50">
      <w:pPr>
        <w:pStyle w:val="StyleText"/>
        <w:tabs>
          <w:tab w:val="center" w:pos="5032"/>
        </w:tabs>
      </w:pPr>
      <w:r>
        <w:t>Экземпляры</w:t>
      </w:r>
      <w:r w:rsidRPr="00C52581">
        <w:t xml:space="preserve"> </w:t>
      </w:r>
      <w:r>
        <w:t>объектов</w:t>
      </w:r>
      <w:r w:rsidRPr="00C52581">
        <w:t xml:space="preserve"> </w:t>
      </w:r>
      <w:r>
        <w:t>классов</w:t>
      </w:r>
      <w:r w:rsidRPr="00C52581">
        <w:t xml:space="preserve"> </w:t>
      </w:r>
      <w:r w:rsidRPr="00C52581">
        <w:rPr>
          <w:b/>
          <w:lang w:val="en-US"/>
        </w:rPr>
        <w:t>DataElementMapperInvoices</w:t>
      </w:r>
      <w:r w:rsidRPr="00C52581">
        <w:t xml:space="preserve">, </w:t>
      </w:r>
      <w:r w:rsidRPr="00C52581">
        <w:rPr>
          <w:b/>
          <w:lang w:val="en-US"/>
        </w:rPr>
        <w:t>DataElementMapperRegister</w:t>
      </w:r>
      <w:r w:rsidRPr="00C52581">
        <w:t xml:space="preserve"> </w:t>
      </w:r>
      <w:r>
        <w:t>и</w:t>
      </w:r>
      <w:r w:rsidRPr="00C52581">
        <w:t xml:space="preserve"> </w:t>
      </w:r>
      <w:r w:rsidRPr="00C52581">
        <w:rPr>
          <w:b/>
          <w:lang w:val="en-US"/>
        </w:rPr>
        <w:t>DataElementMapperWagons</w:t>
      </w:r>
      <w:r w:rsidRPr="00C52581">
        <w:t xml:space="preserve"> </w:t>
      </w:r>
      <w:r>
        <w:t xml:space="preserve">используются для чтения данных из базы данных с использованием технологии </w:t>
      </w:r>
      <w:r>
        <w:rPr>
          <w:lang w:val="en-US"/>
        </w:rPr>
        <w:t>ORM</w:t>
      </w:r>
      <w:r w:rsidRPr="00C52581">
        <w:t xml:space="preserve"> (</w:t>
      </w:r>
      <w:r>
        <w:t>осуществляется построчное чтение из</w:t>
      </w:r>
      <w:r w:rsidR="00984B50">
        <w:t xml:space="preserve"> каждой таблицы в базе данных). Данные классы реализуют интерфейс </w:t>
      </w:r>
      <w:r w:rsidR="00984B50">
        <w:rPr>
          <w:lang w:val="en-US"/>
        </w:rPr>
        <w:t>RowMapper</w:t>
      </w:r>
      <w:r w:rsidR="00984B50" w:rsidRPr="00984B50">
        <w:t>&lt;</w:t>
      </w:r>
      <w:r w:rsidR="00984B50">
        <w:rPr>
          <w:lang w:val="en-US"/>
        </w:rPr>
        <w:t>T</w:t>
      </w:r>
      <w:r w:rsidR="00984B50" w:rsidRPr="00984B50">
        <w:t>&gt; и переопределяют один единственный метод mapRow</w:t>
      </w:r>
      <w:r w:rsidR="00984B50">
        <w:t xml:space="preserve"> для чтения данных.</w:t>
      </w:r>
    </w:p>
    <w:p w:rsidR="00984B50" w:rsidRDefault="00984B50" w:rsidP="00984B50">
      <w:pPr>
        <w:pStyle w:val="StyleText"/>
        <w:tabs>
          <w:tab w:val="center" w:pos="5032"/>
        </w:tabs>
      </w:pPr>
      <w:r>
        <w:t>Таблица спецификаций для классов</w:t>
      </w:r>
      <w:r w:rsidRPr="00984B50">
        <w:t xml:space="preserve">, </w:t>
      </w:r>
      <w:r>
        <w:t xml:space="preserve">имплементирующие интерфейс </w:t>
      </w:r>
      <w:r>
        <w:rPr>
          <w:lang w:val="en-US"/>
        </w:rPr>
        <w:t>RowMapper</w:t>
      </w:r>
      <w:r w:rsidRPr="00984B50">
        <w:t xml:space="preserve"> </w:t>
      </w:r>
      <w:r>
        <w:t>пред</w:t>
      </w:r>
      <w:r w:rsidR="00A46A7E">
        <w:t>ставлена в таблице 2</w:t>
      </w:r>
      <w:r>
        <w:t>.</w:t>
      </w:r>
    </w:p>
    <w:p w:rsidR="00984B50" w:rsidRDefault="00984B50" w:rsidP="00984B50">
      <w:pPr>
        <w:pStyle w:val="StyleText"/>
        <w:tabs>
          <w:tab w:val="center" w:pos="5032"/>
        </w:tabs>
      </w:pPr>
    </w:p>
    <w:p w:rsidR="00984B50" w:rsidRDefault="00984B50" w:rsidP="00984B50">
      <w:pPr>
        <w:pStyle w:val="StyleText"/>
        <w:tabs>
          <w:tab w:val="center" w:pos="5032"/>
        </w:tabs>
      </w:pPr>
      <w:r>
        <w:t>Экземпляры</w:t>
      </w:r>
      <w:r w:rsidRPr="00984B50">
        <w:t xml:space="preserve"> </w:t>
      </w:r>
      <w:r>
        <w:t>объектов</w:t>
      </w:r>
      <w:r w:rsidRPr="00984B50">
        <w:t xml:space="preserve"> </w:t>
      </w:r>
      <w:r>
        <w:t>классов</w:t>
      </w:r>
      <w:r w:rsidRPr="00984B50">
        <w:t xml:space="preserve"> </w:t>
      </w:r>
      <w:r w:rsidRPr="00984B50">
        <w:rPr>
          <w:b/>
          <w:lang w:val="en-US"/>
        </w:rPr>
        <w:t>DataElementRequestDeleteInvoices</w:t>
      </w:r>
      <w:r w:rsidRPr="00984B50">
        <w:t xml:space="preserve">, </w:t>
      </w:r>
      <w:r w:rsidRPr="00984B50">
        <w:rPr>
          <w:b/>
          <w:lang w:val="en-US"/>
        </w:rPr>
        <w:t>DataElementRequestDeleteRegister</w:t>
      </w:r>
      <w:r w:rsidRPr="00984B50">
        <w:t>,</w:t>
      </w:r>
      <w:r w:rsidRPr="00984B50">
        <w:rPr>
          <w:b/>
        </w:rPr>
        <w:t xml:space="preserve"> </w:t>
      </w:r>
      <w:r w:rsidRPr="00984B50">
        <w:rPr>
          <w:b/>
          <w:lang w:val="en-US"/>
        </w:rPr>
        <w:t>DataElementRequestDeleteWagons</w:t>
      </w:r>
      <w:r w:rsidRPr="00984B50">
        <w:t xml:space="preserve">, </w:t>
      </w:r>
      <w:r w:rsidRPr="00984B50">
        <w:rPr>
          <w:b/>
          <w:lang w:val="en-US"/>
        </w:rPr>
        <w:t>DataElementRequestInsertInvoices</w:t>
      </w:r>
      <w:r w:rsidRPr="00984B50">
        <w:t>,</w:t>
      </w:r>
      <w:r w:rsidRPr="00984B50">
        <w:rPr>
          <w:b/>
        </w:rPr>
        <w:t xml:space="preserve"> </w:t>
      </w:r>
      <w:r w:rsidRPr="00984B50">
        <w:rPr>
          <w:b/>
          <w:lang w:val="en-US"/>
        </w:rPr>
        <w:t>DataElementRequestInsertRegister</w:t>
      </w:r>
      <w:r w:rsidRPr="00984B50">
        <w:rPr>
          <w:b/>
        </w:rPr>
        <w:t xml:space="preserve"> </w:t>
      </w:r>
      <w:r>
        <w:t>и</w:t>
      </w:r>
      <w:r w:rsidRPr="00984B50">
        <w:t xml:space="preserve"> </w:t>
      </w:r>
      <w:r w:rsidRPr="00984B50">
        <w:rPr>
          <w:b/>
          <w:lang w:val="en-US"/>
        </w:rPr>
        <w:t>DataElementRequestInsertWagons</w:t>
      </w:r>
      <w:r w:rsidRPr="00984B50">
        <w:t xml:space="preserve"> </w:t>
      </w:r>
      <w:r>
        <w:t>используются</w:t>
      </w:r>
      <w:r w:rsidRPr="00984B50">
        <w:t xml:space="preserve"> </w:t>
      </w:r>
      <w:r>
        <w:t>для</w:t>
      </w:r>
      <w:r w:rsidRPr="00984B50">
        <w:t xml:space="preserve"> </w:t>
      </w:r>
      <w:r>
        <w:t>обмена</w:t>
      </w:r>
      <w:r w:rsidRPr="00984B50">
        <w:t xml:space="preserve"> </w:t>
      </w:r>
      <w:r>
        <w:t xml:space="preserve">данными между клиентской и серверной частями приложения посредством использования формата </w:t>
      </w:r>
      <w:r>
        <w:rPr>
          <w:lang w:val="en-US"/>
        </w:rPr>
        <w:t>JSON</w:t>
      </w:r>
      <w:r w:rsidRPr="00984B50">
        <w:t xml:space="preserve">, </w:t>
      </w:r>
      <w:r>
        <w:t xml:space="preserve">по протоколу </w:t>
      </w:r>
      <w:r>
        <w:rPr>
          <w:lang w:val="en-US"/>
        </w:rPr>
        <w:t>HTTP</w:t>
      </w:r>
      <w:r w:rsidRPr="00984B50">
        <w:t xml:space="preserve">. </w:t>
      </w:r>
    </w:p>
    <w:p w:rsidR="00984B50" w:rsidRPr="006A0E05" w:rsidRDefault="006A0E05" w:rsidP="00984B50">
      <w:pPr>
        <w:pStyle w:val="StyleText"/>
        <w:tabs>
          <w:tab w:val="center" w:pos="5032"/>
        </w:tabs>
      </w:pPr>
      <w:r>
        <w:lastRenderedPageBreak/>
        <w:t>Для данных классов также не предусмотрена таблица спецификаций. Классы</w:t>
      </w:r>
      <w:r w:rsidRPr="006A0E05">
        <w:t xml:space="preserve"> </w:t>
      </w:r>
      <w:r>
        <w:t>с</w:t>
      </w:r>
      <w:r w:rsidRPr="006A0E05">
        <w:t xml:space="preserve"> </w:t>
      </w:r>
      <w:r>
        <w:t>постфиксом</w:t>
      </w:r>
      <w:r w:rsidRPr="006A0E05">
        <w:t xml:space="preserve"> </w:t>
      </w:r>
      <w:r>
        <w:rPr>
          <w:lang w:val="en-US"/>
        </w:rPr>
        <w:t>Delete</w:t>
      </w:r>
      <w:r w:rsidRPr="006A0E05">
        <w:t>(</w:t>
      </w:r>
      <w:r>
        <w:rPr>
          <w:lang w:val="en-US"/>
        </w:rPr>
        <w:t>Register</w:t>
      </w:r>
      <w:r w:rsidRPr="006A0E05">
        <w:t>/</w:t>
      </w:r>
      <w:r>
        <w:rPr>
          <w:lang w:val="en-US"/>
        </w:rPr>
        <w:t>Invoices</w:t>
      </w:r>
      <w:r w:rsidRPr="006A0E05">
        <w:t>/</w:t>
      </w:r>
      <w:r>
        <w:rPr>
          <w:lang w:val="en-US"/>
        </w:rPr>
        <w:t>Wagons</w:t>
      </w:r>
      <w:r w:rsidRPr="006A0E05">
        <w:t xml:space="preserve">) </w:t>
      </w:r>
      <w:r>
        <w:t>представляют данные</w:t>
      </w:r>
      <w:r w:rsidRPr="006A0E05">
        <w:t xml:space="preserve">, </w:t>
      </w:r>
      <w:r>
        <w:t>которые необходимо отправить с клиентской части приложение на сервер для удаления определённой записи</w:t>
      </w:r>
      <w:r w:rsidRPr="006A0E05">
        <w:t xml:space="preserve">, </w:t>
      </w:r>
      <w:r>
        <w:t xml:space="preserve">а классы с постфиксом </w:t>
      </w:r>
      <w:r>
        <w:rPr>
          <w:lang w:val="en-US"/>
        </w:rPr>
        <w:t>Insert</w:t>
      </w:r>
      <w:r w:rsidRPr="006A0E05">
        <w:t>(</w:t>
      </w:r>
      <w:r>
        <w:rPr>
          <w:lang w:val="en-US"/>
        </w:rPr>
        <w:t>Register</w:t>
      </w:r>
      <w:r w:rsidRPr="006A0E05">
        <w:t>/</w:t>
      </w:r>
      <w:r>
        <w:rPr>
          <w:lang w:val="en-US"/>
        </w:rPr>
        <w:t>Invoice</w:t>
      </w:r>
      <w:r w:rsidRPr="006A0E05">
        <w:t>/</w:t>
      </w:r>
      <w:r>
        <w:rPr>
          <w:lang w:val="en-US"/>
        </w:rPr>
        <w:t>Wagons</w:t>
      </w:r>
      <w:r w:rsidRPr="006A0E05">
        <w:t xml:space="preserve">) </w:t>
      </w:r>
      <w:r>
        <w:t>наоборот</w:t>
      </w:r>
      <w:r w:rsidRPr="006A0E05">
        <w:t xml:space="preserve">, </w:t>
      </w:r>
      <w:r>
        <w:t>для записи или обновления записей в базе данных.</w:t>
      </w:r>
    </w:p>
    <w:p w:rsidR="00984B50" w:rsidRDefault="00C659FA" w:rsidP="00984B50">
      <w:pPr>
        <w:pStyle w:val="StyleText"/>
        <w:tabs>
          <w:tab w:val="center" w:pos="5032"/>
        </w:tabs>
      </w:pPr>
      <w:r>
        <w:t>Классы</w:t>
      </w:r>
      <w:r w:rsidRPr="00C659FA">
        <w:rPr>
          <w:b/>
        </w:rPr>
        <w:t xml:space="preserve"> </w:t>
      </w:r>
      <w:r w:rsidRPr="00C659FA">
        <w:rPr>
          <w:b/>
          <w:lang w:val="en-US"/>
        </w:rPr>
        <w:t>DataElementDaoImpl</w:t>
      </w:r>
      <w:r w:rsidRPr="00C659FA">
        <w:t xml:space="preserve"> </w:t>
      </w:r>
      <w:r>
        <w:t xml:space="preserve">и </w:t>
      </w:r>
      <w:r w:rsidRPr="00C659FA">
        <w:rPr>
          <w:b/>
          <w:lang w:val="en-US"/>
        </w:rPr>
        <w:t>DataElementServiceImpl</w:t>
      </w:r>
      <w:r w:rsidRPr="00C659FA">
        <w:t xml:space="preserve"> </w:t>
      </w:r>
      <w:r>
        <w:t xml:space="preserve">в совокупности реализуют интерфейс </w:t>
      </w:r>
      <w:r>
        <w:rPr>
          <w:lang w:val="en-US"/>
        </w:rPr>
        <w:t>DAO</w:t>
      </w:r>
      <w:r>
        <w:t xml:space="preserve">. </w:t>
      </w:r>
    </w:p>
    <w:p w:rsidR="00C218C1" w:rsidRDefault="00C218C1" w:rsidP="00984B50">
      <w:pPr>
        <w:pStyle w:val="StyleText"/>
        <w:tabs>
          <w:tab w:val="center" w:pos="5032"/>
        </w:tabs>
      </w:pPr>
      <w:r>
        <w:t>Таблица спецификаций для данных классов представлена в таблице 3.</w:t>
      </w:r>
    </w:p>
    <w:p w:rsidR="00C218C1" w:rsidRPr="00C659FA" w:rsidRDefault="00C218C1" w:rsidP="00984B50">
      <w:pPr>
        <w:pStyle w:val="StyleText"/>
        <w:tabs>
          <w:tab w:val="center" w:pos="5032"/>
        </w:tabs>
      </w:pPr>
    </w:p>
    <w:p w:rsidR="00984B50" w:rsidRDefault="00984B50" w:rsidP="00984B50">
      <w:pPr>
        <w:pStyle w:val="StyleText"/>
        <w:tabs>
          <w:tab w:val="center" w:pos="5032"/>
        </w:tabs>
      </w:pPr>
      <w:r>
        <w:t xml:space="preserve">Класс </w:t>
      </w:r>
      <w:r w:rsidRPr="00005F2C">
        <w:rPr>
          <w:b/>
          <w:lang w:val="en-US"/>
        </w:rPr>
        <w:t>MainController</w:t>
      </w:r>
      <w:r w:rsidRPr="00005F2C">
        <w:rPr>
          <w:b/>
        </w:rPr>
        <w:t xml:space="preserve"> </w:t>
      </w:r>
      <w:r>
        <w:t>является контроллером</w:t>
      </w:r>
      <w:r w:rsidRPr="00984B50">
        <w:t xml:space="preserve">, </w:t>
      </w:r>
      <w:r>
        <w:t xml:space="preserve">который обеспечивает взаимодействие между серверной и клиентской частью приложения посредством обмена данными через </w:t>
      </w:r>
      <w:r>
        <w:rPr>
          <w:lang w:val="en-US"/>
        </w:rPr>
        <w:t>HTTP</w:t>
      </w:r>
      <w:r>
        <w:t xml:space="preserve"> протокол</w:t>
      </w:r>
      <w:r w:rsidRPr="00984B50">
        <w:t xml:space="preserve">, </w:t>
      </w:r>
      <w:r>
        <w:t xml:space="preserve">используя </w:t>
      </w:r>
      <w:r>
        <w:rPr>
          <w:lang w:val="en-US"/>
        </w:rPr>
        <w:t>POST</w:t>
      </w:r>
      <w:r w:rsidRPr="00984B50">
        <w:t>/</w:t>
      </w:r>
      <w:r>
        <w:rPr>
          <w:lang w:val="en-US"/>
        </w:rPr>
        <w:t>GET</w:t>
      </w:r>
      <w:r w:rsidRPr="00984B50">
        <w:t xml:space="preserve"> </w:t>
      </w:r>
      <w:r>
        <w:t xml:space="preserve">запросы. Данный класс является главным контроллером серверной части приложения и предоставляет интерфейс для взаимодействия с базой данных. Через </w:t>
      </w:r>
      <w:r>
        <w:rPr>
          <w:lang w:val="en-US"/>
        </w:rPr>
        <w:t>POST</w:t>
      </w:r>
      <w:r w:rsidRPr="00984B50">
        <w:t>/</w:t>
      </w:r>
      <w:r>
        <w:rPr>
          <w:lang w:val="en-US"/>
        </w:rPr>
        <w:t>GET</w:t>
      </w:r>
      <w:r w:rsidRPr="00984B50">
        <w:t xml:space="preserve"> </w:t>
      </w:r>
      <w:r>
        <w:t xml:space="preserve">запросы передаются данные в формате </w:t>
      </w:r>
      <w:r>
        <w:rPr>
          <w:lang w:val="en-US"/>
        </w:rPr>
        <w:t>JSON</w:t>
      </w:r>
      <w:r w:rsidRPr="00984B50">
        <w:t xml:space="preserve">. </w:t>
      </w:r>
      <w:r>
        <w:t xml:space="preserve">Абсолютно все адреса обрабатывают данные </w:t>
      </w:r>
      <w:r>
        <w:rPr>
          <w:lang w:val="en-US"/>
        </w:rPr>
        <w:t>JSON</w:t>
      </w:r>
      <w:r w:rsidRPr="00984B50">
        <w:t xml:space="preserve"> </w:t>
      </w:r>
      <w:r>
        <w:t>формата</w:t>
      </w:r>
      <w:r w:rsidRPr="00984B50">
        <w:t xml:space="preserve">, </w:t>
      </w:r>
      <w:r>
        <w:t>исключений нет. Например</w:t>
      </w:r>
      <w:r w:rsidRPr="00984B50">
        <w:t xml:space="preserve">, </w:t>
      </w:r>
      <w:r>
        <w:t xml:space="preserve">для добавления полувагона необходимо передать по адресу </w:t>
      </w:r>
      <w:r w:rsidRPr="00984B50">
        <w:rPr>
          <w:lang w:val="en-US"/>
        </w:rPr>
        <w:t>http</w:t>
      </w:r>
      <w:r w:rsidRPr="00984B50">
        <w:t>://</w:t>
      </w:r>
      <w:r w:rsidRPr="00984B50">
        <w:rPr>
          <w:lang w:val="en-US"/>
        </w:rPr>
        <w:t>localhost</w:t>
      </w:r>
      <w:r w:rsidRPr="00984B50">
        <w:t>:8080/</w:t>
      </w:r>
      <w:r w:rsidRPr="00984B50">
        <w:rPr>
          <w:lang w:val="en-US"/>
        </w:rPr>
        <w:t>database</w:t>
      </w:r>
      <w:r w:rsidRPr="00984B50">
        <w:t xml:space="preserve">/wagons/insert </w:t>
      </w:r>
      <w:r>
        <w:t xml:space="preserve">данные в формате </w:t>
      </w:r>
      <w:r>
        <w:rPr>
          <w:lang w:val="en-US"/>
        </w:rPr>
        <w:t>JSON</w:t>
      </w:r>
      <w:r w:rsidRPr="00984B50">
        <w:t xml:space="preserve">, </w:t>
      </w:r>
      <w:r>
        <w:t>таким образом</w:t>
      </w:r>
      <w:r w:rsidRPr="00984B50">
        <w:t xml:space="preserve">, </w:t>
      </w:r>
      <w:r>
        <w:t xml:space="preserve">чтобы можно было их десериализовать в экземпляры объекта класса </w:t>
      </w:r>
      <w:r>
        <w:rPr>
          <w:lang w:val="en-US"/>
        </w:rPr>
        <w:t>DataElementRequestInsertWagons</w:t>
      </w:r>
      <w:r w:rsidRPr="00984B50">
        <w:t>.</w:t>
      </w:r>
    </w:p>
    <w:p w:rsidR="00984B50" w:rsidRDefault="00984B50" w:rsidP="00984B50">
      <w:pPr>
        <w:pStyle w:val="StyleText"/>
        <w:tabs>
          <w:tab w:val="center" w:pos="5032"/>
        </w:tabs>
      </w:pPr>
      <w:r>
        <w:t xml:space="preserve">Поддерживаемые </w:t>
      </w:r>
      <w:r>
        <w:rPr>
          <w:lang w:val="en-US"/>
        </w:rPr>
        <w:t>POST</w:t>
      </w:r>
      <w:r w:rsidRPr="00984B50">
        <w:t>-</w:t>
      </w:r>
      <w:r>
        <w:t xml:space="preserve">запросы для контроллера </w:t>
      </w:r>
      <w:r>
        <w:rPr>
          <w:lang w:val="en-US"/>
        </w:rPr>
        <w:t>MainController</w:t>
      </w:r>
      <w:r w:rsidRPr="00984B50">
        <w:t>:</w:t>
      </w:r>
    </w:p>
    <w:p w:rsidR="00984B50" w:rsidRDefault="00984B50" w:rsidP="00984B50">
      <w:pPr>
        <w:pStyle w:val="StyleText"/>
        <w:tabs>
          <w:tab w:val="center" w:pos="5032"/>
        </w:tabs>
      </w:pPr>
      <w:r w:rsidRPr="00984B50">
        <w:t xml:space="preserve">1)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settings</w:t>
      </w:r>
      <w:r w:rsidRPr="00984B50">
        <w:t>/</w:t>
      </w:r>
      <w:r w:rsidRPr="00984B50">
        <w:rPr>
          <w:lang w:val="en-US"/>
        </w:rPr>
        <w:t>sizenumberwagon</w:t>
      </w:r>
      <w:r w:rsidRPr="00984B50">
        <w:t xml:space="preserve"> - </w:t>
      </w:r>
      <w:r>
        <w:t>задание длины номера полувагона</w:t>
      </w:r>
    </w:p>
    <w:p w:rsidR="00984B50" w:rsidRDefault="00984B50" w:rsidP="00984B50">
      <w:pPr>
        <w:pStyle w:val="StyleText"/>
        <w:tabs>
          <w:tab w:val="center" w:pos="5032"/>
        </w:tabs>
      </w:pPr>
      <w:r>
        <w:t xml:space="preserve">2)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settings</w:t>
      </w:r>
      <w:r w:rsidRPr="00984B50">
        <w:t>/</w:t>
      </w:r>
      <w:r w:rsidRPr="00984B50">
        <w:rPr>
          <w:lang w:val="en-US"/>
        </w:rPr>
        <w:t>minsizenumberinvoice</w:t>
      </w:r>
      <w:r w:rsidRPr="00984B50">
        <w:t xml:space="preserve"> - </w:t>
      </w:r>
      <w:r>
        <w:t>задание длины номера накладной</w:t>
      </w:r>
    </w:p>
    <w:p w:rsidR="00984B50" w:rsidRDefault="00984B50" w:rsidP="00984B50">
      <w:pPr>
        <w:pStyle w:val="StyleText"/>
        <w:tabs>
          <w:tab w:val="center" w:pos="5032"/>
        </w:tabs>
      </w:pPr>
      <w:r>
        <w:t xml:space="preserve">3)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wagons</w:t>
      </w:r>
      <w:r w:rsidRPr="00984B50">
        <w:t>/</w:t>
      </w:r>
      <w:r>
        <w:rPr>
          <w:lang w:val="en-US"/>
        </w:rPr>
        <w:t>insert</w:t>
      </w:r>
      <w:r w:rsidRPr="00984B50">
        <w:t xml:space="preserve"> - </w:t>
      </w:r>
      <w:r>
        <w:t>добавление информации о полувагоне (после регистрации камерой)</w:t>
      </w:r>
    </w:p>
    <w:p w:rsidR="00984B50" w:rsidRDefault="00984B50" w:rsidP="00984B50">
      <w:pPr>
        <w:pStyle w:val="StyleText"/>
        <w:tabs>
          <w:tab w:val="center" w:pos="5032"/>
        </w:tabs>
      </w:pPr>
      <w:r>
        <w:t xml:space="preserve">4)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wagons</w:t>
      </w:r>
      <w:r w:rsidRPr="00984B50">
        <w:t>/</w:t>
      </w:r>
      <w:r w:rsidRPr="00984B50">
        <w:rPr>
          <w:lang w:val="en-US"/>
        </w:rPr>
        <w:t>update</w:t>
      </w:r>
      <w:r w:rsidRPr="00984B50">
        <w:t xml:space="preserve"> - </w:t>
      </w:r>
      <w:r>
        <w:t>обновление определённой записи о полувагоне в базе данных</w:t>
      </w:r>
    </w:p>
    <w:p w:rsidR="00984B50" w:rsidRDefault="00984B50" w:rsidP="00984B50">
      <w:pPr>
        <w:pStyle w:val="StyleText"/>
        <w:tabs>
          <w:tab w:val="center" w:pos="5032"/>
        </w:tabs>
      </w:pPr>
      <w:r>
        <w:t>5)</w:t>
      </w:r>
      <w:r w:rsidRPr="00984B50">
        <w:t xml:space="preserve">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wagons</w:t>
      </w:r>
      <w:r w:rsidRPr="00984B50">
        <w:t>/</w:t>
      </w:r>
      <w:r>
        <w:rPr>
          <w:lang w:val="en-US"/>
        </w:rPr>
        <w:t>delete</w:t>
      </w:r>
      <w:r w:rsidRPr="00984B50">
        <w:t xml:space="preserve"> - </w:t>
      </w:r>
      <w:r>
        <w:t>удаление информации об определённом полувагоне</w:t>
      </w:r>
    </w:p>
    <w:p w:rsidR="00984B50" w:rsidRDefault="00984B50" w:rsidP="00984B50">
      <w:pPr>
        <w:pStyle w:val="StyleText"/>
        <w:tabs>
          <w:tab w:val="center" w:pos="5032"/>
        </w:tabs>
      </w:pPr>
      <w:r>
        <w:t xml:space="preserve">6)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invoices</w:t>
      </w:r>
      <w:r w:rsidRPr="00984B50">
        <w:t>/</w:t>
      </w:r>
      <w:r>
        <w:rPr>
          <w:lang w:val="en-US"/>
        </w:rPr>
        <w:t>insert</w:t>
      </w:r>
      <w:r w:rsidRPr="00984B50">
        <w:t xml:space="preserve"> - </w:t>
      </w:r>
      <w:r>
        <w:t>добавление информации об определённой накладной</w:t>
      </w:r>
    </w:p>
    <w:p w:rsidR="00984B50" w:rsidRDefault="00984B50" w:rsidP="00984B50">
      <w:pPr>
        <w:pStyle w:val="StyleText"/>
        <w:tabs>
          <w:tab w:val="center" w:pos="5032"/>
        </w:tabs>
      </w:pPr>
      <w:r>
        <w:t xml:space="preserve">7)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invoices</w:t>
      </w:r>
      <w:r w:rsidRPr="00984B50">
        <w:t>/</w:t>
      </w:r>
      <w:r w:rsidRPr="00984B50">
        <w:rPr>
          <w:lang w:val="en-US"/>
        </w:rPr>
        <w:t>update</w:t>
      </w:r>
      <w:r w:rsidRPr="00984B50">
        <w:t xml:space="preserve"> - </w:t>
      </w:r>
      <w:r>
        <w:t>обновление информации об определённой накладной</w:t>
      </w:r>
    </w:p>
    <w:p w:rsidR="00984B50" w:rsidRDefault="00984B50" w:rsidP="00984B50">
      <w:pPr>
        <w:pStyle w:val="StyleText"/>
        <w:tabs>
          <w:tab w:val="center" w:pos="5032"/>
        </w:tabs>
      </w:pPr>
      <w:r>
        <w:t xml:space="preserve">8)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invoices</w:t>
      </w:r>
      <w:r w:rsidRPr="00984B50">
        <w:t>/</w:t>
      </w:r>
      <w:r>
        <w:rPr>
          <w:lang w:val="en-US"/>
        </w:rPr>
        <w:t>delete</w:t>
      </w:r>
      <w:r w:rsidRPr="00984B50">
        <w:t xml:space="preserve"> - </w:t>
      </w:r>
      <w:r>
        <w:t>удаление информации об определённой накладной</w:t>
      </w:r>
    </w:p>
    <w:p w:rsidR="00984B50" w:rsidRDefault="00984B50" w:rsidP="00984B50">
      <w:pPr>
        <w:pStyle w:val="StyleText"/>
        <w:tabs>
          <w:tab w:val="center" w:pos="5032"/>
        </w:tabs>
      </w:pPr>
      <w:r>
        <w:t xml:space="preserve">9)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Pr>
          <w:lang w:val="en-US"/>
        </w:rPr>
        <w:t>register</w:t>
      </w:r>
      <w:r w:rsidRPr="00984B50">
        <w:t>/</w:t>
      </w:r>
      <w:r>
        <w:rPr>
          <w:lang w:val="en-US"/>
        </w:rPr>
        <w:t>insert</w:t>
      </w:r>
      <w:r w:rsidRPr="00984B50">
        <w:t xml:space="preserve"> - </w:t>
      </w:r>
      <w:r>
        <w:t>добавление информации о соответствии полувагона накладной</w:t>
      </w:r>
    </w:p>
    <w:p w:rsidR="00984B50" w:rsidRDefault="00984B50" w:rsidP="00984B50">
      <w:pPr>
        <w:pStyle w:val="StyleText"/>
        <w:tabs>
          <w:tab w:val="center" w:pos="5032"/>
        </w:tabs>
      </w:pPr>
      <w:r>
        <w:t xml:space="preserve">10)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register</w:t>
      </w:r>
      <w:r w:rsidRPr="00984B50">
        <w:t>/</w:t>
      </w:r>
      <w:r w:rsidRPr="00984B50">
        <w:rPr>
          <w:lang w:val="en-US"/>
        </w:rPr>
        <w:t>update</w:t>
      </w:r>
      <w:r w:rsidRPr="00984B50">
        <w:t xml:space="preserve"> - </w:t>
      </w:r>
      <w:r>
        <w:t>обновление информации о соответствии полувагона накладной</w:t>
      </w:r>
    </w:p>
    <w:p w:rsidR="00347E15" w:rsidRPr="00347E15" w:rsidRDefault="00347E15" w:rsidP="00984B50">
      <w:pPr>
        <w:pStyle w:val="StyleText"/>
        <w:tabs>
          <w:tab w:val="center" w:pos="5032"/>
        </w:tabs>
      </w:pPr>
      <w:r>
        <w:t xml:space="preserve">11) </w:t>
      </w:r>
      <w:r w:rsidRPr="00984B50">
        <w:rPr>
          <w:lang w:val="en-US"/>
        </w:rPr>
        <w:t>http</w:t>
      </w:r>
      <w:r w:rsidRPr="00984B50">
        <w:t>://</w:t>
      </w:r>
      <w:r w:rsidRPr="00984B50">
        <w:rPr>
          <w:lang w:val="en-US"/>
        </w:rPr>
        <w:t>localhost</w:t>
      </w:r>
      <w:r w:rsidRPr="00984B50">
        <w:t>:8080/</w:t>
      </w:r>
      <w:r w:rsidRPr="00984B50">
        <w:rPr>
          <w:lang w:val="en-US"/>
        </w:rPr>
        <w:t>database</w:t>
      </w:r>
      <w:r w:rsidRPr="00347E15">
        <w:t>/</w:t>
      </w:r>
      <w:r>
        <w:rPr>
          <w:lang w:val="en-US"/>
        </w:rPr>
        <w:t>register</w:t>
      </w:r>
      <w:r w:rsidRPr="00347E15">
        <w:t>/</w:t>
      </w:r>
      <w:r>
        <w:rPr>
          <w:lang w:val="en-US"/>
        </w:rPr>
        <w:t>delete</w:t>
      </w:r>
      <w:r w:rsidRPr="00347E15">
        <w:t xml:space="preserve"> - </w:t>
      </w:r>
      <w:r>
        <w:t>удаление информации о соответствии полувагона накладной</w:t>
      </w:r>
    </w:p>
    <w:p w:rsidR="00347E15" w:rsidRPr="00984B50" w:rsidRDefault="00347E15" w:rsidP="00984B50">
      <w:pPr>
        <w:pStyle w:val="StyleText"/>
        <w:tabs>
          <w:tab w:val="center" w:pos="5032"/>
        </w:tabs>
      </w:pPr>
    </w:p>
    <w:p w:rsidR="00984B50" w:rsidRDefault="00984B50" w:rsidP="00984B50">
      <w:pPr>
        <w:pStyle w:val="StyleText"/>
        <w:tabs>
          <w:tab w:val="center" w:pos="5032"/>
        </w:tabs>
      </w:pPr>
      <w:r>
        <w:lastRenderedPageBreak/>
        <w:t xml:space="preserve">Поддерживаемые </w:t>
      </w:r>
      <w:r>
        <w:rPr>
          <w:lang w:val="en-US"/>
        </w:rPr>
        <w:t>GET</w:t>
      </w:r>
      <w:r w:rsidRPr="00984B50">
        <w:t>-</w:t>
      </w:r>
      <w:r>
        <w:t xml:space="preserve">запросы для контроллера </w:t>
      </w:r>
      <w:r>
        <w:rPr>
          <w:lang w:val="en-US"/>
        </w:rPr>
        <w:t>MainController</w:t>
      </w:r>
      <w:r w:rsidRPr="00984B50">
        <w:t>:</w:t>
      </w:r>
    </w:p>
    <w:p w:rsidR="00984B50" w:rsidRDefault="00984B50" w:rsidP="00984B50">
      <w:pPr>
        <w:pStyle w:val="StyleText"/>
        <w:tabs>
          <w:tab w:val="center" w:pos="5032"/>
        </w:tabs>
      </w:pPr>
      <w:r w:rsidRPr="00984B50">
        <w:t xml:space="preserve">1)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wagons</w:t>
      </w:r>
      <w:r w:rsidRPr="00984B50">
        <w:t>/</w:t>
      </w:r>
      <w:r w:rsidRPr="00984B50">
        <w:rPr>
          <w:lang w:val="en-US"/>
        </w:rPr>
        <w:t>get</w:t>
      </w:r>
      <w:r w:rsidRPr="00984B50">
        <w:t>?</w:t>
      </w:r>
      <w:r w:rsidRPr="00984B50">
        <w:rPr>
          <w:lang w:val="en-US"/>
        </w:rPr>
        <w:t>numberWagon</w:t>
      </w:r>
      <w:r w:rsidRPr="00984B50">
        <w:t>=(номер</w:t>
      </w:r>
      <w:r>
        <w:t xml:space="preserve"> полувагона) – информация о конкретном полувагоне с определённым номером.</w:t>
      </w:r>
    </w:p>
    <w:p w:rsidR="00984B50" w:rsidRDefault="00984B50" w:rsidP="00984B50">
      <w:pPr>
        <w:pStyle w:val="StyleText"/>
        <w:tabs>
          <w:tab w:val="center" w:pos="5032"/>
        </w:tabs>
      </w:pPr>
      <w:r>
        <w:t xml:space="preserve">2)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wagons</w:t>
      </w:r>
      <w:r w:rsidRPr="00984B50">
        <w:t>/</w:t>
      </w:r>
      <w:r w:rsidRPr="00984B50">
        <w:rPr>
          <w:lang w:val="en-US"/>
        </w:rPr>
        <w:t>get</w:t>
      </w:r>
      <w:r w:rsidRPr="00984B50">
        <w:t>/</w:t>
      </w:r>
      <w:r w:rsidRPr="00984B50">
        <w:rPr>
          <w:lang w:val="en-US"/>
        </w:rPr>
        <w:t>all</w:t>
      </w:r>
      <w:r w:rsidRPr="00984B50">
        <w:t xml:space="preserve"> - </w:t>
      </w:r>
      <w:r>
        <w:t>информация обо всех полувагонах</w:t>
      </w:r>
      <w:r w:rsidRPr="00984B50">
        <w:t xml:space="preserve">, </w:t>
      </w:r>
      <w:r>
        <w:t>которые были зарегистрированы камерой.</w:t>
      </w:r>
    </w:p>
    <w:p w:rsidR="00984B50" w:rsidRDefault="00984B50" w:rsidP="00984B50">
      <w:pPr>
        <w:pStyle w:val="StyleText"/>
        <w:tabs>
          <w:tab w:val="center" w:pos="5032"/>
        </w:tabs>
      </w:pPr>
      <w:r>
        <w:t xml:space="preserve">3)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invoices</w:t>
      </w:r>
      <w:r w:rsidRPr="00984B50">
        <w:t>/</w:t>
      </w:r>
      <w:r w:rsidRPr="00984B50">
        <w:rPr>
          <w:lang w:val="en-US"/>
        </w:rPr>
        <w:t>get</w:t>
      </w:r>
      <w:r w:rsidRPr="00984B50">
        <w:t>/?</w:t>
      </w:r>
      <w:r w:rsidRPr="00984B50">
        <w:rPr>
          <w:lang w:val="en-US"/>
        </w:rPr>
        <w:t>numberInvoice</w:t>
      </w:r>
      <w:r w:rsidRPr="00984B50">
        <w:t>=”номер</w:t>
      </w:r>
      <w:r>
        <w:t xml:space="preserve"> накладной</w:t>
      </w:r>
      <w:r w:rsidRPr="00984B50">
        <w:t xml:space="preserve">” </w:t>
      </w:r>
      <w:r>
        <w:t>–</w:t>
      </w:r>
      <w:r w:rsidRPr="00984B50">
        <w:t xml:space="preserve"> </w:t>
      </w:r>
      <w:r>
        <w:t>информация об определённой накладной с уникальным идентификатором.</w:t>
      </w:r>
    </w:p>
    <w:p w:rsidR="00984B50" w:rsidRDefault="00984B50" w:rsidP="00984B50">
      <w:pPr>
        <w:pStyle w:val="StyleText"/>
        <w:tabs>
          <w:tab w:val="center" w:pos="5032"/>
        </w:tabs>
      </w:pPr>
      <w:r>
        <w:t xml:space="preserve">4)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invoices</w:t>
      </w:r>
      <w:r w:rsidRPr="00984B50">
        <w:t>/</w:t>
      </w:r>
      <w:r w:rsidRPr="00984B50">
        <w:rPr>
          <w:lang w:val="en-US"/>
        </w:rPr>
        <w:t>get</w:t>
      </w:r>
      <w:r w:rsidRPr="00984B50">
        <w:t>/</w:t>
      </w:r>
      <w:r w:rsidRPr="00984B50">
        <w:rPr>
          <w:lang w:val="en-US"/>
        </w:rPr>
        <w:t>all</w:t>
      </w:r>
      <w:r w:rsidRPr="00984B50">
        <w:t xml:space="preserve"> - </w:t>
      </w:r>
      <w:r>
        <w:t>информация обо всех накладных</w:t>
      </w:r>
      <w:r w:rsidRPr="00984B50">
        <w:t xml:space="preserve">, </w:t>
      </w:r>
      <w:r>
        <w:t>которые поступили на предприятие</w:t>
      </w:r>
    </w:p>
    <w:p w:rsidR="00984B50" w:rsidRDefault="00984B50" w:rsidP="00984B50">
      <w:pPr>
        <w:pStyle w:val="StyleText"/>
        <w:tabs>
          <w:tab w:val="center" w:pos="5032"/>
        </w:tabs>
      </w:pPr>
      <w:r w:rsidRPr="00984B50">
        <w:t xml:space="preserve">5)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register</w:t>
      </w:r>
      <w:r w:rsidRPr="00984B50">
        <w:t>/</w:t>
      </w:r>
      <w:r w:rsidRPr="00984B50">
        <w:rPr>
          <w:lang w:val="en-US"/>
        </w:rPr>
        <w:t>get</w:t>
      </w:r>
      <w:r w:rsidRPr="00984B50">
        <w:t>/?</w:t>
      </w:r>
      <w:r w:rsidRPr="00984B50">
        <w:rPr>
          <w:lang w:val="en-US"/>
        </w:rPr>
        <w:t>numberInvoice</w:t>
      </w:r>
      <w:r w:rsidRPr="00984B50">
        <w:t xml:space="preserve">=”номер </w:t>
      </w:r>
      <w:r>
        <w:t>накладной</w:t>
      </w:r>
      <w:r w:rsidRPr="00984B50">
        <w:t>”&amp;</w:t>
      </w:r>
      <w:r>
        <w:rPr>
          <w:lang w:val="en-US"/>
        </w:rPr>
        <w:t>numberWagon</w:t>
      </w:r>
      <w:r w:rsidRPr="00984B50">
        <w:t>=(</w:t>
      </w:r>
      <w:r>
        <w:t>номер полувагона) – информация об определённом зарегистрированном по данной накладной полувагоне (о полувагоне</w:t>
      </w:r>
      <w:r w:rsidRPr="00984B50">
        <w:t xml:space="preserve">, </w:t>
      </w:r>
      <w:r>
        <w:t>соответствующем определённой накладной)</w:t>
      </w:r>
    </w:p>
    <w:p w:rsidR="00984B50" w:rsidRDefault="00984B50" w:rsidP="00984B50">
      <w:pPr>
        <w:pStyle w:val="StyleText"/>
        <w:tabs>
          <w:tab w:val="center" w:pos="5032"/>
        </w:tabs>
      </w:pPr>
      <w:r>
        <w:t xml:space="preserve">6)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register</w:t>
      </w:r>
      <w:r w:rsidRPr="00984B50">
        <w:t>/</w:t>
      </w:r>
      <w:r w:rsidRPr="00984B50">
        <w:rPr>
          <w:lang w:val="en-US"/>
        </w:rPr>
        <w:t>get</w:t>
      </w:r>
      <w:r w:rsidRPr="00984B50">
        <w:t>/</w:t>
      </w:r>
      <w:r w:rsidRPr="00984B50">
        <w:rPr>
          <w:lang w:val="en-US"/>
        </w:rPr>
        <w:t>all</w:t>
      </w:r>
      <w:r w:rsidRPr="00984B50">
        <w:t xml:space="preserve"> - </w:t>
      </w:r>
      <w:r>
        <w:t>получение информации обо всех записях</w:t>
      </w:r>
      <w:r w:rsidRPr="00984B50">
        <w:t xml:space="preserve">, </w:t>
      </w:r>
      <w:r>
        <w:t>являющиеся соответствием полувагона определённой накладной</w:t>
      </w:r>
    </w:p>
    <w:p w:rsidR="00984B50" w:rsidRDefault="00984B50" w:rsidP="00984B50">
      <w:pPr>
        <w:pStyle w:val="StyleText"/>
        <w:tabs>
          <w:tab w:val="center" w:pos="5032"/>
        </w:tabs>
      </w:pPr>
      <w:r>
        <w:t xml:space="preserve">7)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register</w:t>
      </w:r>
      <w:r w:rsidRPr="00984B50">
        <w:t>/</w:t>
      </w:r>
      <w:r>
        <w:rPr>
          <w:lang w:val="en-US"/>
        </w:rPr>
        <w:t>get</w:t>
      </w:r>
      <w:r w:rsidRPr="00984B50">
        <w:t>/</w:t>
      </w:r>
      <w:r>
        <w:rPr>
          <w:lang w:val="en-US"/>
        </w:rPr>
        <w:t>all</w:t>
      </w:r>
      <w:r w:rsidRPr="00984B50">
        <w:t>/</w:t>
      </w:r>
      <w:r>
        <w:rPr>
          <w:lang w:val="en-US"/>
        </w:rPr>
        <w:t>numbers</w:t>
      </w:r>
      <w:r w:rsidRPr="00984B50">
        <w:t xml:space="preserve"> - </w:t>
      </w:r>
      <w:r>
        <w:t>получение информации обо всех номерах полувагона</w:t>
      </w:r>
      <w:r w:rsidRPr="00984B50">
        <w:t xml:space="preserve">, </w:t>
      </w:r>
      <w:r>
        <w:t>которые зарегистрированы в таблице соответствия номера полувагона определённой накладной</w:t>
      </w:r>
    </w:p>
    <w:p w:rsidR="00984B50" w:rsidRDefault="00984B50" w:rsidP="00984B50">
      <w:pPr>
        <w:pStyle w:val="StyleText"/>
        <w:tabs>
          <w:tab w:val="center" w:pos="5032"/>
        </w:tabs>
      </w:pPr>
      <w:r w:rsidRPr="00984B50">
        <w:t xml:space="preserve">8)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register</w:t>
      </w:r>
      <w:r w:rsidRPr="00984B50">
        <w:t>/</w:t>
      </w:r>
      <w:r w:rsidRPr="00984B50">
        <w:rPr>
          <w:lang w:val="en-US"/>
        </w:rPr>
        <w:t>numberwagon</w:t>
      </w:r>
      <w:r w:rsidRPr="00984B50">
        <w:t>/</w:t>
      </w:r>
      <w:r w:rsidRPr="00984B50">
        <w:rPr>
          <w:lang w:val="en-US"/>
        </w:rPr>
        <w:t>is</w:t>
      </w:r>
      <w:r w:rsidRPr="00984B50">
        <w:t xml:space="preserve"> - </w:t>
      </w:r>
      <w:r>
        <w:t>возвращает информацию о существовании (не существовании) в таблице соответствия определённого номера полувагона.</w:t>
      </w:r>
    </w:p>
    <w:p w:rsidR="00005F2C" w:rsidRDefault="00005F2C" w:rsidP="00984B50">
      <w:pPr>
        <w:pStyle w:val="StyleText"/>
        <w:tabs>
          <w:tab w:val="center" w:pos="5032"/>
        </w:tabs>
      </w:pPr>
      <w:r>
        <w:t xml:space="preserve">Таблица спецификации для данного класса представлена в таблице </w:t>
      </w:r>
      <w:r w:rsidR="00C218C1">
        <w:t>4</w:t>
      </w:r>
      <w:r w:rsidR="00852375">
        <w:t>.</w:t>
      </w:r>
    </w:p>
    <w:p w:rsidR="00005F2C" w:rsidRDefault="00005F2C" w:rsidP="00984B50">
      <w:pPr>
        <w:pStyle w:val="StyleText"/>
        <w:tabs>
          <w:tab w:val="center" w:pos="5032"/>
        </w:tabs>
      </w:pPr>
    </w:p>
    <w:p w:rsidR="00005F2C" w:rsidRDefault="00005F2C" w:rsidP="00984B50">
      <w:pPr>
        <w:pStyle w:val="StyleText"/>
        <w:tabs>
          <w:tab w:val="center" w:pos="5032"/>
        </w:tabs>
      </w:pPr>
      <w:r>
        <w:t xml:space="preserve">Класс </w:t>
      </w:r>
      <w:r w:rsidRPr="00005F2C">
        <w:rPr>
          <w:b/>
          <w:lang w:val="en-US"/>
        </w:rPr>
        <w:t>ServerApplication</w:t>
      </w:r>
      <w:r w:rsidRPr="00005F2C">
        <w:t xml:space="preserve"> </w:t>
      </w:r>
      <w:r>
        <w:t xml:space="preserve">содержит в себе главный метод запуска серверной части приложения </w:t>
      </w:r>
      <w:r>
        <w:rPr>
          <w:lang w:val="en-US"/>
        </w:rPr>
        <w:t>main</w:t>
      </w:r>
      <w:r w:rsidRPr="00005F2C">
        <w:t xml:space="preserve"> </w:t>
      </w:r>
      <w:r>
        <w:t>и в целом является классом</w:t>
      </w:r>
      <w:r w:rsidRPr="00005F2C">
        <w:t xml:space="preserve">, </w:t>
      </w:r>
      <w:r>
        <w:t>который настраивает общую конфигурацию сервера и руководит поиском и настройкой бинов. С данного класса начинается выполнения всей программы.</w:t>
      </w:r>
    </w:p>
    <w:p w:rsidR="00867617" w:rsidRPr="004D129A" w:rsidRDefault="00005F2C" w:rsidP="004D129A">
      <w:pPr>
        <w:pStyle w:val="StyleText"/>
        <w:tabs>
          <w:tab w:val="center" w:pos="5032"/>
        </w:tabs>
      </w:pPr>
      <w:r>
        <w:t xml:space="preserve">Таблица спецификации для данного класса представлена в таблице </w:t>
      </w:r>
      <w:r w:rsidR="00C218C1">
        <w:t>5</w:t>
      </w:r>
      <w:r>
        <w:t>.</w:t>
      </w:r>
    </w:p>
    <w:p w:rsidR="00212A8E" w:rsidRDefault="00212A8E" w:rsidP="00C773C0">
      <w:r>
        <w:br w:type="page"/>
      </w:r>
    </w:p>
    <w:p w:rsidR="004D129A" w:rsidRDefault="004D129A" w:rsidP="004D129A">
      <w:pPr>
        <w:pStyle w:val="Style2"/>
        <w:outlineLvl w:val="2"/>
      </w:pPr>
      <w:bookmarkStart w:id="14" w:name="_Toc72021849"/>
      <w:r>
        <w:lastRenderedPageBreak/>
        <w:t>Спецификация методов реализованных классов</w:t>
      </w:r>
      <w:bookmarkEnd w:id="14"/>
    </w:p>
    <w:p w:rsidR="004056C1" w:rsidRPr="00D97BC8" w:rsidRDefault="004056C1" w:rsidP="004056C1">
      <w:pPr>
        <w:pStyle w:val="StyleText"/>
      </w:pPr>
      <w:r>
        <w:t>Таблица 1 – Таблица спецификации</w:t>
      </w:r>
      <w:r w:rsidR="001D7675">
        <w:t xml:space="preserve"> методов</w:t>
      </w:r>
      <w:r>
        <w:t xml:space="preserve"> для </w:t>
      </w:r>
      <w:r w:rsidR="00D97BC8">
        <w:t xml:space="preserve">класса </w:t>
      </w:r>
      <w:r w:rsidR="00D97BC8">
        <w:rPr>
          <w:lang w:val="en-US"/>
        </w:rPr>
        <w:t>FileLoadController</w:t>
      </w:r>
    </w:p>
    <w:tbl>
      <w:tblPr>
        <w:tblStyle w:val="ab"/>
        <w:tblW w:w="0" w:type="auto"/>
        <w:tblLook w:val="04A0" w:firstRow="1" w:lastRow="0" w:firstColumn="1" w:lastColumn="0" w:noHBand="0" w:noVBand="1"/>
      </w:tblPr>
      <w:tblGrid>
        <w:gridCol w:w="1565"/>
        <w:gridCol w:w="1056"/>
        <w:gridCol w:w="1101"/>
        <w:gridCol w:w="1611"/>
        <w:gridCol w:w="1056"/>
        <w:gridCol w:w="1141"/>
        <w:gridCol w:w="2041"/>
      </w:tblGrid>
      <w:tr w:rsidR="007171D1" w:rsidTr="007171D1">
        <w:tc>
          <w:tcPr>
            <w:tcW w:w="1565" w:type="dxa"/>
          </w:tcPr>
          <w:p w:rsidR="004056C1" w:rsidRPr="00D97BC8" w:rsidRDefault="00D97BC8" w:rsidP="00D97BC8">
            <w:pPr>
              <w:pStyle w:val="StyleText"/>
              <w:ind w:firstLine="0"/>
              <w:jc w:val="center"/>
              <w:rPr>
                <w:b/>
              </w:rPr>
            </w:pPr>
            <w:r w:rsidRPr="00D97BC8">
              <w:rPr>
                <w:b/>
              </w:rPr>
              <w:t>Название</w:t>
            </w:r>
          </w:p>
        </w:tc>
        <w:tc>
          <w:tcPr>
            <w:tcW w:w="1056" w:type="dxa"/>
          </w:tcPr>
          <w:p w:rsidR="004056C1" w:rsidRPr="00D97BC8" w:rsidRDefault="00D97BC8" w:rsidP="00D97BC8">
            <w:pPr>
              <w:pStyle w:val="StyleText"/>
              <w:ind w:firstLine="0"/>
              <w:jc w:val="center"/>
              <w:rPr>
                <w:b/>
              </w:rPr>
            </w:pPr>
            <w:r w:rsidRPr="00D97BC8">
              <w:rPr>
                <w:b/>
              </w:rPr>
              <w:t>Входные параметры</w:t>
            </w:r>
          </w:p>
        </w:tc>
        <w:tc>
          <w:tcPr>
            <w:tcW w:w="1101" w:type="dxa"/>
          </w:tcPr>
          <w:p w:rsidR="004056C1" w:rsidRPr="00D97BC8" w:rsidRDefault="00D97BC8" w:rsidP="00D97BC8">
            <w:pPr>
              <w:pStyle w:val="StyleText"/>
              <w:ind w:firstLine="0"/>
              <w:jc w:val="center"/>
              <w:rPr>
                <w:b/>
              </w:rPr>
            </w:pPr>
            <w:r w:rsidRPr="00D97BC8">
              <w:rPr>
                <w:b/>
              </w:rPr>
              <w:t>Назначение</w:t>
            </w:r>
          </w:p>
        </w:tc>
        <w:tc>
          <w:tcPr>
            <w:tcW w:w="1611" w:type="dxa"/>
          </w:tcPr>
          <w:p w:rsidR="004056C1" w:rsidRPr="00D97BC8" w:rsidRDefault="00D97BC8" w:rsidP="00D97BC8">
            <w:pPr>
              <w:pStyle w:val="StyleText"/>
              <w:ind w:firstLine="0"/>
              <w:jc w:val="center"/>
              <w:rPr>
                <w:b/>
              </w:rPr>
            </w:pPr>
            <w:r w:rsidRPr="00D97BC8">
              <w:rPr>
                <w:b/>
              </w:rPr>
              <w:t>Тип данных</w:t>
            </w:r>
          </w:p>
        </w:tc>
        <w:tc>
          <w:tcPr>
            <w:tcW w:w="1056" w:type="dxa"/>
          </w:tcPr>
          <w:p w:rsidR="004056C1" w:rsidRPr="00D97BC8" w:rsidRDefault="00D97BC8" w:rsidP="00D97BC8">
            <w:pPr>
              <w:pStyle w:val="StyleText"/>
              <w:ind w:firstLine="0"/>
              <w:jc w:val="center"/>
              <w:rPr>
                <w:b/>
              </w:rPr>
            </w:pPr>
            <w:r w:rsidRPr="00D97BC8">
              <w:rPr>
                <w:b/>
              </w:rPr>
              <w:t>Выходные параметры</w:t>
            </w:r>
          </w:p>
        </w:tc>
        <w:tc>
          <w:tcPr>
            <w:tcW w:w="1141" w:type="dxa"/>
          </w:tcPr>
          <w:p w:rsidR="004056C1" w:rsidRPr="00D97BC8" w:rsidRDefault="00D97BC8" w:rsidP="00D97BC8">
            <w:pPr>
              <w:pStyle w:val="StyleText"/>
              <w:ind w:firstLine="0"/>
              <w:jc w:val="center"/>
              <w:rPr>
                <w:b/>
              </w:rPr>
            </w:pPr>
            <w:r w:rsidRPr="00D97BC8">
              <w:rPr>
                <w:b/>
              </w:rPr>
              <w:t>Назначение</w:t>
            </w:r>
          </w:p>
        </w:tc>
        <w:tc>
          <w:tcPr>
            <w:tcW w:w="2041" w:type="dxa"/>
          </w:tcPr>
          <w:p w:rsidR="004056C1" w:rsidRPr="00D97BC8" w:rsidRDefault="00D97BC8" w:rsidP="00D97BC8">
            <w:pPr>
              <w:pStyle w:val="StyleText"/>
              <w:ind w:firstLine="0"/>
              <w:jc w:val="center"/>
              <w:rPr>
                <w:b/>
              </w:rPr>
            </w:pPr>
            <w:r w:rsidRPr="00D97BC8">
              <w:rPr>
                <w:b/>
              </w:rPr>
              <w:t>Тип данных</w:t>
            </w:r>
          </w:p>
        </w:tc>
      </w:tr>
      <w:tr w:rsidR="007171D1" w:rsidTr="007171D1">
        <w:tc>
          <w:tcPr>
            <w:tcW w:w="1565" w:type="dxa"/>
          </w:tcPr>
          <w:p w:rsidR="004056C1" w:rsidRPr="00D97BC8" w:rsidRDefault="00D97BC8" w:rsidP="00D97BC8">
            <w:pPr>
              <w:pStyle w:val="StyleText"/>
              <w:ind w:firstLine="0"/>
              <w:jc w:val="center"/>
              <w:rPr>
                <w:lang w:val="en-US"/>
              </w:rPr>
            </w:pPr>
            <w:r>
              <w:rPr>
                <w:lang w:val="en-US"/>
              </w:rPr>
              <w:t>handleFileUpload</w:t>
            </w:r>
          </w:p>
        </w:tc>
        <w:tc>
          <w:tcPr>
            <w:tcW w:w="1056" w:type="dxa"/>
          </w:tcPr>
          <w:p w:rsidR="004056C1" w:rsidRDefault="00D97BC8" w:rsidP="00D97BC8">
            <w:pPr>
              <w:pStyle w:val="StyleText"/>
              <w:ind w:firstLine="0"/>
              <w:jc w:val="center"/>
              <w:rPr>
                <w:lang w:val="en-US"/>
              </w:rPr>
            </w:pPr>
            <w:r>
              <w:rPr>
                <w:lang w:val="en-US"/>
              </w:rPr>
              <w:t>name</w:t>
            </w:r>
          </w:p>
          <w:p w:rsidR="00D97BC8" w:rsidRPr="00D97BC8" w:rsidRDefault="00D97BC8" w:rsidP="00D97BC8">
            <w:pPr>
              <w:pStyle w:val="StyleText"/>
              <w:ind w:firstLine="0"/>
              <w:jc w:val="center"/>
              <w:rPr>
                <w:lang w:val="en-US"/>
              </w:rPr>
            </w:pPr>
            <w:r>
              <w:rPr>
                <w:lang w:val="en-US"/>
              </w:rPr>
              <w:t>file</w:t>
            </w:r>
          </w:p>
        </w:tc>
        <w:tc>
          <w:tcPr>
            <w:tcW w:w="1101" w:type="dxa"/>
          </w:tcPr>
          <w:p w:rsidR="004056C1" w:rsidRDefault="00D97BC8" w:rsidP="00D97BC8">
            <w:pPr>
              <w:pStyle w:val="StyleText"/>
              <w:ind w:firstLine="0"/>
              <w:jc w:val="center"/>
            </w:pPr>
            <w:r>
              <w:t>Имя файла</w:t>
            </w:r>
          </w:p>
          <w:p w:rsidR="00D97BC8" w:rsidRDefault="00D97BC8" w:rsidP="00D97BC8">
            <w:pPr>
              <w:pStyle w:val="StyleText"/>
              <w:ind w:firstLine="0"/>
              <w:jc w:val="center"/>
            </w:pPr>
            <w:r>
              <w:t>Данные файла</w:t>
            </w:r>
          </w:p>
        </w:tc>
        <w:tc>
          <w:tcPr>
            <w:tcW w:w="1611" w:type="dxa"/>
          </w:tcPr>
          <w:p w:rsidR="004056C1" w:rsidRDefault="00D97BC8" w:rsidP="00D97BC8">
            <w:pPr>
              <w:pStyle w:val="StyleText"/>
              <w:ind w:firstLine="0"/>
              <w:jc w:val="center"/>
              <w:rPr>
                <w:lang w:val="en-US"/>
              </w:rPr>
            </w:pPr>
            <w:r>
              <w:rPr>
                <w:lang w:val="en-US"/>
              </w:rPr>
              <w:t>String</w:t>
            </w:r>
          </w:p>
          <w:p w:rsidR="00D97BC8" w:rsidRPr="00D97BC8" w:rsidRDefault="00D97BC8" w:rsidP="00D97BC8">
            <w:pPr>
              <w:pStyle w:val="StyleText"/>
              <w:ind w:firstLine="0"/>
              <w:jc w:val="center"/>
              <w:rPr>
                <w:lang w:val="en-US"/>
              </w:rPr>
            </w:pPr>
            <w:r>
              <w:rPr>
                <w:lang w:val="en-US"/>
              </w:rPr>
              <w:t>MultipartFile</w:t>
            </w:r>
          </w:p>
        </w:tc>
        <w:tc>
          <w:tcPr>
            <w:tcW w:w="1056" w:type="dxa"/>
          </w:tcPr>
          <w:p w:rsidR="004056C1" w:rsidRPr="00D97BC8" w:rsidRDefault="00D97BC8" w:rsidP="00D97BC8">
            <w:pPr>
              <w:pStyle w:val="StyleText"/>
              <w:ind w:firstLine="0"/>
              <w:jc w:val="center"/>
              <w:rPr>
                <w:lang w:val="en-US"/>
              </w:rPr>
            </w:pPr>
            <w:r>
              <w:rPr>
                <w:lang w:val="en-US"/>
              </w:rPr>
              <w:t>path</w:t>
            </w:r>
          </w:p>
        </w:tc>
        <w:tc>
          <w:tcPr>
            <w:tcW w:w="1141" w:type="dxa"/>
          </w:tcPr>
          <w:p w:rsidR="004056C1" w:rsidRDefault="00D97BC8" w:rsidP="00D97BC8">
            <w:pPr>
              <w:pStyle w:val="StyleText"/>
              <w:ind w:firstLine="0"/>
              <w:jc w:val="center"/>
            </w:pPr>
            <w:r>
              <w:t>Абсолютный путь к файлу в локальном хранилище сервера</w:t>
            </w:r>
          </w:p>
        </w:tc>
        <w:tc>
          <w:tcPr>
            <w:tcW w:w="2041" w:type="dxa"/>
          </w:tcPr>
          <w:p w:rsidR="004056C1" w:rsidRPr="00D97BC8" w:rsidRDefault="00D97BC8" w:rsidP="00D97BC8">
            <w:pPr>
              <w:pStyle w:val="StyleText"/>
              <w:ind w:firstLine="0"/>
              <w:jc w:val="center"/>
              <w:rPr>
                <w:lang w:val="en-US"/>
              </w:rPr>
            </w:pPr>
            <w:r>
              <w:rPr>
                <w:lang w:val="en-US"/>
              </w:rPr>
              <w:t>String</w:t>
            </w:r>
          </w:p>
        </w:tc>
      </w:tr>
      <w:tr w:rsidR="007171D1" w:rsidTr="007171D1">
        <w:tc>
          <w:tcPr>
            <w:tcW w:w="1565" w:type="dxa"/>
          </w:tcPr>
          <w:p w:rsidR="004056C1" w:rsidRPr="007171D1" w:rsidRDefault="007171D1" w:rsidP="00D97BC8">
            <w:pPr>
              <w:pStyle w:val="StyleText"/>
              <w:ind w:firstLine="0"/>
              <w:jc w:val="center"/>
              <w:rPr>
                <w:lang w:val="en-US"/>
              </w:rPr>
            </w:pPr>
            <w:r>
              <w:rPr>
                <w:lang w:val="en-US"/>
              </w:rPr>
              <w:t>getFile</w:t>
            </w:r>
          </w:p>
        </w:tc>
        <w:tc>
          <w:tcPr>
            <w:tcW w:w="1056" w:type="dxa"/>
          </w:tcPr>
          <w:p w:rsidR="004056C1" w:rsidRDefault="007171D1" w:rsidP="00D97BC8">
            <w:pPr>
              <w:pStyle w:val="StyleText"/>
              <w:ind w:firstLine="0"/>
              <w:jc w:val="center"/>
              <w:rPr>
                <w:lang w:val="en-US"/>
              </w:rPr>
            </w:pPr>
            <w:r>
              <w:rPr>
                <w:lang w:val="en-US"/>
              </w:rPr>
              <w:t>fileName</w:t>
            </w:r>
          </w:p>
          <w:p w:rsidR="007171D1" w:rsidRPr="007171D1" w:rsidRDefault="007171D1" w:rsidP="00D97BC8">
            <w:pPr>
              <w:pStyle w:val="StyleText"/>
              <w:ind w:firstLine="0"/>
              <w:jc w:val="center"/>
              <w:rPr>
                <w:lang w:val="en-US"/>
              </w:rPr>
            </w:pPr>
            <w:r>
              <w:rPr>
                <w:lang w:val="en-US"/>
              </w:rPr>
              <w:t>response</w:t>
            </w:r>
          </w:p>
        </w:tc>
        <w:tc>
          <w:tcPr>
            <w:tcW w:w="1101" w:type="dxa"/>
          </w:tcPr>
          <w:p w:rsidR="004056C1" w:rsidRDefault="007171D1" w:rsidP="00D97BC8">
            <w:pPr>
              <w:pStyle w:val="StyleText"/>
              <w:ind w:firstLine="0"/>
              <w:jc w:val="center"/>
            </w:pPr>
            <w:r>
              <w:t>Имя файла</w:t>
            </w:r>
          </w:p>
          <w:p w:rsidR="007171D1" w:rsidRDefault="007171D1" w:rsidP="00D97BC8">
            <w:pPr>
              <w:pStyle w:val="StyleText"/>
              <w:ind w:firstLine="0"/>
              <w:jc w:val="center"/>
            </w:pPr>
            <w:r>
              <w:t>Данные файла</w:t>
            </w:r>
          </w:p>
        </w:tc>
        <w:tc>
          <w:tcPr>
            <w:tcW w:w="1611" w:type="dxa"/>
          </w:tcPr>
          <w:p w:rsidR="004056C1" w:rsidRDefault="007171D1" w:rsidP="00D97BC8">
            <w:pPr>
              <w:pStyle w:val="StyleText"/>
              <w:ind w:firstLine="0"/>
              <w:jc w:val="center"/>
              <w:rPr>
                <w:lang w:val="en-US"/>
              </w:rPr>
            </w:pPr>
            <w:r>
              <w:rPr>
                <w:lang w:val="en-US"/>
              </w:rPr>
              <w:t>String</w:t>
            </w:r>
          </w:p>
          <w:p w:rsidR="007171D1" w:rsidRPr="007171D1" w:rsidRDefault="007171D1" w:rsidP="00D97BC8">
            <w:pPr>
              <w:pStyle w:val="StyleText"/>
              <w:ind w:firstLine="0"/>
              <w:jc w:val="center"/>
              <w:rPr>
                <w:lang w:val="en-US"/>
              </w:rPr>
            </w:pPr>
            <w:r>
              <w:rPr>
                <w:lang w:val="en-US"/>
              </w:rPr>
              <w:t>HttpResponseServlet</w:t>
            </w:r>
          </w:p>
        </w:tc>
        <w:tc>
          <w:tcPr>
            <w:tcW w:w="1056" w:type="dxa"/>
          </w:tcPr>
          <w:p w:rsidR="004056C1" w:rsidRPr="007171D1" w:rsidRDefault="007171D1" w:rsidP="00D97BC8">
            <w:pPr>
              <w:pStyle w:val="StyleText"/>
              <w:ind w:firstLine="0"/>
              <w:jc w:val="center"/>
              <w:rPr>
                <w:lang w:val="en-US"/>
              </w:rPr>
            </w:pPr>
            <w:r>
              <w:rPr>
                <w:lang w:val="en-US"/>
              </w:rPr>
              <w:t>-</w:t>
            </w:r>
          </w:p>
        </w:tc>
        <w:tc>
          <w:tcPr>
            <w:tcW w:w="1141" w:type="dxa"/>
          </w:tcPr>
          <w:p w:rsidR="004056C1" w:rsidRPr="007171D1" w:rsidRDefault="007171D1" w:rsidP="00D97BC8">
            <w:pPr>
              <w:pStyle w:val="StyleText"/>
              <w:ind w:firstLine="0"/>
              <w:jc w:val="center"/>
              <w:rPr>
                <w:lang w:val="en-US"/>
              </w:rPr>
            </w:pPr>
            <w:r>
              <w:rPr>
                <w:lang w:val="en-US"/>
              </w:rPr>
              <w:t>-</w:t>
            </w:r>
          </w:p>
        </w:tc>
        <w:tc>
          <w:tcPr>
            <w:tcW w:w="2041" w:type="dxa"/>
          </w:tcPr>
          <w:p w:rsidR="004056C1" w:rsidRPr="007171D1" w:rsidRDefault="007171D1" w:rsidP="00D97BC8">
            <w:pPr>
              <w:pStyle w:val="StyleText"/>
              <w:ind w:firstLine="0"/>
              <w:jc w:val="center"/>
              <w:rPr>
                <w:lang w:val="en-US"/>
              </w:rPr>
            </w:pPr>
            <w:r>
              <w:rPr>
                <w:lang w:val="en-US"/>
              </w:rPr>
              <w:t>-</w:t>
            </w:r>
          </w:p>
        </w:tc>
      </w:tr>
      <w:tr w:rsidR="007171D1" w:rsidTr="007171D1">
        <w:tc>
          <w:tcPr>
            <w:tcW w:w="1565" w:type="dxa"/>
          </w:tcPr>
          <w:p w:rsidR="004056C1" w:rsidRPr="007171D1" w:rsidRDefault="007171D1" w:rsidP="00D97BC8">
            <w:pPr>
              <w:pStyle w:val="StyleText"/>
              <w:ind w:firstLine="0"/>
              <w:jc w:val="center"/>
              <w:rPr>
                <w:lang w:val="en-US"/>
              </w:rPr>
            </w:pPr>
            <w:r>
              <w:rPr>
                <w:lang w:val="en-US"/>
              </w:rPr>
              <w:t>getAbsoluteFilePath</w:t>
            </w:r>
          </w:p>
        </w:tc>
        <w:tc>
          <w:tcPr>
            <w:tcW w:w="1056" w:type="dxa"/>
          </w:tcPr>
          <w:p w:rsidR="004056C1" w:rsidRPr="007171D1" w:rsidRDefault="007171D1" w:rsidP="00D97BC8">
            <w:pPr>
              <w:pStyle w:val="StyleText"/>
              <w:ind w:firstLine="0"/>
              <w:jc w:val="center"/>
              <w:rPr>
                <w:lang w:val="en-US"/>
              </w:rPr>
            </w:pPr>
            <w:r>
              <w:rPr>
                <w:lang w:val="en-US"/>
              </w:rPr>
              <w:t>fileName</w:t>
            </w:r>
          </w:p>
        </w:tc>
        <w:tc>
          <w:tcPr>
            <w:tcW w:w="1101" w:type="dxa"/>
          </w:tcPr>
          <w:p w:rsidR="004056C1" w:rsidRDefault="007171D1" w:rsidP="00D97BC8">
            <w:pPr>
              <w:pStyle w:val="StyleText"/>
              <w:ind w:firstLine="0"/>
              <w:jc w:val="center"/>
            </w:pPr>
            <w:r>
              <w:t>Имя файла</w:t>
            </w:r>
          </w:p>
        </w:tc>
        <w:tc>
          <w:tcPr>
            <w:tcW w:w="1611" w:type="dxa"/>
          </w:tcPr>
          <w:p w:rsidR="004056C1" w:rsidRPr="007171D1" w:rsidRDefault="007171D1" w:rsidP="00D97BC8">
            <w:pPr>
              <w:pStyle w:val="StyleText"/>
              <w:ind w:firstLine="0"/>
              <w:jc w:val="center"/>
              <w:rPr>
                <w:lang w:val="en-US"/>
              </w:rPr>
            </w:pPr>
            <w:r>
              <w:rPr>
                <w:lang w:val="en-US"/>
              </w:rPr>
              <w:t>String</w:t>
            </w:r>
          </w:p>
        </w:tc>
        <w:tc>
          <w:tcPr>
            <w:tcW w:w="1056" w:type="dxa"/>
          </w:tcPr>
          <w:p w:rsidR="004056C1" w:rsidRPr="007171D1" w:rsidRDefault="007171D1" w:rsidP="00D97BC8">
            <w:pPr>
              <w:pStyle w:val="StyleText"/>
              <w:ind w:firstLine="0"/>
              <w:jc w:val="center"/>
              <w:rPr>
                <w:lang w:val="en-US"/>
              </w:rPr>
            </w:pPr>
            <w:r>
              <w:rPr>
                <w:lang w:val="en-US"/>
              </w:rPr>
              <w:t>data</w:t>
            </w:r>
          </w:p>
        </w:tc>
        <w:tc>
          <w:tcPr>
            <w:tcW w:w="1141" w:type="dxa"/>
          </w:tcPr>
          <w:p w:rsidR="004056C1" w:rsidRDefault="007171D1" w:rsidP="00D97BC8">
            <w:pPr>
              <w:pStyle w:val="StyleText"/>
              <w:ind w:firstLine="0"/>
              <w:jc w:val="center"/>
            </w:pPr>
            <w:r>
              <w:t>Абсолютный путь к файлу в локальном хранилище сервера</w:t>
            </w:r>
          </w:p>
        </w:tc>
        <w:tc>
          <w:tcPr>
            <w:tcW w:w="2041" w:type="dxa"/>
          </w:tcPr>
          <w:p w:rsidR="004056C1" w:rsidRPr="007171D1" w:rsidRDefault="007171D1" w:rsidP="00D97BC8">
            <w:pPr>
              <w:pStyle w:val="StyleText"/>
              <w:ind w:firstLine="0"/>
              <w:jc w:val="center"/>
              <w:rPr>
                <w:lang w:val="en-US"/>
              </w:rPr>
            </w:pPr>
            <w:r>
              <w:rPr>
                <w:lang w:val="en-US"/>
              </w:rPr>
              <w:t>DataElementImageFilePath</w:t>
            </w:r>
          </w:p>
        </w:tc>
      </w:tr>
    </w:tbl>
    <w:p w:rsidR="004D129A" w:rsidRDefault="004D129A">
      <w:r>
        <w:br w:type="page"/>
      </w:r>
    </w:p>
    <w:p w:rsidR="00A46A7E" w:rsidRPr="008975D7" w:rsidRDefault="00A46A7E" w:rsidP="00A46A7E">
      <w:pPr>
        <w:pStyle w:val="StyleText"/>
      </w:pPr>
      <w:r>
        <w:lastRenderedPageBreak/>
        <w:t>Т</w:t>
      </w:r>
      <w:r w:rsidR="008975D7">
        <w:t>аблица 2</w:t>
      </w:r>
      <w:r>
        <w:t xml:space="preserve"> – Таблица спецификации</w:t>
      </w:r>
      <w:r w:rsidR="001D7675">
        <w:t xml:space="preserve"> методов</w:t>
      </w:r>
      <w:r>
        <w:t xml:space="preserve"> для </w:t>
      </w:r>
      <w:r w:rsidR="008975D7">
        <w:t>классов</w:t>
      </w:r>
      <w:r w:rsidR="008975D7" w:rsidRPr="008975D7">
        <w:t xml:space="preserve">, </w:t>
      </w:r>
      <w:r w:rsidR="008975D7">
        <w:t xml:space="preserve">реализующих интерфейс </w:t>
      </w:r>
      <w:r w:rsidR="008975D7">
        <w:rPr>
          <w:lang w:val="en-US"/>
        </w:rPr>
        <w:t>RowMapper</w:t>
      </w:r>
      <w:r w:rsidR="008975D7" w:rsidRPr="008975D7">
        <w:t>&lt;</w:t>
      </w:r>
      <w:r w:rsidR="008975D7">
        <w:rPr>
          <w:lang w:val="en-US"/>
        </w:rPr>
        <w:t>T</w:t>
      </w:r>
      <w:r w:rsidR="008975D7" w:rsidRPr="008975D7">
        <w:t xml:space="preserve">&gt; </w:t>
      </w:r>
      <w:r w:rsidR="008975D7">
        <w:t xml:space="preserve">для чтения данных из таблиц в базе данных </w:t>
      </w:r>
      <w:r w:rsidR="008975D7">
        <w:rPr>
          <w:lang w:val="en-US"/>
        </w:rPr>
        <w:t>MySQL</w:t>
      </w:r>
      <w:r w:rsidR="008975D7" w:rsidRPr="008975D7">
        <w:t xml:space="preserve"> </w:t>
      </w:r>
      <w:r w:rsidR="008975D7">
        <w:t xml:space="preserve">согласно технологии </w:t>
      </w:r>
      <w:r w:rsidR="008975D7">
        <w:rPr>
          <w:lang w:val="en-US"/>
        </w:rPr>
        <w:t>ORM</w:t>
      </w:r>
    </w:p>
    <w:tbl>
      <w:tblPr>
        <w:tblStyle w:val="ab"/>
        <w:tblW w:w="0" w:type="auto"/>
        <w:tblLook w:val="04A0" w:firstRow="1" w:lastRow="0" w:firstColumn="1" w:lastColumn="0" w:noHBand="0" w:noVBand="1"/>
      </w:tblPr>
      <w:tblGrid>
        <w:gridCol w:w="1142"/>
        <w:gridCol w:w="1306"/>
        <w:gridCol w:w="1365"/>
        <w:gridCol w:w="1038"/>
        <w:gridCol w:w="1306"/>
        <w:gridCol w:w="1365"/>
        <w:gridCol w:w="2049"/>
      </w:tblGrid>
      <w:tr w:rsidR="006D47E9" w:rsidTr="006D47E9">
        <w:tc>
          <w:tcPr>
            <w:tcW w:w="1142" w:type="dxa"/>
          </w:tcPr>
          <w:p w:rsidR="00A46A7E" w:rsidRPr="00D97BC8" w:rsidRDefault="00A46A7E" w:rsidP="008975D7">
            <w:pPr>
              <w:pStyle w:val="StyleText"/>
              <w:ind w:firstLine="0"/>
              <w:jc w:val="center"/>
              <w:rPr>
                <w:b/>
              </w:rPr>
            </w:pPr>
            <w:r w:rsidRPr="00D97BC8">
              <w:rPr>
                <w:b/>
              </w:rPr>
              <w:t>Название</w:t>
            </w:r>
          </w:p>
        </w:tc>
        <w:tc>
          <w:tcPr>
            <w:tcW w:w="1306" w:type="dxa"/>
          </w:tcPr>
          <w:p w:rsidR="00A46A7E" w:rsidRPr="00D97BC8" w:rsidRDefault="00A46A7E" w:rsidP="008975D7">
            <w:pPr>
              <w:pStyle w:val="StyleText"/>
              <w:ind w:firstLine="0"/>
              <w:jc w:val="center"/>
              <w:rPr>
                <w:b/>
              </w:rPr>
            </w:pPr>
            <w:r w:rsidRPr="00D97BC8">
              <w:rPr>
                <w:b/>
              </w:rPr>
              <w:t>Входные параметры</w:t>
            </w:r>
          </w:p>
        </w:tc>
        <w:tc>
          <w:tcPr>
            <w:tcW w:w="1365" w:type="dxa"/>
          </w:tcPr>
          <w:p w:rsidR="00A46A7E" w:rsidRPr="00D97BC8" w:rsidRDefault="00A46A7E" w:rsidP="008975D7">
            <w:pPr>
              <w:pStyle w:val="StyleText"/>
              <w:ind w:firstLine="0"/>
              <w:jc w:val="center"/>
              <w:rPr>
                <w:b/>
              </w:rPr>
            </w:pPr>
            <w:r w:rsidRPr="00D97BC8">
              <w:rPr>
                <w:b/>
              </w:rPr>
              <w:t>Назначение</w:t>
            </w:r>
          </w:p>
        </w:tc>
        <w:tc>
          <w:tcPr>
            <w:tcW w:w="1038" w:type="dxa"/>
          </w:tcPr>
          <w:p w:rsidR="00A46A7E" w:rsidRPr="00D97BC8" w:rsidRDefault="00A46A7E" w:rsidP="008975D7">
            <w:pPr>
              <w:pStyle w:val="StyleText"/>
              <w:ind w:firstLine="0"/>
              <w:jc w:val="center"/>
              <w:rPr>
                <w:b/>
              </w:rPr>
            </w:pPr>
            <w:r w:rsidRPr="00D97BC8">
              <w:rPr>
                <w:b/>
              </w:rPr>
              <w:t>Тип данных</w:t>
            </w:r>
          </w:p>
        </w:tc>
        <w:tc>
          <w:tcPr>
            <w:tcW w:w="1306" w:type="dxa"/>
          </w:tcPr>
          <w:p w:rsidR="00A46A7E" w:rsidRPr="00D97BC8" w:rsidRDefault="00A46A7E" w:rsidP="008975D7">
            <w:pPr>
              <w:pStyle w:val="StyleText"/>
              <w:ind w:firstLine="0"/>
              <w:jc w:val="center"/>
              <w:rPr>
                <w:b/>
              </w:rPr>
            </w:pPr>
            <w:r w:rsidRPr="00D97BC8">
              <w:rPr>
                <w:b/>
              </w:rPr>
              <w:t>Выходные параметры</w:t>
            </w:r>
          </w:p>
        </w:tc>
        <w:tc>
          <w:tcPr>
            <w:tcW w:w="1365" w:type="dxa"/>
          </w:tcPr>
          <w:p w:rsidR="00A46A7E" w:rsidRPr="00D97BC8" w:rsidRDefault="00A46A7E" w:rsidP="008975D7">
            <w:pPr>
              <w:pStyle w:val="StyleText"/>
              <w:ind w:firstLine="0"/>
              <w:jc w:val="center"/>
              <w:rPr>
                <w:b/>
              </w:rPr>
            </w:pPr>
            <w:r w:rsidRPr="00D97BC8">
              <w:rPr>
                <w:b/>
              </w:rPr>
              <w:t>Назначение</w:t>
            </w:r>
          </w:p>
        </w:tc>
        <w:tc>
          <w:tcPr>
            <w:tcW w:w="2049" w:type="dxa"/>
          </w:tcPr>
          <w:p w:rsidR="00A46A7E" w:rsidRPr="00D97BC8" w:rsidRDefault="00A46A7E" w:rsidP="008975D7">
            <w:pPr>
              <w:pStyle w:val="StyleText"/>
              <w:ind w:firstLine="0"/>
              <w:jc w:val="center"/>
              <w:rPr>
                <w:b/>
              </w:rPr>
            </w:pPr>
            <w:r w:rsidRPr="00D97BC8">
              <w:rPr>
                <w:b/>
              </w:rPr>
              <w:t>Тип данных</w:t>
            </w:r>
          </w:p>
        </w:tc>
      </w:tr>
      <w:tr w:rsidR="008975D7" w:rsidTr="008975D7">
        <w:tc>
          <w:tcPr>
            <w:tcW w:w="9571" w:type="dxa"/>
            <w:gridSpan w:val="7"/>
          </w:tcPr>
          <w:p w:rsidR="008975D7" w:rsidRPr="008975D7" w:rsidRDefault="008975D7" w:rsidP="008975D7">
            <w:pPr>
              <w:pStyle w:val="StyleText"/>
              <w:ind w:firstLine="0"/>
              <w:jc w:val="center"/>
              <w:rPr>
                <w:b/>
                <w:lang w:val="en-US"/>
              </w:rPr>
            </w:pPr>
            <w:r w:rsidRPr="008975D7">
              <w:rPr>
                <w:b/>
              </w:rPr>
              <w:t xml:space="preserve">Класс </w:t>
            </w:r>
            <w:r w:rsidRPr="008975D7">
              <w:rPr>
                <w:b/>
                <w:lang w:val="en-US"/>
              </w:rPr>
              <w:t>DataElementMapperInvoices</w:t>
            </w:r>
          </w:p>
        </w:tc>
      </w:tr>
      <w:tr w:rsidR="006D47E9" w:rsidTr="006D47E9">
        <w:tc>
          <w:tcPr>
            <w:tcW w:w="1142" w:type="dxa"/>
          </w:tcPr>
          <w:p w:rsidR="00A46A7E" w:rsidRPr="007171D1" w:rsidRDefault="008975D7" w:rsidP="008975D7">
            <w:pPr>
              <w:pStyle w:val="StyleText"/>
              <w:ind w:firstLine="0"/>
              <w:jc w:val="center"/>
              <w:rPr>
                <w:lang w:val="en-US"/>
              </w:rPr>
            </w:pPr>
            <w:r>
              <w:rPr>
                <w:lang w:val="en-US"/>
              </w:rPr>
              <w:t>mapRow</w:t>
            </w:r>
          </w:p>
        </w:tc>
        <w:tc>
          <w:tcPr>
            <w:tcW w:w="1306" w:type="dxa"/>
          </w:tcPr>
          <w:p w:rsidR="008975D7" w:rsidRDefault="008975D7" w:rsidP="008975D7">
            <w:pPr>
              <w:pStyle w:val="StyleText"/>
              <w:ind w:firstLine="0"/>
              <w:jc w:val="center"/>
              <w:rPr>
                <w:lang w:val="en-US"/>
              </w:rPr>
            </w:pPr>
            <w:r>
              <w:rPr>
                <w:lang w:val="en-US"/>
              </w:rPr>
              <w:t>rs</w:t>
            </w:r>
          </w:p>
          <w:p w:rsidR="008975D7" w:rsidRPr="007171D1" w:rsidRDefault="008975D7" w:rsidP="008975D7">
            <w:pPr>
              <w:pStyle w:val="StyleText"/>
              <w:ind w:firstLine="0"/>
              <w:jc w:val="center"/>
              <w:rPr>
                <w:lang w:val="en-US"/>
              </w:rPr>
            </w:pPr>
            <w:r>
              <w:rPr>
                <w:lang w:val="en-US"/>
              </w:rPr>
              <w:t>rowNum</w:t>
            </w:r>
          </w:p>
        </w:tc>
        <w:tc>
          <w:tcPr>
            <w:tcW w:w="1365" w:type="dxa"/>
          </w:tcPr>
          <w:p w:rsidR="00A46A7E" w:rsidRDefault="008975D7" w:rsidP="008975D7">
            <w:pPr>
              <w:pStyle w:val="StyleText"/>
              <w:ind w:firstLine="0"/>
              <w:jc w:val="center"/>
            </w:pPr>
            <w:r>
              <w:t>Результат считывания одной строки</w:t>
            </w:r>
          </w:p>
          <w:p w:rsidR="008975D7" w:rsidRDefault="008975D7" w:rsidP="008975D7">
            <w:pPr>
              <w:pStyle w:val="StyleText"/>
              <w:ind w:firstLine="0"/>
              <w:jc w:val="center"/>
            </w:pPr>
            <w:r>
              <w:t>Номер строки</w:t>
            </w:r>
          </w:p>
        </w:tc>
        <w:tc>
          <w:tcPr>
            <w:tcW w:w="1038" w:type="dxa"/>
          </w:tcPr>
          <w:p w:rsidR="00A46A7E" w:rsidRDefault="008975D7" w:rsidP="008975D7">
            <w:pPr>
              <w:pStyle w:val="StyleText"/>
              <w:ind w:firstLine="0"/>
              <w:jc w:val="center"/>
              <w:rPr>
                <w:lang w:val="en-US"/>
              </w:rPr>
            </w:pPr>
            <w:r>
              <w:rPr>
                <w:lang w:val="en-US"/>
              </w:rPr>
              <w:t>ResultSet</w:t>
            </w:r>
          </w:p>
          <w:p w:rsidR="008975D7" w:rsidRPr="008975D7" w:rsidRDefault="008975D7" w:rsidP="008975D7">
            <w:pPr>
              <w:pStyle w:val="StyleText"/>
              <w:ind w:firstLine="0"/>
              <w:jc w:val="center"/>
              <w:rPr>
                <w:lang w:val="en-US"/>
              </w:rPr>
            </w:pPr>
            <w:r>
              <w:rPr>
                <w:lang w:val="en-US"/>
              </w:rPr>
              <w:t>int</w:t>
            </w:r>
          </w:p>
        </w:tc>
        <w:tc>
          <w:tcPr>
            <w:tcW w:w="1306" w:type="dxa"/>
          </w:tcPr>
          <w:p w:rsidR="00A46A7E" w:rsidRPr="007171D1" w:rsidRDefault="008975D7" w:rsidP="008975D7">
            <w:pPr>
              <w:pStyle w:val="StyleText"/>
              <w:ind w:firstLine="0"/>
              <w:jc w:val="center"/>
              <w:rPr>
                <w:lang w:val="en-US"/>
              </w:rPr>
            </w:pPr>
            <w:r>
              <w:rPr>
                <w:lang w:val="en-US"/>
              </w:rPr>
              <w:t>data</w:t>
            </w:r>
          </w:p>
        </w:tc>
        <w:tc>
          <w:tcPr>
            <w:tcW w:w="1365" w:type="dxa"/>
          </w:tcPr>
          <w:p w:rsidR="00A46A7E" w:rsidRPr="008975D7" w:rsidRDefault="008975D7" w:rsidP="008975D7">
            <w:pPr>
              <w:pStyle w:val="StyleText"/>
              <w:ind w:firstLine="0"/>
              <w:jc w:val="center"/>
            </w:pPr>
            <w:r>
              <w:t>Считанные данные в виде экземпляра объекта класса</w:t>
            </w:r>
          </w:p>
        </w:tc>
        <w:tc>
          <w:tcPr>
            <w:tcW w:w="2049" w:type="dxa"/>
          </w:tcPr>
          <w:p w:rsidR="00A46A7E" w:rsidRPr="007171D1" w:rsidRDefault="008975D7" w:rsidP="008975D7">
            <w:pPr>
              <w:pStyle w:val="StyleText"/>
              <w:ind w:firstLine="0"/>
              <w:jc w:val="center"/>
              <w:rPr>
                <w:lang w:val="en-US"/>
              </w:rPr>
            </w:pPr>
            <w:r>
              <w:rPr>
                <w:lang w:val="en-US"/>
              </w:rPr>
              <w:t>DataElementInvoice</w:t>
            </w:r>
          </w:p>
        </w:tc>
      </w:tr>
      <w:tr w:rsidR="008975D7" w:rsidTr="008975D7">
        <w:tc>
          <w:tcPr>
            <w:tcW w:w="9571" w:type="dxa"/>
            <w:gridSpan w:val="7"/>
          </w:tcPr>
          <w:p w:rsidR="008975D7" w:rsidRPr="008975D7" w:rsidRDefault="008975D7" w:rsidP="008975D7">
            <w:pPr>
              <w:pStyle w:val="StyleText"/>
              <w:ind w:firstLine="0"/>
              <w:jc w:val="center"/>
              <w:rPr>
                <w:b/>
                <w:lang w:val="en-US"/>
              </w:rPr>
            </w:pPr>
            <w:r w:rsidRPr="008975D7">
              <w:rPr>
                <w:b/>
              </w:rPr>
              <w:t xml:space="preserve">Класс </w:t>
            </w:r>
            <w:r w:rsidRPr="008975D7">
              <w:rPr>
                <w:b/>
                <w:lang w:val="en-US"/>
              </w:rPr>
              <w:t>DataElementMapperRegister</w:t>
            </w:r>
          </w:p>
        </w:tc>
      </w:tr>
      <w:tr w:rsidR="006D47E9" w:rsidTr="006D47E9">
        <w:tc>
          <w:tcPr>
            <w:tcW w:w="1142" w:type="dxa"/>
          </w:tcPr>
          <w:p w:rsidR="008975D7" w:rsidRPr="007171D1" w:rsidRDefault="008975D7" w:rsidP="008975D7">
            <w:pPr>
              <w:pStyle w:val="StyleText"/>
              <w:ind w:firstLine="0"/>
              <w:jc w:val="center"/>
              <w:rPr>
                <w:lang w:val="en-US"/>
              </w:rPr>
            </w:pPr>
            <w:r>
              <w:rPr>
                <w:lang w:val="en-US"/>
              </w:rPr>
              <w:t>mapRow</w:t>
            </w:r>
          </w:p>
        </w:tc>
        <w:tc>
          <w:tcPr>
            <w:tcW w:w="1306" w:type="dxa"/>
          </w:tcPr>
          <w:p w:rsidR="006D47E9" w:rsidRDefault="006D47E9" w:rsidP="006D47E9">
            <w:pPr>
              <w:pStyle w:val="StyleText"/>
              <w:ind w:firstLine="0"/>
              <w:jc w:val="center"/>
              <w:rPr>
                <w:lang w:val="en-US"/>
              </w:rPr>
            </w:pPr>
            <w:r>
              <w:rPr>
                <w:lang w:val="en-US"/>
              </w:rPr>
              <w:t>rs</w:t>
            </w:r>
          </w:p>
          <w:p w:rsidR="008975D7" w:rsidRPr="007171D1" w:rsidRDefault="006D47E9" w:rsidP="006D47E9">
            <w:pPr>
              <w:pStyle w:val="StyleText"/>
              <w:ind w:firstLine="0"/>
              <w:jc w:val="center"/>
              <w:rPr>
                <w:lang w:val="en-US"/>
              </w:rPr>
            </w:pPr>
            <w:r>
              <w:rPr>
                <w:lang w:val="en-US"/>
              </w:rPr>
              <w:t>rowNum</w:t>
            </w:r>
          </w:p>
        </w:tc>
        <w:tc>
          <w:tcPr>
            <w:tcW w:w="1365" w:type="dxa"/>
          </w:tcPr>
          <w:p w:rsidR="006D47E9" w:rsidRDefault="006D47E9" w:rsidP="006D47E9">
            <w:pPr>
              <w:pStyle w:val="StyleText"/>
              <w:ind w:firstLine="0"/>
              <w:jc w:val="center"/>
            </w:pPr>
            <w:r>
              <w:t>Результат считывания одной строки</w:t>
            </w:r>
          </w:p>
          <w:p w:rsidR="008975D7" w:rsidRDefault="006D47E9" w:rsidP="006D47E9">
            <w:pPr>
              <w:pStyle w:val="StyleText"/>
              <w:ind w:firstLine="0"/>
              <w:jc w:val="center"/>
            </w:pPr>
            <w:r>
              <w:t>Номер строки</w:t>
            </w:r>
          </w:p>
        </w:tc>
        <w:tc>
          <w:tcPr>
            <w:tcW w:w="1038" w:type="dxa"/>
          </w:tcPr>
          <w:p w:rsidR="006D47E9" w:rsidRDefault="006D47E9" w:rsidP="006D47E9">
            <w:pPr>
              <w:pStyle w:val="StyleText"/>
              <w:ind w:firstLine="0"/>
              <w:jc w:val="center"/>
              <w:rPr>
                <w:lang w:val="en-US"/>
              </w:rPr>
            </w:pPr>
            <w:r>
              <w:rPr>
                <w:lang w:val="en-US"/>
              </w:rPr>
              <w:t>ResultSet</w:t>
            </w:r>
          </w:p>
          <w:p w:rsidR="008975D7" w:rsidRPr="007171D1" w:rsidRDefault="006D47E9" w:rsidP="006D47E9">
            <w:pPr>
              <w:pStyle w:val="StyleText"/>
              <w:ind w:firstLine="0"/>
              <w:jc w:val="center"/>
              <w:rPr>
                <w:lang w:val="en-US"/>
              </w:rPr>
            </w:pPr>
            <w:r>
              <w:rPr>
                <w:lang w:val="en-US"/>
              </w:rPr>
              <w:t>int</w:t>
            </w:r>
          </w:p>
        </w:tc>
        <w:tc>
          <w:tcPr>
            <w:tcW w:w="1306" w:type="dxa"/>
          </w:tcPr>
          <w:p w:rsidR="008975D7" w:rsidRPr="007171D1" w:rsidRDefault="006D47E9" w:rsidP="008975D7">
            <w:pPr>
              <w:pStyle w:val="StyleText"/>
              <w:ind w:firstLine="0"/>
              <w:jc w:val="center"/>
              <w:rPr>
                <w:lang w:val="en-US"/>
              </w:rPr>
            </w:pPr>
            <w:r>
              <w:rPr>
                <w:lang w:val="en-US"/>
              </w:rPr>
              <w:t>data</w:t>
            </w:r>
          </w:p>
        </w:tc>
        <w:tc>
          <w:tcPr>
            <w:tcW w:w="1365" w:type="dxa"/>
          </w:tcPr>
          <w:p w:rsidR="008975D7" w:rsidRDefault="006D47E9" w:rsidP="008975D7">
            <w:pPr>
              <w:pStyle w:val="StyleText"/>
              <w:ind w:firstLine="0"/>
              <w:jc w:val="center"/>
            </w:pPr>
            <w:r>
              <w:t>Считанные данные в виде экземпляра объекта класса</w:t>
            </w:r>
          </w:p>
        </w:tc>
        <w:tc>
          <w:tcPr>
            <w:tcW w:w="2049" w:type="dxa"/>
          </w:tcPr>
          <w:p w:rsidR="008975D7" w:rsidRPr="006D47E9" w:rsidRDefault="006D47E9" w:rsidP="008975D7">
            <w:pPr>
              <w:pStyle w:val="StyleText"/>
              <w:ind w:firstLine="0"/>
              <w:jc w:val="center"/>
              <w:rPr>
                <w:lang w:val="en-US"/>
              </w:rPr>
            </w:pPr>
            <w:r>
              <w:rPr>
                <w:lang w:val="en-US"/>
              </w:rPr>
              <w:t>DataElementRegister</w:t>
            </w:r>
          </w:p>
        </w:tc>
      </w:tr>
      <w:tr w:rsidR="006D47E9" w:rsidTr="002F59E6">
        <w:tc>
          <w:tcPr>
            <w:tcW w:w="9571" w:type="dxa"/>
            <w:gridSpan w:val="7"/>
          </w:tcPr>
          <w:p w:rsidR="006D47E9" w:rsidRPr="006D47E9" w:rsidRDefault="006D47E9" w:rsidP="008975D7">
            <w:pPr>
              <w:pStyle w:val="StyleText"/>
              <w:ind w:firstLine="0"/>
              <w:jc w:val="center"/>
              <w:rPr>
                <w:b/>
                <w:lang w:val="en-US"/>
              </w:rPr>
            </w:pPr>
            <w:r w:rsidRPr="006D47E9">
              <w:rPr>
                <w:b/>
              </w:rPr>
              <w:t xml:space="preserve">Класс </w:t>
            </w:r>
            <w:r w:rsidRPr="006D47E9">
              <w:rPr>
                <w:b/>
                <w:lang w:val="en-US"/>
              </w:rPr>
              <w:t>DataElementMapperWagons</w:t>
            </w:r>
          </w:p>
        </w:tc>
      </w:tr>
      <w:tr w:rsidR="006D47E9" w:rsidTr="006D47E9">
        <w:tc>
          <w:tcPr>
            <w:tcW w:w="1142" w:type="dxa"/>
          </w:tcPr>
          <w:p w:rsidR="006D47E9" w:rsidRDefault="006D47E9" w:rsidP="008975D7">
            <w:pPr>
              <w:pStyle w:val="StyleText"/>
              <w:ind w:firstLine="0"/>
              <w:jc w:val="center"/>
              <w:rPr>
                <w:lang w:val="en-US"/>
              </w:rPr>
            </w:pPr>
            <w:r>
              <w:rPr>
                <w:lang w:val="en-US"/>
              </w:rPr>
              <w:t>mapRow</w:t>
            </w:r>
          </w:p>
        </w:tc>
        <w:tc>
          <w:tcPr>
            <w:tcW w:w="1306" w:type="dxa"/>
          </w:tcPr>
          <w:p w:rsidR="006D47E9" w:rsidRDefault="006D47E9" w:rsidP="006D47E9">
            <w:pPr>
              <w:pStyle w:val="StyleText"/>
              <w:ind w:firstLine="0"/>
              <w:jc w:val="center"/>
              <w:rPr>
                <w:lang w:val="en-US"/>
              </w:rPr>
            </w:pPr>
            <w:r>
              <w:rPr>
                <w:lang w:val="en-US"/>
              </w:rPr>
              <w:t>rs</w:t>
            </w:r>
          </w:p>
          <w:p w:rsidR="006D47E9" w:rsidRDefault="006D47E9" w:rsidP="006D47E9">
            <w:pPr>
              <w:pStyle w:val="StyleText"/>
              <w:ind w:firstLine="0"/>
              <w:jc w:val="center"/>
              <w:rPr>
                <w:lang w:val="en-US"/>
              </w:rPr>
            </w:pPr>
            <w:r>
              <w:rPr>
                <w:lang w:val="en-US"/>
              </w:rPr>
              <w:t>rowNum</w:t>
            </w:r>
          </w:p>
        </w:tc>
        <w:tc>
          <w:tcPr>
            <w:tcW w:w="1365" w:type="dxa"/>
          </w:tcPr>
          <w:p w:rsidR="006D47E9" w:rsidRDefault="006D47E9" w:rsidP="006D47E9">
            <w:pPr>
              <w:pStyle w:val="StyleText"/>
              <w:ind w:firstLine="0"/>
              <w:jc w:val="center"/>
            </w:pPr>
            <w:r>
              <w:t>Результат считывания одной строки</w:t>
            </w:r>
          </w:p>
          <w:p w:rsidR="006D47E9" w:rsidRDefault="006D47E9" w:rsidP="006D47E9">
            <w:pPr>
              <w:pStyle w:val="StyleText"/>
              <w:ind w:firstLine="0"/>
              <w:jc w:val="center"/>
            </w:pPr>
            <w:r>
              <w:t>Номер строки</w:t>
            </w:r>
          </w:p>
        </w:tc>
        <w:tc>
          <w:tcPr>
            <w:tcW w:w="1038" w:type="dxa"/>
          </w:tcPr>
          <w:p w:rsidR="006D47E9" w:rsidRDefault="006D47E9" w:rsidP="006D47E9">
            <w:pPr>
              <w:pStyle w:val="StyleText"/>
              <w:ind w:firstLine="0"/>
              <w:jc w:val="center"/>
              <w:rPr>
                <w:lang w:val="en-US"/>
              </w:rPr>
            </w:pPr>
            <w:r>
              <w:rPr>
                <w:lang w:val="en-US"/>
              </w:rPr>
              <w:t>ResultSet</w:t>
            </w:r>
          </w:p>
          <w:p w:rsidR="006D47E9" w:rsidRDefault="006D47E9" w:rsidP="006D47E9">
            <w:pPr>
              <w:pStyle w:val="StyleText"/>
              <w:ind w:firstLine="0"/>
              <w:jc w:val="center"/>
              <w:rPr>
                <w:lang w:val="en-US"/>
              </w:rPr>
            </w:pPr>
            <w:r>
              <w:rPr>
                <w:lang w:val="en-US"/>
              </w:rPr>
              <w:t>int</w:t>
            </w:r>
          </w:p>
        </w:tc>
        <w:tc>
          <w:tcPr>
            <w:tcW w:w="1306" w:type="dxa"/>
          </w:tcPr>
          <w:p w:rsidR="006D47E9" w:rsidRDefault="006D47E9" w:rsidP="008975D7">
            <w:pPr>
              <w:pStyle w:val="StyleText"/>
              <w:ind w:firstLine="0"/>
              <w:jc w:val="center"/>
              <w:rPr>
                <w:lang w:val="en-US"/>
              </w:rPr>
            </w:pPr>
            <w:r>
              <w:rPr>
                <w:lang w:val="en-US"/>
              </w:rPr>
              <w:t>data</w:t>
            </w:r>
          </w:p>
        </w:tc>
        <w:tc>
          <w:tcPr>
            <w:tcW w:w="1365" w:type="dxa"/>
          </w:tcPr>
          <w:p w:rsidR="006D47E9" w:rsidRDefault="006D47E9" w:rsidP="008975D7">
            <w:pPr>
              <w:pStyle w:val="StyleText"/>
              <w:ind w:firstLine="0"/>
              <w:jc w:val="center"/>
            </w:pPr>
            <w:r>
              <w:t>Считанные данные в виде экземпляра объекта класса</w:t>
            </w:r>
          </w:p>
        </w:tc>
        <w:tc>
          <w:tcPr>
            <w:tcW w:w="2049" w:type="dxa"/>
          </w:tcPr>
          <w:p w:rsidR="006D47E9" w:rsidRPr="006D47E9" w:rsidRDefault="006D47E9" w:rsidP="008975D7">
            <w:pPr>
              <w:pStyle w:val="StyleText"/>
              <w:ind w:firstLine="0"/>
              <w:jc w:val="center"/>
              <w:rPr>
                <w:lang w:val="en-US"/>
              </w:rPr>
            </w:pPr>
            <w:r>
              <w:rPr>
                <w:lang w:val="en-US"/>
              </w:rPr>
              <w:t>DataElementWagons</w:t>
            </w:r>
          </w:p>
        </w:tc>
      </w:tr>
    </w:tbl>
    <w:p w:rsidR="004D129A" w:rsidRDefault="008975D7" w:rsidP="00C773C0">
      <w:r>
        <w:br w:type="page"/>
      </w:r>
    </w:p>
    <w:p w:rsidR="00C659FA" w:rsidRPr="00C218C1" w:rsidRDefault="00C659FA" w:rsidP="00C659FA">
      <w:pPr>
        <w:pStyle w:val="StyleText"/>
      </w:pPr>
      <w:r>
        <w:lastRenderedPageBreak/>
        <w:t xml:space="preserve">Таблица 3 – Таблица спецификации </w:t>
      </w:r>
      <w:r w:rsidR="001D7675">
        <w:t xml:space="preserve">методов </w:t>
      </w:r>
      <w:r w:rsidR="00C218C1">
        <w:t xml:space="preserve">для классов, реализующих интерфейс </w:t>
      </w:r>
      <w:r w:rsidR="00C218C1">
        <w:rPr>
          <w:lang w:val="en-US"/>
        </w:rPr>
        <w:t>Data</w:t>
      </w:r>
      <w:r w:rsidR="00C218C1" w:rsidRPr="00C218C1">
        <w:t xml:space="preserve"> </w:t>
      </w:r>
      <w:r w:rsidR="00C218C1">
        <w:rPr>
          <w:lang w:val="en-US"/>
        </w:rPr>
        <w:t>Access</w:t>
      </w:r>
      <w:r w:rsidR="00C218C1" w:rsidRPr="00C218C1">
        <w:t xml:space="preserve"> </w:t>
      </w:r>
      <w:r w:rsidR="00C218C1">
        <w:rPr>
          <w:lang w:val="en-US"/>
        </w:rPr>
        <w:t>Object</w:t>
      </w:r>
    </w:p>
    <w:tbl>
      <w:tblPr>
        <w:tblStyle w:val="ab"/>
        <w:tblW w:w="0" w:type="auto"/>
        <w:tblLook w:val="04A0" w:firstRow="1" w:lastRow="0" w:firstColumn="1" w:lastColumn="0" w:noHBand="0" w:noVBand="1"/>
      </w:tblPr>
      <w:tblGrid>
        <w:gridCol w:w="2010"/>
        <w:gridCol w:w="860"/>
        <w:gridCol w:w="921"/>
        <w:gridCol w:w="1806"/>
        <w:gridCol w:w="860"/>
        <w:gridCol w:w="895"/>
        <w:gridCol w:w="2219"/>
      </w:tblGrid>
      <w:tr w:rsidR="00C218C1" w:rsidTr="00C218C1">
        <w:tc>
          <w:tcPr>
            <w:tcW w:w="2010" w:type="dxa"/>
          </w:tcPr>
          <w:p w:rsidR="00C659FA" w:rsidRPr="00D97BC8" w:rsidRDefault="00C659FA" w:rsidP="002F59E6">
            <w:pPr>
              <w:pStyle w:val="StyleText"/>
              <w:ind w:firstLine="0"/>
              <w:jc w:val="center"/>
              <w:rPr>
                <w:b/>
              </w:rPr>
            </w:pPr>
            <w:r w:rsidRPr="00D97BC8">
              <w:rPr>
                <w:b/>
              </w:rPr>
              <w:t>Название</w:t>
            </w:r>
          </w:p>
        </w:tc>
        <w:tc>
          <w:tcPr>
            <w:tcW w:w="860" w:type="dxa"/>
          </w:tcPr>
          <w:p w:rsidR="00C659FA" w:rsidRPr="00D97BC8" w:rsidRDefault="00C659FA" w:rsidP="002F59E6">
            <w:pPr>
              <w:pStyle w:val="StyleText"/>
              <w:ind w:firstLine="0"/>
              <w:jc w:val="center"/>
              <w:rPr>
                <w:b/>
              </w:rPr>
            </w:pPr>
            <w:r w:rsidRPr="00D97BC8">
              <w:rPr>
                <w:b/>
              </w:rPr>
              <w:t>Входные параметры</w:t>
            </w:r>
          </w:p>
        </w:tc>
        <w:tc>
          <w:tcPr>
            <w:tcW w:w="921" w:type="dxa"/>
          </w:tcPr>
          <w:p w:rsidR="00C659FA" w:rsidRPr="00D97BC8" w:rsidRDefault="00C659FA" w:rsidP="002F59E6">
            <w:pPr>
              <w:pStyle w:val="StyleText"/>
              <w:ind w:firstLine="0"/>
              <w:jc w:val="center"/>
              <w:rPr>
                <w:b/>
              </w:rPr>
            </w:pPr>
            <w:r w:rsidRPr="00D97BC8">
              <w:rPr>
                <w:b/>
              </w:rPr>
              <w:t>Назначение</w:t>
            </w:r>
          </w:p>
        </w:tc>
        <w:tc>
          <w:tcPr>
            <w:tcW w:w="1806" w:type="dxa"/>
          </w:tcPr>
          <w:p w:rsidR="00C659FA" w:rsidRPr="00D97BC8" w:rsidRDefault="00C659FA" w:rsidP="002F59E6">
            <w:pPr>
              <w:pStyle w:val="StyleText"/>
              <w:ind w:firstLine="0"/>
              <w:jc w:val="center"/>
              <w:rPr>
                <w:b/>
              </w:rPr>
            </w:pPr>
            <w:r w:rsidRPr="00D97BC8">
              <w:rPr>
                <w:b/>
              </w:rPr>
              <w:t>Тип данных</w:t>
            </w:r>
          </w:p>
        </w:tc>
        <w:tc>
          <w:tcPr>
            <w:tcW w:w="860" w:type="dxa"/>
          </w:tcPr>
          <w:p w:rsidR="00C659FA" w:rsidRPr="00D97BC8" w:rsidRDefault="00C659FA" w:rsidP="002F59E6">
            <w:pPr>
              <w:pStyle w:val="StyleText"/>
              <w:ind w:firstLine="0"/>
              <w:jc w:val="center"/>
              <w:rPr>
                <w:b/>
              </w:rPr>
            </w:pPr>
            <w:r w:rsidRPr="00D97BC8">
              <w:rPr>
                <w:b/>
              </w:rPr>
              <w:t>Выходные параметры</w:t>
            </w:r>
          </w:p>
        </w:tc>
        <w:tc>
          <w:tcPr>
            <w:tcW w:w="895" w:type="dxa"/>
          </w:tcPr>
          <w:p w:rsidR="00C659FA" w:rsidRPr="00D97BC8" w:rsidRDefault="00C659FA" w:rsidP="002F59E6">
            <w:pPr>
              <w:pStyle w:val="StyleText"/>
              <w:ind w:firstLine="0"/>
              <w:jc w:val="center"/>
              <w:rPr>
                <w:b/>
              </w:rPr>
            </w:pPr>
            <w:r w:rsidRPr="00D97BC8">
              <w:rPr>
                <w:b/>
              </w:rPr>
              <w:t>Назначение</w:t>
            </w:r>
          </w:p>
        </w:tc>
        <w:tc>
          <w:tcPr>
            <w:tcW w:w="2219" w:type="dxa"/>
          </w:tcPr>
          <w:p w:rsidR="00C659FA" w:rsidRPr="00D97BC8" w:rsidRDefault="00C659FA" w:rsidP="002F59E6">
            <w:pPr>
              <w:pStyle w:val="StyleText"/>
              <w:ind w:firstLine="0"/>
              <w:jc w:val="center"/>
              <w:rPr>
                <w:b/>
              </w:rPr>
            </w:pPr>
            <w:r w:rsidRPr="00D97BC8">
              <w:rPr>
                <w:b/>
              </w:rPr>
              <w:t>Тип данных</w:t>
            </w:r>
          </w:p>
        </w:tc>
      </w:tr>
      <w:tr w:rsidR="00C218C1" w:rsidTr="002F59E6">
        <w:tc>
          <w:tcPr>
            <w:tcW w:w="9571" w:type="dxa"/>
            <w:gridSpan w:val="7"/>
          </w:tcPr>
          <w:p w:rsidR="00C218C1" w:rsidRPr="00C218C1" w:rsidRDefault="00C218C1" w:rsidP="002F59E6">
            <w:pPr>
              <w:pStyle w:val="StyleText"/>
              <w:ind w:firstLine="0"/>
              <w:jc w:val="center"/>
              <w:rPr>
                <w:b/>
                <w:lang w:val="en-US"/>
              </w:rPr>
            </w:pPr>
            <w:r w:rsidRPr="00C218C1">
              <w:rPr>
                <w:b/>
              </w:rPr>
              <w:t xml:space="preserve">Класс </w:t>
            </w:r>
            <w:r w:rsidRPr="00C218C1">
              <w:rPr>
                <w:b/>
                <w:lang w:val="en-US"/>
              </w:rPr>
              <w:t>DataElementDaoImpl</w:t>
            </w:r>
          </w:p>
        </w:tc>
      </w:tr>
      <w:tr w:rsidR="00C218C1" w:rsidTr="00C218C1">
        <w:tc>
          <w:tcPr>
            <w:tcW w:w="2010" w:type="dxa"/>
          </w:tcPr>
          <w:p w:rsidR="00C659FA" w:rsidRPr="007171D1" w:rsidRDefault="00C218C1" w:rsidP="002F59E6">
            <w:pPr>
              <w:pStyle w:val="StyleText"/>
              <w:ind w:firstLine="0"/>
              <w:jc w:val="center"/>
              <w:rPr>
                <w:lang w:val="en-US"/>
              </w:rPr>
            </w:pPr>
            <w:r>
              <w:rPr>
                <w:lang w:val="en-US"/>
              </w:rPr>
              <w:t>DataElementDaoImpl</w:t>
            </w:r>
          </w:p>
        </w:tc>
        <w:tc>
          <w:tcPr>
            <w:tcW w:w="860" w:type="dxa"/>
          </w:tcPr>
          <w:p w:rsidR="00C659FA" w:rsidRDefault="00C218C1" w:rsidP="00C218C1">
            <w:pPr>
              <w:pStyle w:val="StyleText"/>
              <w:ind w:firstLine="0"/>
              <w:jc w:val="center"/>
              <w:rPr>
                <w:lang w:val="en-US"/>
              </w:rPr>
            </w:pPr>
            <w:r>
              <w:rPr>
                <w:lang w:val="en-US"/>
              </w:rPr>
              <w:t>MapW</w:t>
            </w:r>
          </w:p>
          <w:p w:rsidR="00C218C1" w:rsidRDefault="00C218C1" w:rsidP="00C218C1">
            <w:pPr>
              <w:pStyle w:val="StyleText"/>
              <w:ind w:firstLine="0"/>
              <w:jc w:val="center"/>
              <w:rPr>
                <w:lang w:val="en-US"/>
              </w:rPr>
            </w:pPr>
            <w:r>
              <w:rPr>
                <w:lang w:val="en-US"/>
              </w:rPr>
              <w:t>MapI</w:t>
            </w:r>
          </w:p>
          <w:p w:rsidR="00C218C1" w:rsidRDefault="00C218C1" w:rsidP="00C218C1">
            <w:pPr>
              <w:pStyle w:val="StyleText"/>
              <w:ind w:firstLine="0"/>
              <w:jc w:val="center"/>
              <w:rPr>
                <w:lang w:val="en-US"/>
              </w:rPr>
            </w:pPr>
            <w:r>
              <w:rPr>
                <w:lang w:val="en-US"/>
              </w:rPr>
              <w:t>MapR</w:t>
            </w:r>
          </w:p>
          <w:p w:rsidR="00C218C1" w:rsidRPr="007171D1" w:rsidRDefault="00C218C1" w:rsidP="00C218C1">
            <w:pPr>
              <w:pStyle w:val="StyleText"/>
              <w:ind w:firstLine="0"/>
              <w:jc w:val="center"/>
              <w:rPr>
                <w:lang w:val="en-US"/>
              </w:rPr>
            </w:pPr>
            <w:r>
              <w:rPr>
                <w:lang w:val="en-US"/>
              </w:rPr>
              <w:t>jTempl</w:t>
            </w:r>
          </w:p>
        </w:tc>
        <w:tc>
          <w:tcPr>
            <w:tcW w:w="921" w:type="dxa"/>
          </w:tcPr>
          <w:p w:rsidR="00C659FA" w:rsidRDefault="00C218C1" w:rsidP="002F59E6">
            <w:pPr>
              <w:pStyle w:val="StyleText"/>
              <w:ind w:firstLine="0"/>
              <w:jc w:val="center"/>
            </w:pPr>
            <w:r>
              <w:t>Считыватель полувагонов</w:t>
            </w:r>
          </w:p>
          <w:p w:rsidR="00C218C1" w:rsidRDefault="00C218C1" w:rsidP="002F59E6">
            <w:pPr>
              <w:pStyle w:val="StyleText"/>
              <w:ind w:firstLine="0"/>
              <w:jc w:val="center"/>
            </w:pPr>
            <w:r>
              <w:t>Считыватель накладных</w:t>
            </w:r>
          </w:p>
          <w:p w:rsidR="00C218C1" w:rsidRDefault="00C218C1" w:rsidP="002F59E6">
            <w:pPr>
              <w:pStyle w:val="StyleText"/>
              <w:ind w:firstLine="0"/>
              <w:jc w:val="center"/>
            </w:pPr>
            <w:r>
              <w:t>Считыватель из таблицы регистрации</w:t>
            </w:r>
          </w:p>
          <w:p w:rsidR="00C218C1" w:rsidRPr="00C218C1" w:rsidRDefault="00C218C1" w:rsidP="002F59E6">
            <w:pPr>
              <w:pStyle w:val="StyleText"/>
              <w:ind w:firstLine="0"/>
              <w:jc w:val="center"/>
            </w:pPr>
            <w:r>
              <w:t>Параметр шаблона</w:t>
            </w:r>
          </w:p>
        </w:tc>
        <w:tc>
          <w:tcPr>
            <w:tcW w:w="1806" w:type="dxa"/>
          </w:tcPr>
          <w:p w:rsidR="00C659FA" w:rsidRDefault="00C218C1" w:rsidP="002F59E6">
            <w:pPr>
              <w:pStyle w:val="StyleText"/>
              <w:ind w:firstLine="0"/>
              <w:jc w:val="center"/>
              <w:rPr>
                <w:lang w:val="en-US"/>
              </w:rPr>
            </w:pPr>
            <w:r>
              <w:rPr>
                <w:lang w:val="en-US"/>
              </w:rPr>
              <w:t>DataElementMapperWagons</w:t>
            </w:r>
          </w:p>
          <w:p w:rsidR="00C218C1" w:rsidRDefault="00C218C1" w:rsidP="002F59E6">
            <w:pPr>
              <w:pStyle w:val="StyleText"/>
              <w:ind w:firstLine="0"/>
              <w:jc w:val="center"/>
              <w:rPr>
                <w:lang w:val="en-US"/>
              </w:rPr>
            </w:pPr>
            <w:r>
              <w:rPr>
                <w:lang w:val="en-US"/>
              </w:rPr>
              <w:t>DataElementMapperInvoices</w:t>
            </w:r>
          </w:p>
          <w:p w:rsidR="00C218C1" w:rsidRDefault="00C218C1" w:rsidP="002F59E6">
            <w:pPr>
              <w:pStyle w:val="StyleText"/>
              <w:ind w:firstLine="0"/>
              <w:jc w:val="center"/>
              <w:rPr>
                <w:lang w:val="en-US"/>
              </w:rPr>
            </w:pPr>
            <w:r>
              <w:rPr>
                <w:lang w:val="en-US"/>
              </w:rPr>
              <w:t>DataElementMapperRegister</w:t>
            </w:r>
          </w:p>
          <w:p w:rsidR="00C218C1" w:rsidRPr="007171D1" w:rsidRDefault="00C218C1" w:rsidP="002F59E6">
            <w:pPr>
              <w:pStyle w:val="StyleText"/>
              <w:ind w:firstLine="0"/>
              <w:jc w:val="center"/>
              <w:rPr>
                <w:lang w:val="en-US"/>
              </w:rPr>
            </w:pPr>
            <w:r>
              <w:rPr>
                <w:lang w:val="en-US"/>
              </w:rPr>
              <w:t>NamedParameterJdbcTemplate</w:t>
            </w:r>
          </w:p>
        </w:tc>
        <w:tc>
          <w:tcPr>
            <w:tcW w:w="860" w:type="dxa"/>
          </w:tcPr>
          <w:p w:rsidR="00C659FA" w:rsidRPr="007171D1" w:rsidRDefault="00C659FA" w:rsidP="002F59E6">
            <w:pPr>
              <w:pStyle w:val="StyleText"/>
              <w:ind w:firstLine="0"/>
              <w:jc w:val="center"/>
              <w:rPr>
                <w:lang w:val="en-US"/>
              </w:rPr>
            </w:pPr>
            <w:r>
              <w:rPr>
                <w:lang w:val="en-US"/>
              </w:rPr>
              <w:t>-</w:t>
            </w:r>
          </w:p>
        </w:tc>
        <w:tc>
          <w:tcPr>
            <w:tcW w:w="895" w:type="dxa"/>
          </w:tcPr>
          <w:p w:rsidR="00C659FA" w:rsidRPr="007171D1" w:rsidRDefault="00C659FA" w:rsidP="002F59E6">
            <w:pPr>
              <w:pStyle w:val="StyleText"/>
              <w:ind w:firstLine="0"/>
              <w:jc w:val="center"/>
              <w:rPr>
                <w:lang w:val="en-US"/>
              </w:rPr>
            </w:pPr>
            <w:r>
              <w:rPr>
                <w:lang w:val="en-US"/>
              </w:rPr>
              <w:t>-</w:t>
            </w:r>
          </w:p>
        </w:tc>
        <w:tc>
          <w:tcPr>
            <w:tcW w:w="2219" w:type="dxa"/>
          </w:tcPr>
          <w:p w:rsidR="00C659FA" w:rsidRPr="007171D1" w:rsidRDefault="00C659FA" w:rsidP="002F59E6">
            <w:pPr>
              <w:pStyle w:val="StyleText"/>
              <w:ind w:firstLine="0"/>
              <w:jc w:val="center"/>
              <w:rPr>
                <w:lang w:val="en-US"/>
              </w:rPr>
            </w:pPr>
            <w:r>
              <w:rPr>
                <w:lang w:val="en-US"/>
              </w:rPr>
              <w:t>-</w:t>
            </w:r>
          </w:p>
        </w:tc>
      </w:tr>
      <w:tr w:rsidR="00C218C1" w:rsidTr="00C218C1">
        <w:tc>
          <w:tcPr>
            <w:tcW w:w="2010" w:type="dxa"/>
          </w:tcPr>
          <w:p w:rsidR="00C218C1" w:rsidRDefault="00C218C1" w:rsidP="002F59E6">
            <w:pPr>
              <w:pStyle w:val="StyleText"/>
              <w:ind w:firstLine="0"/>
              <w:jc w:val="center"/>
              <w:rPr>
                <w:lang w:val="en-US"/>
              </w:rPr>
            </w:pPr>
            <w:r>
              <w:rPr>
                <w:lang w:val="en-US"/>
              </w:rPr>
              <w:t>getDataElementWagonsByNumber</w:t>
            </w:r>
          </w:p>
        </w:tc>
        <w:tc>
          <w:tcPr>
            <w:tcW w:w="860" w:type="dxa"/>
          </w:tcPr>
          <w:p w:rsidR="00C218C1" w:rsidRDefault="00C218C1" w:rsidP="00C218C1">
            <w:pPr>
              <w:pStyle w:val="StyleText"/>
              <w:ind w:firstLine="0"/>
              <w:jc w:val="center"/>
              <w:rPr>
                <w:lang w:val="en-US"/>
              </w:rPr>
            </w:pPr>
            <w:r>
              <w:rPr>
                <w:lang w:val="en-US"/>
              </w:rPr>
              <w:t>number</w:t>
            </w:r>
          </w:p>
        </w:tc>
        <w:tc>
          <w:tcPr>
            <w:tcW w:w="921" w:type="dxa"/>
          </w:tcPr>
          <w:p w:rsidR="00C218C1" w:rsidRDefault="00C218C1" w:rsidP="002F59E6">
            <w:pPr>
              <w:pStyle w:val="StyleText"/>
              <w:ind w:firstLine="0"/>
              <w:jc w:val="center"/>
            </w:pPr>
            <w:r>
              <w:t>Номер полувагона</w:t>
            </w:r>
          </w:p>
        </w:tc>
        <w:tc>
          <w:tcPr>
            <w:tcW w:w="1806" w:type="dxa"/>
          </w:tcPr>
          <w:p w:rsidR="00C218C1" w:rsidRDefault="00C218C1" w:rsidP="002F59E6">
            <w:pPr>
              <w:pStyle w:val="StyleText"/>
              <w:ind w:firstLine="0"/>
              <w:jc w:val="center"/>
              <w:rPr>
                <w:lang w:val="en-US"/>
              </w:rPr>
            </w:pPr>
            <w:r>
              <w:rPr>
                <w:lang w:val="en-US"/>
              </w:rPr>
              <w:t>int</w:t>
            </w:r>
          </w:p>
        </w:tc>
        <w:tc>
          <w:tcPr>
            <w:tcW w:w="860" w:type="dxa"/>
          </w:tcPr>
          <w:p w:rsidR="00C218C1" w:rsidRDefault="00C218C1" w:rsidP="002F59E6">
            <w:pPr>
              <w:pStyle w:val="StyleText"/>
              <w:ind w:firstLine="0"/>
              <w:jc w:val="center"/>
              <w:rPr>
                <w:lang w:val="en-US"/>
              </w:rPr>
            </w:pPr>
            <w:r>
              <w:rPr>
                <w:lang w:val="en-US"/>
              </w:rPr>
              <w:t>data</w:t>
            </w:r>
          </w:p>
        </w:tc>
        <w:tc>
          <w:tcPr>
            <w:tcW w:w="895" w:type="dxa"/>
          </w:tcPr>
          <w:p w:rsidR="00C218C1" w:rsidRPr="00C218C1" w:rsidRDefault="00C218C1" w:rsidP="002F59E6">
            <w:pPr>
              <w:pStyle w:val="StyleText"/>
              <w:ind w:firstLine="0"/>
              <w:jc w:val="center"/>
            </w:pPr>
            <w:r>
              <w:t>Данные о полувагоне</w:t>
            </w:r>
          </w:p>
        </w:tc>
        <w:tc>
          <w:tcPr>
            <w:tcW w:w="2219" w:type="dxa"/>
          </w:tcPr>
          <w:p w:rsidR="00C218C1" w:rsidRDefault="00C218C1" w:rsidP="002F59E6">
            <w:pPr>
              <w:pStyle w:val="StyleText"/>
              <w:ind w:firstLine="0"/>
              <w:jc w:val="center"/>
              <w:rPr>
                <w:lang w:val="en-US"/>
              </w:rPr>
            </w:pPr>
            <w:r>
              <w:rPr>
                <w:lang w:val="en-US"/>
              </w:rPr>
              <w:t>Optional&lt;DataElementWagons&gt;</w:t>
            </w:r>
          </w:p>
        </w:tc>
      </w:tr>
      <w:tr w:rsidR="00C218C1" w:rsidTr="00C218C1">
        <w:tc>
          <w:tcPr>
            <w:tcW w:w="2010" w:type="dxa"/>
          </w:tcPr>
          <w:p w:rsidR="00C218C1" w:rsidRDefault="00C218C1" w:rsidP="002F59E6">
            <w:pPr>
              <w:pStyle w:val="StyleText"/>
              <w:ind w:firstLine="0"/>
              <w:jc w:val="center"/>
              <w:rPr>
                <w:lang w:val="en-US"/>
              </w:rPr>
            </w:pPr>
            <w:r>
              <w:rPr>
                <w:lang w:val="en-US"/>
              </w:rPr>
              <w:t>getDataElementWagonsAll</w:t>
            </w:r>
          </w:p>
        </w:tc>
        <w:tc>
          <w:tcPr>
            <w:tcW w:w="860" w:type="dxa"/>
          </w:tcPr>
          <w:p w:rsidR="00C218C1" w:rsidRDefault="00C218C1" w:rsidP="00C218C1">
            <w:pPr>
              <w:pStyle w:val="StyleText"/>
              <w:ind w:firstLine="0"/>
              <w:jc w:val="center"/>
              <w:rPr>
                <w:lang w:val="en-US"/>
              </w:rPr>
            </w:pPr>
            <w:r>
              <w:rPr>
                <w:lang w:val="en-US"/>
              </w:rPr>
              <w:t>-</w:t>
            </w:r>
          </w:p>
        </w:tc>
        <w:tc>
          <w:tcPr>
            <w:tcW w:w="921" w:type="dxa"/>
          </w:tcPr>
          <w:p w:rsidR="00C218C1" w:rsidRPr="00C218C1" w:rsidRDefault="00C218C1" w:rsidP="002F59E6">
            <w:pPr>
              <w:pStyle w:val="StyleText"/>
              <w:ind w:firstLine="0"/>
              <w:jc w:val="center"/>
              <w:rPr>
                <w:lang w:val="en-US"/>
              </w:rPr>
            </w:pPr>
            <w:r>
              <w:rPr>
                <w:lang w:val="en-US"/>
              </w:rPr>
              <w:t>-</w:t>
            </w:r>
          </w:p>
        </w:tc>
        <w:tc>
          <w:tcPr>
            <w:tcW w:w="1806" w:type="dxa"/>
          </w:tcPr>
          <w:p w:rsidR="00C218C1" w:rsidRDefault="00C218C1" w:rsidP="002F59E6">
            <w:pPr>
              <w:pStyle w:val="StyleText"/>
              <w:ind w:firstLine="0"/>
              <w:jc w:val="center"/>
              <w:rPr>
                <w:lang w:val="en-US"/>
              </w:rPr>
            </w:pPr>
            <w:r>
              <w:rPr>
                <w:lang w:val="en-US"/>
              </w:rPr>
              <w:t>-</w:t>
            </w:r>
          </w:p>
        </w:tc>
        <w:tc>
          <w:tcPr>
            <w:tcW w:w="860" w:type="dxa"/>
          </w:tcPr>
          <w:p w:rsidR="00C218C1" w:rsidRDefault="00C218C1" w:rsidP="002F59E6">
            <w:pPr>
              <w:pStyle w:val="StyleText"/>
              <w:ind w:firstLine="0"/>
              <w:jc w:val="center"/>
              <w:rPr>
                <w:lang w:val="en-US"/>
              </w:rPr>
            </w:pPr>
            <w:r>
              <w:rPr>
                <w:lang w:val="en-US"/>
              </w:rPr>
              <w:t>data</w:t>
            </w:r>
          </w:p>
        </w:tc>
        <w:tc>
          <w:tcPr>
            <w:tcW w:w="895" w:type="dxa"/>
          </w:tcPr>
          <w:p w:rsidR="00C218C1" w:rsidRDefault="00C218C1" w:rsidP="002F59E6">
            <w:pPr>
              <w:pStyle w:val="StyleText"/>
              <w:ind w:firstLine="0"/>
              <w:jc w:val="center"/>
            </w:pPr>
            <w:r>
              <w:t>Данные о полувагонах</w:t>
            </w:r>
          </w:p>
        </w:tc>
        <w:tc>
          <w:tcPr>
            <w:tcW w:w="2219" w:type="dxa"/>
          </w:tcPr>
          <w:p w:rsidR="00C218C1" w:rsidRDefault="00C218C1" w:rsidP="002F59E6">
            <w:pPr>
              <w:pStyle w:val="StyleText"/>
              <w:ind w:firstLine="0"/>
              <w:jc w:val="center"/>
              <w:rPr>
                <w:lang w:val="en-US"/>
              </w:rPr>
            </w:pPr>
            <w:r>
              <w:rPr>
                <w:lang w:val="en-US"/>
              </w:rPr>
              <w:t>List&lt;Optional&lt;DataElementWagons&gt;&gt;</w:t>
            </w:r>
          </w:p>
        </w:tc>
      </w:tr>
    </w:tbl>
    <w:p w:rsidR="00C659FA" w:rsidRDefault="00C659FA" w:rsidP="00C773C0">
      <w:r>
        <w:br w:type="page"/>
      </w:r>
    </w:p>
    <w:p w:rsidR="00C218C1" w:rsidRPr="00C218C1" w:rsidRDefault="00C218C1" w:rsidP="00C218C1">
      <w:pPr>
        <w:pStyle w:val="StyleText"/>
      </w:pPr>
      <w:r>
        <w:lastRenderedPageBreak/>
        <w:t>Продолжение таблицы 3</w:t>
      </w:r>
    </w:p>
    <w:tbl>
      <w:tblPr>
        <w:tblStyle w:val="ab"/>
        <w:tblW w:w="0" w:type="auto"/>
        <w:tblLook w:val="04A0" w:firstRow="1" w:lastRow="0" w:firstColumn="1" w:lastColumn="0" w:noHBand="0" w:noVBand="1"/>
      </w:tblPr>
      <w:tblGrid>
        <w:gridCol w:w="2110"/>
        <w:gridCol w:w="1247"/>
        <w:gridCol w:w="1216"/>
        <w:gridCol w:w="652"/>
        <w:gridCol w:w="483"/>
        <w:gridCol w:w="1099"/>
        <w:gridCol w:w="2764"/>
      </w:tblGrid>
      <w:tr w:rsidR="00C218C1" w:rsidTr="00C218C1">
        <w:tc>
          <w:tcPr>
            <w:tcW w:w="1758" w:type="dxa"/>
          </w:tcPr>
          <w:p w:rsidR="00C218C1" w:rsidRPr="007171D1" w:rsidRDefault="00C218C1" w:rsidP="002F59E6">
            <w:pPr>
              <w:pStyle w:val="StyleText"/>
              <w:ind w:firstLine="0"/>
              <w:jc w:val="center"/>
              <w:rPr>
                <w:lang w:val="en-US"/>
              </w:rPr>
            </w:pPr>
            <w:r>
              <w:rPr>
                <w:lang w:val="en-US"/>
              </w:rPr>
              <w:t>insertDataElementWagons</w:t>
            </w:r>
          </w:p>
        </w:tc>
        <w:tc>
          <w:tcPr>
            <w:tcW w:w="1110" w:type="dxa"/>
          </w:tcPr>
          <w:p w:rsidR="00C218C1" w:rsidRDefault="00C218C1" w:rsidP="002F59E6">
            <w:pPr>
              <w:pStyle w:val="StyleText"/>
              <w:ind w:firstLine="0"/>
              <w:jc w:val="center"/>
              <w:rPr>
                <w:lang w:val="en-US"/>
              </w:rPr>
            </w:pPr>
            <w:r>
              <w:rPr>
                <w:lang w:val="en-US"/>
              </w:rPr>
              <w:t>numberWagon</w:t>
            </w:r>
          </w:p>
          <w:p w:rsidR="00C218C1" w:rsidRDefault="00C218C1" w:rsidP="002F59E6">
            <w:pPr>
              <w:pStyle w:val="StyleText"/>
              <w:ind w:firstLine="0"/>
              <w:jc w:val="center"/>
              <w:rPr>
                <w:lang w:val="en-US"/>
              </w:rPr>
            </w:pPr>
            <w:r>
              <w:rPr>
                <w:lang w:val="en-US"/>
              </w:rPr>
              <w:t>arrivalDate</w:t>
            </w:r>
          </w:p>
          <w:p w:rsidR="00C218C1" w:rsidRDefault="00C218C1" w:rsidP="002F59E6">
            <w:pPr>
              <w:pStyle w:val="StyleText"/>
              <w:ind w:firstLine="0"/>
              <w:jc w:val="center"/>
              <w:rPr>
                <w:lang w:val="en-US"/>
              </w:rPr>
            </w:pPr>
            <w:r>
              <w:rPr>
                <w:lang w:val="en-US"/>
              </w:rPr>
              <w:t>imagePath</w:t>
            </w:r>
          </w:p>
          <w:p w:rsidR="00C218C1" w:rsidRDefault="00C218C1" w:rsidP="002F59E6">
            <w:pPr>
              <w:pStyle w:val="StyleText"/>
              <w:ind w:firstLine="0"/>
              <w:jc w:val="center"/>
              <w:rPr>
                <w:lang w:val="en-US"/>
              </w:rPr>
            </w:pPr>
            <w:r>
              <w:rPr>
                <w:lang w:val="en-US"/>
              </w:rPr>
              <w:t>levelCorrect</w:t>
            </w:r>
          </w:p>
          <w:p w:rsidR="00C218C1" w:rsidRDefault="00C218C1" w:rsidP="002F59E6">
            <w:pPr>
              <w:pStyle w:val="StyleText"/>
              <w:ind w:firstLine="0"/>
              <w:jc w:val="center"/>
              <w:rPr>
                <w:lang w:val="en-US"/>
              </w:rPr>
            </w:pPr>
          </w:p>
          <w:p w:rsidR="00C218C1" w:rsidRPr="007171D1" w:rsidRDefault="00C218C1" w:rsidP="002F59E6">
            <w:pPr>
              <w:pStyle w:val="StyleText"/>
              <w:ind w:firstLine="0"/>
              <w:jc w:val="center"/>
              <w:rPr>
                <w:lang w:val="en-US"/>
              </w:rPr>
            </w:pPr>
          </w:p>
        </w:tc>
        <w:tc>
          <w:tcPr>
            <w:tcW w:w="1194" w:type="dxa"/>
          </w:tcPr>
          <w:p w:rsidR="00C218C1" w:rsidRDefault="00C218C1" w:rsidP="002F59E6">
            <w:pPr>
              <w:pStyle w:val="StyleText"/>
              <w:ind w:firstLine="0"/>
              <w:jc w:val="center"/>
            </w:pPr>
            <w:r>
              <w:t>Номер полувагона</w:t>
            </w:r>
          </w:p>
          <w:p w:rsidR="00C218C1" w:rsidRDefault="00C218C1" w:rsidP="002F59E6">
            <w:pPr>
              <w:pStyle w:val="StyleText"/>
              <w:ind w:firstLine="0"/>
              <w:jc w:val="center"/>
            </w:pPr>
            <w:r>
              <w:t>Дата прибытия</w:t>
            </w:r>
          </w:p>
          <w:p w:rsidR="00C218C1" w:rsidRDefault="00C218C1" w:rsidP="002F59E6">
            <w:pPr>
              <w:pStyle w:val="StyleText"/>
              <w:ind w:firstLine="0"/>
              <w:jc w:val="center"/>
            </w:pPr>
            <w:r>
              <w:t>Путь к изображению</w:t>
            </w:r>
          </w:p>
          <w:p w:rsidR="00C218C1" w:rsidRPr="00C218C1" w:rsidRDefault="00C218C1" w:rsidP="002F59E6">
            <w:pPr>
              <w:pStyle w:val="StyleText"/>
              <w:ind w:firstLine="0"/>
              <w:jc w:val="center"/>
            </w:pPr>
            <w:r>
              <w:t>Уровень корректного распознавания</w:t>
            </w:r>
          </w:p>
        </w:tc>
        <w:tc>
          <w:tcPr>
            <w:tcW w:w="2421" w:type="dxa"/>
          </w:tcPr>
          <w:p w:rsidR="00C218C1" w:rsidRDefault="00C218C1" w:rsidP="00C218C1">
            <w:pPr>
              <w:pStyle w:val="StyleText"/>
              <w:ind w:firstLine="0"/>
              <w:jc w:val="center"/>
              <w:rPr>
                <w:lang w:val="en-US"/>
              </w:rPr>
            </w:pPr>
            <w:r>
              <w:rPr>
                <w:lang w:val="en-US"/>
              </w:rPr>
              <w:t>int</w:t>
            </w:r>
          </w:p>
          <w:p w:rsidR="00C218C1" w:rsidRDefault="00C218C1" w:rsidP="00C218C1">
            <w:pPr>
              <w:pStyle w:val="StyleText"/>
              <w:ind w:firstLine="0"/>
              <w:jc w:val="center"/>
              <w:rPr>
                <w:lang w:val="en-US"/>
              </w:rPr>
            </w:pPr>
            <w:r>
              <w:rPr>
                <w:lang w:val="en-US"/>
              </w:rPr>
              <w:t>String</w:t>
            </w:r>
          </w:p>
          <w:p w:rsidR="00C218C1" w:rsidRDefault="00C218C1" w:rsidP="00C218C1">
            <w:pPr>
              <w:pStyle w:val="StyleText"/>
              <w:ind w:firstLine="0"/>
              <w:jc w:val="center"/>
              <w:rPr>
                <w:lang w:val="en-US"/>
              </w:rPr>
            </w:pPr>
            <w:r>
              <w:rPr>
                <w:lang w:val="en-US"/>
              </w:rPr>
              <w:t>String</w:t>
            </w:r>
          </w:p>
          <w:p w:rsidR="00C218C1" w:rsidRPr="00C218C1" w:rsidRDefault="00C218C1" w:rsidP="00C218C1">
            <w:pPr>
              <w:pStyle w:val="StyleText"/>
              <w:ind w:firstLine="0"/>
              <w:jc w:val="center"/>
              <w:rPr>
                <w:lang w:val="en-US"/>
              </w:rPr>
            </w:pPr>
            <w:r>
              <w:rPr>
                <w:lang w:val="en-US"/>
              </w:rPr>
              <w:t>double</w:t>
            </w:r>
          </w:p>
        </w:tc>
        <w:tc>
          <w:tcPr>
            <w:tcW w:w="1110" w:type="dxa"/>
          </w:tcPr>
          <w:p w:rsidR="00C218C1" w:rsidRPr="007171D1" w:rsidRDefault="00C218C1" w:rsidP="002F59E6">
            <w:pPr>
              <w:pStyle w:val="StyleText"/>
              <w:ind w:firstLine="0"/>
              <w:jc w:val="center"/>
              <w:rPr>
                <w:lang w:val="en-US"/>
              </w:rPr>
            </w:pPr>
            <w:r>
              <w:rPr>
                <w:lang w:val="en-US"/>
              </w:rPr>
              <w:t>-</w:t>
            </w:r>
          </w:p>
        </w:tc>
        <w:tc>
          <w:tcPr>
            <w:tcW w:w="1158" w:type="dxa"/>
          </w:tcPr>
          <w:p w:rsidR="00C218C1" w:rsidRPr="007171D1" w:rsidRDefault="00C218C1" w:rsidP="002F59E6">
            <w:pPr>
              <w:pStyle w:val="StyleText"/>
              <w:ind w:firstLine="0"/>
              <w:jc w:val="center"/>
              <w:rPr>
                <w:lang w:val="en-US"/>
              </w:rPr>
            </w:pPr>
            <w:r>
              <w:rPr>
                <w:lang w:val="en-US"/>
              </w:rPr>
              <w:t>-</w:t>
            </w:r>
          </w:p>
        </w:tc>
        <w:tc>
          <w:tcPr>
            <w:tcW w:w="820" w:type="dxa"/>
          </w:tcPr>
          <w:p w:rsidR="00C218C1" w:rsidRPr="007171D1" w:rsidRDefault="00C218C1" w:rsidP="002F59E6">
            <w:pPr>
              <w:pStyle w:val="StyleText"/>
              <w:ind w:firstLine="0"/>
              <w:jc w:val="center"/>
              <w:rPr>
                <w:lang w:val="en-US"/>
              </w:rPr>
            </w:pPr>
            <w:r>
              <w:rPr>
                <w:lang w:val="en-US"/>
              </w:rPr>
              <w:t>-</w:t>
            </w:r>
          </w:p>
        </w:tc>
      </w:tr>
      <w:tr w:rsidR="00C218C1" w:rsidTr="00C218C1">
        <w:tc>
          <w:tcPr>
            <w:tcW w:w="1758" w:type="dxa"/>
          </w:tcPr>
          <w:p w:rsidR="00C218C1" w:rsidRPr="007171D1" w:rsidRDefault="00C218C1" w:rsidP="002F59E6">
            <w:pPr>
              <w:pStyle w:val="StyleText"/>
              <w:ind w:firstLine="0"/>
              <w:jc w:val="center"/>
              <w:rPr>
                <w:lang w:val="en-US"/>
              </w:rPr>
            </w:pPr>
            <w:r>
              <w:rPr>
                <w:lang w:val="en-US"/>
              </w:rPr>
              <w:t>updateDataElementWagons</w:t>
            </w:r>
          </w:p>
        </w:tc>
        <w:tc>
          <w:tcPr>
            <w:tcW w:w="1110" w:type="dxa"/>
          </w:tcPr>
          <w:p w:rsidR="00C218C1" w:rsidRDefault="00C218C1" w:rsidP="00C218C1">
            <w:pPr>
              <w:pStyle w:val="StyleText"/>
              <w:ind w:firstLine="0"/>
              <w:jc w:val="center"/>
              <w:rPr>
                <w:lang w:val="en-US"/>
              </w:rPr>
            </w:pPr>
            <w:r>
              <w:rPr>
                <w:lang w:val="en-US"/>
              </w:rPr>
              <w:t>numberWagon</w:t>
            </w:r>
          </w:p>
          <w:p w:rsidR="00C218C1" w:rsidRDefault="00C218C1" w:rsidP="00C218C1">
            <w:pPr>
              <w:pStyle w:val="StyleText"/>
              <w:ind w:firstLine="0"/>
              <w:jc w:val="center"/>
              <w:rPr>
                <w:lang w:val="en-US"/>
              </w:rPr>
            </w:pPr>
            <w:r>
              <w:rPr>
                <w:lang w:val="en-US"/>
              </w:rPr>
              <w:t>arrivalDate</w:t>
            </w:r>
          </w:p>
          <w:p w:rsidR="00C218C1" w:rsidRDefault="00C218C1" w:rsidP="00C218C1">
            <w:pPr>
              <w:pStyle w:val="StyleText"/>
              <w:ind w:firstLine="0"/>
              <w:jc w:val="center"/>
              <w:rPr>
                <w:lang w:val="en-US"/>
              </w:rPr>
            </w:pPr>
            <w:r>
              <w:rPr>
                <w:lang w:val="en-US"/>
              </w:rPr>
              <w:t>imagePath</w:t>
            </w:r>
          </w:p>
          <w:p w:rsidR="00C218C1" w:rsidRDefault="00C218C1" w:rsidP="00C218C1">
            <w:pPr>
              <w:pStyle w:val="StyleText"/>
              <w:ind w:firstLine="0"/>
              <w:jc w:val="center"/>
              <w:rPr>
                <w:lang w:val="en-US"/>
              </w:rPr>
            </w:pPr>
            <w:r>
              <w:rPr>
                <w:lang w:val="en-US"/>
              </w:rPr>
              <w:t>levelCorrect</w:t>
            </w:r>
          </w:p>
          <w:p w:rsidR="00C218C1" w:rsidRPr="007171D1" w:rsidRDefault="00C218C1" w:rsidP="00C218C1">
            <w:pPr>
              <w:pStyle w:val="StyleText"/>
              <w:ind w:firstLine="0"/>
              <w:jc w:val="center"/>
              <w:rPr>
                <w:lang w:val="en-US"/>
              </w:rPr>
            </w:pPr>
          </w:p>
        </w:tc>
        <w:tc>
          <w:tcPr>
            <w:tcW w:w="1194" w:type="dxa"/>
          </w:tcPr>
          <w:p w:rsidR="00C218C1" w:rsidRDefault="00C218C1" w:rsidP="00C218C1">
            <w:pPr>
              <w:pStyle w:val="StyleText"/>
              <w:ind w:firstLine="0"/>
              <w:jc w:val="center"/>
            </w:pPr>
            <w:r>
              <w:t>Номер полувагона</w:t>
            </w:r>
          </w:p>
          <w:p w:rsidR="00C218C1" w:rsidRDefault="00C218C1" w:rsidP="00C218C1">
            <w:pPr>
              <w:pStyle w:val="StyleText"/>
              <w:ind w:firstLine="0"/>
              <w:jc w:val="center"/>
            </w:pPr>
            <w:r>
              <w:t>Дата прибытия</w:t>
            </w:r>
          </w:p>
          <w:p w:rsidR="00C218C1" w:rsidRDefault="00C218C1" w:rsidP="00C218C1">
            <w:pPr>
              <w:pStyle w:val="StyleText"/>
              <w:ind w:firstLine="0"/>
              <w:jc w:val="center"/>
            </w:pPr>
            <w:r>
              <w:t>Путь к изображению</w:t>
            </w:r>
          </w:p>
          <w:p w:rsidR="00C218C1" w:rsidRPr="00C218C1" w:rsidRDefault="00C218C1" w:rsidP="00C218C1">
            <w:pPr>
              <w:pStyle w:val="StyleText"/>
              <w:ind w:firstLine="0"/>
              <w:jc w:val="center"/>
            </w:pPr>
            <w:r>
              <w:t>Уровень корректного распознавания</w:t>
            </w:r>
          </w:p>
        </w:tc>
        <w:tc>
          <w:tcPr>
            <w:tcW w:w="2421" w:type="dxa"/>
          </w:tcPr>
          <w:p w:rsidR="00C218C1" w:rsidRDefault="00C218C1" w:rsidP="00C218C1">
            <w:pPr>
              <w:pStyle w:val="StyleText"/>
              <w:ind w:firstLine="0"/>
              <w:jc w:val="center"/>
              <w:rPr>
                <w:lang w:val="en-US"/>
              </w:rPr>
            </w:pPr>
            <w:r>
              <w:rPr>
                <w:lang w:val="en-US"/>
              </w:rPr>
              <w:t>int</w:t>
            </w:r>
          </w:p>
          <w:p w:rsidR="00C218C1" w:rsidRDefault="00C218C1" w:rsidP="00C218C1">
            <w:pPr>
              <w:pStyle w:val="StyleText"/>
              <w:ind w:firstLine="0"/>
              <w:jc w:val="center"/>
              <w:rPr>
                <w:lang w:val="en-US"/>
              </w:rPr>
            </w:pPr>
            <w:r>
              <w:rPr>
                <w:lang w:val="en-US"/>
              </w:rPr>
              <w:t>String</w:t>
            </w:r>
          </w:p>
          <w:p w:rsidR="00C218C1" w:rsidRDefault="00C218C1" w:rsidP="00C218C1">
            <w:pPr>
              <w:pStyle w:val="StyleText"/>
              <w:ind w:firstLine="0"/>
              <w:jc w:val="center"/>
              <w:rPr>
                <w:lang w:val="en-US"/>
              </w:rPr>
            </w:pPr>
            <w:r>
              <w:rPr>
                <w:lang w:val="en-US"/>
              </w:rPr>
              <w:t>String</w:t>
            </w:r>
          </w:p>
          <w:p w:rsidR="00C218C1" w:rsidRPr="007171D1" w:rsidRDefault="00C218C1" w:rsidP="00C218C1">
            <w:pPr>
              <w:pStyle w:val="StyleText"/>
              <w:ind w:firstLine="0"/>
              <w:jc w:val="center"/>
              <w:rPr>
                <w:lang w:val="en-US"/>
              </w:rPr>
            </w:pPr>
            <w:r>
              <w:rPr>
                <w:lang w:val="en-US"/>
              </w:rPr>
              <w:t>double</w:t>
            </w:r>
          </w:p>
        </w:tc>
        <w:tc>
          <w:tcPr>
            <w:tcW w:w="1110" w:type="dxa"/>
          </w:tcPr>
          <w:p w:rsidR="00C218C1" w:rsidRDefault="00C218C1" w:rsidP="002F59E6">
            <w:pPr>
              <w:pStyle w:val="StyleText"/>
              <w:ind w:firstLine="0"/>
              <w:jc w:val="center"/>
              <w:rPr>
                <w:lang w:val="en-US"/>
              </w:rPr>
            </w:pPr>
            <w:r>
              <w:rPr>
                <w:lang w:val="en-US"/>
              </w:rPr>
              <w:t>-</w:t>
            </w:r>
          </w:p>
        </w:tc>
        <w:tc>
          <w:tcPr>
            <w:tcW w:w="1158" w:type="dxa"/>
          </w:tcPr>
          <w:p w:rsidR="00C218C1" w:rsidRDefault="00C218C1" w:rsidP="002F59E6">
            <w:pPr>
              <w:pStyle w:val="StyleText"/>
              <w:ind w:firstLine="0"/>
              <w:jc w:val="center"/>
              <w:rPr>
                <w:lang w:val="en-US"/>
              </w:rPr>
            </w:pPr>
            <w:r>
              <w:rPr>
                <w:lang w:val="en-US"/>
              </w:rPr>
              <w:t>-</w:t>
            </w:r>
          </w:p>
        </w:tc>
        <w:tc>
          <w:tcPr>
            <w:tcW w:w="820" w:type="dxa"/>
          </w:tcPr>
          <w:p w:rsidR="00C218C1" w:rsidRDefault="00C218C1" w:rsidP="002F59E6">
            <w:pPr>
              <w:pStyle w:val="StyleText"/>
              <w:ind w:firstLine="0"/>
              <w:jc w:val="center"/>
              <w:rPr>
                <w:lang w:val="en-US"/>
              </w:rPr>
            </w:pPr>
            <w:r>
              <w:rPr>
                <w:lang w:val="en-US"/>
              </w:rPr>
              <w:t>-</w:t>
            </w:r>
          </w:p>
        </w:tc>
      </w:tr>
      <w:tr w:rsidR="00C218C1" w:rsidTr="00C218C1">
        <w:tc>
          <w:tcPr>
            <w:tcW w:w="1758" w:type="dxa"/>
          </w:tcPr>
          <w:p w:rsidR="00C218C1" w:rsidRPr="007171D1" w:rsidRDefault="00C218C1" w:rsidP="002F59E6">
            <w:pPr>
              <w:pStyle w:val="StyleText"/>
              <w:ind w:firstLine="0"/>
              <w:jc w:val="center"/>
              <w:rPr>
                <w:lang w:val="en-US"/>
              </w:rPr>
            </w:pPr>
            <w:r>
              <w:rPr>
                <w:lang w:val="en-US"/>
              </w:rPr>
              <w:t>deleteDataElementWagons</w:t>
            </w:r>
          </w:p>
        </w:tc>
        <w:tc>
          <w:tcPr>
            <w:tcW w:w="1110" w:type="dxa"/>
          </w:tcPr>
          <w:p w:rsidR="00C218C1" w:rsidRPr="007171D1" w:rsidRDefault="00C218C1" w:rsidP="002F59E6">
            <w:pPr>
              <w:pStyle w:val="StyleText"/>
              <w:ind w:firstLine="0"/>
              <w:jc w:val="center"/>
              <w:rPr>
                <w:lang w:val="en-US"/>
              </w:rPr>
            </w:pPr>
            <w:r>
              <w:rPr>
                <w:lang w:val="en-US"/>
              </w:rPr>
              <w:t>numberWagon</w:t>
            </w:r>
          </w:p>
        </w:tc>
        <w:tc>
          <w:tcPr>
            <w:tcW w:w="1194" w:type="dxa"/>
          </w:tcPr>
          <w:p w:rsidR="00C218C1" w:rsidRPr="00C218C1" w:rsidRDefault="00C218C1" w:rsidP="002F59E6">
            <w:pPr>
              <w:pStyle w:val="StyleText"/>
              <w:ind w:firstLine="0"/>
              <w:jc w:val="center"/>
            </w:pPr>
            <w:r>
              <w:t>Номер полувагона</w:t>
            </w:r>
          </w:p>
        </w:tc>
        <w:tc>
          <w:tcPr>
            <w:tcW w:w="2421" w:type="dxa"/>
          </w:tcPr>
          <w:p w:rsidR="00C218C1" w:rsidRPr="007171D1" w:rsidRDefault="00C218C1" w:rsidP="002F59E6">
            <w:pPr>
              <w:pStyle w:val="StyleText"/>
              <w:ind w:firstLine="0"/>
              <w:jc w:val="center"/>
              <w:rPr>
                <w:lang w:val="en-US"/>
              </w:rPr>
            </w:pPr>
            <w:r>
              <w:rPr>
                <w:lang w:val="en-US"/>
              </w:rPr>
              <w:t>int</w:t>
            </w:r>
          </w:p>
        </w:tc>
        <w:tc>
          <w:tcPr>
            <w:tcW w:w="1110" w:type="dxa"/>
          </w:tcPr>
          <w:p w:rsidR="00C218C1" w:rsidRDefault="00C218C1" w:rsidP="002F59E6">
            <w:pPr>
              <w:pStyle w:val="StyleText"/>
              <w:ind w:firstLine="0"/>
              <w:jc w:val="center"/>
              <w:rPr>
                <w:lang w:val="en-US"/>
              </w:rPr>
            </w:pPr>
            <w:r>
              <w:rPr>
                <w:lang w:val="en-US"/>
              </w:rPr>
              <w:t>-</w:t>
            </w:r>
          </w:p>
        </w:tc>
        <w:tc>
          <w:tcPr>
            <w:tcW w:w="1158" w:type="dxa"/>
          </w:tcPr>
          <w:p w:rsidR="00C218C1" w:rsidRDefault="00C218C1" w:rsidP="002F59E6">
            <w:pPr>
              <w:pStyle w:val="StyleText"/>
              <w:ind w:firstLine="0"/>
              <w:jc w:val="center"/>
              <w:rPr>
                <w:lang w:val="en-US"/>
              </w:rPr>
            </w:pPr>
            <w:r>
              <w:rPr>
                <w:lang w:val="en-US"/>
              </w:rPr>
              <w:t>-</w:t>
            </w:r>
          </w:p>
        </w:tc>
        <w:tc>
          <w:tcPr>
            <w:tcW w:w="820" w:type="dxa"/>
          </w:tcPr>
          <w:p w:rsidR="00C218C1" w:rsidRDefault="00C218C1" w:rsidP="002F59E6">
            <w:pPr>
              <w:pStyle w:val="StyleText"/>
              <w:ind w:firstLine="0"/>
              <w:jc w:val="center"/>
              <w:rPr>
                <w:lang w:val="en-US"/>
              </w:rPr>
            </w:pPr>
            <w:r>
              <w:rPr>
                <w:lang w:val="en-US"/>
              </w:rPr>
              <w:t>-</w:t>
            </w:r>
          </w:p>
        </w:tc>
      </w:tr>
      <w:tr w:rsidR="00C218C1" w:rsidTr="00C218C1">
        <w:tc>
          <w:tcPr>
            <w:tcW w:w="1758" w:type="dxa"/>
          </w:tcPr>
          <w:p w:rsidR="00C218C1" w:rsidRPr="00C218C1" w:rsidRDefault="007A350F" w:rsidP="002F59E6">
            <w:pPr>
              <w:pStyle w:val="StyleText"/>
              <w:ind w:firstLine="0"/>
              <w:jc w:val="center"/>
              <w:rPr>
                <w:lang w:val="en-US"/>
              </w:rPr>
            </w:pPr>
            <w:r>
              <w:rPr>
                <w:lang w:val="en-US"/>
              </w:rPr>
              <w:t>g</w:t>
            </w:r>
            <w:r w:rsidR="00C218C1">
              <w:rPr>
                <w:lang w:val="en-US"/>
              </w:rPr>
              <w:t>etDataElementInvoicesById</w:t>
            </w:r>
          </w:p>
        </w:tc>
        <w:tc>
          <w:tcPr>
            <w:tcW w:w="1110" w:type="dxa"/>
          </w:tcPr>
          <w:p w:rsidR="00C218C1" w:rsidRPr="007171D1" w:rsidRDefault="00C218C1" w:rsidP="002F59E6">
            <w:pPr>
              <w:pStyle w:val="StyleText"/>
              <w:ind w:firstLine="0"/>
              <w:jc w:val="center"/>
              <w:rPr>
                <w:lang w:val="en-US"/>
              </w:rPr>
            </w:pPr>
            <w:r>
              <w:rPr>
                <w:lang w:val="en-US"/>
              </w:rPr>
              <w:t>numberInvoices</w:t>
            </w:r>
          </w:p>
        </w:tc>
        <w:tc>
          <w:tcPr>
            <w:tcW w:w="1194" w:type="dxa"/>
          </w:tcPr>
          <w:p w:rsidR="00C218C1" w:rsidRPr="00C218C1" w:rsidRDefault="00C218C1" w:rsidP="002F59E6">
            <w:pPr>
              <w:pStyle w:val="StyleText"/>
              <w:ind w:firstLine="0"/>
              <w:jc w:val="center"/>
            </w:pPr>
            <w:r>
              <w:t>Номер накладной</w:t>
            </w:r>
          </w:p>
        </w:tc>
        <w:tc>
          <w:tcPr>
            <w:tcW w:w="2421" w:type="dxa"/>
          </w:tcPr>
          <w:p w:rsidR="00C218C1" w:rsidRPr="00C218C1" w:rsidRDefault="00C218C1" w:rsidP="002F59E6">
            <w:pPr>
              <w:pStyle w:val="StyleText"/>
              <w:ind w:firstLine="0"/>
              <w:jc w:val="center"/>
              <w:rPr>
                <w:lang w:val="en-US"/>
              </w:rPr>
            </w:pPr>
            <w:r>
              <w:rPr>
                <w:lang w:val="en-US"/>
              </w:rPr>
              <w:t>String</w:t>
            </w:r>
          </w:p>
        </w:tc>
        <w:tc>
          <w:tcPr>
            <w:tcW w:w="1110" w:type="dxa"/>
          </w:tcPr>
          <w:p w:rsidR="00C218C1" w:rsidRDefault="00C218C1" w:rsidP="002F59E6">
            <w:pPr>
              <w:pStyle w:val="StyleText"/>
              <w:ind w:firstLine="0"/>
              <w:jc w:val="center"/>
              <w:rPr>
                <w:lang w:val="en-US"/>
              </w:rPr>
            </w:pPr>
            <w:r>
              <w:rPr>
                <w:lang w:val="en-US"/>
              </w:rPr>
              <w:t>data</w:t>
            </w:r>
          </w:p>
        </w:tc>
        <w:tc>
          <w:tcPr>
            <w:tcW w:w="1158" w:type="dxa"/>
          </w:tcPr>
          <w:p w:rsidR="00C218C1" w:rsidRPr="00C218C1" w:rsidRDefault="00C218C1" w:rsidP="002F59E6">
            <w:pPr>
              <w:pStyle w:val="StyleText"/>
              <w:ind w:firstLine="0"/>
              <w:jc w:val="center"/>
            </w:pPr>
            <w:r>
              <w:t>Информация о накладной</w:t>
            </w:r>
          </w:p>
        </w:tc>
        <w:tc>
          <w:tcPr>
            <w:tcW w:w="820" w:type="dxa"/>
          </w:tcPr>
          <w:p w:rsidR="00C218C1" w:rsidRDefault="00C218C1" w:rsidP="002F59E6">
            <w:pPr>
              <w:pStyle w:val="StyleText"/>
              <w:ind w:firstLine="0"/>
              <w:jc w:val="center"/>
              <w:rPr>
                <w:lang w:val="en-US"/>
              </w:rPr>
            </w:pPr>
            <w:r>
              <w:rPr>
                <w:lang w:val="en-US"/>
              </w:rPr>
              <w:t>Optional&lt;DataElementInvoices&gt;</w:t>
            </w:r>
          </w:p>
        </w:tc>
      </w:tr>
      <w:tr w:rsidR="00C218C1" w:rsidTr="00C218C1">
        <w:tc>
          <w:tcPr>
            <w:tcW w:w="1758" w:type="dxa"/>
          </w:tcPr>
          <w:p w:rsidR="00C218C1" w:rsidRPr="007171D1" w:rsidRDefault="007A350F" w:rsidP="002F59E6">
            <w:pPr>
              <w:pStyle w:val="StyleText"/>
              <w:ind w:firstLine="0"/>
              <w:jc w:val="center"/>
              <w:rPr>
                <w:lang w:val="en-US"/>
              </w:rPr>
            </w:pPr>
            <w:r>
              <w:rPr>
                <w:lang w:val="en-US"/>
              </w:rPr>
              <w:t>getDataElementInvoicesAll</w:t>
            </w:r>
          </w:p>
        </w:tc>
        <w:tc>
          <w:tcPr>
            <w:tcW w:w="1110" w:type="dxa"/>
          </w:tcPr>
          <w:p w:rsidR="00C218C1" w:rsidRPr="007171D1" w:rsidRDefault="007A350F" w:rsidP="002F59E6">
            <w:pPr>
              <w:pStyle w:val="StyleText"/>
              <w:ind w:firstLine="0"/>
              <w:jc w:val="center"/>
              <w:rPr>
                <w:lang w:val="en-US"/>
              </w:rPr>
            </w:pPr>
            <w:r>
              <w:rPr>
                <w:lang w:val="en-US"/>
              </w:rPr>
              <w:t>-</w:t>
            </w:r>
          </w:p>
        </w:tc>
        <w:tc>
          <w:tcPr>
            <w:tcW w:w="1194" w:type="dxa"/>
          </w:tcPr>
          <w:p w:rsidR="00C218C1" w:rsidRPr="007A350F" w:rsidRDefault="007A350F" w:rsidP="002F59E6">
            <w:pPr>
              <w:pStyle w:val="StyleText"/>
              <w:ind w:firstLine="0"/>
              <w:jc w:val="center"/>
              <w:rPr>
                <w:lang w:val="en-US"/>
              </w:rPr>
            </w:pPr>
            <w:r>
              <w:rPr>
                <w:lang w:val="en-US"/>
              </w:rPr>
              <w:t>-</w:t>
            </w:r>
          </w:p>
        </w:tc>
        <w:tc>
          <w:tcPr>
            <w:tcW w:w="2421" w:type="dxa"/>
          </w:tcPr>
          <w:p w:rsidR="00C218C1" w:rsidRPr="007171D1" w:rsidRDefault="007A350F" w:rsidP="002F59E6">
            <w:pPr>
              <w:pStyle w:val="StyleText"/>
              <w:ind w:firstLine="0"/>
              <w:jc w:val="center"/>
              <w:rPr>
                <w:lang w:val="en-US"/>
              </w:rPr>
            </w:pPr>
            <w:r>
              <w:rPr>
                <w:lang w:val="en-US"/>
              </w:rPr>
              <w:t>-</w:t>
            </w:r>
          </w:p>
        </w:tc>
        <w:tc>
          <w:tcPr>
            <w:tcW w:w="1110" w:type="dxa"/>
          </w:tcPr>
          <w:p w:rsidR="00C218C1" w:rsidRDefault="007A350F" w:rsidP="002F59E6">
            <w:pPr>
              <w:pStyle w:val="StyleText"/>
              <w:ind w:firstLine="0"/>
              <w:jc w:val="center"/>
              <w:rPr>
                <w:lang w:val="en-US"/>
              </w:rPr>
            </w:pPr>
            <w:r>
              <w:rPr>
                <w:lang w:val="en-US"/>
              </w:rPr>
              <w:t>data</w:t>
            </w:r>
          </w:p>
        </w:tc>
        <w:tc>
          <w:tcPr>
            <w:tcW w:w="1158" w:type="dxa"/>
          </w:tcPr>
          <w:p w:rsidR="00C218C1" w:rsidRPr="007A350F" w:rsidRDefault="007A350F" w:rsidP="002F59E6">
            <w:pPr>
              <w:pStyle w:val="StyleText"/>
              <w:ind w:firstLine="0"/>
              <w:jc w:val="center"/>
            </w:pPr>
            <w:r>
              <w:t>Информация о накладных</w:t>
            </w:r>
          </w:p>
        </w:tc>
        <w:tc>
          <w:tcPr>
            <w:tcW w:w="820" w:type="dxa"/>
          </w:tcPr>
          <w:p w:rsidR="00C218C1" w:rsidRDefault="007A350F" w:rsidP="002F59E6">
            <w:pPr>
              <w:pStyle w:val="StyleText"/>
              <w:ind w:firstLine="0"/>
              <w:jc w:val="center"/>
              <w:rPr>
                <w:lang w:val="en-US"/>
              </w:rPr>
            </w:pPr>
            <w:r>
              <w:rPr>
                <w:lang w:val="en-US"/>
              </w:rPr>
              <w:t>List&lt;Optional&lt;DataElementInvoices&gt;&gt;</w:t>
            </w:r>
          </w:p>
        </w:tc>
      </w:tr>
    </w:tbl>
    <w:p w:rsidR="00C218C1" w:rsidRDefault="00C218C1" w:rsidP="00C773C0"/>
    <w:p w:rsidR="002F59E6" w:rsidRPr="00C218C1" w:rsidRDefault="002F59E6" w:rsidP="002F59E6">
      <w:pPr>
        <w:pStyle w:val="StyleText"/>
      </w:pPr>
      <w:r>
        <w:lastRenderedPageBreak/>
        <w:t>Продолжение таблицы 3</w:t>
      </w:r>
    </w:p>
    <w:tbl>
      <w:tblPr>
        <w:tblStyle w:val="ab"/>
        <w:tblW w:w="0" w:type="auto"/>
        <w:tblLook w:val="04A0" w:firstRow="1" w:lastRow="0" w:firstColumn="1" w:lastColumn="0" w:noHBand="0" w:noVBand="1"/>
      </w:tblPr>
      <w:tblGrid>
        <w:gridCol w:w="3373"/>
        <w:gridCol w:w="2409"/>
        <w:gridCol w:w="1719"/>
        <w:gridCol w:w="901"/>
        <w:gridCol w:w="454"/>
        <w:gridCol w:w="405"/>
        <w:gridCol w:w="310"/>
      </w:tblGrid>
      <w:tr w:rsidR="002F59E6" w:rsidTr="002F59E6">
        <w:tc>
          <w:tcPr>
            <w:tcW w:w="3313" w:type="dxa"/>
          </w:tcPr>
          <w:p w:rsidR="002F59E6" w:rsidRPr="007171D1" w:rsidRDefault="002F59E6" w:rsidP="002F59E6">
            <w:pPr>
              <w:pStyle w:val="StyleText"/>
              <w:ind w:firstLine="0"/>
              <w:jc w:val="center"/>
              <w:rPr>
                <w:lang w:val="en-US"/>
              </w:rPr>
            </w:pPr>
            <w:r>
              <w:rPr>
                <w:lang w:val="en-US"/>
              </w:rPr>
              <w:t>insertDataElementInvoices</w:t>
            </w:r>
          </w:p>
        </w:tc>
        <w:tc>
          <w:tcPr>
            <w:tcW w:w="2275" w:type="dxa"/>
          </w:tcPr>
          <w:p w:rsidR="002F59E6" w:rsidRDefault="002F59E6" w:rsidP="002F59E6">
            <w:pPr>
              <w:pStyle w:val="StyleText"/>
              <w:ind w:firstLine="0"/>
              <w:jc w:val="center"/>
              <w:rPr>
                <w:lang w:val="en-US"/>
              </w:rPr>
            </w:pPr>
            <w:r>
              <w:rPr>
                <w:lang w:val="en-US"/>
              </w:rPr>
              <w:t>numberInvoice</w:t>
            </w:r>
          </w:p>
          <w:p w:rsidR="002F59E6" w:rsidRDefault="002F59E6" w:rsidP="002F59E6">
            <w:pPr>
              <w:pStyle w:val="StyleText"/>
              <w:ind w:firstLine="0"/>
              <w:jc w:val="center"/>
              <w:rPr>
                <w:lang w:val="en-US"/>
              </w:rPr>
            </w:pPr>
            <w:r>
              <w:rPr>
                <w:lang w:val="en-US"/>
              </w:rPr>
              <w:t>nameSupplier</w:t>
            </w:r>
          </w:p>
          <w:p w:rsidR="002F59E6" w:rsidRDefault="002F59E6" w:rsidP="002F59E6">
            <w:pPr>
              <w:pStyle w:val="StyleText"/>
              <w:ind w:firstLine="0"/>
              <w:jc w:val="center"/>
              <w:rPr>
                <w:lang w:val="en-US"/>
              </w:rPr>
            </w:pPr>
            <w:r>
              <w:rPr>
                <w:lang w:val="en-US"/>
              </w:rPr>
              <w:t>totalWagons</w:t>
            </w:r>
          </w:p>
          <w:p w:rsidR="002F59E6" w:rsidRDefault="002F59E6" w:rsidP="002F59E6">
            <w:pPr>
              <w:pStyle w:val="StyleText"/>
              <w:ind w:firstLine="0"/>
              <w:jc w:val="center"/>
              <w:rPr>
                <w:lang w:val="en-US"/>
              </w:rPr>
            </w:pPr>
            <w:r>
              <w:rPr>
                <w:lang w:val="en-US"/>
              </w:rPr>
              <w:t>arrivalTrainDate</w:t>
            </w:r>
          </w:p>
          <w:p w:rsidR="002F59E6" w:rsidRDefault="002F59E6" w:rsidP="002F59E6">
            <w:pPr>
              <w:pStyle w:val="StyleText"/>
              <w:ind w:firstLine="0"/>
              <w:jc w:val="center"/>
              <w:rPr>
                <w:lang w:val="en-US"/>
              </w:rPr>
            </w:pPr>
            <w:r>
              <w:rPr>
                <w:lang w:val="en-US"/>
              </w:rPr>
              <w:t>departureTrainDate</w:t>
            </w:r>
          </w:p>
          <w:p w:rsidR="002F59E6" w:rsidRPr="007171D1" w:rsidRDefault="002F59E6" w:rsidP="002F59E6">
            <w:pPr>
              <w:pStyle w:val="StyleText"/>
              <w:ind w:firstLine="0"/>
              <w:jc w:val="center"/>
              <w:rPr>
                <w:lang w:val="en-US"/>
              </w:rPr>
            </w:pPr>
          </w:p>
        </w:tc>
        <w:tc>
          <w:tcPr>
            <w:tcW w:w="1627" w:type="dxa"/>
          </w:tcPr>
          <w:p w:rsidR="002F59E6" w:rsidRDefault="002F59E6" w:rsidP="002F59E6">
            <w:pPr>
              <w:pStyle w:val="StyleText"/>
              <w:ind w:firstLine="0"/>
              <w:jc w:val="center"/>
            </w:pPr>
            <w:r>
              <w:t>Номер накладной</w:t>
            </w:r>
          </w:p>
          <w:p w:rsidR="002F59E6" w:rsidRDefault="002F59E6" w:rsidP="002F59E6">
            <w:pPr>
              <w:pStyle w:val="StyleText"/>
              <w:ind w:firstLine="0"/>
              <w:jc w:val="center"/>
            </w:pPr>
            <w:r>
              <w:t>Название поставщика</w:t>
            </w:r>
          </w:p>
          <w:p w:rsidR="002F59E6" w:rsidRDefault="002F59E6" w:rsidP="002F59E6">
            <w:pPr>
              <w:pStyle w:val="StyleText"/>
              <w:ind w:firstLine="0"/>
              <w:jc w:val="center"/>
            </w:pPr>
            <w:r>
              <w:t>Общее число полувагонов</w:t>
            </w:r>
          </w:p>
          <w:p w:rsidR="002F59E6" w:rsidRDefault="002F59E6" w:rsidP="002F59E6">
            <w:pPr>
              <w:pStyle w:val="StyleText"/>
              <w:ind w:firstLine="0"/>
              <w:jc w:val="center"/>
            </w:pPr>
            <w:r>
              <w:t>Дата прибытия полувагонов</w:t>
            </w:r>
          </w:p>
          <w:p w:rsidR="002F59E6" w:rsidRPr="002F59E6" w:rsidRDefault="002F59E6" w:rsidP="002F59E6">
            <w:pPr>
              <w:pStyle w:val="StyleText"/>
              <w:ind w:firstLine="0"/>
              <w:jc w:val="center"/>
            </w:pPr>
            <w:r>
              <w:t>Дата отправки полувагонов</w:t>
            </w:r>
          </w:p>
        </w:tc>
        <w:tc>
          <w:tcPr>
            <w:tcW w:w="859" w:type="dxa"/>
          </w:tcPr>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Short</w:t>
            </w:r>
          </w:p>
          <w:p w:rsidR="002F59E6" w:rsidRDefault="002F59E6" w:rsidP="002F59E6">
            <w:pPr>
              <w:pStyle w:val="StyleText"/>
              <w:ind w:firstLine="0"/>
              <w:jc w:val="center"/>
              <w:rPr>
                <w:lang w:val="en-US"/>
              </w:rPr>
            </w:pPr>
            <w:r>
              <w:rPr>
                <w:lang w:val="en-US"/>
              </w:rPr>
              <w:t>String</w:t>
            </w:r>
          </w:p>
          <w:p w:rsidR="002F59E6" w:rsidRPr="00C218C1" w:rsidRDefault="002F59E6" w:rsidP="002F59E6">
            <w:pPr>
              <w:pStyle w:val="StyleText"/>
              <w:ind w:firstLine="0"/>
              <w:jc w:val="center"/>
              <w:rPr>
                <w:lang w:val="en-US"/>
              </w:rPr>
            </w:pPr>
            <w:r>
              <w:rPr>
                <w:lang w:val="en-US"/>
              </w:rPr>
              <w:t>String</w:t>
            </w:r>
          </w:p>
        </w:tc>
        <w:tc>
          <w:tcPr>
            <w:tcW w:w="655" w:type="dxa"/>
          </w:tcPr>
          <w:p w:rsidR="002F59E6" w:rsidRPr="007171D1" w:rsidRDefault="002F59E6" w:rsidP="002F59E6">
            <w:pPr>
              <w:pStyle w:val="StyleText"/>
              <w:ind w:firstLine="0"/>
              <w:jc w:val="center"/>
              <w:rPr>
                <w:lang w:val="en-US"/>
              </w:rPr>
            </w:pPr>
            <w:r>
              <w:rPr>
                <w:lang w:val="en-US"/>
              </w:rPr>
              <w:t>-</w:t>
            </w:r>
          </w:p>
        </w:tc>
        <w:tc>
          <w:tcPr>
            <w:tcW w:w="538" w:type="dxa"/>
          </w:tcPr>
          <w:p w:rsidR="002F59E6" w:rsidRPr="007171D1" w:rsidRDefault="002F59E6" w:rsidP="002F59E6">
            <w:pPr>
              <w:pStyle w:val="StyleText"/>
              <w:ind w:firstLine="0"/>
              <w:jc w:val="center"/>
              <w:rPr>
                <w:lang w:val="en-US"/>
              </w:rPr>
            </w:pPr>
            <w:r>
              <w:rPr>
                <w:lang w:val="en-US"/>
              </w:rPr>
              <w:t>-</w:t>
            </w:r>
          </w:p>
        </w:tc>
        <w:tc>
          <w:tcPr>
            <w:tcW w:w="304" w:type="dxa"/>
          </w:tcPr>
          <w:p w:rsidR="002F59E6" w:rsidRPr="007171D1" w:rsidRDefault="002F59E6" w:rsidP="002F59E6">
            <w:pPr>
              <w:pStyle w:val="StyleText"/>
              <w:ind w:firstLine="0"/>
              <w:jc w:val="center"/>
              <w:rPr>
                <w:lang w:val="en-US"/>
              </w:rPr>
            </w:pPr>
            <w:r>
              <w:rPr>
                <w:lang w:val="en-US"/>
              </w:rPr>
              <w:t>-</w:t>
            </w:r>
          </w:p>
        </w:tc>
      </w:tr>
      <w:tr w:rsidR="002F59E6" w:rsidTr="002F59E6">
        <w:tc>
          <w:tcPr>
            <w:tcW w:w="3313" w:type="dxa"/>
          </w:tcPr>
          <w:p w:rsidR="002F59E6" w:rsidRPr="007171D1" w:rsidRDefault="002F59E6" w:rsidP="002F59E6">
            <w:pPr>
              <w:pStyle w:val="StyleText"/>
              <w:ind w:firstLine="0"/>
              <w:jc w:val="center"/>
              <w:rPr>
                <w:lang w:val="en-US"/>
              </w:rPr>
            </w:pPr>
            <w:r>
              <w:rPr>
                <w:lang w:val="en-US"/>
              </w:rPr>
              <w:t>updateDataElementInvoices</w:t>
            </w:r>
          </w:p>
        </w:tc>
        <w:tc>
          <w:tcPr>
            <w:tcW w:w="2275" w:type="dxa"/>
          </w:tcPr>
          <w:p w:rsidR="002F59E6" w:rsidRDefault="002F59E6" w:rsidP="002F59E6">
            <w:pPr>
              <w:pStyle w:val="StyleText"/>
              <w:ind w:firstLine="0"/>
              <w:jc w:val="center"/>
              <w:rPr>
                <w:lang w:val="en-US"/>
              </w:rPr>
            </w:pPr>
            <w:r>
              <w:rPr>
                <w:lang w:val="en-US"/>
              </w:rPr>
              <w:t>numberInvoice</w:t>
            </w:r>
          </w:p>
          <w:p w:rsidR="002F59E6" w:rsidRDefault="002F59E6" w:rsidP="002F59E6">
            <w:pPr>
              <w:pStyle w:val="StyleText"/>
              <w:ind w:firstLine="0"/>
              <w:jc w:val="center"/>
              <w:rPr>
                <w:lang w:val="en-US"/>
              </w:rPr>
            </w:pPr>
            <w:r>
              <w:rPr>
                <w:lang w:val="en-US"/>
              </w:rPr>
              <w:t>nameSupplier</w:t>
            </w:r>
          </w:p>
          <w:p w:rsidR="002F59E6" w:rsidRDefault="002F59E6" w:rsidP="002F59E6">
            <w:pPr>
              <w:pStyle w:val="StyleText"/>
              <w:ind w:firstLine="0"/>
              <w:jc w:val="center"/>
              <w:rPr>
                <w:lang w:val="en-US"/>
              </w:rPr>
            </w:pPr>
            <w:r>
              <w:rPr>
                <w:lang w:val="en-US"/>
              </w:rPr>
              <w:t>totalWagons</w:t>
            </w:r>
          </w:p>
          <w:p w:rsidR="002F59E6" w:rsidRDefault="002F59E6" w:rsidP="002F59E6">
            <w:pPr>
              <w:pStyle w:val="StyleText"/>
              <w:ind w:firstLine="0"/>
              <w:jc w:val="center"/>
              <w:rPr>
                <w:lang w:val="en-US"/>
              </w:rPr>
            </w:pPr>
            <w:r>
              <w:rPr>
                <w:lang w:val="en-US"/>
              </w:rPr>
              <w:t>arrivalTrainDate</w:t>
            </w:r>
          </w:p>
          <w:p w:rsidR="002F59E6" w:rsidRDefault="002F59E6" w:rsidP="002F59E6">
            <w:pPr>
              <w:pStyle w:val="StyleText"/>
              <w:ind w:firstLine="0"/>
              <w:jc w:val="center"/>
              <w:rPr>
                <w:lang w:val="en-US"/>
              </w:rPr>
            </w:pPr>
            <w:r>
              <w:rPr>
                <w:lang w:val="en-US"/>
              </w:rPr>
              <w:t>departureTrainDate</w:t>
            </w:r>
          </w:p>
          <w:p w:rsidR="002F59E6" w:rsidRPr="007171D1" w:rsidRDefault="002F59E6" w:rsidP="002F59E6">
            <w:pPr>
              <w:pStyle w:val="StyleText"/>
              <w:ind w:firstLine="0"/>
              <w:jc w:val="center"/>
              <w:rPr>
                <w:lang w:val="en-US"/>
              </w:rPr>
            </w:pPr>
          </w:p>
        </w:tc>
        <w:tc>
          <w:tcPr>
            <w:tcW w:w="1627" w:type="dxa"/>
          </w:tcPr>
          <w:p w:rsidR="002F59E6" w:rsidRDefault="002F59E6" w:rsidP="002F59E6">
            <w:pPr>
              <w:pStyle w:val="StyleText"/>
              <w:ind w:firstLine="0"/>
              <w:jc w:val="center"/>
            </w:pPr>
            <w:r>
              <w:t>Номер накладной</w:t>
            </w:r>
          </w:p>
          <w:p w:rsidR="002F59E6" w:rsidRDefault="002F59E6" w:rsidP="002F59E6">
            <w:pPr>
              <w:pStyle w:val="StyleText"/>
              <w:ind w:firstLine="0"/>
              <w:jc w:val="center"/>
            </w:pPr>
            <w:r>
              <w:t>Название поставщика</w:t>
            </w:r>
          </w:p>
          <w:p w:rsidR="002F59E6" w:rsidRDefault="002F59E6" w:rsidP="002F59E6">
            <w:pPr>
              <w:pStyle w:val="StyleText"/>
              <w:ind w:firstLine="0"/>
              <w:jc w:val="center"/>
            </w:pPr>
            <w:r>
              <w:t>Общее число полувагонов</w:t>
            </w:r>
          </w:p>
          <w:p w:rsidR="002F59E6" w:rsidRDefault="002F59E6" w:rsidP="002F59E6">
            <w:pPr>
              <w:pStyle w:val="StyleText"/>
              <w:ind w:firstLine="0"/>
              <w:jc w:val="center"/>
            </w:pPr>
            <w:r>
              <w:t>Дата прибытия полувагонов</w:t>
            </w:r>
          </w:p>
          <w:p w:rsidR="002F59E6" w:rsidRPr="00C218C1" w:rsidRDefault="002F59E6" w:rsidP="002F59E6">
            <w:pPr>
              <w:pStyle w:val="StyleText"/>
              <w:ind w:firstLine="0"/>
              <w:jc w:val="center"/>
            </w:pPr>
            <w:r>
              <w:t>Дата отправки полувагонов</w:t>
            </w:r>
          </w:p>
        </w:tc>
        <w:tc>
          <w:tcPr>
            <w:tcW w:w="859" w:type="dxa"/>
          </w:tcPr>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Short</w:t>
            </w:r>
          </w:p>
          <w:p w:rsidR="002F59E6" w:rsidRDefault="002F59E6" w:rsidP="002F59E6">
            <w:pPr>
              <w:pStyle w:val="StyleText"/>
              <w:ind w:firstLine="0"/>
              <w:jc w:val="center"/>
              <w:rPr>
                <w:lang w:val="en-US"/>
              </w:rPr>
            </w:pPr>
            <w:r>
              <w:rPr>
                <w:lang w:val="en-US"/>
              </w:rPr>
              <w:t>String</w:t>
            </w:r>
          </w:p>
          <w:p w:rsidR="002F59E6" w:rsidRPr="007171D1" w:rsidRDefault="002F59E6" w:rsidP="002F59E6">
            <w:pPr>
              <w:pStyle w:val="StyleText"/>
              <w:ind w:firstLine="0"/>
              <w:jc w:val="center"/>
              <w:rPr>
                <w:lang w:val="en-US"/>
              </w:rPr>
            </w:pPr>
            <w:r>
              <w:rPr>
                <w:lang w:val="en-US"/>
              </w:rPr>
              <w:t>String</w:t>
            </w:r>
          </w:p>
        </w:tc>
        <w:tc>
          <w:tcPr>
            <w:tcW w:w="655" w:type="dxa"/>
          </w:tcPr>
          <w:p w:rsidR="002F59E6" w:rsidRDefault="002F59E6" w:rsidP="002F59E6">
            <w:pPr>
              <w:pStyle w:val="StyleText"/>
              <w:ind w:firstLine="0"/>
              <w:jc w:val="center"/>
              <w:rPr>
                <w:lang w:val="en-US"/>
              </w:rPr>
            </w:pPr>
            <w:r>
              <w:rPr>
                <w:lang w:val="en-US"/>
              </w:rPr>
              <w:t>-</w:t>
            </w:r>
          </w:p>
        </w:tc>
        <w:tc>
          <w:tcPr>
            <w:tcW w:w="538" w:type="dxa"/>
          </w:tcPr>
          <w:p w:rsidR="002F59E6" w:rsidRDefault="002F59E6" w:rsidP="002F59E6">
            <w:pPr>
              <w:pStyle w:val="StyleText"/>
              <w:ind w:firstLine="0"/>
              <w:jc w:val="center"/>
              <w:rPr>
                <w:lang w:val="en-US"/>
              </w:rPr>
            </w:pPr>
            <w:r>
              <w:rPr>
                <w:lang w:val="en-US"/>
              </w:rPr>
              <w:t>-</w:t>
            </w:r>
          </w:p>
        </w:tc>
        <w:tc>
          <w:tcPr>
            <w:tcW w:w="304" w:type="dxa"/>
          </w:tcPr>
          <w:p w:rsidR="002F59E6" w:rsidRDefault="002F59E6" w:rsidP="002F59E6">
            <w:pPr>
              <w:pStyle w:val="StyleText"/>
              <w:ind w:firstLine="0"/>
              <w:jc w:val="center"/>
              <w:rPr>
                <w:lang w:val="en-US"/>
              </w:rPr>
            </w:pPr>
            <w:r>
              <w:rPr>
                <w:lang w:val="en-US"/>
              </w:rPr>
              <w:t>-</w:t>
            </w:r>
          </w:p>
        </w:tc>
      </w:tr>
      <w:tr w:rsidR="002F59E6" w:rsidTr="002F59E6">
        <w:tc>
          <w:tcPr>
            <w:tcW w:w="3313" w:type="dxa"/>
          </w:tcPr>
          <w:p w:rsidR="002F59E6" w:rsidRDefault="002F59E6" w:rsidP="002F59E6">
            <w:pPr>
              <w:pStyle w:val="StyleText"/>
              <w:ind w:firstLine="0"/>
              <w:jc w:val="center"/>
              <w:rPr>
                <w:lang w:val="en-US"/>
              </w:rPr>
            </w:pPr>
            <w:r>
              <w:rPr>
                <w:lang w:val="en-US"/>
              </w:rPr>
              <w:t>deleteDataElementInvoices</w:t>
            </w:r>
          </w:p>
        </w:tc>
        <w:tc>
          <w:tcPr>
            <w:tcW w:w="2275" w:type="dxa"/>
          </w:tcPr>
          <w:p w:rsidR="002F59E6" w:rsidRDefault="002F59E6" w:rsidP="002F59E6">
            <w:pPr>
              <w:pStyle w:val="StyleText"/>
              <w:ind w:firstLine="0"/>
              <w:jc w:val="center"/>
              <w:rPr>
                <w:lang w:val="en-US"/>
              </w:rPr>
            </w:pPr>
            <w:r>
              <w:rPr>
                <w:lang w:val="en-US"/>
              </w:rPr>
              <w:t>numberInvoice</w:t>
            </w:r>
          </w:p>
        </w:tc>
        <w:tc>
          <w:tcPr>
            <w:tcW w:w="1627" w:type="dxa"/>
          </w:tcPr>
          <w:p w:rsidR="002F59E6" w:rsidRDefault="002F59E6" w:rsidP="002F59E6">
            <w:pPr>
              <w:pStyle w:val="StyleText"/>
              <w:ind w:firstLine="0"/>
              <w:jc w:val="center"/>
            </w:pPr>
            <w:r>
              <w:t>Номер накладной</w:t>
            </w:r>
          </w:p>
        </w:tc>
        <w:tc>
          <w:tcPr>
            <w:tcW w:w="859" w:type="dxa"/>
          </w:tcPr>
          <w:p w:rsidR="002F59E6" w:rsidRDefault="002F59E6" w:rsidP="002F59E6">
            <w:pPr>
              <w:pStyle w:val="StyleText"/>
              <w:ind w:firstLine="0"/>
              <w:jc w:val="center"/>
              <w:rPr>
                <w:lang w:val="en-US"/>
              </w:rPr>
            </w:pPr>
            <w:r>
              <w:rPr>
                <w:lang w:val="en-US"/>
              </w:rPr>
              <w:t>String</w:t>
            </w:r>
          </w:p>
        </w:tc>
        <w:tc>
          <w:tcPr>
            <w:tcW w:w="655" w:type="dxa"/>
          </w:tcPr>
          <w:p w:rsidR="002F59E6" w:rsidRDefault="002F59E6" w:rsidP="002F59E6">
            <w:pPr>
              <w:pStyle w:val="StyleText"/>
              <w:ind w:firstLine="0"/>
              <w:jc w:val="center"/>
              <w:rPr>
                <w:lang w:val="en-US"/>
              </w:rPr>
            </w:pPr>
            <w:r>
              <w:rPr>
                <w:lang w:val="en-US"/>
              </w:rPr>
              <w:t>-</w:t>
            </w:r>
          </w:p>
        </w:tc>
        <w:tc>
          <w:tcPr>
            <w:tcW w:w="538" w:type="dxa"/>
          </w:tcPr>
          <w:p w:rsidR="002F59E6" w:rsidRDefault="002F59E6" w:rsidP="002F59E6">
            <w:pPr>
              <w:pStyle w:val="StyleText"/>
              <w:ind w:firstLine="0"/>
              <w:jc w:val="center"/>
              <w:rPr>
                <w:lang w:val="en-US"/>
              </w:rPr>
            </w:pPr>
            <w:r>
              <w:rPr>
                <w:lang w:val="en-US"/>
              </w:rPr>
              <w:t>-</w:t>
            </w:r>
          </w:p>
        </w:tc>
        <w:tc>
          <w:tcPr>
            <w:tcW w:w="304" w:type="dxa"/>
          </w:tcPr>
          <w:p w:rsidR="002F59E6" w:rsidRDefault="002F59E6" w:rsidP="002F59E6">
            <w:pPr>
              <w:pStyle w:val="StyleText"/>
              <w:ind w:firstLine="0"/>
              <w:jc w:val="center"/>
              <w:rPr>
                <w:lang w:val="en-US"/>
              </w:rPr>
            </w:pPr>
            <w:r>
              <w:rPr>
                <w:lang w:val="en-US"/>
              </w:rPr>
              <w:t>-</w:t>
            </w:r>
          </w:p>
        </w:tc>
      </w:tr>
    </w:tbl>
    <w:p w:rsidR="00C218C1" w:rsidRDefault="00C218C1" w:rsidP="00C773C0">
      <w:r>
        <w:br w:type="page"/>
      </w:r>
    </w:p>
    <w:p w:rsidR="002F59E6" w:rsidRPr="00C218C1" w:rsidRDefault="002F59E6" w:rsidP="002F59E6">
      <w:pPr>
        <w:pStyle w:val="StyleText"/>
      </w:pPr>
      <w:r>
        <w:lastRenderedPageBreak/>
        <w:t>Продолжение таблицы 3</w:t>
      </w:r>
    </w:p>
    <w:tbl>
      <w:tblPr>
        <w:tblStyle w:val="ab"/>
        <w:tblW w:w="0" w:type="auto"/>
        <w:tblLook w:val="04A0" w:firstRow="1" w:lastRow="0" w:firstColumn="1" w:lastColumn="0" w:noHBand="0" w:noVBand="1"/>
      </w:tblPr>
      <w:tblGrid>
        <w:gridCol w:w="2143"/>
        <w:gridCol w:w="1207"/>
        <w:gridCol w:w="1093"/>
        <w:gridCol w:w="616"/>
        <w:gridCol w:w="489"/>
        <w:gridCol w:w="1211"/>
        <w:gridCol w:w="2812"/>
      </w:tblGrid>
      <w:tr w:rsidR="002F59E6" w:rsidTr="002F59E6">
        <w:tc>
          <w:tcPr>
            <w:tcW w:w="2143" w:type="dxa"/>
          </w:tcPr>
          <w:p w:rsidR="002F59E6" w:rsidRPr="007171D1" w:rsidRDefault="002F59E6" w:rsidP="002F59E6">
            <w:pPr>
              <w:pStyle w:val="StyleText"/>
              <w:ind w:firstLine="0"/>
              <w:jc w:val="center"/>
              <w:rPr>
                <w:lang w:val="en-US"/>
              </w:rPr>
            </w:pPr>
            <w:r>
              <w:rPr>
                <w:lang w:val="en-US"/>
              </w:rPr>
              <w:t>getDataElementRegisterById</w:t>
            </w:r>
          </w:p>
        </w:tc>
        <w:tc>
          <w:tcPr>
            <w:tcW w:w="1207" w:type="dxa"/>
          </w:tcPr>
          <w:p w:rsidR="002F59E6" w:rsidRDefault="002F59E6" w:rsidP="002F59E6">
            <w:pPr>
              <w:pStyle w:val="StyleText"/>
              <w:ind w:firstLine="0"/>
              <w:jc w:val="center"/>
              <w:rPr>
                <w:lang w:val="en-US"/>
              </w:rPr>
            </w:pPr>
            <w:r>
              <w:rPr>
                <w:lang w:val="en-US"/>
              </w:rPr>
              <w:t>numberInvoice</w:t>
            </w:r>
          </w:p>
          <w:p w:rsidR="002F59E6" w:rsidRPr="007171D1" w:rsidRDefault="002F59E6" w:rsidP="002F59E6">
            <w:pPr>
              <w:pStyle w:val="StyleText"/>
              <w:ind w:firstLine="0"/>
              <w:jc w:val="center"/>
              <w:rPr>
                <w:lang w:val="en-US"/>
              </w:rPr>
            </w:pPr>
            <w:r>
              <w:rPr>
                <w:lang w:val="en-US"/>
              </w:rPr>
              <w:t>numberWagon</w:t>
            </w:r>
          </w:p>
        </w:tc>
        <w:tc>
          <w:tcPr>
            <w:tcW w:w="1093" w:type="dxa"/>
          </w:tcPr>
          <w:p w:rsidR="002F59E6" w:rsidRDefault="002F59E6" w:rsidP="002F59E6">
            <w:pPr>
              <w:pStyle w:val="StyleText"/>
              <w:ind w:firstLine="0"/>
              <w:jc w:val="center"/>
            </w:pPr>
            <w:r>
              <w:t>Номер накладной</w:t>
            </w:r>
          </w:p>
          <w:p w:rsidR="002F59E6" w:rsidRPr="002F59E6" w:rsidRDefault="002F59E6" w:rsidP="002F59E6">
            <w:pPr>
              <w:pStyle w:val="StyleText"/>
              <w:ind w:firstLine="0"/>
              <w:jc w:val="center"/>
            </w:pPr>
            <w:r>
              <w:t>Номер полувагона</w:t>
            </w:r>
          </w:p>
        </w:tc>
        <w:tc>
          <w:tcPr>
            <w:tcW w:w="616" w:type="dxa"/>
          </w:tcPr>
          <w:p w:rsidR="002F59E6" w:rsidRDefault="002F59E6" w:rsidP="002F59E6">
            <w:pPr>
              <w:pStyle w:val="StyleText"/>
              <w:ind w:firstLine="0"/>
              <w:jc w:val="center"/>
              <w:rPr>
                <w:lang w:val="en-US"/>
              </w:rPr>
            </w:pPr>
            <w:r>
              <w:rPr>
                <w:lang w:val="en-US"/>
              </w:rPr>
              <w:t>String</w:t>
            </w:r>
          </w:p>
          <w:p w:rsidR="002F59E6" w:rsidRPr="00C218C1" w:rsidRDefault="002F59E6" w:rsidP="002F59E6">
            <w:pPr>
              <w:pStyle w:val="StyleText"/>
              <w:ind w:firstLine="0"/>
              <w:jc w:val="center"/>
              <w:rPr>
                <w:lang w:val="en-US"/>
              </w:rPr>
            </w:pPr>
            <w:r>
              <w:rPr>
                <w:lang w:val="en-US"/>
              </w:rPr>
              <w:t>int</w:t>
            </w:r>
          </w:p>
        </w:tc>
        <w:tc>
          <w:tcPr>
            <w:tcW w:w="489" w:type="dxa"/>
          </w:tcPr>
          <w:p w:rsidR="002F59E6" w:rsidRPr="007171D1" w:rsidRDefault="002F59E6" w:rsidP="002F59E6">
            <w:pPr>
              <w:pStyle w:val="StyleText"/>
              <w:ind w:firstLine="0"/>
              <w:jc w:val="center"/>
              <w:rPr>
                <w:lang w:val="en-US"/>
              </w:rPr>
            </w:pPr>
            <w:r>
              <w:rPr>
                <w:lang w:val="en-US"/>
              </w:rPr>
              <w:t>data</w:t>
            </w:r>
          </w:p>
        </w:tc>
        <w:tc>
          <w:tcPr>
            <w:tcW w:w="1211" w:type="dxa"/>
          </w:tcPr>
          <w:p w:rsidR="002F59E6" w:rsidRPr="002F59E6" w:rsidRDefault="002F59E6" w:rsidP="002F59E6">
            <w:pPr>
              <w:pStyle w:val="StyleText"/>
              <w:ind w:firstLine="0"/>
              <w:jc w:val="center"/>
            </w:pPr>
            <w:r>
              <w:t>Данные о соответствии полувагона накладной</w:t>
            </w:r>
          </w:p>
        </w:tc>
        <w:tc>
          <w:tcPr>
            <w:tcW w:w="2812" w:type="dxa"/>
          </w:tcPr>
          <w:p w:rsidR="002F59E6" w:rsidRPr="007171D1" w:rsidRDefault="002F59E6" w:rsidP="002F59E6">
            <w:pPr>
              <w:pStyle w:val="StyleText"/>
              <w:ind w:firstLine="0"/>
              <w:jc w:val="center"/>
              <w:rPr>
                <w:lang w:val="en-US"/>
              </w:rPr>
            </w:pPr>
            <w:r>
              <w:rPr>
                <w:lang w:val="en-US"/>
              </w:rPr>
              <w:t>Optional&lt;DataElementRegister&gt;</w:t>
            </w:r>
          </w:p>
        </w:tc>
      </w:tr>
      <w:tr w:rsidR="002F59E6" w:rsidTr="002F59E6">
        <w:tc>
          <w:tcPr>
            <w:tcW w:w="2143" w:type="dxa"/>
          </w:tcPr>
          <w:p w:rsidR="002F59E6" w:rsidRPr="007171D1" w:rsidRDefault="002F59E6" w:rsidP="002F59E6">
            <w:pPr>
              <w:pStyle w:val="StyleText"/>
              <w:ind w:firstLine="0"/>
              <w:jc w:val="center"/>
              <w:rPr>
                <w:lang w:val="en-US"/>
              </w:rPr>
            </w:pPr>
            <w:r>
              <w:rPr>
                <w:lang w:val="en-US"/>
              </w:rPr>
              <w:t>getDataElementRegisterAll</w:t>
            </w:r>
          </w:p>
        </w:tc>
        <w:tc>
          <w:tcPr>
            <w:tcW w:w="1207" w:type="dxa"/>
          </w:tcPr>
          <w:p w:rsidR="002F59E6" w:rsidRPr="007171D1" w:rsidRDefault="002F59E6" w:rsidP="002F59E6">
            <w:pPr>
              <w:pStyle w:val="StyleText"/>
              <w:ind w:firstLine="0"/>
              <w:jc w:val="center"/>
              <w:rPr>
                <w:lang w:val="en-US"/>
              </w:rPr>
            </w:pPr>
            <w:r>
              <w:rPr>
                <w:lang w:val="en-US"/>
              </w:rPr>
              <w:t>-</w:t>
            </w:r>
          </w:p>
        </w:tc>
        <w:tc>
          <w:tcPr>
            <w:tcW w:w="1093" w:type="dxa"/>
          </w:tcPr>
          <w:p w:rsidR="002F59E6" w:rsidRPr="002F59E6" w:rsidRDefault="002F59E6" w:rsidP="002F59E6">
            <w:pPr>
              <w:pStyle w:val="StyleText"/>
              <w:ind w:firstLine="0"/>
              <w:jc w:val="center"/>
              <w:rPr>
                <w:lang w:val="en-US"/>
              </w:rPr>
            </w:pPr>
            <w:r>
              <w:rPr>
                <w:lang w:val="en-US"/>
              </w:rPr>
              <w:t>-</w:t>
            </w:r>
          </w:p>
        </w:tc>
        <w:tc>
          <w:tcPr>
            <w:tcW w:w="616" w:type="dxa"/>
          </w:tcPr>
          <w:p w:rsidR="002F59E6" w:rsidRPr="007171D1" w:rsidRDefault="002F59E6" w:rsidP="002F59E6">
            <w:pPr>
              <w:pStyle w:val="StyleText"/>
              <w:ind w:firstLine="0"/>
              <w:jc w:val="center"/>
              <w:rPr>
                <w:lang w:val="en-US"/>
              </w:rPr>
            </w:pPr>
            <w:r>
              <w:rPr>
                <w:lang w:val="en-US"/>
              </w:rPr>
              <w:t>-</w:t>
            </w:r>
          </w:p>
        </w:tc>
        <w:tc>
          <w:tcPr>
            <w:tcW w:w="489" w:type="dxa"/>
          </w:tcPr>
          <w:p w:rsidR="002F59E6" w:rsidRDefault="002F59E6" w:rsidP="002F59E6">
            <w:pPr>
              <w:pStyle w:val="StyleText"/>
              <w:ind w:firstLine="0"/>
              <w:jc w:val="center"/>
              <w:rPr>
                <w:lang w:val="en-US"/>
              </w:rPr>
            </w:pPr>
            <w:r>
              <w:rPr>
                <w:lang w:val="en-US"/>
              </w:rPr>
              <w:t>data</w:t>
            </w:r>
          </w:p>
        </w:tc>
        <w:tc>
          <w:tcPr>
            <w:tcW w:w="1211" w:type="dxa"/>
          </w:tcPr>
          <w:p w:rsidR="002F59E6" w:rsidRPr="002F59E6" w:rsidRDefault="002F59E6" w:rsidP="002F59E6">
            <w:pPr>
              <w:pStyle w:val="StyleText"/>
              <w:ind w:firstLine="0"/>
              <w:jc w:val="center"/>
            </w:pPr>
            <w:r>
              <w:t>Данные о всех соответствиях полувагонов накладным</w:t>
            </w:r>
          </w:p>
        </w:tc>
        <w:tc>
          <w:tcPr>
            <w:tcW w:w="2812" w:type="dxa"/>
          </w:tcPr>
          <w:p w:rsidR="002F59E6" w:rsidRPr="002F59E6" w:rsidRDefault="002F59E6" w:rsidP="002F59E6">
            <w:pPr>
              <w:pStyle w:val="StyleText"/>
              <w:ind w:firstLine="0"/>
              <w:jc w:val="center"/>
              <w:rPr>
                <w:lang w:val="en-US"/>
              </w:rPr>
            </w:pPr>
            <w:r>
              <w:rPr>
                <w:lang w:val="en-US"/>
              </w:rPr>
              <w:t>List&lt;Optional&lt;DataElementRegister&gt;&gt;</w:t>
            </w:r>
          </w:p>
        </w:tc>
      </w:tr>
      <w:tr w:rsidR="002F59E6" w:rsidTr="002F59E6">
        <w:tc>
          <w:tcPr>
            <w:tcW w:w="2143" w:type="dxa"/>
          </w:tcPr>
          <w:p w:rsidR="002F59E6" w:rsidRPr="002F59E6" w:rsidRDefault="002F59E6" w:rsidP="002F59E6">
            <w:pPr>
              <w:pStyle w:val="StyleText"/>
              <w:ind w:firstLine="0"/>
              <w:jc w:val="center"/>
              <w:rPr>
                <w:lang w:val="en-US"/>
              </w:rPr>
            </w:pPr>
            <w:r>
              <w:rPr>
                <w:lang w:val="en-US"/>
              </w:rPr>
              <w:t>insertDataElementRegister</w:t>
            </w:r>
          </w:p>
        </w:tc>
        <w:tc>
          <w:tcPr>
            <w:tcW w:w="1207" w:type="dxa"/>
          </w:tcPr>
          <w:p w:rsidR="002F59E6" w:rsidRDefault="002F59E6" w:rsidP="002F59E6">
            <w:pPr>
              <w:pStyle w:val="StyleText"/>
              <w:ind w:firstLine="0"/>
              <w:jc w:val="center"/>
              <w:rPr>
                <w:lang w:val="en-US"/>
              </w:rPr>
            </w:pPr>
            <w:r>
              <w:rPr>
                <w:lang w:val="en-US"/>
              </w:rPr>
              <w:t>numberInvoice</w:t>
            </w:r>
          </w:p>
          <w:p w:rsidR="002F59E6" w:rsidRDefault="002F59E6" w:rsidP="002F59E6">
            <w:pPr>
              <w:pStyle w:val="StyleText"/>
              <w:ind w:firstLine="0"/>
              <w:jc w:val="center"/>
              <w:rPr>
                <w:lang w:val="en-US"/>
              </w:rPr>
            </w:pPr>
            <w:r>
              <w:rPr>
                <w:lang w:val="en-US"/>
              </w:rPr>
              <w:t>numberWagon</w:t>
            </w:r>
          </w:p>
          <w:p w:rsidR="002F59E6" w:rsidRDefault="002F59E6" w:rsidP="002F59E6">
            <w:pPr>
              <w:pStyle w:val="StyleText"/>
              <w:ind w:firstLine="0"/>
              <w:jc w:val="center"/>
              <w:rPr>
                <w:lang w:val="en-US"/>
              </w:rPr>
            </w:pPr>
            <w:r>
              <w:rPr>
                <w:lang w:val="en-US"/>
              </w:rPr>
              <w:t>serialNumber</w:t>
            </w:r>
          </w:p>
          <w:p w:rsidR="002F59E6" w:rsidRPr="002F59E6" w:rsidRDefault="002F59E6" w:rsidP="002F59E6">
            <w:pPr>
              <w:pStyle w:val="StyleText"/>
              <w:ind w:firstLine="0"/>
              <w:jc w:val="center"/>
              <w:rPr>
                <w:lang w:val="en-US"/>
              </w:rPr>
            </w:pPr>
            <w:r>
              <w:rPr>
                <w:lang w:val="en-US"/>
              </w:rPr>
              <w:t>sD</w:t>
            </w:r>
          </w:p>
        </w:tc>
        <w:tc>
          <w:tcPr>
            <w:tcW w:w="1093" w:type="dxa"/>
          </w:tcPr>
          <w:p w:rsidR="002F59E6" w:rsidRDefault="002F59E6" w:rsidP="002F59E6">
            <w:pPr>
              <w:pStyle w:val="StyleText"/>
              <w:ind w:firstLine="0"/>
              <w:jc w:val="center"/>
            </w:pPr>
            <w:r>
              <w:t>Номер накладной</w:t>
            </w:r>
          </w:p>
          <w:p w:rsidR="002F59E6" w:rsidRDefault="002F59E6" w:rsidP="002F59E6">
            <w:pPr>
              <w:pStyle w:val="StyleText"/>
              <w:ind w:firstLine="0"/>
              <w:jc w:val="center"/>
            </w:pPr>
            <w:r>
              <w:t>Номер полувагона</w:t>
            </w:r>
          </w:p>
          <w:p w:rsidR="002F59E6" w:rsidRDefault="002F59E6" w:rsidP="002F59E6">
            <w:pPr>
              <w:pStyle w:val="StyleText"/>
              <w:ind w:firstLine="0"/>
              <w:jc w:val="center"/>
            </w:pPr>
            <w:r>
              <w:t>Порядковый номер в составе на момент отправки</w:t>
            </w:r>
          </w:p>
          <w:p w:rsidR="002F59E6" w:rsidRPr="00C218C1" w:rsidRDefault="002F59E6" w:rsidP="002F59E6">
            <w:pPr>
              <w:pStyle w:val="StyleText"/>
              <w:ind w:firstLine="0"/>
              <w:jc w:val="center"/>
            </w:pPr>
            <w:r>
              <w:t>Процент сыпучести вещества</w:t>
            </w:r>
          </w:p>
        </w:tc>
        <w:tc>
          <w:tcPr>
            <w:tcW w:w="616" w:type="dxa"/>
          </w:tcPr>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int</w:t>
            </w:r>
          </w:p>
          <w:p w:rsidR="002F59E6" w:rsidRDefault="002F59E6" w:rsidP="002F59E6">
            <w:pPr>
              <w:pStyle w:val="StyleText"/>
              <w:ind w:firstLine="0"/>
              <w:jc w:val="center"/>
              <w:rPr>
                <w:lang w:val="en-US"/>
              </w:rPr>
            </w:pPr>
            <w:r>
              <w:rPr>
                <w:lang w:val="en-US"/>
              </w:rPr>
              <w:t>Short</w:t>
            </w:r>
          </w:p>
          <w:p w:rsidR="002F59E6" w:rsidRPr="002F59E6" w:rsidRDefault="002F59E6" w:rsidP="002F59E6">
            <w:pPr>
              <w:pStyle w:val="StyleText"/>
              <w:ind w:firstLine="0"/>
              <w:jc w:val="center"/>
              <w:rPr>
                <w:lang w:val="en-US"/>
              </w:rPr>
            </w:pPr>
            <w:r>
              <w:rPr>
                <w:lang w:val="en-US"/>
              </w:rPr>
              <w:t>float</w:t>
            </w:r>
          </w:p>
        </w:tc>
        <w:tc>
          <w:tcPr>
            <w:tcW w:w="489" w:type="dxa"/>
          </w:tcPr>
          <w:p w:rsidR="002F59E6" w:rsidRPr="002F59E6" w:rsidRDefault="002F59E6" w:rsidP="002F59E6">
            <w:pPr>
              <w:pStyle w:val="StyleText"/>
              <w:ind w:firstLine="0"/>
              <w:jc w:val="center"/>
              <w:rPr>
                <w:lang w:val="en-US"/>
              </w:rPr>
            </w:pPr>
            <w:r>
              <w:rPr>
                <w:lang w:val="en-US"/>
              </w:rPr>
              <w:t>-</w:t>
            </w:r>
          </w:p>
        </w:tc>
        <w:tc>
          <w:tcPr>
            <w:tcW w:w="1211" w:type="dxa"/>
          </w:tcPr>
          <w:p w:rsidR="002F59E6" w:rsidRPr="002F59E6" w:rsidRDefault="002F59E6" w:rsidP="002F59E6">
            <w:pPr>
              <w:pStyle w:val="StyleText"/>
              <w:ind w:firstLine="0"/>
              <w:jc w:val="center"/>
              <w:rPr>
                <w:lang w:val="en-US"/>
              </w:rPr>
            </w:pPr>
            <w:r>
              <w:rPr>
                <w:lang w:val="en-US"/>
              </w:rPr>
              <w:t>-</w:t>
            </w:r>
          </w:p>
        </w:tc>
        <w:tc>
          <w:tcPr>
            <w:tcW w:w="2812" w:type="dxa"/>
          </w:tcPr>
          <w:p w:rsidR="002F59E6" w:rsidRPr="002F59E6" w:rsidRDefault="002F59E6" w:rsidP="002F59E6">
            <w:pPr>
              <w:pStyle w:val="StyleText"/>
              <w:ind w:firstLine="0"/>
              <w:jc w:val="center"/>
              <w:rPr>
                <w:lang w:val="en-US"/>
              </w:rPr>
            </w:pPr>
            <w:r>
              <w:rPr>
                <w:lang w:val="en-US"/>
              </w:rPr>
              <w:t>-</w:t>
            </w:r>
          </w:p>
        </w:tc>
      </w:tr>
    </w:tbl>
    <w:p w:rsidR="002F59E6" w:rsidRDefault="002F59E6">
      <w:r>
        <w:br w:type="page"/>
      </w:r>
    </w:p>
    <w:p w:rsidR="002F59E6" w:rsidRPr="00C218C1" w:rsidRDefault="002F59E6" w:rsidP="002F59E6">
      <w:pPr>
        <w:pStyle w:val="StyleText"/>
      </w:pPr>
      <w:r>
        <w:lastRenderedPageBreak/>
        <w:t>Продолжение таблицы 3</w:t>
      </w:r>
    </w:p>
    <w:tbl>
      <w:tblPr>
        <w:tblStyle w:val="ab"/>
        <w:tblW w:w="0" w:type="auto"/>
        <w:tblLook w:val="04A0" w:firstRow="1" w:lastRow="0" w:firstColumn="1" w:lastColumn="0" w:noHBand="0" w:noVBand="1"/>
      </w:tblPr>
      <w:tblGrid>
        <w:gridCol w:w="3739"/>
        <w:gridCol w:w="1859"/>
        <w:gridCol w:w="1487"/>
        <w:gridCol w:w="1631"/>
        <w:gridCol w:w="285"/>
        <w:gridCol w:w="285"/>
        <w:gridCol w:w="285"/>
      </w:tblGrid>
      <w:tr w:rsidR="00BE411B" w:rsidTr="00AD77D5">
        <w:tc>
          <w:tcPr>
            <w:tcW w:w="4228" w:type="dxa"/>
          </w:tcPr>
          <w:p w:rsidR="002F59E6" w:rsidRPr="007171D1" w:rsidRDefault="002F59E6" w:rsidP="002F59E6">
            <w:pPr>
              <w:pStyle w:val="StyleText"/>
              <w:ind w:firstLine="0"/>
              <w:jc w:val="center"/>
              <w:rPr>
                <w:lang w:val="en-US"/>
              </w:rPr>
            </w:pPr>
            <w:r>
              <w:rPr>
                <w:lang w:val="en-US"/>
              </w:rPr>
              <w:t>insertDataElementRegister</w:t>
            </w:r>
          </w:p>
        </w:tc>
        <w:tc>
          <w:tcPr>
            <w:tcW w:w="2087" w:type="dxa"/>
          </w:tcPr>
          <w:p w:rsidR="002F59E6" w:rsidRDefault="002F59E6" w:rsidP="002F59E6">
            <w:pPr>
              <w:pStyle w:val="StyleText"/>
              <w:ind w:firstLine="0"/>
              <w:jc w:val="center"/>
              <w:rPr>
                <w:lang w:val="en-US"/>
              </w:rPr>
            </w:pPr>
            <w:r>
              <w:rPr>
                <w:lang w:val="en-US"/>
              </w:rPr>
              <w:t>numberInvoice</w:t>
            </w:r>
          </w:p>
          <w:p w:rsidR="002F59E6" w:rsidRDefault="002F59E6" w:rsidP="002F59E6">
            <w:pPr>
              <w:pStyle w:val="StyleText"/>
              <w:ind w:firstLine="0"/>
              <w:jc w:val="center"/>
              <w:rPr>
                <w:lang w:val="en-US"/>
              </w:rPr>
            </w:pPr>
            <w:r>
              <w:rPr>
                <w:lang w:val="en-US"/>
              </w:rPr>
              <w:t>numberWagon</w:t>
            </w:r>
          </w:p>
          <w:p w:rsidR="002F59E6" w:rsidRDefault="002F59E6" w:rsidP="002F59E6">
            <w:pPr>
              <w:pStyle w:val="StyleText"/>
              <w:ind w:firstLine="0"/>
              <w:jc w:val="center"/>
              <w:rPr>
                <w:lang w:val="en-US"/>
              </w:rPr>
            </w:pPr>
            <w:r>
              <w:rPr>
                <w:lang w:val="en-US"/>
              </w:rPr>
              <w:t>serialNumber</w:t>
            </w:r>
          </w:p>
          <w:p w:rsidR="002F59E6" w:rsidRPr="007171D1" w:rsidRDefault="002F59E6" w:rsidP="002F59E6">
            <w:pPr>
              <w:pStyle w:val="StyleText"/>
              <w:ind w:firstLine="0"/>
              <w:jc w:val="center"/>
              <w:rPr>
                <w:lang w:val="en-US"/>
              </w:rPr>
            </w:pPr>
            <w:r>
              <w:rPr>
                <w:lang w:val="en-US"/>
              </w:rPr>
              <w:t>sD</w:t>
            </w:r>
          </w:p>
        </w:tc>
        <w:tc>
          <w:tcPr>
            <w:tcW w:w="1583" w:type="dxa"/>
          </w:tcPr>
          <w:p w:rsidR="002F59E6" w:rsidRDefault="002F59E6" w:rsidP="002F59E6">
            <w:pPr>
              <w:pStyle w:val="StyleText"/>
              <w:ind w:firstLine="0"/>
              <w:jc w:val="center"/>
            </w:pPr>
            <w:r>
              <w:t>Номер накладной</w:t>
            </w:r>
          </w:p>
          <w:p w:rsidR="002F59E6" w:rsidRDefault="002F59E6" w:rsidP="002F59E6">
            <w:pPr>
              <w:pStyle w:val="StyleText"/>
              <w:ind w:firstLine="0"/>
              <w:jc w:val="center"/>
            </w:pPr>
            <w:r>
              <w:t>Номер полувагона</w:t>
            </w:r>
          </w:p>
          <w:p w:rsidR="002F59E6" w:rsidRDefault="002F59E6" w:rsidP="002F59E6">
            <w:pPr>
              <w:pStyle w:val="StyleText"/>
              <w:ind w:firstLine="0"/>
              <w:jc w:val="center"/>
            </w:pPr>
            <w:r>
              <w:t>Порядковый номер в составе на момент отправки</w:t>
            </w:r>
          </w:p>
          <w:p w:rsidR="002F59E6" w:rsidRPr="002F59E6" w:rsidRDefault="002F59E6" w:rsidP="002F59E6">
            <w:pPr>
              <w:pStyle w:val="StyleText"/>
              <w:ind w:firstLine="0"/>
              <w:jc w:val="center"/>
            </w:pPr>
            <w:r>
              <w:t>Процент сыпучести вещества</w:t>
            </w:r>
          </w:p>
        </w:tc>
        <w:tc>
          <w:tcPr>
            <w:tcW w:w="788" w:type="dxa"/>
          </w:tcPr>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int</w:t>
            </w:r>
          </w:p>
          <w:p w:rsidR="002F59E6" w:rsidRDefault="002F59E6" w:rsidP="002F59E6">
            <w:pPr>
              <w:pStyle w:val="StyleText"/>
              <w:ind w:firstLine="0"/>
              <w:jc w:val="center"/>
              <w:rPr>
                <w:lang w:val="en-US"/>
              </w:rPr>
            </w:pPr>
            <w:r>
              <w:rPr>
                <w:lang w:val="en-US"/>
              </w:rPr>
              <w:t>Short</w:t>
            </w:r>
          </w:p>
          <w:p w:rsidR="002F59E6" w:rsidRPr="00C218C1" w:rsidRDefault="002F59E6" w:rsidP="002F59E6">
            <w:pPr>
              <w:pStyle w:val="StyleText"/>
              <w:ind w:firstLine="0"/>
              <w:jc w:val="center"/>
              <w:rPr>
                <w:lang w:val="en-US"/>
              </w:rPr>
            </w:pPr>
            <w:r>
              <w:rPr>
                <w:lang w:val="en-US"/>
              </w:rPr>
              <w:t>float</w:t>
            </w:r>
          </w:p>
        </w:tc>
        <w:tc>
          <w:tcPr>
            <w:tcW w:w="295" w:type="dxa"/>
          </w:tcPr>
          <w:p w:rsidR="002F59E6" w:rsidRPr="007171D1" w:rsidRDefault="002F59E6" w:rsidP="002F59E6">
            <w:pPr>
              <w:pStyle w:val="StyleText"/>
              <w:ind w:firstLine="0"/>
              <w:jc w:val="center"/>
              <w:rPr>
                <w:lang w:val="en-US"/>
              </w:rPr>
            </w:pPr>
            <w:r>
              <w:rPr>
                <w:lang w:val="en-US"/>
              </w:rPr>
              <w:t>-</w:t>
            </w:r>
          </w:p>
        </w:tc>
        <w:tc>
          <w:tcPr>
            <w:tcW w:w="295" w:type="dxa"/>
          </w:tcPr>
          <w:p w:rsidR="002F59E6" w:rsidRPr="002F59E6" w:rsidRDefault="002F59E6" w:rsidP="002F59E6">
            <w:pPr>
              <w:pStyle w:val="StyleText"/>
              <w:ind w:firstLine="0"/>
              <w:jc w:val="center"/>
              <w:rPr>
                <w:lang w:val="en-US"/>
              </w:rPr>
            </w:pPr>
            <w:r>
              <w:rPr>
                <w:lang w:val="en-US"/>
              </w:rPr>
              <w:t>-</w:t>
            </w:r>
          </w:p>
        </w:tc>
        <w:tc>
          <w:tcPr>
            <w:tcW w:w="295" w:type="dxa"/>
          </w:tcPr>
          <w:p w:rsidR="002F59E6" w:rsidRPr="007171D1" w:rsidRDefault="002F59E6" w:rsidP="002F59E6">
            <w:pPr>
              <w:pStyle w:val="StyleText"/>
              <w:ind w:firstLine="0"/>
              <w:jc w:val="center"/>
              <w:rPr>
                <w:lang w:val="en-US"/>
              </w:rPr>
            </w:pPr>
            <w:r>
              <w:rPr>
                <w:lang w:val="en-US"/>
              </w:rPr>
              <w:t>-</w:t>
            </w:r>
          </w:p>
        </w:tc>
      </w:tr>
      <w:tr w:rsidR="00BE411B" w:rsidTr="00AD77D5">
        <w:tc>
          <w:tcPr>
            <w:tcW w:w="4228" w:type="dxa"/>
          </w:tcPr>
          <w:p w:rsidR="002F59E6" w:rsidRPr="007171D1" w:rsidRDefault="00BE411B" w:rsidP="002F59E6">
            <w:pPr>
              <w:pStyle w:val="StyleText"/>
              <w:ind w:firstLine="0"/>
              <w:jc w:val="center"/>
              <w:rPr>
                <w:lang w:val="en-US"/>
              </w:rPr>
            </w:pPr>
            <w:r>
              <w:rPr>
                <w:lang w:val="en-US"/>
              </w:rPr>
              <w:t>deleteDataElementRegister</w:t>
            </w:r>
          </w:p>
        </w:tc>
        <w:tc>
          <w:tcPr>
            <w:tcW w:w="2087" w:type="dxa"/>
          </w:tcPr>
          <w:p w:rsidR="00BE411B" w:rsidRDefault="00BE411B" w:rsidP="00BE411B">
            <w:pPr>
              <w:pStyle w:val="StyleText"/>
              <w:ind w:firstLine="0"/>
              <w:jc w:val="center"/>
              <w:rPr>
                <w:lang w:val="en-US"/>
              </w:rPr>
            </w:pPr>
            <w:r>
              <w:rPr>
                <w:lang w:val="en-US"/>
              </w:rPr>
              <w:t>numberInvoice</w:t>
            </w:r>
          </w:p>
          <w:p w:rsidR="002F59E6" w:rsidRPr="007171D1" w:rsidRDefault="00BE411B" w:rsidP="00BE411B">
            <w:pPr>
              <w:pStyle w:val="StyleText"/>
              <w:ind w:firstLine="0"/>
              <w:jc w:val="center"/>
              <w:rPr>
                <w:lang w:val="en-US"/>
              </w:rPr>
            </w:pPr>
            <w:r>
              <w:rPr>
                <w:lang w:val="en-US"/>
              </w:rPr>
              <w:t>numberWagon</w:t>
            </w:r>
          </w:p>
        </w:tc>
        <w:tc>
          <w:tcPr>
            <w:tcW w:w="1583" w:type="dxa"/>
          </w:tcPr>
          <w:p w:rsidR="00BE411B" w:rsidRDefault="00BE411B" w:rsidP="00BE411B">
            <w:pPr>
              <w:pStyle w:val="StyleText"/>
              <w:ind w:firstLine="0"/>
              <w:jc w:val="center"/>
            </w:pPr>
            <w:r>
              <w:t>Номер накладной</w:t>
            </w:r>
          </w:p>
          <w:p w:rsidR="002F59E6" w:rsidRPr="002F59E6" w:rsidRDefault="00BE411B" w:rsidP="00BE411B">
            <w:pPr>
              <w:pStyle w:val="StyleText"/>
              <w:ind w:firstLine="0"/>
              <w:jc w:val="center"/>
              <w:rPr>
                <w:lang w:val="en-US"/>
              </w:rPr>
            </w:pPr>
            <w:r>
              <w:t>Номер полувагона</w:t>
            </w:r>
          </w:p>
        </w:tc>
        <w:tc>
          <w:tcPr>
            <w:tcW w:w="788" w:type="dxa"/>
          </w:tcPr>
          <w:p w:rsidR="002F59E6" w:rsidRDefault="00BE411B" w:rsidP="002F59E6">
            <w:pPr>
              <w:pStyle w:val="StyleText"/>
              <w:ind w:firstLine="0"/>
              <w:jc w:val="center"/>
              <w:rPr>
                <w:lang w:val="en-US"/>
              </w:rPr>
            </w:pPr>
            <w:r>
              <w:rPr>
                <w:lang w:val="en-US"/>
              </w:rPr>
              <w:t>String</w:t>
            </w:r>
          </w:p>
          <w:p w:rsidR="00BE411B" w:rsidRPr="007171D1" w:rsidRDefault="00BE411B" w:rsidP="002F59E6">
            <w:pPr>
              <w:pStyle w:val="StyleText"/>
              <w:ind w:firstLine="0"/>
              <w:jc w:val="center"/>
              <w:rPr>
                <w:lang w:val="en-US"/>
              </w:rPr>
            </w:pPr>
            <w:r>
              <w:rPr>
                <w:lang w:val="en-US"/>
              </w:rPr>
              <w:t>int</w:t>
            </w:r>
          </w:p>
        </w:tc>
        <w:tc>
          <w:tcPr>
            <w:tcW w:w="295" w:type="dxa"/>
          </w:tcPr>
          <w:p w:rsidR="002F59E6" w:rsidRDefault="00BE411B" w:rsidP="002F59E6">
            <w:pPr>
              <w:pStyle w:val="StyleText"/>
              <w:ind w:firstLine="0"/>
              <w:jc w:val="center"/>
              <w:rPr>
                <w:lang w:val="en-US"/>
              </w:rPr>
            </w:pPr>
            <w:r>
              <w:rPr>
                <w:lang w:val="en-US"/>
              </w:rPr>
              <w:t>-</w:t>
            </w:r>
          </w:p>
        </w:tc>
        <w:tc>
          <w:tcPr>
            <w:tcW w:w="295" w:type="dxa"/>
          </w:tcPr>
          <w:p w:rsidR="002F59E6" w:rsidRPr="00BE411B" w:rsidRDefault="00BE411B" w:rsidP="002F59E6">
            <w:pPr>
              <w:pStyle w:val="StyleText"/>
              <w:ind w:firstLine="0"/>
              <w:jc w:val="center"/>
              <w:rPr>
                <w:lang w:val="en-US"/>
              </w:rPr>
            </w:pPr>
            <w:r>
              <w:rPr>
                <w:lang w:val="en-US"/>
              </w:rPr>
              <w:t>-</w:t>
            </w:r>
          </w:p>
        </w:tc>
        <w:tc>
          <w:tcPr>
            <w:tcW w:w="295" w:type="dxa"/>
          </w:tcPr>
          <w:p w:rsidR="002F59E6" w:rsidRPr="002F59E6" w:rsidRDefault="00BE411B" w:rsidP="002F59E6">
            <w:pPr>
              <w:pStyle w:val="StyleText"/>
              <w:ind w:firstLine="0"/>
              <w:jc w:val="center"/>
              <w:rPr>
                <w:lang w:val="en-US"/>
              </w:rPr>
            </w:pPr>
            <w:r>
              <w:rPr>
                <w:lang w:val="en-US"/>
              </w:rPr>
              <w:t>-</w:t>
            </w:r>
          </w:p>
        </w:tc>
      </w:tr>
      <w:tr w:rsidR="00BE411B" w:rsidTr="00AD77D5">
        <w:tc>
          <w:tcPr>
            <w:tcW w:w="4228" w:type="dxa"/>
          </w:tcPr>
          <w:p w:rsidR="00BE411B" w:rsidRDefault="00BE411B" w:rsidP="002F59E6">
            <w:pPr>
              <w:pStyle w:val="StyleText"/>
              <w:ind w:firstLine="0"/>
              <w:jc w:val="center"/>
              <w:rPr>
                <w:lang w:val="en-US"/>
              </w:rPr>
            </w:pPr>
            <w:r>
              <w:rPr>
                <w:lang w:val="en-US"/>
              </w:rPr>
              <w:t>updateDataElementRegisterActualNumber</w:t>
            </w:r>
          </w:p>
        </w:tc>
        <w:tc>
          <w:tcPr>
            <w:tcW w:w="2087" w:type="dxa"/>
          </w:tcPr>
          <w:p w:rsidR="00BE411B" w:rsidRDefault="00BE411B" w:rsidP="00BE411B">
            <w:pPr>
              <w:pStyle w:val="StyleText"/>
              <w:ind w:firstLine="0"/>
              <w:jc w:val="center"/>
              <w:rPr>
                <w:lang w:val="en-US"/>
              </w:rPr>
            </w:pPr>
            <w:r>
              <w:rPr>
                <w:lang w:val="en-US"/>
              </w:rPr>
              <w:t>numberInvoice</w:t>
            </w:r>
          </w:p>
          <w:p w:rsidR="00BE411B" w:rsidRDefault="00BE411B" w:rsidP="00BE411B">
            <w:pPr>
              <w:pStyle w:val="StyleText"/>
              <w:ind w:firstLine="0"/>
              <w:jc w:val="center"/>
              <w:rPr>
                <w:lang w:val="en-US"/>
              </w:rPr>
            </w:pPr>
            <w:r>
              <w:rPr>
                <w:lang w:val="en-US"/>
              </w:rPr>
              <w:t>numberWagon</w:t>
            </w:r>
          </w:p>
          <w:p w:rsidR="00BE411B" w:rsidRDefault="00BE411B" w:rsidP="00BE411B">
            <w:pPr>
              <w:pStyle w:val="StyleText"/>
              <w:ind w:firstLine="0"/>
              <w:jc w:val="center"/>
              <w:rPr>
                <w:lang w:val="en-US"/>
              </w:rPr>
            </w:pPr>
            <w:r>
              <w:rPr>
                <w:lang w:val="en-US"/>
              </w:rPr>
              <w:t>actualSerialNumber</w:t>
            </w:r>
          </w:p>
        </w:tc>
        <w:tc>
          <w:tcPr>
            <w:tcW w:w="1583" w:type="dxa"/>
          </w:tcPr>
          <w:p w:rsidR="00BE411B" w:rsidRDefault="00BE411B" w:rsidP="00BE411B">
            <w:pPr>
              <w:pStyle w:val="StyleText"/>
              <w:ind w:firstLine="0"/>
              <w:jc w:val="center"/>
            </w:pPr>
            <w:r>
              <w:t>Номер накладной</w:t>
            </w:r>
          </w:p>
          <w:p w:rsidR="00BE411B" w:rsidRDefault="00BE411B" w:rsidP="00BE411B">
            <w:pPr>
              <w:pStyle w:val="StyleText"/>
              <w:ind w:firstLine="0"/>
              <w:jc w:val="center"/>
            </w:pPr>
            <w:r>
              <w:t>Номер полувагона</w:t>
            </w:r>
          </w:p>
          <w:p w:rsidR="00BE411B" w:rsidRPr="00BE411B" w:rsidRDefault="00BE411B" w:rsidP="00BE411B">
            <w:pPr>
              <w:pStyle w:val="StyleText"/>
              <w:ind w:firstLine="0"/>
              <w:jc w:val="center"/>
            </w:pPr>
            <w:r>
              <w:t>Фактический порядковый номер полувагона в составе</w:t>
            </w:r>
            <w:r w:rsidRPr="00BE411B">
              <w:t xml:space="preserve">, </w:t>
            </w:r>
            <w:r>
              <w:t>вычисленный при регистрации камерой</w:t>
            </w:r>
          </w:p>
        </w:tc>
        <w:tc>
          <w:tcPr>
            <w:tcW w:w="788" w:type="dxa"/>
          </w:tcPr>
          <w:p w:rsidR="00BE411B" w:rsidRDefault="00BE411B" w:rsidP="002F59E6">
            <w:pPr>
              <w:pStyle w:val="StyleText"/>
              <w:ind w:firstLine="0"/>
              <w:jc w:val="center"/>
              <w:rPr>
                <w:lang w:val="en-US"/>
              </w:rPr>
            </w:pPr>
            <w:r>
              <w:rPr>
                <w:lang w:val="en-US"/>
              </w:rPr>
              <w:t>String</w:t>
            </w:r>
          </w:p>
          <w:p w:rsidR="00BE411B" w:rsidRDefault="00BE411B" w:rsidP="002F59E6">
            <w:pPr>
              <w:pStyle w:val="StyleText"/>
              <w:ind w:firstLine="0"/>
              <w:jc w:val="center"/>
              <w:rPr>
                <w:lang w:val="en-US"/>
              </w:rPr>
            </w:pPr>
            <w:r>
              <w:rPr>
                <w:lang w:val="en-US"/>
              </w:rPr>
              <w:t>int</w:t>
            </w:r>
          </w:p>
          <w:p w:rsidR="00BE411B" w:rsidRPr="00BE411B" w:rsidRDefault="00BE411B" w:rsidP="002F59E6">
            <w:pPr>
              <w:pStyle w:val="StyleText"/>
              <w:ind w:firstLine="0"/>
              <w:jc w:val="center"/>
              <w:rPr>
                <w:lang w:val="en-US"/>
              </w:rPr>
            </w:pPr>
            <w:r>
              <w:rPr>
                <w:lang w:val="en-US"/>
              </w:rPr>
              <w:t>short</w:t>
            </w:r>
          </w:p>
        </w:tc>
        <w:tc>
          <w:tcPr>
            <w:tcW w:w="295" w:type="dxa"/>
          </w:tcPr>
          <w:p w:rsidR="00BE411B" w:rsidRPr="00BE411B" w:rsidRDefault="00BE411B" w:rsidP="002F59E6">
            <w:pPr>
              <w:pStyle w:val="StyleText"/>
              <w:ind w:firstLine="0"/>
              <w:jc w:val="center"/>
              <w:rPr>
                <w:lang w:val="en-US"/>
              </w:rPr>
            </w:pPr>
            <w:r>
              <w:rPr>
                <w:lang w:val="en-US"/>
              </w:rPr>
              <w:t>-</w:t>
            </w:r>
          </w:p>
        </w:tc>
        <w:tc>
          <w:tcPr>
            <w:tcW w:w="295" w:type="dxa"/>
          </w:tcPr>
          <w:p w:rsidR="00BE411B" w:rsidRPr="00BE411B" w:rsidRDefault="00BE411B" w:rsidP="002F59E6">
            <w:pPr>
              <w:pStyle w:val="StyleText"/>
              <w:ind w:firstLine="0"/>
              <w:jc w:val="center"/>
              <w:rPr>
                <w:lang w:val="en-US"/>
              </w:rPr>
            </w:pPr>
            <w:r>
              <w:rPr>
                <w:lang w:val="en-US"/>
              </w:rPr>
              <w:t>-</w:t>
            </w:r>
          </w:p>
        </w:tc>
        <w:tc>
          <w:tcPr>
            <w:tcW w:w="295" w:type="dxa"/>
          </w:tcPr>
          <w:p w:rsidR="00BE411B" w:rsidRPr="00BE411B" w:rsidRDefault="00BE411B" w:rsidP="002F59E6">
            <w:pPr>
              <w:pStyle w:val="StyleText"/>
              <w:ind w:firstLine="0"/>
              <w:jc w:val="center"/>
              <w:rPr>
                <w:lang w:val="en-US"/>
              </w:rPr>
            </w:pPr>
            <w:r>
              <w:rPr>
                <w:lang w:val="en-US"/>
              </w:rPr>
              <w:t>-</w:t>
            </w:r>
          </w:p>
        </w:tc>
      </w:tr>
      <w:tr w:rsidR="00AD77D5" w:rsidTr="00B237C2">
        <w:tc>
          <w:tcPr>
            <w:tcW w:w="9571" w:type="dxa"/>
            <w:gridSpan w:val="7"/>
          </w:tcPr>
          <w:p w:rsidR="00AD77D5" w:rsidRPr="00AD77D5" w:rsidRDefault="00AD77D5" w:rsidP="002F59E6">
            <w:pPr>
              <w:pStyle w:val="StyleText"/>
              <w:ind w:firstLine="0"/>
              <w:jc w:val="center"/>
              <w:rPr>
                <w:b/>
                <w:lang w:val="en-US"/>
              </w:rPr>
            </w:pPr>
            <w:r w:rsidRPr="00AD77D5">
              <w:rPr>
                <w:b/>
              </w:rPr>
              <w:t xml:space="preserve">Класс </w:t>
            </w:r>
            <w:r w:rsidRPr="00AD77D5">
              <w:rPr>
                <w:b/>
                <w:lang w:val="en-US"/>
              </w:rPr>
              <w:t>DataElementServiceImpl</w:t>
            </w:r>
          </w:p>
        </w:tc>
      </w:tr>
      <w:tr w:rsidR="00AD77D5" w:rsidTr="00AD77D5">
        <w:tc>
          <w:tcPr>
            <w:tcW w:w="4228" w:type="dxa"/>
          </w:tcPr>
          <w:p w:rsidR="00AD77D5" w:rsidRDefault="00AD77D5" w:rsidP="002F59E6">
            <w:pPr>
              <w:pStyle w:val="StyleText"/>
              <w:ind w:firstLine="0"/>
              <w:jc w:val="center"/>
              <w:rPr>
                <w:lang w:val="en-US"/>
              </w:rPr>
            </w:pPr>
            <w:r>
              <w:rPr>
                <w:lang w:val="en-US"/>
              </w:rPr>
              <w:t>DataElementServiceImpl</w:t>
            </w:r>
          </w:p>
        </w:tc>
        <w:tc>
          <w:tcPr>
            <w:tcW w:w="2087" w:type="dxa"/>
          </w:tcPr>
          <w:p w:rsidR="00AD77D5" w:rsidRDefault="00AD77D5" w:rsidP="00BE411B">
            <w:pPr>
              <w:pStyle w:val="StyleText"/>
              <w:ind w:firstLine="0"/>
              <w:jc w:val="center"/>
              <w:rPr>
                <w:lang w:val="en-US"/>
              </w:rPr>
            </w:pPr>
            <w:r>
              <w:rPr>
                <w:lang w:val="en-US"/>
              </w:rPr>
              <w:t>dDao</w:t>
            </w:r>
          </w:p>
        </w:tc>
        <w:tc>
          <w:tcPr>
            <w:tcW w:w="1583" w:type="dxa"/>
          </w:tcPr>
          <w:p w:rsidR="00AD77D5" w:rsidRPr="00AD77D5" w:rsidRDefault="00AD77D5" w:rsidP="00BE411B">
            <w:pPr>
              <w:pStyle w:val="StyleText"/>
              <w:ind w:firstLine="0"/>
              <w:jc w:val="center"/>
            </w:pPr>
            <w:r>
              <w:t>Экземпляр объекта</w:t>
            </w:r>
            <w:r w:rsidRPr="00AD77D5">
              <w:t xml:space="preserve"> </w:t>
            </w:r>
            <w:r>
              <w:t xml:space="preserve">реализующего интерфейс </w:t>
            </w:r>
            <w:r>
              <w:rPr>
                <w:lang w:val="en-US"/>
              </w:rPr>
              <w:t>DAO</w:t>
            </w:r>
          </w:p>
        </w:tc>
        <w:tc>
          <w:tcPr>
            <w:tcW w:w="788" w:type="dxa"/>
          </w:tcPr>
          <w:p w:rsidR="00AD77D5" w:rsidRPr="00AD77D5" w:rsidRDefault="00AD77D5" w:rsidP="002F59E6">
            <w:pPr>
              <w:pStyle w:val="StyleText"/>
              <w:ind w:firstLine="0"/>
              <w:jc w:val="center"/>
              <w:rPr>
                <w:lang w:val="en-US"/>
              </w:rPr>
            </w:pPr>
            <w:r>
              <w:rPr>
                <w:lang w:val="en-US"/>
              </w:rPr>
              <w:t>DataElementDao</w:t>
            </w:r>
          </w:p>
        </w:tc>
        <w:tc>
          <w:tcPr>
            <w:tcW w:w="295" w:type="dxa"/>
          </w:tcPr>
          <w:p w:rsidR="00AD77D5" w:rsidRPr="00AD77D5" w:rsidRDefault="00AD77D5" w:rsidP="002F59E6">
            <w:pPr>
              <w:pStyle w:val="StyleText"/>
              <w:ind w:firstLine="0"/>
              <w:jc w:val="center"/>
              <w:rPr>
                <w:lang w:val="en-US"/>
              </w:rPr>
            </w:pPr>
            <w:r>
              <w:rPr>
                <w:lang w:val="en-US"/>
              </w:rPr>
              <w:t>-</w:t>
            </w:r>
          </w:p>
        </w:tc>
        <w:tc>
          <w:tcPr>
            <w:tcW w:w="295" w:type="dxa"/>
          </w:tcPr>
          <w:p w:rsidR="00AD77D5" w:rsidRPr="00AD77D5" w:rsidRDefault="00AD77D5" w:rsidP="002F59E6">
            <w:pPr>
              <w:pStyle w:val="StyleText"/>
              <w:ind w:firstLine="0"/>
              <w:jc w:val="center"/>
              <w:rPr>
                <w:lang w:val="en-US"/>
              </w:rPr>
            </w:pPr>
            <w:r>
              <w:rPr>
                <w:lang w:val="en-US"/>
              </w:rPr>
              <w:t>-</w:t>
            </w:r>
          </w:p>
        </w:tc>
        <w:tc>
          <w:tcPr>
            <w:tcW w:w="295" w:type="dxa"/>
          </w:tcPr>
          <w:p w:rsidR="00AD77D5" w:rsidRPr="00AD77D5" w:rsidRDefault="00AD77D5" w:rsidP="002F59E6">
            <w:pPr>
              <w:pStyle w:val="StyleText"/>
              <w:ind w:firstLine="0"/>
              <w:jc w:val="center"/>
              <w:rPr>
                <w:lang w:val="en-US"/>
              </w:rPr>
            </w:pPr>
            <w:r>
              <w:rPr>
                <w:lang w:val="en-US"/>
              </w:rPr>
              <w:t>-</w:t>
            </w:r>
          </w:p>
        </w:tc>
      </w:tr>
    </w:tbl>
    <w:p w:rsidR="002F59E6" w:rsidRDefault="002F59E6">
      <w:r>
        <w:br w:type="page"/>
      </w:r>
    </w:p>
    <w:p w:rsidR="00AD77D5" w:rsidRPr="00C218C1" w:rsidRDefault="00AD77D5" w:rsidP="00AD77D5">
      <w:pPr>
        <w:pStyle w:val="StyleText"/>
      </w:pPr>
      <w:r>
        <w:lastRenderedPageBreak/>
        <w:t>Продолжение таблицы 3</w:t>
      </w:r>
    </w:p>
    <w:tbl>
      <w:tblPr>
        <w:tblStyle w:val="ab"/>
        <w:tblW w:w="0" w:type="auto"/>
        <w:tblLook w:val="04A0" w:firstRow="1" w:lastRow="0" w:firstColumn="1" w:lastColumn="0" w:noHBand="0" w:noVBand="1"/>
      </w:tblPr>
      <w:tblGrid>
        <w:gridCol w:w="2084"/>
        <w:gridCol w:w="1235"/>
        <w:gridCol w:w="1267"/>
        <w:gridCol w:w="675"/>
        <w:gridCol w:w="497"/>
        <w:gridCol w:w="1697"/>
        <w:gridCol w:w="2116"/>
      </w:tblGrid>
      <w:tr w:rsidR="00FF2B84" w:rsidTr="00FF2B84">
        <w:tc>
          <w:tcPr>
            <w:tcW w:w="2152" w:type="dxa"/>
          </w:tcPr>
          <w:p w:rsidR="00AD77D5" w:rsidRPr="007171D1" w:rsidRDefault="00AD77D5" w:rsidP="00B237C2">
            <w:pPr>
              <w:pStyle w:val="StyleText"/>
              <w:ind w:firstLine="0"/>
              <w:jc w:val="center"/>
              <w:rPr>
                <w:lang w:val="en-US"/>
              </w:rPr>
            </w:pPr>
            <w:r>
              <w:rPr>
                <w:lang w:val="en-US"/>
              </w:rPr>
              <w:t>getDataElementWagonsAll</w:t>
            </w:r>
          </w:p>
        </w:tc>
        <w:tc>
          <w:tcPr>
            <w:tcW w:w="1272" w:type="dxa"/>
          </w:tcPr>
          <w:p w:rsidR="00AD77D5" w:rsidRPr="007171D1" w:rsidRDefault="00AD77D5" w:rsidP="00B237C2">
            <w:pPr>
              <w:pStyle w:val="StyleText"/>
              <w:ind w:firstLine="0"/>
              <w:jc w:val="center"/>
              <w:rPr>
                <w:lang w:val="en-US"/>
              </w:rPr>
            </w:pPr>
            <w:r>
              <w:rPr>
                <w:lang w:val="en-US"/>
              </w:rPr>
              <w:t>-</w:t>
            </w:r>
          </w:p>
        </w:tc>
        <w:tc>
          <w:tcPr>
            <w:tcW w:w="1061" w:type="dxa"/>
          </w:tcPr>
          <w:p w:rsidR="00AD77D5" w:rsidRPr="00AD77D5" w:rsidRDefault="00AD77D5" w:rsidP="00B237C2">
            <w:pPr>
              <w:pStyle w:val="StyleText"/>
              <w:ind w:firstLine="0"/>
              <w:jc w:val="center"/>
              <w:rPr>
                <w:lang w:val="en-US"/>
              </w:rPr>
            </w:pPr>
            <w:r>
              <w:rPr>
                <w:lang w:val="en-US"/>
              </w:rPr>
              <w:t>-</w:t>
            </w:r>
          </w:p>
        </w:tc>
        <w:tc>
          <w:tcPr>
            <w:tcW w:w="643" w:type="dxa"/>
          </w:tcPr>
          <w:p w:rsidR="00AD77D5" w:rsidRPr="00C218C1" w:rsidRDefault="00AD77D5" w:rsidP="00B237C2">
            <w:pPr>
              <w:pStyle w:val="StyleText"/>
              <w:ind w:firstLine="0"/>
              <w:jc w:val="center"/>
              <w:rPr>
                <w:lang w:val="en-US"/>
              </w:rPr>
            </w:pPr>
            <w:r>
              <w:rPr>
                <w:lang w:val="en-US"/>
              </w:rPr>
              <w:t>-</w:t>
            </w:r>
          </w:p>
        </w:tc>
        <w:tc>
          <w:tcPr>
            <w:tcW w:w="507" w:type="dxa"/>
          </w:tcPr>
          <w:p w:rsidR="00AD77D5" w:rsidRPr="007171D1" w:rsidRDefault="00AD77D5" w:rsidP="00B237C2">
            <w:pPr>
              <w:pStyle w:val="StyleText"/>
              <w:ind w:firstLine="0"/>
              <w:jc w:val="center"/>
              <w:rPr>
                <w:lang w:val="en-US"/>
              </w:rPr>
            </w:pPr>
            <w:r>
              <w:rPr>
                <w:lang w:val="en-US"/>
              </w:rPr>
              <w:t>data</w:t>
            </w:r>
          </w:p>
        </w:tc>
        <w:tc>
          <w:tcPr>
            <w:tcW w:w="1751" w:type="dxa"/>
          </w:tcPr>
          <w:p w:rsidR="00AD77D5" w:rsidRPr="00AD77D5" w:rsidRDefault="00AD77D5" w:rsidP="00B237C2">
            <w:pPr>
              <w:pStyle w:val="StyleText"/>
              <w:ind w:firstLine="0"/>
              <w:jc w:val="center"/>
            </w:pPr>
            <w:r>
              <w:t>Информация обо всех полувагонах зарегистрированных камерой</w:t>
            </w:r>
          </w:p>
        </w:tc>
        <w:tc>
          <w:tcPr>
            <w:tcW w:w="2185" w:type="dxa"/>
          </w:tcPr>
          <w:p w:rsidR="00AD77D5" w:rsidRPr="00AD77D5" w:rsidRDefault="00AD77D5" w:rsidP="00B237C2">
            <w:pPr>
              <w:pStyle w:val="StyleText"/>
              <w:ind w:firstLine="0"/>
              <w:jc w:val="center"/>
            </w:pPr>
            <w:r>
              <w:rPr>
                <w:lang w:val="en-US"/>
              </w:rPr>
              <w:t>List&lt;DataElementWagons&gt;</w:t>
            </w:r>
          </w:p>
        </w:tc>
      </w:tr>
      <w:tr w:rsidR="00FF2B84" w:rsidTr="00FF2B84">
        <w:tc>
          <w:tcPr>
            <w:tcW w:w="2152" w:type="dxa"/>
          </w:tcPr>
          <w:p w:rsidR="00AD77D5" w:rsidRPr="00FF2B84" w:rsidRDefault="00FF2B84" w:rsidP="00B237C2">
            <w:pPr>
              <w:pStyle w:val="StyleText"/>
              <w:ind w:firstLine="0"/>
              <w:jc w:val="center"/>
              <w:rPr>
                <w:lang w:val="en-US"/>
              </w:rPr>
            </w:pPr>
            <w:r>
              <w:rPr>
                <w:lang w:val="en-US"/>
              </w:rPr>
              <w:t>getDataElementInvoicesAll</w:t>
            </w:r>
          </w:p>
        </w:tc>
        <w:tc>
          <w:tcPr>
            <w:tcW w:w="1272" w:type="dxa"/>
          </w:tcPr>
          <w:p w:rsidR="00AD77D5" w:rsidRPr="00FF2B84" w:rsidRDefault="00FF2B84" w:rsidP="00B237C2">
            <w:pPr>
              <w:pStyle w:val="StyleText"/>
              <w:ind w:firstLine="0"/>
              <w:jc w:val="center"/>
              <w:rPr>
                <w:lang w:val="en-US"/>
              </w:rPr>
            </w:pPr>
            <w:r>
              <w:rPr>
                <w:lang w:val="en-US"/>
              </w:rPr>
              <w:t>-</w:t>
            </w:r>
          </w:p>
        </w:tc>
        <w:tc>
          <w:tcPr>
            <w:tcW w:w="1061" w:type="dxa"/>
          </w:tcPr>
          <w:p w:rsidR="00AD77D5" w:rsidRPr="00FF2B84" w:rsidRDefault="00FF2B84" w:rsidP="00B237C2">
            <w:pPr>
              <w:pStyle w:val="StyleText"/>
              <w:ind w:firstLine="0"/>
              <w:jc w:val="center"/>
              <w:rPr>
                <w:lang w:val="en-US"/>
              </w:rPr>
            </w:pPr>
            <w:r>
              <w:rPr>
                <w:lang w:val="en-US"/>
              </w:rPr>
              <w:t>-</w:t>
            </w:r>
          </w:p>
        </w:tc>
        <w:tc>
          <w:tcPr>
            <w:tcW w:w="643" w:type="dxa"/>
          </w:tcPr>
          <w:p w:rsidR="00AD77D5" w:rsidRPr="00FF2B84" w:rsidRDefault="00FF2B84" w:rsidP="00B237C2">
            <w:pPr>
              <w:pStyle w:val="StyleText"/>
              <w:ind w:firstLine="0"/>
              <w:jc w:val="center"/>
              <w:rPr>
                <w:lang w:val="en-US"/>
              </w:rPr>
            </w:pPr>
            <w:r>
              <w:rPr>
                <w:lang w:val="en-US"/>
              </w:rPr>
              <w:t>-</w:t>
            </w:r>
          </w:p>
        </w:tc>
        <w:tc>
          <w:tcPr>
            <w:tcW w:w="507" w:type="dxa"/>
          </w:tcPr>
          <w:p w:rsidR="00AD77D5" w:rsidRDefault="00FF2B84" w:rsidP="00B237C2">
            <w:pPr>
              <w:pStyle w:val="StyleText"/>
              <w:ind w:firstLine="0"/>
              <w:jc w:val="center"/>
              <w:rPr>
                <w:lang w:val="en-US"/>
              </w:rPr>
            </w:pPr>
            <w:r>
              <w:rPr>
                <w:lang w:val="en-US"/>
              </w:rPr>
              <w:t>data</w:t>
            </w:r>
          </w:p>
        </w:tc>
        <w:tc>
          <w:tcPr>
            <w:tcW w:w="1751" w:type="dxa"/>
          </w:tcPr>
          <w:p w:rsidR="00AD77D5" w:rsidRPr="00FF2B84" w:rsidRDefault="00FF2B84" w:rsidP="00B237C2">
            <w:pPr>
              <w:pStyle w:val="StyleText"/>
              <w:ind w:firstLine="0"/>
              <w:jc w:val="center"/>
            </w:pPr>
            <w:r>
              <w:t>Информация обо всех накладных</w:t>
            </w:r>
          </w:p>
        </w:tc>
        <w:tc>
          <w:tcPr>
            <w:tcW w:w="2185" w:type="dxa"/>
          </w:tcPr>
          <w:p w:rsidR="00AD77D5" w:rsidRPr="002F59E6" w:rsidRDefault="00FF2B84" w:rsidP="00B237C2">
            <w:pPr>
              <w:pStyle w:val="StyleText"/>
              <w:ind w:firstLine="0"/>
              <w:jc w:val="center"/>
              <w:rPr>
                <w:lang w:val="en-US"/>
              </w:rPr>
            </w:pPr>
            <w:r>
              <w:rPr>
                <w:lang w:val="en-US"/>
              </w:rPr>
              <w:t>List&lt;DataElementInvoices&gt;</w:t>
            </w:r>
          </w:p>
        </w:tc>
      </w:tr>
      <w:tr w:rsidR="00FF2B84" w:rsidTr="00FF2B84">
        <w:tc>
          <w:tcPr>
            <w:tcW w:w="2152" w:type="dxa"/>
          </w:tcPr>
          <w:p w:rsidR="00FF2B84" w:rsidRDefault="00FF2B84" w:rsidP="00B237C2">
            <w:pPr>
              <w:pStyle w:val="StyleText"/>
              <w:ind w:firstLine="0"/>
              <w:jc w:val="center"/>
              <w:rPr>
                <w:lang w:val="en-US"/>
              </w:rPr>
            </w:pPr>
            <w:r>
              <w:rPr>
                <w:lang w:val="en-US"/>
              </w:rPr>
              <w:t>getDataElementRegisterAll</w:t>
            </w:r>
          </w:p>
        </w:tc>
        <w:tc>
          <w:tcPr>
            <w:tcW w:w="1272" w:type="dxa"/>
          </w:tcPr>
          <w:p w:rsidR="00FF2B84" w:rsidRDefault="00FF2B84" w:rsidP="00B237C2">
            <w:pPr>
              <w:pStyle w:val="StyleText"/>
              <w:ind w:firstLine="0"/>
              <w:jc w:val="center"/>
              <w:rPr>
                <w:lang w:val="en-US"/>
              </w:rPr>
            </w:pPr>
            <w:r>
              <w:rPr>
                <w:lang w:val="en-US"/>
              </w:rPr>
              <w:t>-</w:t>
            </w:r>
          </w:p>
        </w:tc>
        <w:tc>
          <w:tcPr>
            <w:tcW w:w="1061" w:type="dxa"/>
          </w:tcPr>
          <w:p w:rsidR="00FF2B84" w:rsidRDefault="00FF2B84" w:rsidP="00B237C2">
            <w:pPr>
              <w:pStyle w:val="StyleText"/>
              <w:ind w:firstLine="0"/>
              <w:jc w:val="center"/>
              <w:rPr>
                <w:lang w:val="en-US"/>
              </w:rPr>
            </w:pPr>
            <w:r>
              <w:rPr>
                <w:lang w:val="en-US"/>
              </w:rPr>
              <w:t>-</w:t>
            </w:r>
          </w:p>
        </w:tc>
        <w:tc>
          <w:tcPr>
            <w:tcW w:w="643" w:type="dxa"/>
          </w:tcPr>
          <w:p w:rsidR="00FF2B84" w:rsidRDefault="00FF2B84" w:rsidP="00B237C2">
            <w:pPr>
              <w:pStyle w:val="StyleText"/>
              <w:ind w:firstLine="0"/>
              <w:jc w:val="center"/>
              <w:rPr>
                <w:lang w:val="en-US"/>
              </w:rPr>
            </w:pPr>
            <w:r>
              <w:rPr>
                <w:lang w:val="en-US"/>
              </w:rPr>
              <w:t>-</w:t>
            </w:r>
          </w:p>
        </w:tc>
        <w:tc>
          <w:tcPr>
            <w:tcW w:w="507" w:type="dxa"/>
          </w:tcPr>
          <w:p w:rsidR="00FF2B84" w:rsidRDefault="00FF2B84" w:rsidP="00B237C2">
            <w:pPr>
              <w:pStyle w:val="StyleText"/>
              <w:ind w:firstLine="0"/>
              <w:jc w:val="center"/>
              <w:rPr>
                <w:lang w:val="en-US"/>
              </w:rPr>
            </w:pPr>
            <w:r>
              <w:rPr>
                <w:lang w:val="en-US"/>
              </w:rPr>
              <w:t>data</w:t>
            </w:r>
          </w:p>
        </w:tc>
        <w:tc>
          <w:tcPr>
            <w:tcW w:w="1751" w:type="dxa"/>
          </w:tcPr>
          <w:p w:rsidR="00FF2B84" w:rsidRDefault="00FF2B84" w:rsidP="00B237C2">
            <w:pPr>
              <w:pStyle w:val="StyleText"/>
              <w:ind w:firstLine="0"/>
              <w:jc w:val="center"/>
            </w:pPr>
            <w:r>
              <w:t>Информация обо всех соответствиях полувагонов накладным</w:t>
            </w:r>
          </w:p>
        </w:tc>
        <w:tc>
          <w:tcPr>
            <w:tcW w:w="2185" w:type="dxa"/>
          </w:tcPr>
          <w:p w:rsidR="00FF2B84" w:rsidRPr="00FF2B84" w:rsidRDefault="00FF2B84" w:rsidP="00B237C2">
            <w:pPr>
              <w:pStyle w:val="StyleText"/>
              <w:ind w:firstLine="0"/>
              <w:jc w:val="center"/>
              <w:rPr>
                <w:lang w:val="en-US"/>
              </w:rPr>
            </w:pPr>
            <w:r>
              <w:rPr>
                <w:lang w:val="en-US"/>
              </w:rPr>
              <w:t>List&lt;DataElementRegister&gt;</w:t>
            </w:r>
          </w:p>
        </w:tc>
      </w:tr>
      <w:tr w:rsidR="00FF2B84" w:rsidTr="00FF2B84">
        <w:tc>
          <w:tcPr>
            <w:tcW w:w="2152" w:type="dxa"/>
          </w:tcPr>
          <w:p w:rsidR="00FF2B84" w:rsidRDefault="00FF2B84" w:rsidP="00B237C2">
            <w:pPr>
              <w:pStyle w:val="StyleText"/>
              <w:ind w:firstLine="0"/>
              <w:jc w:val="center"/>
              <w:rPr>
                <w:lang w:val="en-US"/>
              </w:rPr>
            </w:pPr>
            <w:r>
              <w:rPr>
                <w:lang w:val="en-US"/>
              </w:rPr>
              <w:t>getDataElementWagons</w:t>
            </w:r>
          </w:p>
        </w:tc>
        <w:tc>
          <w:tcPr>
            <w:tcW w:w="1272" w:type="dxa"/>
          </w:tcPr>
          <w:p w:rsidR="00FF2B84" w:rsidRDefault="00FF2B84" w:rsidP="00B237C2">
            <w:pPr>
              <w:pStyle w:val="StyleText"/>
              <w:ind w:firstLine="0"/>
              <w:jc w:val="center"/>
              <w:rPr>
                <w:lang w:val="en-US"/>
              </w:rPr>
            </w:pPr>
            <w:r>
              <w:rPr>
                <w:lang w:val="en-US"/>
              </w:rPr>
              <w:t>numberWagon</w:t>
            </w:r>
          </w:p>
        </w:tc>
        <w:tc>
          <w:tcPr>
            <w:tcW w:w="1061" w:type="dxa"/>
          </w:tcPr>
          <w:p w:rsidR="00FF2B84" w:rsidRPr="00FF2B84" w:rsidRDefault="00FF2B84" w:rsidP="00B237C2">
            <w:pPr>
              <w:pStyle w:val="StyleText"/>
              <w:ind w:firstLine="0"/>
              <w:jc w:val="center"/>
            </w:pPr>
            <w:r>
              <w:t>Номер полувагона</w:t>
            </w:r>
          </w:p>
        </w:tc>
        <w:tc>
          <w:tcPr>
            <w:tcW w:w="643" w:type="dxa"/>
          </w:tcPr>
          <w:p w:rsidR="00FF2B84" w:rsidRDefault="00FF2B84" w:rsidP="00B237C2">
            <w:pPr>
              <w:pStyle w:val="StyleText"/>
              <w:ind w:firstLine="0"/>
              <w:jc w:val="center"/>
              <w:rPr>
                <w:lang w:val="en-US"/>
              </w:rPr>
            </w:pPr>
            <w:r>
              <w:rPr>
                <w:lang w:val="en-US"/>
              </w:rPr>
              <w:t>int</w:t>
            </w:r>
          </w:p>
        </w:tc>
        <w:tc>
          <w:tcPr>
            <w:tcW w:w="507" w:type="dxa"/>
          </w:tcPr>
          <w:p w:rsidR="00FF2B84" w:rsidRDefault="00FF2B84" w:rsidP="00B237C2">
            <w:pPr>
              <w:pStyle w:val="StyleText"/>
              <w:ind w:firstLine="0"/>
              <w:jc w:val="center"/>
              <w:rPr>
                <w:lang w:val="en-US"/>
              </w:rPr>
            </w:pPr>
            <w:r>
              <w:rPr>
                <w:lang w:val="en-US"/>
              </w:rPr>
              <w:t>data</w:t>
            </w:r>
          </w:p>
        </w:tc>
        <w:tc>
          <w:tcPr>
            <w:tcW w:w="1751" w:type="dxa"/>
          </w:tcPr>
          <w:p w:rsidR="00FF2B84" w:rsidRDefault="00FF2B84" w:rsidP="00B237C2">
            <w:pPr>
              <w:pStyle w:val="StyleText"/>
              <w:ind w:firstLine="0"/>
              <w:jc w:val="center"/>
            </w:pPr>
            <w:r>
              <w:t>Информация о полувагоне</w:t>
            </w:r>
          </w:p>
        </w:tc>
        <w:tc>
          <w:tcPr>
            <w:tcW w:w="2185" w:type="dxa"/>
          </w:tcPr>
          <w:p w:rsidR="00FF2B84" w:rsidRDefault="00FF2B84" w:rsidP="00B237C2">
            <w:pPr>
              <w:pStyle w:val="StyleText"/>
              <w:ind w:firstLine="0"/>
              <w:jc w:val="center"/>
              <w:rPr>
                <w:lang w:val="en-US"/>
              </w:rPr>
            </w:pPr>
            <w:r>
              <w:rPr>
                <w:lang w:val="en-US"/>
              </w:rPr>
              <w:t>DataElementWagons</w:t>
            </w:r>
          </w:p>
        </w:tc>
      </w:tr>
      <w:tr w:rsidR="00FF2B84" w:rsidTr="00FF2B84">
        <w:tc>
          <w:tcPr>
            <w:tcW w:w="2152" w:type="dxa"/>
          </w:tcPr>
          <w:p w:rsidR="00FF2B84" w:rsidRDefault="00FF2B84" w:rsidP="00B237C2">
            <w:pPr>
              <w:pStyle w:val="StyleText"/>
              <w:ind w:firstLine="0"/>
              <w:jc w:val="center"/>
              <w:rPr>
                <w:lang w:val="en-US"/>
              </w:rPr>
            </w:pPr>
            <w:r>
              <w:rPr>
                <w:lang w:val="en-US"/>
              </w:rPr>
              <w:t>getDataElementInvoices</w:t>
            </w:r>
          </w:p>
        </w:tc>
        <w:tc>
          <w:tcPr>
            <w:tcW w:w="1272" w:type="dxa"/>
          </w:tcPr>
          <w:p w:rsidR="00FF2B84" w:rsidRDefault="00FF2B84" w:rsidP="00B237C2">
            <w:pPr>
              <w:pStyle w:val="StyleText"/>
              <w:ind w:firstLine="0"/>
              <w:jc w:val="center"/>
              <w:rPr>
                <w:lang w:val="en-US"/>
              </w:rPr>
            </w:pPr>
            <w:r>
              <w:rPr>
                <w:lang w:val="en-US"/>
              </w:rPr>
              <w:t>numberInvoice</w:t>
            </w:r>
          </w:p>
        </w:tc>
        <w:tc>
          <w:tcPr>
            <w:tcW w:w="1061" w:type="dxa"/>
          </w:tcPr>
          <w:p w:rsidR="00FF2B84" w:rsidRPr="00FF2B84" w:rsidRDefault="00FF2B84" w:rsidP="00B237C2">
            <w:pPr>
              <w:pStyle w:val="StyleText"/>
              <w:ind w:firstLine="0"/>
              <w:jc w:val="center"/>
            </w:pPr>
            <w:r>
              <w:t>Номер накладной</w:t>
            </w:r>
          </w:p>
        </w:tc>
        <w:tc>
          <w:tcPr>
            <w:tcW w:w="643" w:type="dxa"/>
          </w:tcPr>
          <w:p w:rsidR="00FF2B84" w:rsidRDefault="00FF2B84" w:rsidP="00B237C2">
            <w:pPr>
              <w:pStyle w:val="StyleText"/>
              <w:ind w:firstLine="0"/>
              <w:jc w:val="center"/>
              <w:rPr>
                <w:lang w:val="en-US"/>
              </w:rPr>
            </w:pPr>
            <w:r>
              <w:rPr>
                <w:lang w:val="en-US"/>
              </w:rPr>
              <w:t>String</w:t>
            </w:r>
          </w:p>
        </w:tc>
        <w:tc>
          <w:tcPr>
            <w:tcW w:w="507" w:type="dxa"/>
          </w:tcPr>
          <w:p w:rsidR="00FF2B84" w:rsidRDefault="00FF2B84" w:rsidP="00B237C2">
            <w:pPr>
              <w:pStyle w:val="StyleText"/>
              <w:ind w:firstLine="0"/>
              <w:jc w:val="center"/>
              <w:rPr>
                <w:lang w:val="en-US"/>
              </w:rPr>
            </w:pPr>
            <w:r>
              <w:rPr>
                <w:lang w:val="en-US"/>
              </w:rPr>
              <w:t>data</w:t>
            </w:r>
          </w:p>
        </w:tc>
        <w:tc>
          <w:tcPr>
            <w:tcW w:w="1751" w:type="dxa"/>
          </w:tcPr>
          <w:p w:rsidR="00FF2B84" w:rsidRDefault="00FF2B84" w:rsidP="00B237C2">
            <w:pPr>
              <w:pStyle w:val="StyleText"/>
              <w:ind w:firstLine="0"/>
              <w:jc w:val="center"/>
            </w:pPr>
            <w:r>
              <w:t>Информация о накладной</w:t>
            </w:r>
          </w:p>
        </w:tc>
        <w:tc>
          <w:tcPr>
            <w:tcW w:w="2185" w:type="dxa"/>
          </w:tcPr>
          <w:p w:rsidR="00FF2B84" w:rsidRDefault="00FF2B84" w:rsidP="00B237C2">
            <w:pPr>
              <w:pStyle w:val="StyleText"/>
              <w:ind w:firstLine="0"/>
              <w:jc w:val="center"/>
              <w:rPr>
                <w:lang w:val="en-US"/>
              </w:rPr>
            </w:pPr>
            <w:r>
              <w:rPr>
                <w:lang w:val="en-US"/>
              </w:rPr>
              <w:t>DataElementInvoices</w:t>
            </w:r>
          </w:p>
        </w:tc>
      </w:tr>
      <w:tr w:rsidR="00FF2B84" w:rsidTr="00FF2B84">
        <w:tc>
          <w:tcPr>
            <w:tcW w:w="2152" w:type="dxa"/>
          </w:tcPr>
          <w:p w:rsidR="00FF2B84" w:rsidRDefault="00FF2B84" w:rsidP="00B237C2">
            <w:pPr>
              <w:pStyle w:val="StyleText"/>
              <w:ind w:firstLine="0"/>
              <w:jc w:val="center"/>
              <w:rPr>
                <w:lang w:val="en-US"/>
              </w:rPr>
            </w:pPr>
            <w:r>
              <w:rPr>
                <w:lang w:val="en-US"/>
              </w:rPr>
              <w:t>getDataElementRegister</w:t>
            </w:r>
          </w:p>
        </w:tc>
        <w:tc>
          <w:tcPr>
            <w:tcW w:w="1272" w:type="dxa"/>
          </w:tcPr>
          <w:p w:rsidR="00FF2B84" w:rsidRDefault="00FF2B84" w:rsidP="00B237C2">
            <w:pPr>
              <w:pStyle w:val="StyleText"/>
              <w:ind w:firstLine="0"/>
              <w:jc w:val="center"/>
              <w:rPr>
                <w:lang w:val="en-US"/>
              </w:rPr>
            </w:pPr>
            <w:r>
              <w:rPr>
                <w:lang w:val="en-US"/>
              </w:rPr>
              <w:t>numberInvoice</w:t>
            </w:r>
          </w:p>
          <w:p w:rsidR="00FF2B84" w:rsidRDefault="00FF2B84" w:rsidP="00B237C2">
            <w:pPr>
              <w:pStyle w:val="StyleText"/>
              <w:ind w:firstLine="0"/>
              <w:jc w:val="center"/>
              <w:rPr>
                <w:lang w:val="en-US"/>
              </w:rPr>
            </w:pPr>
            <w:r>
              <w:rPr>
                <w:lang w:val="en-US"/>
              </w:rPr>
              <w:t>numberWagon</w:t>
            </w:r>
          </w:p>
        </w:tc>
        <w:tc>
          <w:tcPr>
            <w:tcW w:w="1061" w:type="dxa"/>
          </w:tcPr>
          <w:p w:rsidR="00FF2B84" w:rsidRDefault="00FF2B84" w:rsidP="00B237C2">
            <w:pPr>
              <w:pStyle w:val="StyleText"/>
              <w:ind w:firstLine="0"/>
              <w:jc w:val="center"/>
            </w:pPr>
            <w:r>
              <w:t>Номер накладной</w:t>
            </w:r>
          </w:p>
          <w:p w:rsidR="00FF2B84" w:rsidRDefault="00FF2B84" w:rsidP="00B237C2">
            <w:pPr>
              <w:pStyle w:val="StyleText"/>
              <w:ind w:firstLine="0"/>
              <w:jc w:val="center"/>
            </w:pPr>
            <w:r>
              <w:t>Номер полувагона</w:t>
            </w:r>
          </w:p>
        </w:tc>
        <w:tc>
          <w:tcPr>
            <w:tcW w:w="643" w:type="dxa"/>
          </w:tcPr>
          <w:p w:rsidR="00FF2B84" w:rsidRDefault="00FF2B84" w:rsidP="00B237C2">
            <w:pPr>
              <w:pStyle w:val="StyleText"/>
              <w:ind w:firstLine="0"/>
              <w:jc w:val="center"/>
              <w:rPr>
                <w:lang w:val="en-US"/>
              </w:rPr>
            </w:pPr>
            <w:r>
              <w:rPr>
                <w:lang w:val="en-US"/>
              </w:rPr>
              <w:t>String</w:t>
            </w:r>
          </w:p>
          <w:p w:rsidR="00FF2B84" w:rsidRDefault="00FF2B84" w:rsidP="00B237C2">
            <w:pPr>
              <w:pStyle w:val="StyleText"/>
              <w:ind w:firstLine="0"/>
              <w:jc w:val="center"/>
              <w:rPr>
                <w:lang w:val="en-US"/>
              </w:rPr>
            </w:pPr>
            <w:r>
              <w:rPr>
                <w:lang w:val="en-US"/>
              </w:rPr>
              <w:t>int</w:t>
            </w:r>
          </w:p>
        </w:tc>
        <w:tc>
          <w:tcPr>
            <w:tcW w:w="507" w:type="dxa"/>
          </w:tcPr>
          <w:p w:rsidR="00FF2B84" w:rsidRDefault="00FF2B84" w:rsidP="00B237C2">
            <w:pPr>
              <w:pStyle w:val="StyleText"/>
              <w:ind w:firstLine="0"/>
              <w:jc w:val="center"/>
              <w:rPr>
                <w:lang w:val="en-US"/>
              </w:rPr>
            </w:pPr>
            <w:r>
              <w:rPr>
                <w:lang w:val="en-US"/>
              </w:rPr>
              <w:t>data</w:t>
            </w:r>
          </w:p>
        </w:tc>
        <w:tc>
          <w:tcPr>
            <w:tcW w:w="1751" w:type="dxa"/>
          </w:tcPr>
          <w:p w:rsidR="00FF2B84" w:rsidRDefault="00FF2B84" w:rsidP="00B237C2">
            <w:pPr>
              <w:pStyle w:val="StyleText"/>
              <w:ind w:firstLine="0"/>
              <w:jc w:val="center"/>
            </w:pPr>
            <w:r>
              <w:t>Информации о соответствии полувагона накладной</w:t>
            </w:r>
          </w:p>
        </w:tc>
        <w:tc>
          <w:tcPr>
            <w:tcW w:w="2185" w:type="dxa"/>
          </w:tcPr>
          <w:p w:rsidR="00FF2B84" w:rsidRPr="00FF2B84" w:rsidRDefault="00FF2B84" w:rsidP="00B237C2">
            <w:pPr>
              <w:pStyle w:val="StyleText"/>
              <w:ind w:firstLine="0"/>
              <w:jc w:val="center"/>
              <w:rPr>
                <w:lang w:val="en-US"/>
              </w:rPr>
            </w:pPr>
            <w:r>
              <w:rPr>
                <w:lang w:val="en-US"/>
              </w:rPr>
              <w:t>DataElementRegister</w:t>
            </w:r>
          </w:p>
        </w:tc>
      </w:tr>
      <w:tr w:rsidR="00FF2B84" w:rsidTr="00FF2B84">
        <w:tc>
          <w:tcPr>
            <w:tcW w:w="2152" w:type="dxa"/>
          </w:tcPr>
          <w:p w:rsidR="00FF2B84" w:rsidRPr="00FF2B84" w:rsidRDefault="00FF2B84" w:rsidP="00B237C2">
            <w:pPr>
              <w:pStyle w:val="StyleText"/>
              <w:ind w:firstLine="0"/>
              <w:jc w:val="center"/>
              <w:rPr>
                <w:lang w:val="en-US"/>
              </w:rPr>
            </w:pPr>
            <w:r>
              <w:rPr>
                <w:lang w:val="en-US"/>
              </w:rPr>
              <w:t>insertDataElementWagons</w:t>
            </w:r>
          </w:p>
        </w:tc>
        <w:tc>
          <w:tcPr>
            <w:tcW w:w="1272" w:type="dxa"/>
          </w:tcPr>
          <w:p w:rsidR="00FF2B84" w:rsidRDefault="00FF2B84" w:rsidP="00B237C2">
            <w:pPr>
              <w:pStyle w:val="StyleText"/>
              <w:ind w:firstLine="0"/>
              <w:jc w:val="center"/>
              <w:rPr>
                <w:lang w:val="en-US"/>
              </w:rPr>
            </w:pPr>
            <w:r>
              <w:rPr>
                <w:lang w:val="en-US"/>
              </w:rPr>
              <w:t>numberWagon</w:t>
            </w:r>
          </w:p>
          <w:p w:rsidR="00FF2B84" w:rsidRDefault="00FF2B84" w:rsidP="00B237C2">
            <w:pPr>
              <w:pStyle w:val="StyleText"/>
              <w:ind w:firstLine="0"/>
              <w:jc w:val="center"/>
              <w:rPr>
                <w:lang w:val="en-US"/>
              </w:rPr>
            </w:pPr>
            <w:r>
              <w:rPr>
                <w:lang w:val="en-US"/>
              </w:rPr>
              <w:t>arrivalDate</w:t>
            </w:r>
          </w:p>
          <w:p w:rsidR="00FF2B84" w:rsidRDefault="00FF2B84" w:rsidP="00B237C2">
            <w:pPr>
              <w:pStyle w:val="StyleText"/>
              <w:ind w:firstLine="0"/>
              <w:jc w:val="center"/>
              <w:rPr>
                <w:lang w:val="en-US"/>
              </w:rPr>
            </w:pPr>
            <w:r>
              <w:rPr>
                <w:lang w:val="en-US"/>
              </w:rPr>
              <w:t>imagePath</w:t>
            </w:r>
          </w:p>
          <w:p w:rsidR="00FF2B84" w:rsidRPr="00FF2B84" w:rsidRDefault="00FF2B84" w:rsidP="00B237C2">
            <w:pPr>
              <w:pStyle w:val="StyleText"/>
              <w:ind w:firstLine="0"/>
              <w:jc w:val="center"/>
              <w:rPr>
                <w:lang w:val="en-US"/>
              </w:rPr>
            </w:pPr>
            <w:r>
              <w:rPr>
                <w:lang w:val="en-US"/>
              </w:rPr>
              <w:t>levelCorrect</w:t>
            </w:r>
          </w:p>
        </w:tc>
        <w:tc>
          <w:tcPr>
            <w:tcW w:w="1061" w:type="dxa"/>
          </w:tcPr>
          <w:p w:rsidR="00FF2B84" w:rsidRDefault="00FF2B84" w:rsidP="00FF2B84">
            <w:pPr>
              <w:pStyle w:val="StyleText"/>
              <w:ind w:firstLine="0"/>
              <w:jc w:val="center"/>
            </w:pPr>
            <w:r>
              <w:t>Номер полувагона</w:t>
            </w:r>
          </w:p>
          <w:p w:rsidR="00FF2B84" w:rsidRDefault="00FF2B84" w:rsidP="00FF2B84">
            <w:pPr>
              <w:pStyle w:val="StyleText"/>
              <w:ind w:firstLine="0"/>
              <w:jc w:val="center"/>
            </w:pPr>
            <w:r>
              <w:t>Дата прибытия</w:t>
            </w:r>
          </w:p>
          <w:p w:rsidR="00FF2B84" w:rsidRDefault="00FF2B84" w:rsidP="00FF2B84">
            <w:pPr>
              <w:pStyle w:val="StyleText"/>
              <w:ind w:firstLine="0"/>
              <w:jc w:val="center"/>
            </w:pPr>
            <w:r>
              <w:t>Путь к изображению</w:t>
            </w:r>
          </w:p>
          <w:p w:rsidR="00FF2B84" w:rsidRDefault="00FF2B84" w:rsidP="00FF2B84">
            <w:pPr>
              <w:pStyle w:val="StyleText"/>
              <w:ind w:firstLine="0"/>
              <w:jc w:val="center"/>
            </w:pPr>
            <w:r>
              <w:t>Уровень корректного распознавания</w:t>
            </w:r>
          </w:p>
        </w:tc>
        <w:tc>
          <w:tcPr>
            <w:tcW w:w="643" w:type="dxa"/>
          </w:tcPr>
          <w:p w:rsidR="00FF2B84" w:rsidRDefault="00FF2B84" w:rsidP="00FF2B84">
            <w:pPr>
              <w:pStyle w:val="StyleText"/>
              <w:ind w:firstLine="0"/>
              <w:jc w:val="center"/>
              <w:rPr>
                <w:lang w:val="en-US"/>
              </w:rPr>
            </w:pPr>
            <w:r>
              <w:rPr>
                <w:lang w:val="en-US"/>
              </w:rPr>
              <w:t>int</w:t>
            </w:r>
          </w:p>
          <w:p w:rsidR="00FF2B84" w:rsidRDefault="00FF2B84" w:rsidP="00FF2B84">
            <w:pPr>
              <w:pStyle w:val="StyleText"/>
              <w:ind w:firstLine="0"/>
              <w:jc w:val="center"/>
              <w:rPr>
                <w:lang w:val="en-US"/>
              </w:rPr>
            </w:pPr>
            <w:r>
              <w:rPr>
                <w:lang w:val="en-US"/>
              </w:rPr>
              <w:t>String</w:t>
            </w:r>
          </w:p>
          <w:p w:rsidR="00FF2B84" w:rsidRDefault="00FF2B84" w:rsidP="00FF2B84">
            <w:pPr>
              <w:pStyle w:val="StyleText"/>
              <w:ind w:firstLine="0"/>
              <w:jc w:val="center"/>
              <w:rPr>
                <w:lang w:val="en-US"/>
              </w:rPr>
            </w:pPr>
            <w:r>
              <w:rPr>
                <w:lang w:val="en-US"/>
              </w:rPr>
              <w:t>String</w:t>
            </w:r>
          </w:p>
          <w:p w:rsidR="00FF2B84" w:rsidRPr="00FF2B84" w:rsidRDefault="00FF2B84" w:rsidP="00FF2B84">
            <w:pPr>
              <w:pStyle w:val="StyleText"/>
              <w:ind w:firstLine="0"/>
              <w:jc w:val="center"/>
              <w:rPr>
                <w:lang w:val="en-US"/>
              </w:rPr>
            </w:pPr>
            <w:r>
              <w:rPr>
                <w:lang w:val="en-US"/>
              </w:rPr>
              <w:t>double</w:t>
            </w:r>
          </w:p>
        </w:tc>
        <w:tc>
          <w:tcPr>
            <w:tcW w:w="507" w:type="dxa"/>
          </w:tcPr>
          <w:p w:rsidR="00FF2B84" w:rsidRPr="00FF2B84" w:rsidRDefault="00FF2B84" w:rsidP="00B237C2">
            <w:pPr>
              <w:pStyle w:val="StyleText"/>
              <w:ind w:firstLine="0"/>
              <w:jc w:val="center"/>
              <w:rPr>
                <w:lang w:val="en-US"/>
              </w:rPr>
            </w:pPr>
            <w:r>
              <w:rPr>
                <w:lang w:val="en-US"/>
              </w:rPr>
              <w:t>-</w:t>
            </w:r>
          </w:p>
        </w:tc>
        <w:tc>
          <w:tcPr>
            <w:tcW w:w="1751" w:type="dxa"/>
          </w:tcPr>
          <w:p w:rsidR="00FF2B84" w:rsidRPr="00FF2B84" w:rsidRDefault="00FF2B84" w:rsidP="00B237C2">
            <w:pPr>
              <w:pStyle w:val="StyleText"/>
              <w:ind w:firstLine="0"/>
              <w:jc w:val="center"/>
              <w:rPr>
                <w:lang w:val="en-US"/>
              </w:rPr>
            </w:pPr>
            <w:r>
              <w:rPr>
                <w:lang w:val="en-US"/>
              </w:rPr>
              <w:t>-</w:t>
            </w:r>
          </w:p>
        </w:tc>
        <w:tc>
          <w:tcPr>
            <w:tcW w:w="2185" w:type="dxa"/>
          </w:tcPr>
          <w:p w:rsidR="00FF2B84" w:rsidRPr="00FF2B84" w:rsidRDefault="00FF2B84" w:rsidP="00B237C2">
            <w:pPr>
              <w:pStyle w:val="StyleText"/>
              <w:ind w:firstLine="0"/>
              <w:jc w:val="center"/>
              <w:rPr>
                <w:lang w:val="en-US"/>
              </w:rPr>
            </w:pPr>
            <w:r>
              <w:rPr>
                <w:lang w:val="en-US"/>
              </w:rPr>
              <w:t>-</w:t>
            </w:r>
          </w:p>
        </w:tc>
      </w:tr>
    </w:tbl>
    <w:p w:rsidR="00AD77D5" w:rsidRDefault="00AD77D5"/>
    <w:p w:rsidR="0050783B" w:rsidRPr="00C218C1" w:rsidRDefault="0050783B" w:rsidP="0050783B">
      <w:pPr>
        <w:pStyle w:val="StyleText"/>
      </w:pPr>
      <w:r>
        <w:lastRenderedPageBreak/>
        <w:t>Продолжение таблицы 3</w:t>
      </w:r>
    </w:p>
    <w:tbl>
      <w:tblPr>
        <w:tblStyle w:val="ab"/>
        <w:tblW w:w="0" w:type="auto"/>
        <w:tblLook w:val="04A0" w:firstRow="1" w:lastRow="0" w:firstColumn="1" w:lastColumn="0" w:noHBand="0" w:noVBand="1"/>
      </w:tblPr>
      <w:tblGrid>
        <w:gridCol w:w="3340"/>
        <w:gridCol w:w="2386"/>
        <w:gridCol w:w="1947"/>
        <w:gridCol w:w="971"/>
        <w:gridCol w:w="309"/>
        <w:gridCol w:w="309"/>
        <w:gridCol w:w="309"/>
      </w:tblGrid>
      <w:tr w:rsidR="007F61C6" w:rsidTr="00B237C2">
        <w:tc>
          <w:tcPr>
            <w:tcW w:w="2152" w:type="dxa"/>
          </w:tcPr>
          <w:p w:rsidR="0050783B" w:rsidRPr="007171D1" w:rsidRDefault="007F61C6" w:rsidP="00B237C2">
            <w:pPr>
              <w:pStyle w:val="StyleText"/>
              <w:ind w:firstLine="0"/>
              <w:jc w:val="center"/>
              <w:rPr>
                <w:lang w:val="en-US"/>
              </w:rPr>
            </w:pPr>
            <w:r>
              <w:rPr>
                <w:lang w:val="en-US"/>
              </w:rPr>
              <w:t>insertDataElementInvoices</w:t>
            </w:r>
          </w:p>
        </w:tc>
        <w:tc>
          <w:tcPr>
            <w:tcW w:w="1272" w:type="dxa"/>
          </w:tcPr>
          <w:p w:rsidR="007F61C6" w:rsidRDefault="007F61C6" w:rsidP="00B237C2">
            <w:pPr>
              <w:pStyle w:val="StyleText"/>
              <w:ind w:firstLine="0"/>
              <w:jc w:val="center"/>
              <w:rPr>
                <w:lang w:val="en-US"/>
              </w:rPr>
            </w:pPr>
            <w:r>
              <w:rPr>
                <w:lang w:val="en-US"/>
              </w:rPr>
              <w:t>numberInvoice</w:t>
            </w:r>
          </w:p>
          <w:p w:rsidR="007F61C6" w:rsidRDefault="007F61C6" w:rsidP="00B237C2">
            <w:pPr>
              <w:pStyle w:val="StyleText"/>
              <w:ind w:firstLine="0"/>
              <w:jc w:val="center"/>
              <w:rPr>
                <w:lang w:val="en-US"/>
              </w:rPr>
            </w:pPr>
            <w:r>
              <w:rPr>
                <w:lang w:val="en-US"/>
              </w:rPr>
              <w:t>nameSupplier</w:t>
            </w:r>
          </w:p>
          <w:p w:rsidR="007F61C6" w:rsidRDefault="007F61C6" w:rsidP="00B237C2">
            <w:pPr>
              <w:pStyle w:val="StyleText"/>
              <w:ind w:firstLine="0"/>
              <w:jc w:val="center"/>
              <w:rPr>
                <w:lang w:val="en-US"/>
              </w:rPr>
            </w:pPr>
            <w:r>
              <w:rPr>
                <w:lang w:val="en-US"/>
              </w:rPr>
              <w:t>totalWagons</w:t>
            </w:r>
          </w:p>
          <w:p w:rsidR="007F61C6" w:rsidRDefault="007F61C6" w:rsidP="00B237C2">
            <w:pPr>
              <w:pStyle w:val="StyleText"/>
              <w:ind w:firstLine="0"/>
              <w:jc w:val="center"/>
              <w:rPr>
                <w:lang w:val="en-US"/>
              </w:rPr>
            </w:pPr>
            <w:r>
              <w:rPr>
                <w:lang w:val="en-US"/>
              </w:rPr>
              <w:t>arrivalTrainDate</w:t>
            </w:r>
          </w:p>
          <w:p w:rsidR="007F61C6" w:rsidRPr="007171D1" w:rsidRDefault="007F61C6" w:rsidP="00B237C2">
            <w:pPr>
              <w:pStyle w:val="StyleText"/>
              <w:ind w:firstLine="0"/>
              <w:jc w:val="center"/>
              <w:rPr>
                <w:lang w:val="en-US"/>
              </w:rPr>
            </w:pPr>
            <w:r>
              <w:rPr>
                <w:lang w:val="en-US"/>
              </w:rPr>
              <w:t>departureTrainDate</w:t>
            </w:r>
          </w:p>
        </w:tc>
        <w:tc>
          <w:tcPr>
            <w:tcW w:w="1061" w:type="dxa"/>
          </w:tcPr>
          <w:p w:rsidR="007F61C6" w:rsidRDefault="007F61C6" w:rsidP="00B237C2">
            <w:pPr>
              <w:pStyle w:val="StyleText"/>
              <w:ind w:firstLine="0"/>
              <w:jc w:val="center"/>
            </w:pPr>
            <w:r>
              <w:t>Номер накладной</w:t>
            </w:r>
          </w:p>
          <w:p w:rsidR="007F61C6" w:rsidRDefault="007F61C6" w:rsidP="00B237C2">
            <w:pPr>
              <w:pStyle w:val="StyleText"/>
              <w:ind w:firstLine="0"/>
              <w:jc w:val="center"/>
            </w:pPr>
            <w:r>
              <w:t>Название поставщика</w:t>
            </w:r>
          </w:p>
          <w:p w:rsidR="007F61C6" w:rsidRDefault="007F61C6" w:rsidP="00B237C2">
            <w:pPr>
              <w:pStyle w:val="StyleText"/>
              <w:ind w:firstLine="0"/>
              <w:jc w:val="center"/>
            </w:pPr>
            <w:r>
              <w:t>Общее число полувагонов</w:t>
            </w:r>
          </w:p>
          <w:p w:rsidR="007F61C6" w:rsidRDefault="007F61C6" w:rsidP="00B237C2">
            <w:pPr>
              <w:pStyle w:val="StyleText"/>
              <w:ind w:firstLine="0"/>
              <w:jc w:val="center"/>
            </w:pPr>
            <w:r>
              <w:t>Дата прибытия состава</w:t>
            </w:r>
          </w:p>
          <w:p w:rsidR="007F61C6" w:rsidRPr="007F61C6" w:rsidRDefault="007F61C6" w:rsidP="00B237C2">
            <w:pPr>
              <w:pStyle w:val="StyleText"/>
              <w:ind w:firstLine="0"/>
              <w:jc w:val="center"/>
            </w:pPr>
            <w:r>
              <w:t>Дата отправки состава</w:t>
            </w:r>
          </w:p>
        </w:tc>
        <w:tc>
          <w:tcPr>
            <w:tcW w:w="643" w:type="dxa"/>
          </w:tcPr>
          <w:p w:rsidR="0050783B"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hort</w:t>
            </w:r>
          </w:p>
          <w:p w:rsidR="007F61C6" w:rsidRDefault="007F61C6" w:rsidP="007F61C6">
            <w:pPr>
              <w:pStyle w:val="StyleText"/>
              <w:ind w:firstLine="0"/>
              <w:jc w:val="center"/>
              <w:rPr>
                <w:lang w:val="en-US"/>
              </w:rPr>
            </w:pPr>
            <w:r>
              <w:rPr>
                <w:lang w:val="en-US"/>
              </w:rPr>
              <w:t>String</w:t>
            </w:r>
          </w:p>
          <w:p w:rsidR="007F61C6" w:rsidRPr="00C218C1" w:rsidRDefault="007F61C6" w:rsidP="007F61C6">
            <w:pPr>
              <w:pStyle w:val="StyleText"/>
              <w:ind w:firstLine="0"/>
              <w:jc w:val="center"/>
              <w:rPr>
                <w:lang w:val="en-US"/>
              </w:rPr>
            </w:pPr>
            <w:r>
              <w:rPr>
                <w:lang w:val="en-US"/>
              </w:rPr>
              <w:t>String</w:t>
            </w:r>
          </w:p>
        </w:tc>
        <w:tc>
          <w:tcPr>
            <w:tcW w:w="507" w:type="dxa"/>
          </w:tcPr>
          <w:p w:rsidR="0050783B" w:rsidRPr="007171D1" w:rsidRDefault="007F61C6" w:rsidP="00B237C2">
            <w:pPr>
              <w:pStyle w:val="StyleText"/>
              <w:ind w:firstLine="0"/>
              <w:jc w:val="center"/>
              <w:rPr>
                <w:lang w:val="en-US"/>
              </w:rPr>
            </w:pPr>
            <w:r>
              <w:rPr>
                <w:lang w:val="en-US"/>
              </w:rPr>
              <w:t>-</w:t>
            </w:r>
          </w:p>
        </w:tc>
        <w:tc>
          <w:tcPr>
            <w:tcW w:w="1751" w:type="dxa"/>
          </w:tcPr>
          <w:p w:rsidR="0050783B" w:rsidRPr="007F61C6" w:rsidRDefault="007F61C6" w:rsidP="00B237C2">
            <w:pPr>
              <w:pStyle w:val="StyleText"/>
              <w:ind w:firstLine="0"/>
              <w:jc w:val="center"/>
              <w:rPr>
                <w:lang w:val="en-US"/>
              </w:rPr>
            </w:pPr>
            <w:r>
              <w:rPr>
                <w:lang w:val="en-US"/>
              </w:rPr>
              <w:t>-</w:t>
            </w:r>
          </w:p>
        </w:tc>
        <w:tc>
          <w:tcPr>
            <w:tcW w:w="2185" w:type="dxa"/>
          </w:tcPr>
          <w:p w:rsidR="0050783B" w:rsidRPr="007F61C6" w:rsidRDefault="007F61C6" w:rsidP="00B237C2">
            <w:pPr>
              <w:pStyle w:val="StyleText"/>
              <w:ind w:firstLine="0"/>
              <w:jc w:val="center"/>
              <w:rPr>
                <w:lang w:val="en-US"/>
              </w:rPr>
            </w:pPr>
            <w:r>
              <w:rPr>
                <w:lang w:val="en-US"/>
              </w:rPr>
              <w:t>-</w:t>
            </w:r>
          </w:p>
        </w:tc>
      </w:tr>
      <w:tr w:rsidR="007F61C6" w:rsidTr="00B237C2">
        <w:tc>
          <w:tcPr>
            <w:tcW w:w="2152" w:type="dxa"/>
          </w:tcPr>
          <w:p w:rsidR="0050783B" w:rsidRPr="00FF2B84" w:rsidRDefault="007F61C6" w:rsidP="00B237C2">
            <w:pPr>
              <w:pStyle w:val="StyleText"/>
              <w:ind w:firstLine="0"/>
              <w:jc w:val="center"/>
              <w:rPr>
                <w:lang w:val="en-US"/>
              </w:rPr>
            </w:pPr>
            <w:r>
              <w:rPr>
                <w:lang w:val="en-US"/>
              </w:rPr>
              <w:t>insertDataElementRegister</w:t>
            </w:r>
          </w:p>
        </w:tc>
        <w:tc>
          <w:tcPr>
            <w:tcW w:w="1272" w:type="dxa"/>
          </w:tcPr>
          <w:p w:rsidR="0050783B" w:rsidRDefault="007F61C6" w:rsidP="00B237C2">
            <w:pPr>
              <w:pStyle w:val="StyleText"/>
              <w:ind w:firstLine="0"/>
              <w:jc w:val="center"/>
              <w:rPr>
                <w:lang w:val="en-US"/>
              </w:rPr>
            </w:pPr>
            <w:r>
              <w:rPr>
                <w:lang w:val="en-US"/>
              </w:rPr>
              <w:t>numberInvoice</w:t>
            </w:r>
          </w:p>
          <w:p w:rsidR="007F61C6" w:rsidRDefault="007F61C6" w:rsidP="00B237C2">
            <w:pPr>
              <w:pStyle w:val="StyleText"/>
              <w:ind w:firstLine="0"/>
              <w:jc w:val="center"/>
              <w:rPr>
                <w:lang w:val="en-US"/>
              </w:rPr>
            </w:pPr>
            <w:r>
              <w:rPr>
                <w:lang w:val="en-US"/>
              </w:rPr>
              <w:t>numberWagon</w:t>
            </w:r>
          </w:p>
          <w:p w:rsidR="007F61C6" w:rsidRDefault="007F61C6" w:rsidP="00B237C2">
            <w:pPr>
              <w:pStyle w:val="StyleText"/>
              <w:ind w:firstLine="0"/>
              <w:jc w:val="center"/>
              <w:rPr>
                <w:lang w:val="en-US"/>
              </w:rPr>
            </w:pPr>
            <w:r>
              <w:rPr>
                <w:lang w:val="en-US"/>
              </w:rPr>
              <w:t>serialNumber</w:t>
            </w:r>
          </w:p>
          <w:p w:rsidR="007F61C6" w:rsidRPr="00FF2B84" w:rsidRDefault="007F61C6" w:rsidP="00B237C2">
            <w:pPr>
              <w:pStyle w:val="StyleText"/>
              <w:ind w:firstLine="0"/>
              <w:jc w:val="center"/>
              <w:rPr>
                <w:lang w:val="en-US"/>
              </w:rPr>
            </w:pPr>
            <w:r>
              <w:rPr>
                <w:lang w:val="en-US"/>
              </w:rPr>
              <w:t>sD</w:t>
            </w:r>
          </w:p>
        </w:tc>
        <w:tc>
          <w:tcPr>
            <w:tcW w:w="1061" w:type="dxa"/>
          </w:tcPr>
          <w:p w:rsidR="0050783B" w:rsidRDefault="007F61C6" w:rsidP="00B237C2">
            <w:pPr>
              <w:pStyle w:val="StyleText"/>
              <w:ind w:firstLine="0"/>
              <w:jc w:val="center"/>
            </w:pPr>
            <w:r>
              <w:t>Номер накладной</w:t>
            </w:r>
          </w:p>
          <w:p w:rsidR="007F61C6" w:rsidRDefault="007F61C6" w:rsidP="00B237C2">
            <w:pPr>
              <w:pStyle w:val="StyleText"/>
              <w:ind w:firstLine="0"/>
              <w:jc w:val="center"/>
            </w:pPr>
            <w:r>
              <w:t>Номер полувагона</w:t>
            </w:r>
          </w:p>
          <w:p w:rsidR="007F61C6" w:rsidRDefault="007F61C6" w:rsidP="00B237C2">
            <w:pPr>
              <w:pStyle w:val="StyleText"/>
              <w:ind w:firstLine="0"/>
              <w:jc w:val="center"/>
            </w:pPr>
            <w:r>
              <w:t>Порядковый номер в составе</w:t>
            </w:r>
          </w:p>
          <w:p w:rsidR="007F61C6" w:rsidRPr="007F61C6" w:rsidRDefault="007F61C6" w:rsidP="00B237C2">
            <w:pPr>
              <w:pStyle w:val="StyleText"/>
              <w:ind w:firstLine="0"/>
              <w:jc w:val="center"/>
            </w:pPr>
            <w:r>
              <w:t>Процент сыпучести вещества</w:t>
            </w:r>
          </w:p>
        </w:tc>
        <w:tc>
          <w:tcPr>
            <w:tcW w:w="643" w:type="dxa"/>
          </w:tcPr>
          <w:p w:rsidR="0050783B" w:rsidRDefault="007F61C6" w:rsidP="00B237C2">
            <w:pPr>
              <w:pStyle w:val="StyleText"/>
              <w:ind w:firstLine="0"/>
              <w:jc w:val="center"/>
              <w:rPr>
                <w:lang w:val="en-US"/>
              </w:rPr>
            </w:pPr>
            <w:r>
              <w:rPr>
                <w:lang w:val="en-US"/>
              </w:rPr>
              <w:t>String</w:t>
            </w:r>
          </w:p>
          <w:p w:rsidR="007F61C6" w:rsidRDefault="007F61C6" w:rsidP="00B237C2">
            <w:pPr>
              <w:pStyle w:val="StyleText"/>
              <w:ind w:firstLine="0"/>
              <w:jc w:val="center"/>
              <w:rPr>
                <w:lang w:val="en-US"/>
              </w:rPr>
            </w:pPr>
            <w:r>
              <w:rPr>
                <w:lang w:val="en-US"/>
              </w:rPr>
              <w:t>int</w:t>
            </w:r>
          </w:p>
          <w:p w:rsidR="007F61C6" w:rsidRDefault="007F61C6" w:rsidP="00B237C2">
            <w:pPr>
              <w:pStyle w:val="StyleText"/>
              <w:ind w:firstLine="0"/>
              <w:jc w:val="center"/>
              <w:rPr>
                <w:lang w:val="en-US"/>
              </w:rPr>
            </w:pPr>
            <w:r>
              <w:rPr>
                <w:lang w:val="en-US"/>
              </w:rPr>
              <w:t>short</w:t>
            </w:r>
          </w:p>
          <w:p w:rsidR="007F61C6" w:rsidRPr="00FF2B84" w:rsidRDefault="007F61C6" w:rsidP="00B237C2">
            <w:pPr>
              <w:pStyle w:val="StyleText"/>
              <w:ind w:firstLine="0"/>
              <w:jc w:val="center"/>
              <w:rPr>
                <w:lang w:val="en-US"/>
              </w:rPr>
            </w:pPr>
            <w:r>
              <w:rPr>
                <w:lang w:val="en-US"/>
              </w:rPr>
              <w:t>float</w:t>
            </w:r>
          </w:p>
        </w:tc>
        <w:tc>
          <w:tcPr>
            <w:tcW w:w="507" w:type="dxa"/>
          </w:tcPr>
          <w:p w:rsidR="0050783B" w:rsidRDefault="007F61C6" w:rsidP="00B237C2">
            <w:pPr>
              <w:pStyle w:val="StyleText"/>
              <w:ind w:firstLine="0"/>
              <w:jc w:val="center"/>
              <w:rPr>
                <w:lang w:val="en-US"/>
              </w:rPr>
            </w:pPr>
            <w:r>
              <w:rPr>
                <w:lang w:val="en-US"/>
              </w:rPr>
              <w:t>-</w:t>
            </w:r>
          </w:p>
        </w:tc>
        <w:tc>
          <w:tcPr>
            <w:tcW w:w="1751" w:type="dxa"/>
          </w:tcPr>
          <w:p w:rsidR="0050783B" w:rsidRPr="007F61C6" w:rsidRDefault="007F61C6" w:rsidP="00B237C2">
            <w:pPr>
              <w:pStyle w:val="StyleText"/>
              <w:ind w:firstLine="0"/>
              <w:jc w:val="center"/>
              <w:rPr>
                <w:lang w:val="en-US"/>
              </w:rPr>
            </w:pPr>
            <w:r>
              <w:rPr>
                <w:lang w:val="en-US"/>
              </w:rPr>
              <w:t>-</w:t>
            </w:r>
          </w:p>
        </w:tc>
        <w:tc>
          <w:tcPr>
            <w:tcW w:w="2185" w:type="dxa"/>
          </w:tcPr>
          <w:p w:rsidR="0050783B" w:rsidRPr="002F59E6" w:rsidRDefault="007F61C6" w:rsidP="00B237C2">
            <w:pPr>
              <w:pStyle w:val="StyleText"/>
              <w:ind w:firstLine="0"/>
              <w:jc w:val="center"/>
              <w:rPr>
                <w:lang w:val="en-US"/>
              </w:rPr>
            </w:pPr>
            <w:r>
              <w:rPr>
                <w:lang w:val="en-US"/>
              </w:rPr>
              <w:t>-</w:t>
            </w:r>
          </w:p>
        </w:tc>
      </w:tr>
      <w:tr w:rsidR="007F61C6" w:rsidTr="00B237C2">
        <w:tc>
          <w:tcPr>
            <w:tcW w:w="2152" w:type="dxa"/>
          </w:tcPr>
          <w:p w:rsidR="0050783B" w:rsidRDefault="007F61C6" w:rsidP="00B237C2">
            <w:pPr>
              <w:pStyle w:val="StyleText"/>
              <w:ind w:firstLine="0"/>
              <w:jc w:val="center"/>
              <w:rPr>
                <w:lang w:val="en-US"/>
              </w:rPr>
            </w:pPr>
            <w:r>
              <w:rPr>
                <w:lang w:val="en-US"/>
              </w:rPr>
              <w:t>updateDataElementWagons</w:t>
            </w:r>
          </w:p>
        </w:tc>
        <w:tc>
          <w:tcPr>
            <w:tcW w:w="1272" w:type="dxa"/>
          </w:tcPr>
          <w:p w:rsidR="007F61C6" w:rsidRDefault="007F61C6" w:rsidP="007F61C6">
            <w:pPr>
              <w:pStyle w:val="StyleText"/>
              <w:ind w:firstLine="0"/>
              <w:jc w:val="center"/>
              <w:rPr>
                <w:lang w:val="en-US"/>
              </w:rPr>
            </w:pPr>
            <w:r>
              <w:rPr>
                <w:lang w:val="en-US"/>
              </w:rPr>
              <w:t>numberWagon</w:t>
            </w:r>
          </w:p>
          <w:p w:rsidR="007F61C6" w:rsidRDefault="007F61C6" w:rsidP="007F61C6">
            <w:pPr>
              <w:pStyle w:val="StyleText"/>
              <w:ind w:firstLine="0"/>
              <w:jc w:val="center"/>
              <w:rPr>
                <w:lang w:val="en-US"/>
              </w:rPr>
            </w:pPr>
            <w:r>
              <w:rPr>
                <w:lang w:val="en-US"/>
              </w:rPr>
              <w:t>arrivalDate</w:t>
            </w:r>
          </w:p>
          <w:p w:rsidR="007F61C6" w:rsidRDefault="007F61C6" w:rsidP="007F61C6">
            <w:pPr>
              <w:pStyle w:val="StyleText"/>
              <w:ind w:firstLine="0"/>
              <w:jc w:val="center"/>
              <w:rPr>
                <w:lang w:val="en-US"/>
              </w:rPr>
            </w:pPr>
            <w:r>
              <w:rPr>
                <w:lang w:val="en-US"/>
              </w:rPr>
              <w:t>imagePath</w:t>
            </w:r>
          </w:p>
          <w:p w:rsidR="0050783B" w:rsidRDefault="007F61C6" w:rsidP="007F61C6">
            <w:pPr>
              <w:pStyle w:val="StyleText"/>
              <w:ind w:firstLine="0"/>
              <w:jc w:val="center"/>
              <w:rPr>
                <w:lang w:val="en-US"/>
              </w:rPr>
            </w:pPr>
            <w:r>
              <w:rPr>
                <w:lang w:val="en-US"/>
              </w:rPr>
              <w:t>levelCorrect</w:t>
            </w:r>
          </w:p>
        </w:tc>
        <w:tc>
          <w:tcPr>
            <w:tcW w:w="1061" w:type="dxa"/>
          </w:tcPr>
          <w:p w:rsidR="007F61C6" w:rsidRDefault="007F61C6" w:rsidP="007F61C6">
            <w:pPr>
              <w:pStyle w:val="StyleText"/>
              <w:ind w:firstLine="0"/>
              <w:jc w:val="center"/>
            </w:pPr>
            <w:r>
              <w:t>Номер полувагона</w:t>
            </w:r>
          </w:p>
          <w:p w:rsidR="007F61C6" w:rsidRDefault="007F61C6" w:rsidP="007F61C6">
            <w:pPr>
              <w:pStyle w:val="StyleText"/>
              <w:ind w:firstLine="0"/>
              <w:jc w:val="center"/>
            </w:pPr>
            <w:r>
              <w:t>Дата прибытия</w:t>
            </w:r>
          </w:p>
          <w:p w:rsidR="007F61C6" w:rsidRDefault="007F61C6" w:rsidP="007F61C6">
            <w:pPr>
              <w:pStyle w:val="StyleText"/>
              <w:ind w:firstLine="0"/>
              <w:jc w:val="center"/>
            </w:pPr>
            <w:r>
              <w:t>Путь к изображению</w:t>
            </w:r>
          </w:p>
          <w:p w:rsidR="0050783B" w:rsidRDefault="007F61C6" w:rsidP="007F61C6">
            <w:pPr>
              <w:pStyle w:val="StyleText"/>
              <w:ind w:firstLine="0"/>
              <w:jc w:val="center"/>
              <w:rPr>
                <w:lang w:val="en-US"/>
              </w:rPr>
            </w:pPr>
            <w:r>
              <w:t>Уровень корректного распознавания</w:t>
            </w:r>
          </w:p>
        </w:tc>
        <w:tc>
          <w:tcPr>
            <w:tcW w:w="643" w:type="dxa"/>
          </w:tcPr>
          <w:p w:rsidR="007F61C6" w:rsidRDefault="007F61C6" w:rsidP="007F61C6">
            <w:pPr>
              <w:pStyle w:val="StyleText"/>
              <w:ind w:firstLine="0"/>
              <w:jc w:val="center"/>
              <w:rPr>
                <w:lang w:val="en-US"/>
              </w:rPr>
            </w:pPr>
            <w:r>
              <w:rPr>
                <w:lang w:val="en-US"/>
              </w:rPr>
              <w:t>int</w:t>
            </w:r>
          </w:p>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tring</w:t>
            </w:r>
          </w:p>
          <w:p w:rsidR="0050783B" w:rsidRDefault="007F61C6" w:rsidP="007F61C6">
            <w:pPr>
              <w:pStyle w:val="StyleText"/>
              <w:ind w:firstLine="0"/>
              <w:jc w:val="center"/>
              <w:rPr>
                <w:lang w:val="en-US"/>
              </w:rPr>
            </w:pPr>
            <w:r>
              <w:rPr>
                <w:lang w:val="en-US"/>
              </w:rPr>
              <w:t>double</w:t>
            </w:r>
          </w:p>
        </w:tc>
        <w:tc>
          <w:tcPr>
            <w:tcW w:w="507" w:type="dxa"/>
          </w:tcPr>
          <w:p w:rsidR="0050783B" w:rsidRDefault="007F61C6" w:rsidP="00B237C2">
            <w:pPr>
              <w:pStyle w:val="StyleText"/>
              <w:ind w:firstLine="0"/>
              <w:jc w:val="center"/>
              <w:rPr>
                <w:lang w:val="en-US"/>
              </w:rPr>
            </w:pPr>
            <w:r>
              <w:rPr>
                <w:lang w:val="en-US"/>
              </w:rPr>
              <w:t>-</w:t>
            </w:r>
          </w:p>
        </w:tc>
        <w:tc>
          <w:tcPr>
            <w:tcW w:w="1751" w:type="dxa"/>
          </w:tcPr>
          <w:p w:rsidR="0050783B" w:rsidRPr="007F61C6" w:rsidRDefault="007F61C6" w:rsidP="00B237C2">
            <w:pPr>
              <w:pStyle w:val="StyleText"/>
              <w:ind w:firstLine="0"/>
              <w:jc w:val="center"/>
              <w:rPr>
                <w:lang w:val="en-US"/>
              </w:rPr>
            </w:pPr>
            <w:r>
              <w:rPr>
                <w:lang w:val="en-US"/>
              </w:rPr>
              <w:t>-</w:t>
            </w:r>
          </w:p>
        </w:tc>
        <w:tc>
          <w:tcPr>
            <w:tcW w:w="2185" w:type="dxa"/>
          </w:tcPr>
          <w:p w:rsidR="0050783B" w:rsidRPr="00FF2B84" w:rsidRDefault="007F61C6" w:rsidP="00B237C2">
            <w:pPr>
              <w:pStyle w:val="StyleText"/>
              <w:ind w:firstLine="0"/>
              <w:jc w:val="center"/>
              <w:rPr>
                <w:lang w:val="en-US"/>
              </w:rPr>
            </w:pPr>
            <w:r>
              <w:rPr>
                <w:lang w:val="en-US"/>
              </w:rPr>
              <w:t>-</w:t>
            </w:r>
          </w:p>
        </w:tc>
      </w:tr>
      <w:tr w:rsidR="007F61C6" w:rsidTr="00B237C2">
        <w:tc>
          <w:tcPr>
            <w:tcW w:w="2152" w:type="dxa"/>
          </w:tcPr>
          <w:p w:rsidR="007F61C6" w:rsidRDefault="007F61C6" w:rsidP="00B237C2">
            <w:pPr>
              <w:pStyle w:val="StyleText"/>
              <w:ind w:firstLine="0"/>
              <w:jc w:val="center"/>
              <w:rPr>
                <w:lang w:val="en-US"/>
              </w:rPr>
            </w:pPr>
            <w:r w:rsidRPr="007F61C6">
              <w:rPr>
                <w:lang w:val="en-US"/>
              </w:rPr>
              <w:t>updateDataElementInvoices</w:t>
            </w:r>
          </w:p>
        </w:tc>
        <w:tc>
          <w:tcPr>
            <w:tcW w:w="1272" w:type="dxa"/>
          </w:tcPr>
          <w:p w:rsidR="007F61C6" w:rsidRDefault="007F61C6" w:rsidP="007F61C6">
            <w:pPr>
              <w:pStyle w:val="StyleText"/>
              <w:ind w:firstLine="0"/>
              <w:jc w:val="center"/>
              <w:rPr>
                <w:lang w:val="en-US"/>
              </w:rPr>
            </w:pPr>
            <w:r>
              <w:rPr>
                <w:lang w:val="en-US"/>
              </w:rPr>
              <w:t>numberInvoice</w:t>
            </w:r>
          </w:p>
          <w:p w:rsidR="007F61C6" w:rsidRDefault="007F61C6" w:rsidP="007F61C6">
            <w:pPr>
              <w:pStyle w:val="StyleText"/>
              <w:ind w:firstLine="0"/>
              <w:jc w:val="center"/>
              <w:rPr>
                <w:lang w:val="en-US"/>
              </w:rPr>
            </w:pPr>
            <w:r>
              <w:rPr>
                <w:lang w:val="en-US"/>
              </w:rPr>
              <w:t>nameSupplier</w:t>
            </w:r>
          </w:p>
          <w:p w:rsidR="007F61C6" w:rsidRDefault="007F61C6" w:rsidP="007F61C6">
            <w:pPr>
              <w:pStyle w:val="StyleText"/>
              <w:ind w:firstLine="0"/>
              <w:jc w:val="center"/>
              <w:rPr>
                <w:lang w:val="en-US"/>
              </w:rPr>
            </w:pPr>
            <w:r>
              <w:rPr>
                <w:lang w:val="en-US"/>
              </w:rPr>
              <w:t>totalWagons</w:t>
            </w:r>
          </w:p>
          <w:p w:rsidR="007F61C6" w:rsidRDefault="007F61C6" w:rsidP="007F61C6">
            <w:pPr>
              <w:pStyle w:val="StyleText"/>
              <w:ind w:firstLine="0"/>
              <w:jc w:val="center"/>
              <w:rPr>
                <w:lang w:val="en-US"/>
              </w:rPr>
            </w:pPr>
            <w:r>
              <w:rPr>
                <w:lang w:val="en-US"/>
              </w:rPr>
              <w:t>arrivalTrainDate</w:t>
            </w:r>
          </w:p>
          <w:p w:rsidR="007F61C6" w:rsidRDefault="007F61C6" w:rsidP="007F61C6">
            <w:pPr>
              <w:pStyle w:val="StyleText"/>
              <w:ind w:firstLine="0"/>
              <w:jc w:val="center"/>
              <w:rPr>
                <w:lang w:val="en-US"/>
              </w:rPr>
            </w:pPr>
            <w:r>
              <w:rPr>
                <w:lang w:val="en-US"/>
              </w:rPr>
              <w:t>departureTrainDate</w:t>
            </w:r>
          </w:p>
        </w:tc>
        <w:tc>
          <w:tcPr>
            <w:tcW w:w="1061" w:type="dxa"/>
          </w:tcPr>
          <w:p w:rsidR="007F61C6" w:rsidRDefault="007F61C6" w:rsidP="007F61C6">
            <w:pPr>
              <w:pStyle w:val="StyleText"/>
              <w:ind w:firstLine="0"/>
              <w:jc w:val="center"/>
            </w:pPr>
            <w:r>
              <w:t>Номер накладной</w:t>
            </w:r>
          </w:p>
          <w:p w:rsidR="007F61C6" w:rsidRDefault="007F61C6" w:rsidP="007F61C6">
            <w:pPr>
              <w:pStyle w:val="StyleText"/>
              <w:ind w:firstLine="0"/>
              <w:jc w:val="center"/>
            </w:pPr>
            <w:r>
              <w:t>Название поставщика</w:t>
            </w:r>
          </w:p>
          <w:p w:rsidR="007F61C6" w:rsidRDefault="007F61C6" w:rsidP="007F61C6">
            <w:pPr>
              <w:pStyle w:val="StyleText"/>
              <w:ind w:firstLine="0"/>
              <w:jc w:val="center"/>
            </w:pPr>
            <w:r>
              <w:t>Общее число полувагонов</w:t>
            </w:r>
          </w:p>
          <w:p w:rsidR="007F61C6" w:rsidRDefault="007F61C6" w:rsidP="007F61C6">
            <w:pPr>
              <w:pStyle w:val="StyleText"/>
              <w:ind w:firstLine="0"/>
              <w:jc w:val="center"/>
            </w:pPr>
            <w:r>
              <w:t>Дата прибытия состава</w:t>
            </w:r>
          </w:p>
          <w:p w:rsidR="007F61C6" w:rsidRDefault="007F61C6" w:rsidP="007F61C6">
            <w:pPr>
              <w:pStyle w:val="StyleText"/>
              <w:ind w:firstLine="0"/>
              <w:jc w:val="center"/>
            </w:pPr>
            <w:r>
              <w:t>Дата отправки состава</w:t>
            </w:r>
          </w:p>
        </w:tc>
        <w:tc>
          <w:tcPr>
            <w:tcW w:w="643" w:type="dxa"/>
          </w:tcPr>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hort</w:t>
            </w:r>
          </w:p>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tring</w:t>
            </w:r>
          </w:p>
        </w:tc>
        <w:tc>
          <w:tcPr>
            <w:tcW w:w="507" w:type="dxa"/>
          </w:tcPr>
          <w:p w:rsidR="007F61C6" w:rsidRDefault="007F61C6" w:rsidP="00B237C2">
            <w:pPr>
              <w:pStyle w:val="StyleText"/>
              <w:ind w:firstLine="0"/>
              <w:jc w:val="center"/>
              <w:rPr>
                <w:lang w:val="en-US"/>
              </w:rPr>
            </w:pPr>
            <w:r>
              <w:rPr>
                <w:lang w:val="en-US"/>
              </w:rPr>
              <w:t>-</w:t>
            </w:r>
          </w:p>
        </w:tc>
        <w:tc>
          <w:tcPr>
            <w:tcW w:w="1751" w:type="dxa"/>
          </w:tcPr>
          <w:p w:rsidR="007F61C6" w:rsidRDefault="007F61C6" w:rsidP="00B237C2">
            <w:pPr>
              <w:pStyle w:val="StyleText"/>
              <w:ind w:firstLine="0"/>
              <w:jc w:val="center"/>
              <w:rPr>
                <w:lang w:val="en-US"/>
              </w:rPr>
            </w:pPr>
            <w:r>
              <w:rPr>
                <w:lang w:val="en-US"/>
              </w:rPr>
              <w:t>-</w:t>
            </w:r>
          </w:p>
        </w:tc>
        <w:tc>
          <w:tcPr>
            <w:tcW w:w="2185" w:type="dxa"/>
          </w:tcPr>
          <w:p w:rsidR="007F61C6" w:rsidRDefault="007F61C6" w:rsidP="00B237C2">
            <w:pPr>
              <w:pStyle w:val="StyleText"/>
              <w:ind w:firstLine="0"/>
              <w:jc w:val="center"/>
              <w:rPr>
                <w:lang w:val="en-US"/>
              </w:rPr>
            </w:pPr>
            <w:r>
              <w:rPr>
                <w:lang w:val="en-US"/>
              </w:rPr>
              <w:t>-</w:t>
            </w:r>
          </w:p>
        </w:tc>
      </w:tr>
    </w:tbl>
    <w:p w:rsidR="0050783B" w:rsidRDefault="0050783B"/>
    <w:p w:rsidR="007F61C6" w:rsidRPr="00C218C1" w:rsidRDefault="007F61C6" w:rsidP="007F61C6">
      <w:pPr>
        <w:pStyle w:val="StyleText"/>
      </w:pPr>
      <w:r>
        <w:lastRenderedPageBreak/>
        <w:t>Продолжение таблицы 3</w:t>
      </w:r>
    </w:p>
    <w:tbl>
      <w:tblPr>
        <w:tblStyle w:val="ab"/>
        <w:tblW w:w="0" w:type="auto"/>
        <w:tblLook w:val="04A0" w:firstRow="1" w:lastRow="0" w:firstColumn="1" w:lastColumn="0" w:noHBand="0" w:noVBand="1"/>
      </w:tblPr>
      <w:tblGrid>
        <w:gridCol w:w="4253"/>
        <w:gridCol w:w="2098"/>
        <w:gridCol w:w="1543"/>
        <w:gridCol w:w="792"/>
        <w:gridCol w:w="295"/>
        <w:gridCol w:w="295"/>
        <w:gridCol w:w="295"/>
      </w:tblGrid>
      <w:tr w:rsidR="00691ED7" w:rsidTr="00B237C2">
        <w:tc>
          <w:tcPr>
            <w:tcW w:w="2152" w:type="dxa"/>
          </w:tcPr>
          <w:p w:rsidR="007F61C6" w:rsidRPr="007171D1" w:rsidRDefault="007F61C6" w:rsidP="00B237C2">
            <w:pPr>
              <w:pStyle w:val="StyleText"/>
              <w:ind w:firstLine="0"/>
              <w:jc w:val="center"/>
              <w:rPr>
                <w:lang w:val="en-US"/>
              </w:rPr>
            </w:pPr>
            <w:r>
              <w:rPr>
                <w:lang w:val="en-US"/>
              </w:rPr>
              <w:t>updateDataElementRegister</w:t>
            </w:r>
          </w:p>
        </w:tc>
        <w:tc>
          <w:tcPr>
            <w:tcW w:w="1272" w:type="dxa"/>
          </w:tcPr>
          <w:p w:rsidR="007F61C6" w:rsidRDefault="007F61C6" w:rsidP="007F61C6">
            <w:pPr>
              <w:pStyle w:val="StyleText"/>
              <w:ind w:firstLine="0"/>
              <w:jc w:val="center"/>
              <w:rPr>
                <w:lang w:val="en-US"/>
              </w:rPr>
            </w:pPr>
            <w:r>
              <w:rPr>
                <w:lang w:val="en-US"/>
              </w:rPr>
              <w:t>numberInvoice</w:t>
            </w:r>
          </w:p>
          <w:p w:rsidR="007F61C6" w:rsidRDefault="007F61C6" w:rsidP="007F61C6">
            <w:pPr>
              <w:pStyle w:val="StyleText"/>
              <w:ind w:firstLine="0"/>
              <w:jc w:val="center"/>
              <w:rPr>
                <w:lang w:val="en-US"/>
              </w:rPr>
            </w:pPr>
            <w:r>
              <w:rPr>
                <w:lang w:val="en-US"/>
              </w:rPr>
              <w:t>numberWagon</w:t>
            </w:r>
          </w:p>
          <w:p w:rsidR="007F61C6" w:rsidRDefault="007F61C6" w:rsidP="007F61C6">
            <w:pPr>
              <w:pStyle w:val="StyleText"/>
              <w:ind w:firstLine="0"/>
              <w:jc w:val="center"/>
              <w:rPr>
                <w:lang w:val="en-US"/>
              </w:rPr>
            </w:pPr>
            <w:r>
              <w:rPr>
                <w:lang w:val="en-US"/>
              </w:rPr>
              <w:t>serialNumber</w:t>
            </w:r>
          </w:p>
          <w:p w:rsidR="007F61C6" w:rsidRPr="007171D1" w:rsidRDefault="007F61C6" w:rsidP="007F61C6">
            <w:pPr>
              <w:pStyle w:val="StyleText"/>
              <w:ind w:firstLine="0"/>
              <w:jc w:val="center"/>
              <w:rPr>
                <w:lang w:val="en-US"/>
              </w:rPr>
            </w:pPr>
            <w:r>
              <w:rPr>
                <w:lang w:val="en-US"/>
              </w:rPr>
              <w:t>sD</w:t>
            </w:r>
          </w:p>
        </w:tc>
        <w:tc>
          <w:tcPr>
            <w:tcW w:w="1061" w:type="dxa"/>
          </w:tcPr>
          <w:p w:rsidR="007F61C6" w:rsidRDefault="007F61C6" w:rsidP="007F61C6">
            <w:pPr>
              <w:pStyle w:val="StyleText"/>
              <w:ind w:firstLine="0"/>
              <w:jc w:val="center"/>
            </w:pPr>
            <w:r>
              <w:t>Номер накладной</w:t>
            </w:r>
          </w:p>
          <w:p w:rsidR="007F61C6" w:rsidRDefault="007F61C6" w:rsidP="007F61C6">
            <w:pPr>
              <w:pStyle w:val="StyleText"/>
              <w:ind w:firstLine="0"/>
              <w:jc w:val="center"/>
            </w:pPr>
            <w:r>
              <w:t>Номер полувагона</w:t>
            </w:r>
          </w:p>
          <w:p w:rsidR="007F61C6" w:rsidRDefault="007F61C6" w:rsidP="007F61C6">
            <w:pPr>
              <w:pStyle w:val="StyleText"/>
              <w:ind w:firstLine="0"/>
              <w:jc w:val="center"/>
            </w:pPr>
            <w:r>
              <w:t>Порядковый номер в составе</w:t>
            </w:r>
          </w:p>
          <w:p w:rsidR="007F61C6" w:rsidRPr="007F61C6" w:rsidRDefault="007F61C6" w:rsidP="007F61C6">
            <w:pPr>
              <w:pStyle w:val="StyleText"/>
              <w:ind w:firstLine="0"/>
              <w:jc w:val="center"/>
            </w:pPr>
            <w:r>
              <w:t>Процент сыпучести вещества</w:t>
            </w:r>
          </w:p>
        </w:tc>
        <w:tc>
          <w:tcPr>
            <w:tcW w:w="643" w:type="dxa"/>
          </w:tcPr>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int</w:t>
            </w:r>
          </w:p>
          <w:p w:rsidR="007F61C6" w:rsidRDefault="007F61C6" w:rsidP="007F61C6">
            <w:pPr>
              <w:pStyle w:val="StyleText"/>
              <w:ind w:firstLine="0"/>
              <w:jc w:val="center"/>
              <w:rPr>
                <w:lang w:val="en-US"/>
              </w:rPr>
            </w:pPr>
            <w:r>
              <w:rPr>
                <w:lang w:val="en-US"/>
              </w:rPr>
              <w:t>short</w:t>
            </w:r>
          </w:p>
          <w:p w:rsidR="007F61C6" w:rsidRPr="00C218C1" w:rsidRDefault="007F61C6" w:rsidP="007F61C6">
            <w:pPr>
              <w:pStyle w:val="StyleText"/>
              <w:ind w:firstLine="0"/>
              <w:jc w:val="center"/>
              <w:rPr>
                <w:lang w:val="en-US"/>
              </w:rPr>
            </w:pPr>
            <w:r>
              <w:rPr>
                <w:lang w:val="en-US"/>
              </w:rPr>
              <w:t>float</w:t>
            </w:r>
          </w:p>
        </w:tc>
        <w:tc>
          <w:tcPr>
            <w:tcW w:w="507" w:type="dxa"/>
          </w:tcPr>
          <w:p w:rsidR="007F61C6" w:rsidRPr="007171D1" w:rsidRDefault="007F61C6" w:rsidP="00B237C2">
            <w:pPr>
              <w:pStyle w:val="StyleText"/>
              <w:ind w:firstLine="0"/>
              <w:jc w:val="center"/>
              <w:rPr>
                <w:lang w:val="en-US"/>
              </w:rPr>
            </w:pPr>
            <w:r>
              <w:rPr>
                <w:lang w:val="en-US"/>
              </w:rPr>
              <w:t>-</w:t>
            </w:r>
          </w:p>
        </w:tc>
        <w:tc>
          <w:tcPr>
            <w:tcW w:w="1751" w:type="dxa"/>
          </w:tcPr>
          <w:p w:rsidR="007F61C6" w:rsidRPr="007F61C6" w:rsidRDefault="007F61C6" w:rsidP="00B237C2">
            <w:pPr>
              <w:pStyle w:val="StyleText"/>
              <w:ind w:firstLine="0"/>
              <w:jc w:val="center"/>
              <w:rPr>
                <w:lang w:val="en-US"/>
              </w:rPr>
            </w:pPr>
            <w:r>
              <w:rPr>
                <w:lang w:val="en-US"/>
              </w:rPr>
              <w:t>-</w:t>
            </w:r>
          </w:p>
        </w:tc>
        <w:tc>
          <w:tcPr>
            <w:tcW w:w="2185" w:type="dxa"/>
          </w:tcPr>
          <w:p w:rsidR="007F61C6" w:rsidRPr="007F61C6" w:rsidRDefault="007F61C6" w:rsidP="00B237C2">
            <w:pPr>
              <w:pStyle w:val="StyleText"/>
              <w:ind w:firstLine="0"/>
              <w:jc w:val="center"/>
              <w:rPr>
                <w:lang w:val="en-US"/>
              </w:rPr>
            </w:pPr>
            <w:r>
              <w:rPr>
                <w:lang w:val="en-US"/>
              </w:rPr>
              <w:t>-</w:t>
            </w:r>
          </w:p>
        </w:tc>
      </w:tr>
      <w:tr w:rsidR="00691ED7" w:rsidTr="00B237C2">
        <w:tc>
          <w:tcPr>
            <w:tcW w:w="2152" w:type="dxa"/>
          </w:tcPr>
          <w:p w:rsidR="007F61C6" w:rsidRPr="00FF2B84" w:rsidRDefault="007F61C6" w:rsidP="00B237C2">
            <w:pPr>
              <w:pStyle w:val="StyleText"/>
              <w:ind w:firstLine="0"/>
              <w:jc w:val="center"/>
              <w:rPr>
                <w:lang w:val="en-US"/>
              </w:rPr>
            </w:pPr>
            <w:r>
              <w:rPr>
                <w:lang w:val="en-US"/>
              </w:rPr>
              <w:t>deleteDataElementWagons</w:t>
            </w:r>
          </w:p>
        </w:tc>
        <w:tc>
          <w:tcPr>
            <w:tcW w:w="1272" w:type="dxa"/>
          </w:tcPr>
          <w:p w:rsidR="007F61C6" w:rsidRPr="00FF2B84" w:rsidRDefault="00691ED7" w:rsidP="00B237C2">
            <w:pPr>
              <w:pStyle w:val="StyleText"/>
              <w:ind w:firstLine="0"/>
              <w:jc w:val="center"/>
              <w:rPr>
                <w:lang w:val="en-US"/>
              </w:rPr>
            </w:pPr>
            <w:r>
              <w:rPr>
                <w:lang w:val="en-US"/>
              </w:rPr>
              <w:t>numberWagon</w:t>
            </w:r>
          </w:p>
        </w:tc>
        <w:tc>
          <w:tcPr>
            <w:tcW w:w="1061" w:type="dxa"/>
          </w:tcPr>
          <w:p w:rsidR="007F61C6" w:rsidRPr="007F61C6" w:rsidRDefault="00691ED7" w:rsidP="00B237C2">
            <w:pPr>
              <w:pStyle w:val="StyleText"/>
              <w:ind w:firstLine="0"/>
              <w:jc w:val="center"/>
            </w:pPr>
            <w:r>
              <w:t>Номер полувагона</w:t>
            </w:r>
          </w:p>
        </w:tc>
        <w:tc>
          <w:tcPr>
            <w:tcW w:w="643" w:type="dxa"/>
          </w:tcPr>
          <w:p w:rsidR="007F61C6" w:rsidRPr="00FF2B84" w:rsidRDefault="00691ED7" w:rsidP="00B237C2">
            <w:pPr>
              <w:pStyle w:val="StyleText"/>
              <w:ind w:firstLine="0"/>
              <w:jc w:val="center"/>
              <w:rPr>
                <w:lang w:val="en-US"/>
              </w:rPr>
            </w:pPr>
            <w:r>
              <w:rPr>
                <w:lang w:val="en-US"/>
              </w:rPr>
              <w:t>int</w:t>
            </w:r>
          </w:p>
        </w:tc>
        <w:tc>
          <w:tcPr>
            <w:tcW w:w="507" w:type="dxa"/>
          </w:tcPr>
          <w:p w:rsidR="007F61C6" w:rsidRDefault="007F61C6" w:rsidP="00B237C2">
            <w:pPr>
              <w:pStyle w:val="StyleText"/>
              <w:ind w:firstLine="0"/>
              <w:jc w:val="center"/>
              <w:rPr>
                <w:lang w:val="en-US"/>
              </w:rPr>
            </w:pPr>
            <w:r>
              <w:rPr>
                <w:lang w:val="en-US"/>
              </w:rPr>
              <w:t>-</w:t>
            </w:r>
          </w:p>
        </w:tc>
        <w:tc>
          <w:tcPr>
            <w:tcW w:w="1751" w:type="dxa"/>
          </w:tcPr>
          <w:p w:rsidR="007F61C6" w:rsidRPr="007F61C6" w:rsidRDefault="007F61C6" w:rsidP="00B237C2">
            <w:pPr>
              <w:pStyle w:val="StyleText"/>
              <w:ind w:firstLine="0"/>
              <w:jc w:val="center"/>
              <w:rPr>
                <w:lang w:val="en-US"/>
              </w:rPr>
            </w:pPr>
            <w:r>
              <w:rPr>
                <w:lang w:val="en-US"/>
              </w:rPr>
              <w:t>-</w:t>
            </w:r>
          </w:p>
        </w:tc>
        <w:tc>
          <w:tcPr>
            <w:tcW w:w="2185" w:type="dxa"/>
          </w:tcPr>
          <w:p w:rsidR="007F61C6" w:rsidRPr="002F59E6" w:rsidRDefault="007F61C6" w:rsidP="00B237C2">
            <w:pPr>
              <w:pStyle w:val="StyleText"/>
              <w:ind w:firstLine="0"/>
              <w:jc w:val="center"/>
              <w:rPr>
                <w:lang w:val="en-US"/>
              </w:rPr>
            </w:pPr>
            <w:r>
              <w:rPr>
                <w:lang w:val="en-US"/>
              </w:rPr>
              <w:t>-</w:t>
            </w:r>
          </w:p>
        </w:tc>
      </w:tr>
      <w:tr w:rsidR="00691ED7" w:rsidTr="00B237C2">
        <w:tc>
          <w:tcPr>
            <w:tcW w:w="2152" w:type="dxa"/>
          </w:tcPr>
          <w:p w:rsidR="00691ED7" w:rsidRDefault="00691ED7" w:rsidP="00B237C2">
            <w:pPr>
              <w:pStyle w:val="StyleText"/>
              <w:ind w:firstLine="0"/>
              <w:jc w:val="center"/>
              <w:rPr>
                <w:lang w:val="en-US"/>
              </w:rPr>
            </w:pPr>
            <w:r>
              <w:rPr>
                <w:lang w:val="en-US"/>
              </w:rPr>
              <w:t>deleteDataElementInvoices</w:t>
            </w:r>
          </w:p>
        </w:tc>
        <w:tc>
          <w:tcPr>
            <w:tcW w:w="1272" w:type="dxa"/>
          </w:tcPr>
          <w:p w:rsidR="00691ED7" w:rsidRDefault="00691ED7" w:rsidP="00B237C2">
            <w:pPr>
              <w:pStyle w:val="StyleText"/>
              <w:ind w:firstLine="0"/>
              <w:jc w:val="center"/>
              <w:rPr>
                <w:lang w:val="en-US"/>
              </w:rPr>
            </w:pPr>
            <w:r>
              <w:rPr>
                <w:lang w:val="en-US"/>
              </w:rPr>
              <w:t>numberInvoice</w:t>
            </w:r>
          </w:p>
        </w:tc>
        <w:tc>
          <w:tcPr>
            <w:tcW w:w="1061" w:type="dxa"/>
          </w:tcPr>
          <w:p w:rsidR="00691ED7" w:rsidRDefault="00691ED7" w:rsidP="00B237C2">
            <w:pPr>
              <w:pStyle w:val="StyleText"/>
              <w:ind w:firstLine="0"/>
              <w:jc w:val="center"/>
            </w:pPr>
            <w:r>
              <w:t>Номер накладной</w:t>
            </w:r>
          </w:p>
        </w:tc>
        <w:tc>
          <w:tcPr>
            <w:tcW w:w="643" w:type="dxa"/>
          </w:tcPr>
          <w:p w:rsidR="00691ED7" w:rsidRDefault="00691ED7" w:rsidP="00B237C2">
            <w:pPr>
              <w:pStyle w:val="StyleText"/>
              <w:ind w:firstLine="0"/>
              <w:jc w:val="center"/>
              <w:rPr>
                <w:lang w:val="en-US"/>
              </w:rPr>
            </w:pPr>
            <w:r>
              <w:rPr>
                <w:lang w:val="en-US"/>
              </w:rPr>
              <w:t>String</w:t>
            </w:r>
          </w:p>
        </w:tc>
        <w:tc>
          <w:tcPr>
            <w:tcW w:w="507" w:type="dxa"/>
          </w:tcPr>
          <w:p w:rsidR="00691ED7" w:rsidRDefault="00691ED7" w:rsidP="00B237C2">
            <w:pPr>
              <w:pStyle w:val="StyleText"/>
              <w:ind w:firstLine="0"/>
              <w:jc w:val="center"/>
              <w:rPr>
                <w:lang w:val="en-US"/>
              </w:rPr>
            </w:pPr>
            <w:r>
              <w:rPr>
                <w:lang w:val="en-US"/>
              </w:rPr>
              <w:t>-</w:t>
            </w:r>
          </w:p>
        </w:tc>
        <w:tc>
          <w:tcPr>
            <w:tcW w:w="1751" w:type="dxa"/>
          </w:tcPr>
          <w:p w:rsidR="00691ED7" w:rsidRDefault="00691ED7" w:rsidP="00B237C2">
            <w:pPr>
              <w:pStyle w:val="StyleText"/>
              <w:ind w:firstLine="0"/>
              <w:jc w:val="center"/>
              <w:rPr>
                <w:lang w:val="en-US"/>
              </w:rPr>
            </w:pPr>
            <w:r>
              <w:rPr>
                <w:lang w:val="en-US"/>
              </w:rPr>
              <w:t>-</w:t>
            </w:r>
          </w:p>
        </w:tc>
        <w:tc>
          <w:tcPr>
            <w:tcW w:w="2185" w:type="dxa"/>
          </w:tcPr>
          <w:p w:rsidR="00691ED7" w:rsidRDefault="00691ED7" w:rsidP="00B237C2">
            <w:pPr>
              <w:pStyle w:val="StyleText"/>
              <w:ind w:firstLine="0"/>
              <w:jc w:val="center"/>
              <w:rPr>
                <w:lang w:val="en-US"/>
              </w:rPr>
            </w:pPr>
            <w:r>
              <w:rPr>
                <w:lang w:val="en-US"/>
              </w:rPr>
              <w:t>-</w:t>
            </w:r>
          </w:p>
        </w:tc>
      </w:tr>
      <w:tr w:rsidR="00691ED7" w:rsidTr="00B237C2">
        <w:tc>
          <w:tcPr>
            <w:tcW w:w="2152" w:type="dxa"/>
          </w:tcPr>
          <w:p w:rsidR="00691ED7" w:rsidRDefault="00691ED7" w:rsidP="00B237C2">
            <w:pPr>
              <w:pStyle w:val="StyleText"/>
              <w:ind w:firstLine="0"/>
              <w:jc w:val="center"/>
              <w:rPr>
                <w:lang w:val="en-US"/>
              </w:rPr>
            </w:pPr>
            <w:r>
              <w:rPr>
                <w:lang w:val="en-US"/>
              </w:rPr>
              <w:t>deleteDataElementRegister</w:t>
            </w:r>
          </w:p>
        </w:tc>
        <w:tc>
          <w:tcPr>
            <w:tcW w:w="1272" w:type="dxa"/>
          </w:tcPr>
          <w:p w:rsidR="00691ED7" w:rsidRDefault="00691ED7" w:rsidP="00B237C2">
            <w:pPr>
              <w:pStyle w:val="StyleText"/>
              <w:ind w:firstLine="0"/>
              <w:jc w:val="center"/>
              <w:rPr>
                <w:lang w:val="en-US"/>
              </w:rPr>
            </w:pPr>
            <w:r>
              <w:rPr>
                <w:lang w:val="en-US"/>
              </w:rPr>
              <w:t>numberInvoice</w:t>
            </w:r>
          </w:p>
          <w:p w:rsidR="00691ED7" w:rsidRDefault="00691ED7" w:rsidP="00B237C2">
            <w:pPr>
              <w:pStyle w:val="StyleText"/>
              <w:ind w:firstLine="0"/>
              <w:jc w:val="center"/>
              <w:rPr>
                <w:lang w:val="en-US"/>
              </w:rPr>
            </w:pPr>
            <w:r>
              <w:rPr>
                <w:lang w:val="en-US"/>
              </w:rPr>
              <w:t>numberWagon</w:t>
            </w:r>
          </w:p>
        </w:tc>
        <w:tc>
          <w:tcPr>
            <w:tcW w:w="1061" w:type="dxa"/>
          </w:tcPr>
          <w:p w:rsidR="00691ED7" w:rsidRDefault="00691ED7" w:rsidP="00B237C2">
            <w:pPr>
              <w:pStyle w:val="StyleText"/>
              <w:ind w:firstLine="0"/>
              <w:jc w:val="center"/>
            </w:pPr>
            <w:r>
              <w:t>Номер накладной</w:t>
            </w:r>
          </w:p>
          <w:p w:rsidR="00691ED7" w:rsidRDefault="00691ED7" w:rsidP="00B237C2">
            <w:pPr>
              <w:pStyle w:val="StyleText"/>
              <w:ind w:firstLine="0"/>
              <w:jc w:val="center"/>
            </w:pPr>
            <w:r>
              <w:t>Номер полувагона</w:t>
            </w:r>
          </w:p>
        </w:tc>
        <w:tc>
          <w:tcPr>
            <w:tcW w:w="643" w:type="dxa"/>
          </w:tcPr>
          <w:p w:rsidR="00691ED7" w:rsidRDefault="00691ED7" w:rsidP="00B237C2">
            <w:pPr>
              <w:pStyle w:val="StyleText"/>
              <w:ind w:firstLine="0"/>
              <w:jc w:val="center"/>
              <w:rPr>
                <w:lang w:val="en-US"/>
              </w:rPr>
            </w:pPr>
            <w:r>
              <w:rPr>
                <w:lang w:val="en-US"/>
              </w:rPr>
              <w:t>String</w:t>
            </w:r>
          </w:p>
          <w:p w:rsidR="00691ED7" w:rsidRDefault="00691ED7" w:rsidP="00B237C2">
            <w:pPr>
              <w:pStyle w:val="StyleText"/>
              <w:ind w:firstLine="0"/>
              <w:jc w:val="center"/>
              <w:rPr>
                <w:lang w:val="en-US"/>
              </w:rPr>
            </w:pPr>
            <w:r>
              <w:rPr>
                <w:lang w:val="en-US"/>
              </w:rPr>
              <w:t>int</w:t>
            </w:r>
          </w:p>
        </w:tc>
        <w:tc>
          <w:tcPr>
            <w:tcW w:w="507" w:type="dxa"/>
          </w:tcPr>
          <w:p w:rsidR="00691ED7" w:rsidRDefault="00691ED7" w:rsidP="00B237C2">
            <w:pPr>
              <w:pStyle w:val="StyleText"/>
              <w:ind w:firstLine="0"/>
              <w:jc w:val="center"/>
              <w:rPr>
                <w:lang w:val="en-US"/>
              </w:rPr>
            </w:pPr>
            <w:r>
              <w:rPr>
                <w:lang w:val="en-US"/>
              </w:rPr>
              <w:t>-</w:t>
            </w:r>
          </w:p>
        </w:tc>
        <w:tc>
          <w:tcPr>
            <w:tcW w:w="1751" w:type="dxa"/>
          </w:tcPr>
          <w:p w:rsidR="00691ED7" w:rsidRDefault="00691ED7" w:rsidP="00B237C2">
            <w:pPr>
              <w:pStyle w:val="StyleText"/>
              <w:ind w:firstLine="0"/>
              <w:jc w:val="center"/>
              <w:rPr>
                <w:lang w:val="en-US"/>
              </w:rPr>
            </w:pPr>
            <w:r>
              <w:rPr>
                <w:lang w:val="en-US"/>
              </w:rPr>
              <w:t>-</w:t>
            </w:r>
          </w:p>
        </w:tc>
        <w:tc>
          <w:tcPr>
            <w:tcW w:w="2185" w:type="dxa"/>
          </w:tcPr>
          <w:p w:rsidR="00691ED7" w:rsidRDefault="00691ED7" w:rsidP="00B237C2">
            <w:pPr>
              <w:pStyle w:val="StyleText"/>
              <w:ind w:firstLine="0"/>
              <w:jc w:val="center"/>
              <w:rPr>
                <w:lang w:val="en-US"/>
              </w:rPr>
            </w:pPr>
            <w:r>
              <w:rPr>
                <w:lang w:val="en-US"/>
              </w:rPr>
              <w:t>-</w:t>
            </w:r>
          </w:p>
        </w:tc>
      </w:tr>
      <w:tr w:rsidR="00691ED7" w:rsidTr="00B237C2">
        <w:tc>
          <w:tcPr>
            <w:tcW w:w="2152" w:type="dxa"/>
          </w:tcPr>
          <w:p w:rsidR="00691ED7" w:rsidRDefault="00691ED7" w:rsidP="00B237C2">
            <w:pPr>
              <w:pStyle w:val="StyleText"/>
              <w:ind w:firstLine="0"/>
              <w:jc w:val="center"/>
              <w:rPr>
                <w:lang w:val="en-US"/>
              </w:rPr>
            </w:pPr>
            <w:r>
              <w:rPr>
                <w:lang w:val="en-US"/>
              </w:rPr>
              <w:t>updateDataElementRegisterActualNumber</w:t>
            </w:r>
          </w:p>
        </w:tc>
        <w:tc>
          <w:tcPr>
            <w:tcW w:w="1272" w:type="dxa"/>
          </w:tcPr>
          <w:p w:rsidR="00691ED7" w:rsidRDefault="00691ED7" w:rsidP="00B237C2">
            <w:pPr>
              <w:pStyle w:val="StyleText"/>
              <w:ind w:firstLine="0"/>
              <w:jc w:val="center"/>
              <w:rPr>
                <w:lang w:val="en-US"/>
              </w:rPr>
            </w:pPr>
            <w:r>
              <w:rPr>
                <w:lang w:val="en-US"/>
              </w:rPr>
              <w:t>numberInvoice</w:t>
            </w:r>
          </w:p>
          <w:p w:rsidR="00691ED7" w:rsidRDefault="00691ED7" w:rsidP="00B237C2">
            <w:pPr>
              <w:pStyle w:val="StyleText"/>
              <w:ind w:firstLine="0"/>
              <w:jc w:val="center"/>
              <w:rPr>
                <w:lang w:val="en-US"/>
              </w:rPr>
            </w:pPr>
            <w:r>
              <w:rPr>
                <w:lang w:val="en-US"/>
              </w:rPr>
              <w:t>numberWagon</w:t>
            </w:r>
          </w:p>
          <w:p w:rsidR="00691ED7" w:rsidRDefault="00691ED7" w:rsidP="00B237C2">
            <w:pPr>
              <w:pStyle w:val="StyleText"/>
              <w:ind w:firstLine="0"/>
              <w:jc w:val="center"/>
              <w:rPr>
                <w:lang w:val="en-US"/>
              </w:rPr>
            </w:pPr>
            <w:r>
              <w:rPr>
                <w:lang w:val="en-US"/>
              </w:rPr>
              <w:t>actualSerialNumber</w:t>
            </w:r>
          </w:p>
          <w:p w:rsidR="00691ED7" w:rsidRDefault="00691ED7" w:rsidP="00B237C2">
            <w:pPr>
              <w:pStyle w:val="StyleText"/>
              <w:ind w:firstLine="0"/>
              <w:jc w:val="center"/>
              <w:rPr>
                <w:lang w:val="en-US"/>
              </w:rPr>
            </w:pPr>
          </w:p>
        </w:tc>
        <w:tc>
          <w:tcPr>
            <w:tcW w:w="1061" w:type="dxa"/>
          </w:tcPr>
          <w:p w:rsidR="00691ED7" w:rsidRDefault="00691ED7" w:rsidP="00B237C2">
            <w:pPr>
              <w:pStyle w:val="StyleText"/>
              <w:ind w:firstLine="0"/>
              <w:jc w:val="center"/>
            </w:pPr>
            <w:r>
              <w:t>Номер накладной</w:t>
            </w:r>
          </w:p>
          <w:p w:rsidR="00691ED7" w:rsidRDefault="00691ED7" w:rsidP="00B237C2">
            <w:pPr>
              <w:pStyle w:val="StyleText"/>
              <w:ind w:firstLine="0"/>
              <w:jc w:val="center"/>
            </w:pPr>
            <w:r>
              <w:t>Номер полувагона</w:t>
            </w:r>
          </w:p>
          <w:p w:rsidR="00691ED7" w:rsidRDefault="00691ED7" w:rsidP="00B237C2">
            <w:pPr>
              <w:pStyle w:val="StyleText"/>
              <w:ind w:firstLine="0"/>
              <w:jc w:val="center"/>
            </w:pPr>
            <w:r>
              <w:t>Фактический порядковый номер полувагона в составе</w:t>
            </w:r>
          </w:p>
        </w:tc>
        <w:tc>
          <w:tcPr>
            <w:tcW w:w="643" w:type="dxa"/>
          </w:tcPr>
          <w:p w:rsidR="00691ED7" w:rsidRDefault="00FE4313" w:rsidP="00B237C2">
            <w:pPr>
              <w:pStyle w:val="StyleText"/>
              <w:ind w:firstLine="0"/>
              <w:jc w:val="center"/>
              <w:rPr>
                <w:lang w:val="en-US"/>
              </w:rPr>
            </w:pPr>
            <w:r>
              <w:rPr>
                <w:lang w:val="en-US"/>
              </w:rPr>
              <w:t>String</w:t>
            </w:r>
          </w:p>
          <w:p w:rsidR="00FE4313" w:rsidRDefault="00FE4313" w:rsidP="00B237C2">
            <w:pPr>
              <w:pStyle w:val="StyleText"/>
              <w:ind w:firstLine="0"/>
              <w:jc w:val="center"/>
              <w:rPr>
                <w:lang w:val="en-US"/>
              </w:rPr>
            </w:pPr>
            <w:r>
              <w:rPr>
                <w:lang w:val="en-US"/>
              </w:rPr>
              <w:t>Int</w:t>
            </w:r>
          </w:p>
          <w:p w:rsidR="00FE4313" w:rsidRPr="00FE4313" w:rsidRDefault="00FE4313" w:rsidP="00B237C2">
            <w:pPr>
              <w:pStyle w:val="StyleText"/>
              <w:ind w:firstLine="0"/>
              <w:jc w:val="center"/>
              <w:rPr>
                <w:lang w:val="en-US"/>
              </w:rPr>
            </w:pPr>
            <w:r>
              <w:rPr>
                <w:lang w:val="en-US"/>
              </w:rPr>
              <w:t>short</w:t>
            </w:r>
          </w:p>
        </w:tc>
        <w:tc>
          <w:tcPr>
            <w:tcW w:w="507" w:type="dxa"/>
          </w:tcPr>
          <w:p w:rsidR="00691ED7" w:rsidRPr="00FE4313" w:rsidRDefault="00FE4313" w:rsidP="00B237C2">
            <w:pPr>
              <w:pStyle w:val="StyleText"/>
              <w:ind w:firstLine="0"/>
              <w:jc w:val="center"/>
              <w:rPr>
                <w:lang w:val="en-US"/>
              </w:rPr>
            </w:pPr>
            <w:r>
              <w:rPr>
                <w:lang w:val="en-US"/>
              </w:rPr>
              <w:t>-</w:t>
            </w:r>
          </w:p>
        </w:tc>
        <w:tc>
          <w:tcPr>
            <w:tcW w:w="1751" w:type="dxa"/>
          </w:tcPr>
          <w:p w:rsidR="00691ED7" w:rsidRPr="00FE4313" w:rsidRDefault="00FE4313" w:rsidP="00B237C2">
            <w:pPr>
              <w:pStyle w:val="StyleText"/>
              <w:ind w:firstLine="0"/>
              <w:jc w:val="center"/>
              <w:rPr>
                <w:lang w:val="en-US"/>
              </w:rPr>
            </w:pPr>
            <w:r>
              <w:rPr>
                <w:lang w:val="en-US"/>
              </w:rPr>
              <w:t>-</w:t>
            </w:r>
          </w:p>
        </w:tc>
        <w:tc>
          <w:tcPr>
            <w:tcW w:w="2185" w:type="dxa"/>
          </w:tcPr>
          <w:p w:rsidR="00691ED7" w:rsidRPr="00FE4313" w:rsidRDefault="00FE4313" w:rsidP="00B237C2">
            <w:pPr>
              <w:pStyle w:val="StyleText"/>
              <w:ind w:firstLine="0"/>
              <w:jc w:val="center"/>
              <w:rPr>
                <w:lang w:val="en-US"/>
              </w:rPr>
            </w:pPr>
            <w:r>
              <w:rPr>
                <w:lang w:val="en-US"/>
              </w:rPr>
              <w:t>-</w:t>
            </w:r>
          </w:p>
        </w:tc>
      </w:tr>
    </w:tbl>
    <w:p w:rsidR="001D7675" w:rsidRDefault="001D7675">
      <w:r>
        <w:br w:type="page"/>
      </w:r>
    </w:p>
    <w:p w:rsidR="001D7675" w:rsidRPr="001D7675" w:rsidRDefault="001D7675" w:rsidP="001D7675">
      <w:pPr>
        <w:pStyle w:val="StyleText"/>
      </w:pPr>
      <w:r>
        <w:lastRenderedPageBreak/>
        <w:t>Таблица 4 – Таблица спецификации</w:t>
      </w:r>
      <w:r w:rsidRPr="001D7675">
        <w:t xml:space="preserve"> </w:t>
      </w:r>
      <w:r>
        <w:t xml:space="preserve">методов для класса </w:t>
      </w:r>
      <w:r>
        <w:rPr>
          <w:lang w:val="en-US"/>
        </w:rPr>
        <w:t>MainController</w:t>
      </w:r>
    </w:p>
    <w:tbl>
      <w:tblPr>
        <w:tblStyle w:val="ab"/>
        <w:tblW w:w="0" w:type="auto"/>
        <w:tblLook w:val="04A0" w:firstRow="1" w:lastRow="0" w:firstColumn="1" w:lastColumn="0" w:noHBand="0" w:noVBand="1"/>
      </w:tblPr>
      <w:tblGrid>
        <w:gridCol w:w="2029"/>
        <w:gridCol w:w="1078"/>
        <w:gridCol w:w="1452"/>
        <w:gridCol w:w="1617"/>
        <w:gridCol w:w="953"/>
        <w:gridCol w:w="993"/>
        <w:gridCol w:w="1449"/>
      </w:tblGrid>
      <w:tr w:rsidR="00661189" w:rsidTr="001D7675">
        <w:tc>
          <w:tcPr>
            <w:tcW w:w="1758" w:type="dxa"/>
          </w:tcPr>
          <w:p w:rsidR="001D7675" w:rsidRPr="00D97BC8" w:rsidRDefault="001D7675" w:rsidP="00B237C2">
            <w:pPr>
              <w:pStyle w:val="StyleText"/>
              <w:ind w:firstLine="0"/>
              <w:jc w:val="center"/>
              <w:rPr>
                <w:b/>
              </w:rPr>
            </w:pPr>
            <w:r w:rsidRPr="00D97BC8">
              <w:rPr>
                <w:b/>
              </w:rPr>
              <w:t>Название</w:t>
            </w:r>
          </w:p>
        </w:tc>
        <w:tc>
          <w:tcPr>
            <w:tcW w:w="1110" w:type="dxa"/>
          </w:tcPr>
          <w:p w:rsidR="001D7675" w:rsidRPr="00D97BC8" w:rsidRDefault="001D7675" w:rsidP="00B237C2">
            <w:pPr>
              <w:pStyle w:val="StyleText"/>
              <w:ind w:firstLine="0"/>
              <w:jc w:val="center"/>
              <w:rPr>
                <w:b/>
              </w:rPr>
            </w:pPr>
            <w:r w:rsidRPr="00D97BC8">
              <w:rPr>
                <w:b/>
              </w:rPr>
              <w:t>Входные параметры</w:t>
            </w:r>
          </w:p>
        </w:tc>
        <w:tc>
          <w:tcPr>
            <w:tcW w:w="1194" w:type="dxa"/>
          </w:tcPr>
          <w:p w:rsidR="001D7675" w:rsidRPr="00D97BC8" w:rsidRDefault="001D7675" w:rsidP="00B237C2">
            <w:pPr>
              <w:pStyle w:val="StyleText"/>
              <w:ind w:firstLine="0"/>
              <w:jc w:val="center"/>
              <w:rPr>
                <w:b/>
              </w:rPr>
            </w:pPr>
            <w:r w:rsidRPr="00D97BC8">
              <w:rPr>
                <w:b/>
              </w:rPr>
              <w:t>Назначение</w:t>
            </w:r>
          </w:p>
        </w:tc>
        <w:tc>
          <w:tcPr>
            <w:tcW w:w="2421" w:type="dxa"/>
          </w:tcPr>
          <w:p w:rsidR="001D7675" w:rsidRPr="00D97BC8" w:rsidRDefault="001D7675" w:rsidP="00B237C2">
            <w:pPr>
              <w:pStyle w:val="StyleText"/>
              <w:ind w:firstLine="0"/>
              <w:jc w:val="center"/>
              <w:rPr>
                <w:b/>
              </w:rPr>
            </w:pPr>
            <w:r w:rsidRPr="00D97BC8">
              <w:rPr>
                <w:b/>
              </w:rPr>
              <w:t>Тип данных</w:t>
            </w:r>
          </w:p>
        </w:tc>
        <w:tc>
          <w:tcPr>
            <w:tcW w:w="1110" w:type="dxa"/>
          </w:tcPr>
          <w:p w:rsidR="001D7675" w:rsidRPr="00D97BC8" w:rsidRDefault="001D7675" w:rsidP="00B237C2">
            <w:pPr>
              <w:pStyle w:val="StyleText"/>
              <w:ind w:firstLine="0"/>
              <w:jc w:val="center"/>
              <w:rPr>
                <w:b/>
              </w:rPr>
            </w:pPr>
            <w:r w:rsidRPr="00D97BC8">
              <w:rPr>
                <w:b/>
              </w:rPr>
              <w:t>Выходные параметры</w:t>
            </w:r>
          </w:p>
        </w:tc>
        <w:tc>
          <w:tcPr>
            <w:tcW w:w="1158" w:type="dxa"/>
          </w:tcPr>
          <w:p w:rsidR="001D7675" w:rsidRPr="00D97BC8" w:rsidRDefault="001D7675" w:rsidP="00B237C2">
            <w:pPr>
              <w:pStyle w:val="StyleText"/>
              <w:ind w:firstLine="0"/>
              <w:jc w:val="center"/>
              <w:rPr>
                <w:b/>
              </w:rPr>
            </w:pPr>
            <w:r w:rsidRPr="00D97BC8">
              <w:rPr>
                <w:b/>
              </w:rPr>
              <w:t>Назначение</w:t>
            </w:r>
          </w:p>
        </w:tc>
        <w:tc>
          <w:tcPr>
            <w:tcW w:w="820" w:type="dxa"/>
          </w:tcPr>
          <w:p w:rsidR="001D7675" w:rsidRPr="00D97BC8" w:rsidRDefault="001D7675" w:rsidP="00B237C2">
            <w:pPr>
              <w:pStyle w:val="StyleText"/>
              <w:ind w:firstLine="0"/>
              <w:jc w:val="center"/>
              <w:rPr>
                <w:b/>
              </w:rPr>
            </w:pPr>
            <w:r w:rsidRPr="00D97BC8">
              <w:rPr>
                <w:b/>
              </w:rPr>
              <w:t>Тип данных</w:t>
            </w:r>
          </w:p>
        </w:tc>
      </w:tr>
      <w:tr w:rsidR="00661189" w:rsidTr="001D7675">
        <w:tc>
          <w:tcPr>
            <w:tcW w:w="1758" w:type="dxa"/>
          </w:tcPr>
          <w:p w:rsidR="001D7675" w:rsidRDefault="00B237C2" w:rsidP="00B237C2">
            <w:pPr>
              <w:pStyle w:val="StyleText"/>
              <w:ind w:firstLine="0"/>
              <w:jc w:val="center"/>
              <w:rPr>
                <w:lang w:val="en-US"/>
              </w:rPr>
            </w:pPr>
            <w:r>
              <w:rPr>
                <w:lang w:val="en-US"/>
              </w:rPr>
              <w:t>MainController</w:t>
            </w:r>
          </w:p>
        </w:tc>
        <w:tc>
          <w:tcPr>
            <w:tcW w:w="1110" w:type="dxa"/>
          </w:tcPr>
          <w:p w:rsidR="001D7675" w:rsidRDefault="00B237C2" w:rsidP="00B237C2">
            <w:pPr>
              <w:pStyle w:val="StyleText"/>
              <w:ind w:firstLine="0"/>
              <w:jc w:val="center"/>
              <w:rPr>
                <w:lang w:val="en-US"/>
              </w:rPr>
            </w:pPr>
            <w:r>
              <w:rPr>
                <w:lang w:val="en-US"/>
              </w:rPr>
              <w:t>element</w:t>
            </w:r>
          </w:p>
        </w:tc>
        <w:tc>
          <w:tcPr>
            <w:tcW w:w="1194" w:type="dxa"/>
          </w:tcPr>
          <w:p w:rsidR="001D7675" w:rsidRPr="00B237C2" w:rsidRDefault="00B237C2" w:rsidP="00B237C2">
            <w:pPr>
              <w:pStyle w:val="StyleText"/>
              <w:ind w:firstLine="0"/>
              <w:jc w:val="center"/>
            </w:pPr>
            <w:r>
              <w:t>Экземпляр объекта сервиса</w:t>
            </w:r>
            <w:r w:rsidRPr="00B237C2">
              <w:t xml:space="preserve">, </w:t>
            </w:r>
            <w:r>
              <w:t xml:space="preserve">обеспечивающее возможность взаимодействовать с базой данных посредством использования интерфейса </w:t>
            </w:r>
            <w:r>
              <w:rPr>
                <w:lang w:val="en-US"/>
              </w:rPr>
              <w:t>DAO</w:t>
            </w:r>
          </w:p>
        </w:tc>
        <w:tc>
          <w:tcPr>
            <w:tcW w:w="2421" w:type="dxa"/>
          </w:tcPr>
          <w:p w:rsidR="001D7675" w:rsidRPr="00B237C2" w:rsidRDefault="00B237C2" w:rsidP="00B237C2">
            <w:pPr>
              <w:pStyle w:val="StyleText"/>
              <w:ind w:firstLine="0"/>
              <w:jc w:val="center"/>
              <w:rPr>
                <w:lang w:val="en-US"/>
              </w:rPr>
            </w:pPr>
            <w:r>
              <w:rPr>
                <w:lang w:val="en-US"/>
              </w:rPr>
              <w:t>DataElemenService</w:t>
            </w:r>
          </w:p>
        </w:tc>
        <w:tc>
          <w:tcPr>
            <w:tcW w:w="1110" w:type="dxa"/>
          </w:tcPr>
          <w:p w:rsidR="001D7675" w:rsidRPr="00B237C2" w:rsidRDefault="00B237C2" w:rsidP="00B237C2">
            <w:pPr>
              <w:pStyle w:val="StyleText"/>
              <w:ind w:firstLine="0"/>
              <w:jc w:val="center"/>
              <w:rPr>
                <w:lang w:val="en-US"/>
              </w:rPr>
            </w:pPr>
            <w:r>
              <w:rPr>
                <w:lang w:val="en-US"/>
              </w:rPr>
              <w:t>-</w:t>
            </w:r>
          </w:p>
        </w:tc>
        <w:tc>
          <w:tcPr>
            <w:tcW w:w="1158" w:type="dxa"/>
          </w:tcPr>
          <w:p w:rsidR="001D7675" w:rsidRPr="00B237C2" w:rsidRDefault="00B237C2" w:rsidP="00B237C2">
            <w:pPr>
              <w:pStyle w:val="StyleText"/>
              <w:ind w:firstLine="0"/>
              <w:jc w:val="center"/>
              <w:rPr>
                <w:lang w:val="en-US"/>
              </w:rPr>
            </w:pPr>
            <w:r>
              <w:rPr>
                <w:lang w:val="en-US"/>
              </w:rPr>
              <w:t>-</w:t>
            </w:r>
          </w:p>
        </w:tc>
        <w:tc>
          <w:tcPr>
            <w:tcW w:w="820" w:type="dxa"/>
          </w:tcPr>
          <w:p w:rsidR="001D7675" w:rsidRPr="00B237C2" w:rsidRDefault="00B237C2" w:rsidP="00B237C2">
            <w:pPr>
              <w:pStyle w:val="StyleText"/>
              <w:ind w:firstLine="0"/>
              <w:jc w:val="center"/>
              <w:rPr>
                <w:lang w:val="en-US"/>
              </w:rPr>
            </w:pPr>
            <w:r>
              <w:rPr>
                <w:lang w:val="en-US"/>
              </w:rPr>
              <w:t>-</w:t>
            </w:r>
          </w:p>
        </w:tc>
      </w:tr>
      <w:tr w:rsidR="00661189" w:rsidTr="001D7675">
        <w:tc>
          <w:tcPr>
            <w:tcW w:w="1758" w:type="dxa"/>
          </w:tcPr>
          <w:p w:rsidR="001D7675" w:rsidRPr="00B237C2" w:rsidRDefault="00B237C2" w:rsidP="00B237C2">
            <w:pPr>
              <w:pStyle w:val="StyleText"/>
              <w:ind w:firstLine="0"/>
              <w:jc w:val="center"/>
              <w:rPr>
                <w:lang w:val="en-US"/>
              </w:rPr>
            </w:pPr>
            <w:r>
              <w:rPr>
                <w:lang w:val="en-US"/>
              </w:rPr>
              <w:t>updateMaxSizeNumberWagon</w:t>
            </w:r>
          </w:p>
        </w:tc>
        <w:tc>
          <w:tcPr>
            <w:tcW w:w="1110" w:type="dxa"/>
          </w:tcPr>
          <w:p w:rsidR="001D7675" w:rsidRPr="00B237C2" w:rsidRDefault="00B237C2" w:rsidP="00B237C2">
            <w:pPr>
              <w:pStyle w:val="StyleText"/>
              <w:ind w:firstLine="0"/>
              <w:jc w:val="center"/>
              <w:rPr>
                <w:lang w:val="en-US"/>
              </w:rPr>
            </w:pPr>
            <w:r>
              <w:rPr>
                <w:lang w:val="en-US"/>
              </w:rPr>
              <w:t>request</w:t>
            </w:r>
          </w:p>
        </w:tc>
        <w:tc>
          <w:tcPr>
            <w:tcW w:w="1194" w:type="dxa"/>
          </w:tcPr>
          <w:p w:rsidR="001D7675" w:rsidRPr="00B237C2" w:rsidRDefault="00B237C2" w:rsidP="00B237C2">
            <w:pPr>
              <w:pStyle w:val="StyleText"/>
              <w:ind w:firstLine="0"/>
              <w:jc w:val="center"/>
            </w:pPr>
            <w:r>
              <w:t>Десериализованные данные</w:t>
            </w:r>
            <w:r w:rsidRPr="00B237C2">
              <w:t xml:space="preserve">, </w:t>
            </w:r>
            <w:r>
              <w:t>характеризующие</w:t>
            </w:r>
            <w:r w:rsidRPr="00B237C2">
              <w:t xml:space="preserve"> </w:t>
            </w:r>
            <w:r>
              <w:t xml:space="preserve">длину номера полувагона </w:t>
            </w:r>
          </w:p>
        </w:tc>
        <w:tc>
          <w:tcPr>
            <w:tcW w:w="2421" w:type="dxa"/>
          </w:tcPr>
          <w:p w:rsidR="001D7675" w:rsidRPr="00B237C2" w:rsidRDefault="00B237C2" w:rsidP="00B237C2">
            <w:pPr>
              <w:pStyle w:val="StyleText"/>
              <w:ind w:firstLine="0"/>
              <w:jc w:val="center"/>
              <w:rPr>
                <w:lang w:val="en-US"/>
              </w:rPr>
            </w:pPr>
            <w:r>
              <w:rPr>
                <w:lang w:val="en-US"/>
              </w:rPr>
              <w:t>SizeNumberWagon</w:t>
            </w:r>
          </w:p>
        </w:tc>
        <w:tc>
          <w:tcPr>
            <w:tcW w:w="1110" w:type="dxa"/>
          </w:tcPr>
          <w:p w:rsidR="001D7675" w:rsidRPr="00B237C2" w:rsidRDefault="00B237C2" w:rsidP="00B237C2">
            <w:pPr>
              <w:pStyle w:val="StyleText"/>
              <w:ind w:firstLine="0"/>
              <w:jc w:val="center"/>
            </w:pPr>
            <w:r>
              <w:t>-</w:t>
            </w:r>
          </w:p>
        </w:tc>
        <w:tc>
          <w:tcPr>
            <w:tcW w:w="1158" w:type="dxa"/>
          </w:tcPr>
          <w:p w:rsidR="001D7675" w:rsidRPr="00B237C2" w:rsidRDefault="00B237C2" w:rsidP="00B237C2">
            <w:pPr>
              <w:pStyle w:val="StyleText"/>
              <w:ind w:firstLine="0"/>
              <w:jc w:val="center"/>
            </w:pPr>
            <w:r>
              <w:t>-</w:t>
            </w:r>
          </w:p>
        </w:tc>
        <w:tc>
          <w:tcPr>
            <w:tcW w:w="820" w:type="dxa"/>
          </w:tcPr>
          <w:p w:rsidR="001D7675" w:rsidRPr="00B237C2" w:rsidRDefault="00B237C2" w:rsidP="00B237C2">
            <w:pPr>
              <w:pStyle w:val="StyleText"/>
              <w:ind w:firstLine="0"/>
              <w:jc w:val="center"/>
            </w:pPr>
            <w:r>
              <w:t>-</w:t>
            </w:r>
          </w:p>
        </w:tc>
      </w:tr>
      <w:tr w:rsidR="00661189" w:rsidTr="001D7675">
        <w:tc>
          <w:tcPr>
            <w:tcW w:w="1758" w:type="dxa"/>
          </w:tcPr>
          <w:p w:rsidR="00B237C2" w:rsidRPr="00B237C2" w:rsidRDefault="00B237C2" w:rsidP="00B237C2">
            <w:pPr>
              <w:pStyle w:val="StyleText"/>
              <w:ind w:firstLine="0"/>
              <w:jc w:val="center"/>
              <w:rPr>
                <w:lang w:val="en-US"/>
              </w:rPr>
            </w:pPr>
            <w:r>
              <w:rPr>
                <w:lang w:val="en-US"/>
              </w:rPr>
              <w:t>updateMaxSizeNumberInvoice</w:t>
            </w:r>
          </w:p>
        </w:tc>
        <w:tc>
          <w:tcPr>
            <w:tcW w:w="1110" w:type="dxa"/>
          </w:tcPr>
          <w:p w:rsidR="00B237C2" w:rsidRPr="00B237C2" w:rsidRDefault="00B237C2" w:rsidP="00B237C2">
            <w:pPr>
              <w:pStyle w:val="StyleText"/>
              <w:ind w:firstLine="0"/>
              <w:jc w:val="center"/>
              <w:rPr>
                <w:lang w:val="en-US"/>
              </w:rPr>
            </w:pPr>
            <w:r>
              <w:rPr>
                <w:lang w:val="en-US"/>
              </w:rPr>
              <w:t>request</w:t>
            </w:r>
          </w:p>
        </w:tc>
        <w:tc>
          <w:tcPr>
            <w:tcW w:w="1194" w:type="dxa"/>
          </w:tcPr>
          <w:p w:rsidR="00B237C2" w:rsidRDefault="00B237C2" w:rsidP="00B237C2">
            <w:pPr>
              <w:pStyle w:val="StyleText"/>
              <w:ind w:firstLine="0"/>
              <w:jc w:val="center"/>
            </w:pPr>
            <w:r>
              <w:t>Десериализованные данные</w:t>
            </w:r>
            <w:r w:rsidRPr="00B237C2">
              <w:t xml:space="preserve">, </w:t>
            </w:r>
            <w:r>
              <w:t>характеризующие</w:t>
            </w:r>
            <w:r w:rsidRPr="00B237C2">
              <w:t xml:space="preserve"> </w:t>
            </w:r>
            <w:r>
              <w:t>длину номера накладной</w:t>
            </w:r>
          </w:p>
        </w:tc>
        <w:tc>
          <w:tcPr>
            <w:tcW w:w="2421" w:type="dxa"/>
          </w:tcPr>
          <w:p w:rsidR="00B237C2" w:rsidRPr="00B237C2" w:rsidRDefault="00B237C2" w:rsidP="00B237C2">
            <w:pPr>
              <w:pStyle w:val="StyleText"/>
              <w:ind w:firstLine="0"/>
              <w:jc w:val="center"/>
              <w:rPr>
                <w:lang w:val="en-US"/>
              </w:rPr>
            </w:pPr>
            <w:r>
              <w:rPr>
                <w:lang w:val="en-US"/>
              </w:rPr>
              <w:t>SizeMinNumberInvoice</w:t>
            </w:r>
          </w:p>
        </w:tc>
        <w:tc>
          <w:tcPr>
            <w:tcW w:w="1110" w:type="dxa"/>
          </w:tcPr>
          <w:p w:rsidR="00B237C2" w:rsidRPr="00B237C2" w:rsidRDefault="00B237C2" w:rsidP="00B237C2">
            <w:pPr>
              <w:pStyle w:val="StyleText"/>
              <w:ind w:firstLine="0"/>
              <w:jc w:val="center"/>
              <w:rPr>
                <w:lang w:val="en-US"/>
              </w:rPr>
            </w:pPr>
            <w:r>
              <w:rPr>
                <w:lang w:val="en-US"/>
              </w:rPr>
              <w:t>-</w:t>
            </w:r>
          </w:p>
        </w:tc>
        <w:tc>
          <w:tcPr>
            <w:tcW w:w="1158" w:type="dxa"/>
          </w:tcPr>
          <w:p w:rsidR="00B237C2" w:rsidRPr="00B237C2" w:rsidRDefault="00B237C2" w:rsidP="00B237C2">
            <w:pPr>
              <w:pStyle w:val="StyleText"/>
              <w:ind w:firstLine="0"/>
              <w:jc w:val="center"/>
              <w:rPr>
                <w:lang w:val="en-US"/>
              </w:rPr>
            </w:pPr>
            <w:r>
              <w:rPr>
                <w:lang w:val="en-US"/>
              </w:rPr>
              <w:t>-</w:t>
            </w:r>
          </w:p>
        </w:tc>
        <w:tc>
          <w:tcPr>
            <w:tcW w:w="820" w:type="dxa"/>
          </w:tcPr>
          <w:p w:rsidR="00B237C2" w:rsidRPr="00B237C2" w:rsidRDefault="00B237C2" w:rsidP="00B237C2">
            <w:pPr>
              <w:pStyle w:val="StyleText"/>
              <w:ind w:firstLine="0"/>
              <w:jc w:val="center"/>
              <w:rPr>
                <w:lang w:val="en-US"/>
              </w:rPr>
            </w:pPr>
            <w:r>
              <w:rPr>
                <w:lang w:val="en-US"/>
              </w:rPr>
              <w:t>-</w:t>
            </w:r>
          </w:p>
        </w:tc>
      </w:tr>
      <w:tr w:rsidR="00661189" w:rsidTr="001D7675">
        <w:tc>
          <w:tcPr>
            <w:tcW w:w="1758" w:type="dxa"/>
          </w:tcPr>
          <w:p w:rsidR="00B237C2" w:rsidRPr="00661189" w:rsidRDefault="00661189" w:rsidP="00B237C2">
            <w:pPr>
              <w:pStyle w:val="StyleText"/>
              <w:ind w:firstLine="0"/>
              <w:jc w:val="center"/>
              <w:rPr>
                <w:lang w:val="en-US"/>
              </w:rPr>
            </w:pPr>
            <w:r>
              <w:rPr>
                <w:lang w:val="en-US"/>
              </w:rPr>
              <w:t>getDataElementWagons</w:t>
            </w:r>
          </w:p>
        </w:tc>
        <w:tc>
          <w:tcPr>
            <w:tcW w:w="1110" w:type="dxa"/>
          </w:tcPr>
          <w:p w:rsidR="00B237C2" w:rsidRPr="00661189" w:rsidRDefault="00661189" w:rsidP="00B237C2">
            <w:pPr>
              <w:pStyle w:val="StyleText"/>
              <w:ind w:firstLine="0"/>
              <w:jc w:val="center"/>
              <w:rPr>
                <w:lang w:val="en-US"/>
              </w:rPr>
            </w:pPr>
            <w:r>
              <w:rPr>
                <w:lang w:val="en-US"/>
              </w:rPr>
              <w:t>numberWagon</w:t>
            </w:r>
          </w:p>
        </w:tc>
        <w:tc>
          <w:tcPr>
            <w:tcW w:w="1194" w:type="dxa"/>
          </w:tcPr>
          <w:p w:rsidR="00B237C2" w:rsidRDefault="00661189" w:rsidP="00B237C2">
            <w:pPr>
              <w:pStyle w:val="StyleText"/>
              <w:ind w:firstLine="0"/>
              <w:jc w:val="center"/>
            </w:pPr>
            <w:r>
              <w:t>Номер полувагона</w:t>
            </w:r>
          </w:p>
        </w:tc>
        <w:tc>
          <w:tcPr>
            <w:tcW w:w="2421" w:type="dxa"/>
          </w:tcPr>
          <w:p w:rsidR="00B237C2" w:rsidRPr="00661189" w:rsidRDefault="00661189" w:rsidP="00B237C2">
            <w:pPr>
              <w:pStyle w:val="StyleText"/>
              <w:ind w:firstLine="0"/>
              <w:jc w:val="center"/>
              <w:rPr>
                <w:lang w:val="en-US"/>
              </w:rPr>
            </w:pPr>
            <w:r>
              <w:rPr>
                <w:lang w:val="en-US"/>
              </w:rPr>
              <w:t>int</w:t>
            </w:r>
          </w:p>
        </w:tc>
        <w:tc>
          <w:tcPr>
            <w:tcW w:w="1110" w:type="dxa"/>
          </w:tcPr>
          <w:p w:rsidR="00B237C2" w:rsidRPr="00661189" w:rsidRDefault="00661189" w:rsidP="00B237C2">
            <w:pPr>
              <w:pStyle w:val="StyleText"/>
              <w:ind w:firstLine="0"/>
              <w:jc w:val="center"/>
              <w:rPr>
                <w:lang w:val="en-US"/>
              </w:rPr>
            </w:pPr>
            <w:r>
              <w:rPr>
                <w:lang w:val="en-US"/>
              </w:rPr>
              <w:t>data</w:t>
            </w:r>
          </w:p>
        </w:tc>
        <w:tc>
          <w:tcPr>
            <w:tcW w:w="1158" w:type="dxa"/>
          </w:tcPr>
          <w:p w:rsidR="00B237C2" w:rsidRPr="00661189" w:rsidRDefault="00661189" w:rsidP="00B237C2">
            <w:pPr>
              <w:pStyle w:val="StyleText"/>
              <w:ind w:firstLine="0"/>
              <w:jc w:val="center"/>
            </w:pPr>
            <w:r>
              <w:t>Данные полувагона</w:t>
            </w:r>
          </w:p>
        </w:tc>
        <w:tc>
          <w:tcPr>
            <w:tcW w:w="820" w:type="dxa"/>
          </w:tcPr>
          <w:p w:rsidR="00B237C2" w:rsidRPr="00661189" w:rsidRDefault="00661189" w:rsidP="00B237C2">
            <w:pPr>
              <w:pStyle w:val="StyleText"/>
              <w:ind w:firstLine="0"/>
              <w:jc w:val="center"/>
              <w:rPr>
                <w:lang w:val="en-US"/>
              </w:rPr>
            </w:pPr>
            <w:r>
              <w:rPr>
                <w:lang w:val="en-US"/>
              </w:rPr>
              <w:t>DataElementWagons</w:t>
            </w:r>
          </w:p>
        </w:tc>
      </w:tr>
    </w:tbl>
    <w:p w:rsidR="001D7675" w:rsidRDefault="00661189" w:rsidP="00661189">
      <w:pPr>
        <w:pStyle w:val="StyleText"/>
      </w:pPr>
      <w:r>
        <w:lastRenderedPageBreak/>
        <w:t>Продолжение таблицы 4</w:t>
      </w:r>
    </w:p>
    <w:tbl>
      <w:tblPr>
        <w:tblStyle w:val="ab"/>
        <w:tblW w:w="0" w:type="auto"/>
        <w:tblLook w:val="04A0" w:firstRow="1" w:lastRow="0" w:firstColumn="1" w:lastColumn="0" w:noHBand="0" w:noVBand="1"/>
      </w:tblPr>
      <w:tblGrid>
        <w:gridCol w:w="1765"/>
        <w:gridCol w:w="1056"/>
        <w:gridCol w:w="1398"/>
        <w:gridCol w:w="2157"/>
        <w:gridCol w:w="447"/>
        <w:gridCol w:w="981"/>
        <w:gridCol w:w="1767"/>
      </w:tblGrid>
      <w:tr w:rsidR="00661189" w:rsidRPr="00B237C2" w:rsidTr="00661189">
        <w:tc>
          <w:tcPr>
            <w:tcW w:w="3104" w:type="dxa"/>
          </w:tcPr>
          <w:p w:rsidR="00661189" w:rsidRDefault="00661189" w:rsidP="00C900E4">
            <w:pPr>
              <w:pStyle w:val="StyleText"/>
              <w:ind w:firstLine="0"/>
              <w:jc w:val="center"/>
              <w:rPr>
                <w:lang w:val="en-US"/>
              </w:rPr>
            </w:pPr>
            <w:r>
              <w:rPr>
                <w:lang w:val="en-US"/>
              </w:rPr>
              <w:t>getDataElementWagonsAll</w:t>
            </w:r>
          </w:p>
        </w:tc>
        <w:tc>
          <w:tcPr>
            <w:tcW w:w="948" w:type="dxa"/>
          </w:tcPr>
          <w:p w:rsidR="00661189" w:rsidRDefault="00661189" w:rsidP="00C900E4">
            <w:pPr>
              <w:pStyle w:val="StyleText"/>
              <w:ind w:firstLine="0"/>
              <w:jc w:val="center"/>
              <w:rPr>
                <w:lang w:val="en-US"/>
              </w:rPr>
            </w:pPr>
            <w:r>
              <w:rPr>
                <w:lang w:val="en-US"/>
              </w:rPr>
              <w:t>-</w:t>
            </w:r>
          </w:p>
        </w:tc>
        <w:tc>
          <w:tcPr>
            <w:tcW w:w="2187" w:type="dxa"/>
          </w:tcPr>
          <w:p w:rsidR="00661189" w:rsidRPr="00661189" w:rsidRDefault="00661189" w:rsidP="00C900E4">
            <w:pPr>
              <w:pStyle w:val="StyleText"/>
              <w:ind w:firstLine="0"/>
              <w:jc w:val="center"/>
              <w:rPr>
                <w:lang w:val="en-US"/>
              </w:rPr>
            </w:pPr>
            <w:r>
              <w:rPr>
                <w:lang w:val="en-US"/>
              </w:rPr>
              <w:t>-</w:t>
            </w:r>
          </w:p>
        </w:tc>
        <w:tc>
          <w:tcPr>
            <w:tcW w:w="2450" w:type="dxa"/>
          </w:tcPr>
          <w:p w:rsidR="00661189" w:rsidRPr="00B237C2" w:rsidRDefault="00661189" w:rsidP="00C900E4">
            <w:pPr>
              <w:pStyle w:val="StyleText"/>
              <w:ind w:firstLine="0"/>
              <w:jc w:val="center"/>
              <w:rPr>
                <w:lang w:val="en-US"/>
              </w:rPr>
            </w:pPr>
            <w:r>
              <w:rPr>
                <w:lang w:val="en-US"/>
              </w:rPr>
              <w:t>-</w:t>
            </w:r>
          </w:p>
        </w:tc>
        <w:tc>
          <w:tcPr>
            <w:tcW w:w="294" w:type="dxa"/>
          </w:tcPr>
          <w:p w:rsidR="00661189" w:rsidRPr="00B237C2" w:rsidRDefault="00661189" w:rsidP="00C900E4">
            <w:pPr>
              <w:pStyle w:val="StyleText"/>
              <w:ind w:firstLine="0"/>
              <w:jc w:val="center"/>
              <w:rPr>
                <w:lang w:val="en-US"/>
              </w:rPr>
            </w:pPr>
            <w:r>
              <w:rPr>
                <w:lang w:val="en-US"/>
              </w:rPr>
              <w:t>data</w:t>
            </w:r>
          </w:p>
        </w:tc>
        <w:tc>
          <w:tcPr>
            <w:tcW w:w="294" w:type="dxa"/>
          </w:tcPr>
          <w:p w:rsidR="00661189" w:rsidRPr="00661189" w:rsidRDefault="00661189" w:rsidP="00C900E4">
            <w:pPr>
              <w:pStyle w:val="StyleText"/>
              <w:ind w:firstLine="0"/>
              <w:jc w:val="center"/>
            </w:pPr>
            <w:r>
              <w:t>Информация обо всех полувагонах</w:t>
            </w:r>
          </w:p>
        </w:tc>
        <w:tc>
          <w:tcPr>
            <w:tcW w:w="294" w:type="dxa"/>
          </w:tcPr>
          <w:p w:rsidR="00661189" w:rsidRPr="00B237C2" w:rsidRDefault="00661189" w:rsidP="00C900E4">
            <w:pPr>
              <w:pStyle w:val="StyleText"/>
              <w:ind w:firstLine="0"/>
              <w:jc w:val="center"/>
              <w:rPr>
                <w:lang w:val="en-US"/>
              </w:rPr>
            </w:pPr>
            <w:r>
              <w:rPr>
                <w:lang w:val="en-US"/>
              </w:rPr>
              <w:t>List&lt;DataElementWagons&gt;</w:t>
            </w:r>
          </w:p>
        </w:tc>
      </w:tr>
      <w:tr w:rsidR="00661189" w:rsidRPr="00661189" w:rsidTr="00661189">
        <w:tc>
          <w:tcPr>
            <w:tcW w:w="3104" w:type="dxa"/>
          </w:tcPr>
          <w:p w:rsidR="00661189" w:rsidRDefault="00661189" w:rsidP="00C900E4">
            <w:pPr>
              <w:pStyle w:val="StyleText"/>
              <w:ind w:firstLine="0"/>
              <w:jc w:val="center"/>
              <w:rPr>
                <w:lang w:val="en-US"/>
              </w:rPr>
            </w:pPr>
            <w:r>
              <w:rPr>
                <w:lang w:val="en-US"/>
              </w:rPr>
              <w:t>insertDataElementWagons</w:t>
            </w:r>
          </w:p>
        </w:tc>
        <w:tc>
          <w:tcPr>
            <w:tcW w:w="948" w:type="dxa"/>
          </w:tcPr>
          <w:p w:rsidR="00661189" w:rsidRDefault="00661189" w:rsidP="00C900E4">
            <w:pPr>
              <w:pStyle w:val="StyleText"/>
              <w:ind w:firstLine="0"/>
              <w:jc w:val="center"/>
              <w:rPr>
                <w:lang w:val="en-US"/>
              </w:rPr>
            </w:pPr>
            <w:r>
              <w:rPr>
                <w:lang w:val="en-US"/>
              </w:rPr>
              <w:t>request</w:t>
            </w:r>
          </w:p>
        </w:tc>
        <w:tc>
          <w:tcPr>
            <w:tcW w:w="2187" w:type="dxa"/>
          </w:tcPr>
          <w:p w:rsidR="00661189" w:rsidRPr="00661189" w:rsidRDefault="00661189" w:rsidP="00C900E4">
            <w:pPr>
              <w:pStyle w:val="StyleText"/>
              <w:ind w:firstLine="0"/>
              <w:jc w:val="center"/>
            </w:pPr>
            <w:r>
              <w:t>Десериализованные данные</w:t>
            </w:r>
            <w:r w:rsidRPr="00661189">
              <w:t xml:space="preserve">, </w:t>
            </w:r>
            <w:r>
              <w:t>характеризующие информацию о полувагоне</w:t>
            </w:r>
          </w:p>
        </w:tc>
        <w:tc>
          <w:tcPr>
            <w:tcW w:w="2450" w:type="dxa"/>
          </w:tcPr>
          <w:p w:rsidR="00661189" w:rsidRPr="00661189" w:rsidRDefault="00661189" w:rsidP="00C900E4">
            <w:pPr>
              <w:pStyle w:val="StyleText"/>
              <w:ind w:firstLine="0"/>
              <w:jc w:val="center"/>
              <w:rPr>
                <w:lang w:val="en-US"/>
              </w:rPr>
            </w:pPr>
            <w:r>
              <w:rPr>
                <w:lang w:val="en-US"/>
              </w:rPr>
              <w:t>DataElementRequestInsertWagons</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r>
      <w:tr w:rsidR="00661189" w:rsidRPr="00661189" w:rsidTr="00661189">
        <w:tc>
          <w:tcPr>
            <w:tcW w:w="3104" w:type="dxa"/>
          </w:tcPr>
          <w:p w:rsidR="00661189" w:rsidRPr="00661189" w:rsidRDefault="00661189" w:rsidP="00C900E4">
            <w:pPr>
              <w:pStyle w:val="StyleText"/>
              <w:ind w:firstLine="0"/>
              <w:jc w:val="center"/>
              <w:rPr>
                <w:lang w:val="en-US"/>
              </w:rPr>
            </w:pPr>
            <w:r>
              <w:rPr>
                <w:lang w:val="en-US"/>
              </w:rPr>
              <w:t>updateDataElementWagons</w:t>
            </w:r>
          </w:p>
        </w:tc>
        <w:tc>
          <w:tcPr>
            <w:tcW w:w="948" w:type="dxa"/>
          </w:tcPr>
          <w:p w:rsidR="00661189" w:rsidRPr="00661189" w:rsidRDefault="00661189" w:rsidP="00C900E4">
            <w:pPr>
              <w:pStyle w:val="StyleText"/>
              <w:ind w:firstLine="0"/>
              <w:jc w:val="center"/>
              <w:rPr>
                <w:lang w:val="en-US"/>
              </w:rPr>
            </w:pPr>
            <w:r>
              <w:rPr>
                <w:lang w:val="en-US"/>
              </w:rPr>
              <w:t>request</w:t>
            </w:r>
          </w:p>
        </w:tc>
        <w:tc>
          <w:tcPr>
            <w:tcW w:w="2187" w:type="dxa"/>
          </w:tcPr>
          <w:p w:rsidR="00661189" w:rsidRPr="00B237C2" w:rsidRDefault="00661189" w:rsidP="00C900E4">
            <w:pPr>
              <w:pStyle w:val="StyleText"/>
              <w:ind w:firstLine="0"/>
              <w:jc w:val="center"/>
            </w:pPr>
            <w:r>
              <w:t>Десериализованные данные</w:t>
            </w:r>
            <w:r w:rsidRPr="00661189">
              <w:t xml:space="preserve">, </w:t>
            </w:r>
            <w:r>
              <w:t>характеризующие информацию о полувагоне</w:t>
            </w:r>
          </w:p>
        </w:tc>
        <w:tc>
          <w:tcPr>
            <w:tcW w:w="2450" w:type="dxa"/>
          </w:tcPr>
          <w:p w:rsidR="00661189" w:rsidRPr="00661189" w:rsidRDefault="00661189" w:rsidP="00C900E4">
            <w:pPr>
              <w:pStyle w:val="StyleText"/>
              <w:ind w:firstLine="0"/>
              <w:jc w:val="center"/>
              <w:rPr>
                <w:lang w:val="en-US"/>
              </w:rPr>
            </w:pPr>
            <w:r>
              <w:rPr>
                <w:lang w:val="en-US"/>
              </w:rPr>
              <w:t>DataElementRequestInser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r>
      <w:tr w:rsidR="00661189" w:rsidRPr="00661189" w:rsidTr="00661189">
        <w:tc>
          <w:tcPr>
            <w:tcW w:w="3104" w:type="dxa"/>
          </w:tcPr>
          <w:p w:rsidR="00661189" w:rsidRPr="00661189" w:rsidRDefault="00661189" w:rsidP="00C900E4">
            <w:pPr>
              <w:pStyle w:val="StyleText"/>
              <w:ind w:firstLine="0"/>
              <w:jc w:val="center"/>
              <w:rPr>
                <w:lang w:val="en-US"/>
              </w:rPr>
            </w:pPr>
            <w:r>
              <w:rPr>
                <w:lang w:val="en-US"/>
              </w:rPr>
              <w:t>deleteDataElementWagons</w:t>
            </w:r>
          </w:p>
        </w:tc>
        <w:tc>
          <w:tcPr>
            <w:tcW w:w="948" w:type="dxa"/>
          </w:tcPr>
          <w:p w:rsidR="00661189" w:rsidRPr="00661189" w:rsidRDefault="00661189" w:rsidP="00C900E4">
            <w:pPr>
              <w:pStyle w:val="StyleText"/>
              <w:ind w:firstLine="0"/>
              <w:jc w:val="center"/>
              <w:rPr>
                <w:lang w:val="en-US"/>
              </w:rPr>
            </w:pPr>
            <w:r>
              <w:rPr>
                <w:lang w:val="en-US"/>
              </w:rPr>
              <w:t>request</w:t>
            </w:r>
          </w:p>
        </w:tc>
        <w:tc>
          <w:tcPr>
            <w:tcW w:w="2187" w:type="dxa"/>
          </w:tcPr>
          <w:p w:rsidR="00661189" w:rsidRPr="00661189" w:rsidRDefault="00661189" w:rsidP="00C900E4">
            <w:pPr>
              <w:pStyle w:val="StyleText"/>
              <w:ind w:firstLine="0"/>
              <w:jc w:val="center"/>
            </w:pPr>
            <w:r>
              <w:t>Десериализованные данные</w:t>
            </w:r>
            <w:r w:rsidRPr="00661189">
              <w:t xml:space="preserve">, </w:t>
            </w:r>
            <w:r>
              <w:t>характеризующие информацию о полувагоне</w:t>
            </w:r>
            <w:r w:rsidRPr="00661189">
              <w:t xml:space="preserve">, </w:t>
            </w:r>
            <w:r>
              <w:t>который нужно удалить</w:t>
            </w:r>
          </w:p>
        </w:tc>
        <w:tc>
          <w:tcPr>
            <w:tcW w:w="2450" w:type="dxa"/>
          </w:tcPr>
          <w:p w:rsidR="00661189" w:rsidRPr="00661189" w:rsidRDefault="00661189" w:rsidP="00C900E4">
            <w:pPr>
              <w:pStyle w:val="StyleText"/>
              <w:ind w:firstLine="0"/>
              <w:jc w:val="center"/>
              <w:rPr>
                <w:lang w:val="en-US"/>
              </w:rPr>
            </w:pPr>
            <w:r>
              <w:rPr>
                <w:lang w:val="en-US"/>
              </w:rPr>
              <w:t>DataElementRequestDelete</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r>
      <w:tr w:rsidR="00661189" w:rsidRPr="00661189" w:rsidTr="00661189">
        <w:tc>
          <w:tcPr>
            <w:tcW w:w="3104" w:type="dxa"/>
          </w:tcPr>
          <w:p w:rsidR="00661189" w:rsidRDefault="00661189" w:rsidP="00C900E4">
            <w:pPr>
              <w:pStyle w:val="StyleText"/>
              <w:ind w:firstLine="0"/>
              <w:jc w:val="center"/>
              <w:rPr>
                <w:lang w:val="en-US"/>
              </w:rPr>
            </w:pPr>
            <w:r>
              <w:rPr>
                <w:lang w:val="en-US"/>
              </w:rPr>
              <w:t>getDataElementInvoices</w:t>
            </w:r>
          </w:p>
        </w:tc>
        <w:tc>
          <w:tcPr>
            <w:tcW w:w="948" w:type="dxa"/>
          </w:tcPr>
          <w:p w:rsidR="00661189" w:rsidRDefault="00661189" w:rsidP="00C900E4">
            <w:pPr>
              <w:pStyle w:val="StyleText"/>
              <w:ind w:firstLine="0"/>
              <w:jc w:val="center"/>
              <w:rPr>
                <w:lang w:val="en-US"/>
              </w:rPr>
            </w:pPr>
            <w:r>
              <w:rPr>
                <w:lang w:val="en-US"/>
              </w:rPr>
              <w:t>numberInvoice</w:t>
            </w:r>
          </w:p>
        </w:tc>
        <w:tc>
          <w:tcPr>
            <w:tcW w:w="2187" w:type="dxa"/>
          </w:tcPr>
          <w:p w:rsidR="00661189" w:rsidRDefault="00661189" w:rsidP="00C900E4">
            <w:pPr>
              <w:pStyle w:val="StyleText"/>
              <w:ind w:firstLine="0"/>
              <w:jc w:val="center"/>
            </w:pPr>
            <w:r>
              <w:t>Номер накладной</w:t>
            </w:r>
          </w:p>
        </w:tc>
        <w:tc>
          <w:tcPr>
            <w:tcW w:w="2450" w:type="dxa"/>
          </w:tcPr>
          <w:p w:rsidR="00661189" w:rsidRDefault="00661189" w:rsidP="00C900E4">
            <w:pPr>
              <w:pStyle w:val="StyleText"/>
              <w:ind w:firstLine="0"/>
              <w:jc w:val="center"/>
              <w:rPr>
                <w:lang w:val="en-US"/>
              </w:rPr>
            </w:pPr>
            <w:r>
              <w:rPr>
                <w:lang w:val="en-US"/>
              </w:rPr>
              <w:t>String</w:t>
            </w:r>
          </w:p>
        </w:tc>
        <w:tc>
          <w:tcPr>
            <w:tcW w:w="294" w:type="dxa"/>
          </w:tcPr>
          <w:p w:rsidR="00661189" w:rsidRDefault="00661189" w:rsidP="00C900E4">
            <w:pPr>
              <w:pStyle w:val="StyleText"/>
              <w:ind w:firstLine="0"/>
              <w:jc w:val="center"/>
              <w:rPr>
                <w:lang w:val="en-US"/>
              </w:rPr>
            </w:pPr>
            <w:r>
              <w:rPr>
                <w:lang w:val="en-US"/>
              </w:rPr>
              <w:t>data</w:t>
            </w:r>
          </w:p>
        </w:tc>
        <w:tc>
          <w:tcPr>
            <w:tcW w:w="294" w:type="dxa"/>
          </w:tcPr>
          <w:p w:rsidR="00661189" w:rsidRPr="00661189" w:rsidRDefault="00661189" w:rsidP="00C900E4">
            <w:pPr>
              <w:pStyle w:val="StyleText"/>
              <w:ind w:firstLine="0"/>
              <w:jc w:val="center"/>
            </w:pPr>
            <w:r>
              <w:t>Данные накладной</w:t>
            </w:r>
          </w:p>
        </w:tc>
        <w:tc>
          <w:tcPr>
            <w:tcW w:w="294" w:type="dxa"/>
          </w:tcPr>
          <w:p w:rsidR="00661189" w:rsidRPr="00661189" w:rsidRDefault="00661189" w:rsidP="00C900E4">
            <w:pPr>
              <w:pStyle w:val="StyleText"/>
              <w:ind w:firstLine="0"/>
              <w:jc w:val="center"/>
              <w:rPr>
                <w:lang w:val="en-US"/>
              </w:rPr>
            </w:pPr>
            <w:r>
              <w:rPr>
                <w:lang w:val="en-US"/>
              </w:rPr>
              <w:t>DataElementInvoices</w:t>
            </w:r>
          </w:p>
        </w:tc>
      </w:tr>
    </w:tbl>
    <w:p w:rsidR="00AD77D5" w:rsidRDefault="00AD77D5">
      <w:r>
        <w:br w:type="page"/>
      </w:r>
    </w:p>
    <w:p w:rsidR="00661189" w:rsidRDefault="00661189" w:rsidP="00661189">
      <w:pPr>
        <w:pStyle w:val="StyleText"/>
      </w:pPr>
      <w:r>
        <w:lastRenderedPageBreak/>
        <w:t>Продолжение таблицы 4</w:t>
      </w:r>
    </w:p>
    <w:tbl>
      <w:tblPr>
        <w:tblStyle w:val="ab"/>
        <w:tblW w:w="0" w:type="auto"/>
        <w:tblLook w:val="04A0" w:firstRow="1" w:lastRow="0" w:firstColumn="1" w:lastColumn="0" w:noHBand="0" w:noVBand="1"/>
      </w:tblPr>
      <w:tblGrid>
        <w:gridCol w:w="1863"/>
        <w:gridCol w:w="634"/>
        <w:gridCol w:w="1449"/>
        <w:gridCol w:w="2305"/>
        <w:gridCol w:w="457"/>
        <w:gridCol w:w="1014"/>
        <w:gridCol w:w="1849"/>
      </w:tblGrid>
      <w:tr w:rsidR="00F622AC" w:rsidRPr="00B237C2" w:rsidTr="00C900E4">
        <w:tc>
          <w:tcPr>
            <w:tcW w:w="3104" w:type="dxa"/>
          </w:tcPr>
          <w:p w:rsidR="00661189" w:rsidRDefault="00661189" w:rsidP="00C900E4">
            <w:pPr>
              <w:pStyle w:val="StyleText"/>
              <w:ind w:firstLine="0"/>
              <w:jc w:val="center"/>
              <w:rPr>
                <w:lang w:val="en-US"/>
              </w:rPr>
            </w:pPr>
            <w:r>
              <w:rPr>
                <w:lang w:val="en-US"/>
              </w:rPr>
              <w:t>getDataElementInvoicesAlll</w:t>
            </w:r>
          </w:p>
        </w:tc>
        <w:tc>
          <w:tcPr>
            <w:tcW w:w="948" w:type="dxa"/>
          </w:tcPr>
          <w:p w:rsidR="00661189" w:rsidRDefault="00661189" w:rsidP="00C900E4">
            <w:pPr>
              <w:pStyle w:val="StyleText"/>
              <w:ind w:firstLine="0"/>
              <w:jc w:val="center"/>
              <w:rPr>
                <w:lang w:val="en-US"/>
              </w:rPr>
            </w:pPr>
            <w:r>
              <w:rPr>
                <w:lang w:val="en-US"/>
              </w:rPr>
              <w:t>-</w:t>
            </w:r>
          </w:p>
        </w:tc>
        <w:tc>
          <w:tcPr>
            <w:tcW w:w="2187" w:type="dxa"/>
          </w:tcPr>
          <w:p w:rsidR="00661189" w:rsidRPr="00661189" w:rsidRDefault="00661189" w:rsidP="00C900E4">
            <w:pPr>
              <w:pStyle w:val="StyleText"/>
              <w:ind w:firstLine="0"/>
              <w:jc w:val="center"/>
              <w:rPr>
                <w:lang w:val="en-US"/>
              </w:rPr>
            </w:pPr>
            <w:r>
              <w:rPr>
                <w:lang w:val="en-US"/>
              </w:rPr>
              <w:t>-</w:t>
            </w:r>
          </w:p>
        </w:tc>
        <w:tc>
          <w:tcPr>
            <w:tcW w:w="2450" w:type="dxa"/>
          </w:tcPr>
          <w:p w:rsidR="00661189" w:rsidRPr="00B237C2" w:rsidRDefault="00661189" w:rsidP="00C900E4">
            <w:pPr>
              <w:pStyle w:val="StyleText"/>
              <w:ind w:firstLine="0"/>
              <w:jc w:val="center"/>
              <w:rPr>
                <w:lang w:val="en-US"/>
              </w:rPr>
            </w:pPr>
            <w:r>
              <w:rPr>
                <w:lang w:val="en-US"/>
              </w:rPr>
              <w:t>-</w:t>
            </w:r>
          </w:p>
        </w:tc>
        <w:tc>
          <w:tcPr>
            <w:tcW w:w="294" w:type="dxa"/>
          </w:tcPr>
          <w:p w:rsidR="00661189" w:rsidRPr="00B237C2" w:rsidRDefault="00661189" w:rsidP="00661189">
            <w:pPr>
              <w:pStyle w:val="StyleText"/>
              <w:ind w:firstLine="0"/>
              <w:jc w:val="center"/>
              <w:rPr>
                <w:lang w:val="en-US"/>
              </w:rPr>
            </w:pPr>
            <w:r>
              <w:rPr>
                <w:lang w:val="en-US"/>
              </w:rPr>
              <w:t>data</w:t>
            </w:r>
          </w:p>
        </w:tc>
        <w:tc>
          <w:tcPr>
            <w:tcW w:w="294" w:type="dxa"/>
          </w:tcPr>
          <w:p w:rsidR="00661189" w:rsidRPr="00661189" w:rsidRDefault="00661189" w:rsidP="00661189">
            <w:pPr>
              <w:pStyle w:val="StyleText"/>
              <w:ind w:firstLine="0"/>
              <w:jc w:val="center"/>
            </w:pPr>
            <w:r>
              <w:t>Информация обо всех накладных</w:t>
            </w:r>
          </w:p>
        </w:tc>
        <w:tc>
          <w:tcPr>
            <w:tcW w:w="294" w:type="dxa"/>
          </w:tcPr>
          <w:p w:rsidR="00661189" w:rsidRPr="00B237C2" w:rsidRDefault="00661189" w:rsidP="00C900E4">
            <w:pPr>
              <w:pStyle w:val="StyleText"/>
              <w:ind w:firstLine="0"/>
              <w:jc w:val="center"/>
              <w:rPr>
                <w:lang w:val="en-US"/>
              </w:rPr>
            </w:pPr>
            <w:r>
              <w:rPr>
                <w:lang w:val="en-US"/>
              </w:rPr>
              <w:t>List&lt;DataElementInvoices&gt;</w:t>
            </w:r>
          </w:p>
        </w:tc>
      </w:tr>
      <w:tr w:rsidR="00F622AC" w:rsidRPr="00661189" w:rsidTr="00C900E4">
        <w:tc>
          <w:tcPr>
            <w:tcW w:w="3104" w:type="dxa"/>
          </w:tcPr>
          <w:p w:rsidR="00661189" w:rsidRDefault="00F622AC" w:rsidP="00C900E4">
            <w:pPr>
              <w:pStyle w:val="StyleText"/>
              <w:ind w:firstLine="0"/>
              <w:jc w:val="center"/>
              <w:rPr>
                <w:lang w:val="en-US"/>
              </w:rPr>
            </w:pPr>
            <w:r>
              <w:rPr>
                <w:lang w:val="en-US"/>
              </w:rPr>
              <w:t>insertDataElementInvoices</w:t>
            </w:r>
          </w:p>
        </w:tc>
        <w:tc>
          <w:tcPr>
            <w:tcW w:w="948" w:type="dxa"/>
          </w:tcPr>
          <w:p w:rsidR="00661189" w:rsidRDefault="00661189" w:rsidP="00C900E4">
            <w:pPr>
              <w:pStyle w:val="StyleText"/>
              <w:ind w:firstLine="0"/>
              <w:jc w:val="center"/>
              <w:rPr>
                <w:lang w:val="en-US"/>
              </w:rPr>
            </w:pPr>
            <w:r>
              <w:rPr>
                <w:lang w:val="en-US"/>
              </w:rPr>
              <w:t>request</w:t>
            </w:r>
          </w:p>
        </w:tc>
        <w:tc>
          <w:tcPr>
            <w:tcW w:w="2187" w:type="dxa"/>
          </w:tcPr>
          <w:p w:rsidR="00661189" w:rsidRPr="00661189" w:rsidRDefault="00661189" w:rsidP="00F622AC">
            <w:pPr>
              <w:pStyle w:val="StyleText"/>
              <w:ind w:firstLine="0"/>
              <w:jc w:val="center"/>
            </w:pPr>
            <w:r>
              <w:t>Десериализованные данные</w:t>
            </w:r>
            <w:r w:rsidRPr="00661189">
              <w:t xml:space="preserve">, </w:t>
            </w:r>
            <w:r>
              <w:t xml:space="preserve">характеризующие информацию о </w:t>
            </w:r>
            <w:r w:rsidR="00F622AC">
              <w:t>накладной</w:t>
            </w:r>
          </w:p>
        </w:tc>
        <w:tc>
          <w:tcPr>
            <w:tcW w:w="2450" w:type="dxa"/>
          </w:tcPr>
          <w:p w:rsidR="00661189" w:rsidRPr="00661189" w:rsidRDefault="00661189" w:rsidP="00F622AC">
            <w:pPr>
              <w:pStyle w:val="StyleText"/>
              <w:ind w:firstLine="0"/>
              <w:jc w:val="center"/>
              <w:rPr>
                <w:lang w:val="en-US"/>
              </w:rPr>
            </w:pPr>
            <w:r>
              <w:rPr>
                <w:lang w:val="en-US"/>
              </w:rPr>
              <w:t>DataElementRequestInsert</w:t>
            </w:r>
            <w:r w:rsidR="00F622AC">
              <w:rPr>
                <w:lang w:val="en-US"/>
              </w:rPr>
              <w:t>Invoices</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r>
      <w:tr w:rsidR="00F622AC" w:rsidRPr="00661189" w:rsidTr="00C900E4">
        <w:tc>
          <w:tcPr>
            <w:tcW w:w="3104" w:type="dxa"/>
          </w:tcPr>
          <w:p w:rsidR="00F622AC" w:rsidRDefault="00F622AC" w:rsidP="00C900E4">
            <w:pPr>
              <w:pStyle w:val="StyleText"/>
              <w:ind w:firstLine="0"/>
              <w:jc w:val="center"/>
              <w:rPr>
                <w:lang w:val="en-US"/>
              </w:rPr>
            </w:pPr>
            <w:r>
              <w:rPr>
                <w:lang w:val="en-US"/>
              </w:rPr>
              <w:t>updateDataElementInvoices</w:t>
            </w:r>
          </w:p>
        </w:tc>
        <w:tc>
          <w:tcPr>
            <w:tcW w:w="948" w:type="dxa"/>
          </w:tcPr>
          <w:p w:rsidR="00F622AC" w:rsidRDefault="00F622AC" w:rsidP="00C900E4">
            <w:pPr>
              <w:pStyle w:val="StyleText"/>
              <w:ind w:firstLine="0"/>
              <w:jc w:val="center"/>
              <w:rPr>
                <w:lang w:val="en-US"/>
              </w:rPr>
            </w:pPr>
            <w:r>
              <w:rPr>
                <w:lang w:val="en-US"/>
              </w:rPr>
              <w:t>request</w:t>
            </w:r>
          </w:p>
        </w:tc>
        <w:tc>
          <w:tcPr>
            <w:tcW w:w="2187" w:type="dxa"/>
          </w:tcPr>
          <w:p w:rsidR="00F622AC" w:rsidRDefault="00F622AC" w:rsidP="00F622AC">
            <w:pPr>
              <w:pStyle w:val="StyleText"/>
              <w:ind w:firstLine="0"/>
              <w:jc w:val="center"/>
            </w:pPr>
            <w:r>
              <w:t>Десериализованные данные</w:t>
            </w:r>
            <w:r w:rsidRPr="00661189">
              <w:t xml:space="preserve">, </w:t>
            </w:r>
            <w:r>
              <w:t>характеризующие информацию о накладной</w:t>
            </w:r>
          </w:p>
        </w:tc>
        <w:tc>
          <w:tcPr>
            <w:tcW w:w="2450" w:type="dxa"/>
          </w:tcPr>
          <w:p w:rsidR="00F622AC" w:rsidRPr="00F622AC" w:rsidRDefault="00F622AC" w:rsidP="00F622AC">
            <w:pPr>
              <w:pStyle w:val="StyleText"/>
              <w:ind w:firstLine="0"/>
              <w:jc w:val="center"/>
            </w:pPr>
            <w:r>
              <w:rPr>
                <w:lang w:val="en-US"/>
              </w:rPr>
              <w:t>DataElementRequestInsertInvoices</w:t>
            </w:r>
          </w:p>
        </w:tc>
        <w:tc>
          <w:tcPr>
            <w:tcW w:w="294" w:type="dxa"/>
          </w:tcPr>
          <w:p w:rsidR="00F622AC" w:rsidRPr="00F622AC" w:rsidRDefault="00F622AC" w:rsidP="00C900E4">
            <w:pPr>
              <w:pStyle w:val="StyleText"/>
              <w:ind w:firstLine="0"/>
              <w:jc w:val="center"/>
              <w:rPr>
                <w:lang w:val="en-US"/>
              </w:rPr>
            </w:pPr>
            <w:r>
              <w:rPr>
                <w:lang w:val="en-US"/>
              </w:rPr>
              <w:t>-</w:t>
            </w:r>
          </w:p>
        </w:tc>
        <w:tc>
          <w:tcPr>
            <w:tcW w:w="294" w:type="dxa"/>
          </w:tcPr>
          <w:p w:rsidR="00F622AC" w:rsidRPr="00F622AC" w:rsidRDefault="00F622AC" w:rsidP="00C900E4">
            <w:pPr>
              <w:pStyle w:val="StyleText"/>
              <w:ind w:firstLine="0"/>
              <w:jc w:val="center"/>
              <w:rPr>
                <w:lang w:val="en-US"/>
              </w:rPr>
            </w:pPr>
            <w:r>
              <w:rPr>
                <w:lang w:val="en-US"/>
              </w:rPr>
              <w:t>-</w:t>
            </w:r>
          </w:p>
        </w:tc>
        <w:tc>
          <w:tcPr>
            <w:tcW w:w="294" w:type="dxa"/>
          </w:tcPr>
          <w:p w:rsidR="00F622AC" w:rsidRPr="00F622AC" w:rsidRDefault="00F622AC" w:rsidP="00C900E4">
            <w:pPr>
              <w:pStyle w:val="StyleText"/>
              <w:ind w:firstLine="0"/>
              <w:jc w:val="center"/>
              <w:rPr>
                <w:lang w:val="en-US"/>
              </w:rPr>
            </w:pPr>
            <w:r>
              <w:rPr>
                <w:lang w:val="en-US"/>
              </w:rPr>
              <w:t>-</w:t>
            </w:r>
          </w:p>
        </w:tc>
      </w:tr>
      <w:tr w:rsidR="00F622AC" w:rsidRPr="00661189" w:rsidTr="00C900E4">
        <w:tc>
          <w:tcPr>
            <w:tcW w:w="3104" w:type="dxa"/>
          </w:tcPr>
          <w:p w:rsidR="00F622AC" w:rsidRDefault="00F622AC" w:rsidP="00C900E4">
            <w:pPr>
              <w:pStyle w:val="StyleText"/>
              <w:ind w:firstLine="0"/>
              <w:jc w:val="center"/>
              <w:rPr>
                <w:lang w:val="en-US"/>
              </w:rPr>
            </w:pPr>
            <w:r>
              <w:rPr>
                <w:lang w:val="en-US"/>
              </w:rPr>
              <w:t>deleteDataElementInvoices</w:t>
            </w:r>
          </w:p>
        </w:tc>
        <w:tc>
          <w:tcPr>
            <w:tcW w:w="948" w:type="dxa"/>
          </w:tcPr>
          <w:p w:rsidR="00F622AC" w:rsidRDefault="00F622AC" w:rsidP="00C900E4">
            <w:pPr>
              <w:pStyle w:val="StyleText"/>
              <w:ind w:firstLine="0"/>
              <w:jc w:val="center"/>
              <w:rPr>
                <w:lang w:val="en-US"/>
              </w:rPr>
            </w:pPr>
            <w:r>
              <w:rPr>
                <w:lang w:val="en-US"/>
              </w:rPr>
              <w:t>request</w:t>
            </w:r>
          </w:p>
        </w:tc>
        <w:tc>
          <w:tcPr>
            <w:tcW w:w="2187" w:type="dxa"/>
          </w:tcPr>
          <w:p w:rsidR="00F622AC" w:rsidRPr="00F622AC" w:rsidRDefault="00F622AC" w:rsidP="00F622AC">
            <w:pPr>
              <w:pStyle w:val="StyleText"/>
              <w:ind w:firstLine="0"/>
              <w:jc w:val="center"/>
            </w:pPr>
            <w:r>
              <w:t>Десериализованные данные</w:t>
            </w:r>
            <w:r w:rsidRPr="00F622AC">
              <w:t xml:space="preserve">, </w:t>
            </w:r>
            <w:r>
              <w:t>характеризующие информацию о накладной которую нужно удалить</w:t>
            </w:r>
          </w:p>
        </w:tc>
        <w:tc>
          <w:tcPr>
            <w:tcW w:w="2450" w:type="dxa"/>
          </w:tcPr>
          <w:p w:rsidR="00F622AC" w:rsidRPr="00F622AC" w:rsidRDefault="00F622AC" w:rsidP="00F622AC">
            <w:pPr>
              <w:pStyle w:val="StyleText"/>
              <w:ind w:firstLine="0"/>
              <w:jc w:val="center"/>
              <w:rPr>
                <w:lang w:val="en-US"/>
              </w:rPr>
            </w:pPr>
            <w:r>
              <w:rPr>
                <w:lang w:val="en-US"/>
              </w:rPr>
              <w:t>DataElementRequestDeleteInvoices</w:t>
            </w:r>
          </w:p>
        </w:tc>
        <w:tc>
          <w:tcPr>
            <w:tcW w:w="294" w:type="dxa"/>
          </w:tcPr>
          <w:p w:rsidR="00F622AC" w:rsidRPr="00F622AC" w:rsidRDefault="00F622AC" w:rsidP="00C900E4">
            <w:pPr>
              <w:pStyle w:val="StyleText"/>
              <w:ind w:firstLine="0"/>
              <w:jc w:val="center"/>
              <w:rPr>
                <w:lang w:val="en-US"/>
              </w:rPr>
            </w:pPr>
            <w:r>
              <w:rPr>
                <w:lang w:val="en-US"/>
              </w:rPr>
              <w:t>-</w:t>
            </w:r>
          </w:p>
        </w:tc>
        <w:tc>
          <w:tcPr>
            <w:tcW w:w="294" w:type="dxa"/>
          </w:tcPr>
          <w:p w:rsidR="00F622AC" w:rsidRPr="00F622AC" w:rsidRDefault="00F622AC" w:rsidP="00C900E4">
            <w:pPr>
              <w:pStyle w:val="StyleText"/>
              <w:ind w:firstLine="0"/>
              <w:jc w:val="center"/>
              <w:rPr>
                <w:lang w:val="en-US"/>
              </w:rPr>
            </w:pPr>
            <w:r>
              <w:rPr>
                <w:lang w:val="en-US"/>
              </w:rPr>
              <w:t>-</w:t>
            </w:r>
          </w:p>
        </w:tc>
        <w:tc>
          <w:tcPr>
            <w:tcW w:w="294" w:type="dxa"/>
          </w:tcPr>
          <w:p w:rsidR="00F622AC" w:rsidRPr="00F622AC" w:rsidRDefault="00F622AC" w:rsidP="00C900E4">
            <w:pPr>
              <w:pStyle w:val="StyleText"/>
              <w:ind w:firstLine="0"/>
              <w:jc w:val="center"/>
              <w:rPr>
                <w:lang w:val="en-US"/>
              </w:rPr>
            </w:pPr>
            <w:r>
              <w:rPr>
                <w:lang w:val="en-US"/>
              </w:rPr>
              <w:t>-</w:t>
            </w:r>
          </w:p>
        </w:tc>
      </w:tr>
    </w:tbl>
    <w:p w:rsidR="00F622AC" w:rsidRDefault="00F622AC">
      <w:r>
        <w:br w:type="page"/>
      </w:r>
    </w:p>
    <w:p w:rsidR="0094311D" w:rsidRDefault="0094311D" w:rsidP="0094311D">
      <w:pPr>
        <w:pStyle w:val="StyleText"/>
      </w:pPr>
      <w:r>
        <w:lastRenderedPageBreak/>
        <w:t>Продолжение таблицы 4</w:t>
      </w:r>
    </w:p>
    <w:tbl>
      <w:tblPr>
        <w:tblStyle w:val="ab"/>
        <w:tblW w:w="0" w:type="auto"/>
        <w:tblLook w:val="04A0" w:firstRow="1" w:lastRow="0" w:firstColumn="1" w:lastColumn="0" w:noHBand="0" w:noVBand="1"/>
      </w:tblPr>
      <w:tblGrid>
        <w:gridCol w:w="2497"/>
        <w:gridCol w:w="1211"/>
        <w:gridCol w:w="1012"/>
        <w:gridCol w:w="618"/>
        <w:gridCol w:w="490"/>
        <w:gridCol w:w="1215"/>
        <w:gridCol w:w="2528"/>
      </w:tblGrid>
      <w:tr w:rsidR="0094311D" w:rsidRPr="00B237C2" w:rsidTr="0094311D">
        <w:tc>
          <w:tcPr>
            <w:tcW w:w="2337" w:type="dxa"/>
          </w:tcPr>
          <w:p w:rsidR="0094311D" w:rsidRDefault="0094311D" w:rsidP="00C900E4">
            <w:pPr>
              <w:pStyle w:val="StyleText"/>
              <w:ind w:firstLine="0"/>
              <w:jc w:val="center"/>
              <w:rPr>
                <w:lang w:val="en-US"/>
              </w:rPr>
            </w:pPr>
            <w:r>
              <w:rPr>
                <w:lang w:val="en-US"/>
              </w:rPr>
              <w:t>getDataElementRegister</w:t>
            </w:r>
          </w:p>
        </w:tc>
        <w:tc>
          <w:tcPr>
            <w:tcW w:w="1141" w:type="dxa"/>
          </w:tcPr>
          <w:p w:rsidR="0094311D" w:rsidRDefault="0094311D" w:rsidP="00C900E4">
            <w:pPr>
              <w:pStyle w:val="StyleText"/>
              <w:ind w:firstLine="0"/>
              <w:jc w:val="center"/>
              <w:rPr>
                <w:lang w:val="en-US"/>
              </w:rPr>
            </w:pPr>
            <w:r>
              <w:rPr>
                <w:lang w:val="en-US"/>
              </w:rPr>
              <w:t>numberInvoice</w:t>
            </w:r>
          </w:p>
          <w:p w:rsidR="0094311D" w:rsidRDefault="0094311D" w:rsidP="00C900E4">
            <w:pPr>
              <w:pStyle w:val="StyleText"/>
              <w:ind w:firstLine="0"/>
              <w:jc w:val="center"/>
              <w:rPr>
                <w:lang w:val="en-US"/>
              </w:rPr>
            </w:pPr>
            <w:r>
              <w:rPr>
                <w:lang w:val="en-US"/>
              </w:rPr>
              <w:t>numberWagon</w:t>
            </w:r>
          </w:p>
        </w:tc>
        <w:tc>
          <w:tcPr>
            <w:tcW w:w="1519" w:type="dxa"/>
          </w:tcPr>
          <w:p w:rsidR="0094311D" w:rsidRDefault="0094311D" w:rsidP="0094311D">
            <w:pPr>
              <w:pStyle w:val="StyleText"/>
              <w:ind w:firstLine="0"/>
              <w:jc w:val="center"/>
            </w:pPr>
            <w:r>
              <w:t>Номер накладной</w:t>
            </w:r>
          </w:p>
          <w:p w:rsidR="0094311D" w:rsidRPr="0094311D" w:rsidRDefault="0094311D" w:rsidP="0094311D">
            <w:pPr>
              <w:pStyle w:val="StyleText"/>
              <w:ind w:firstLine="0"/>
              <w:jc w:val="center"/>
            </w:pPr>
            <w:r>
              <w:t>Номер полувагона</w:t>
            </w:r>
          </w:p>
        </w:tc>
        <w:tc>
          <w:tcPr>
            <w:tcW w:w="590" w:type="dxa"/>
          </w:tcPr>
          <w:p w:rsidR="0094311D" w:rsidRDefault="0094311D" w:rsidP="00C900E4">
            <w:pPr>
              <w:pStyle w:val="StyleText"/>
              <w:ind w:firstLine="0"/>
              <w:jc w:val="center"/>
              <w:rPr>
                <w:lang w:val="en-US"/>
              </w:rPr>
            </w:pPr>
            <w:r>
              <w:rPr>
                <w:lang w:val="en-US"/>
              </w:rPr>
              <w:t>String</w:t>
            </w:r>
          </w:p>
          <w:p w:rsidR="0094311D" w:rsidRPr="00B237C2" w:rsidRDefault="0094311D" w:rsidP="00C900E4">
            <w:pPr>
              <w:pStyle w:val="StyleText"/>
              <w:ind w:firstLine="0"/>
              <w:jc w:val="center"/>
              <w:rPr>
                <w:lang w:val="en-US"/>
              </w:rPr>
            </w:pPr>
            <w:r>
              <w:rPr>
                <w:lang w:val="en-US"/>
              </w:rPr>
              <w:t>int</w:t>
            </w:r>
          </w:p>
        </w:tc>
        <w:tc>
          <w:tcPr>
            <w:tcW w:w="471" w:type="dxa"/>
          </w:tcPr>
          <w:p w:rsidR="0094311D" w:rsidRPr="00B237C2" w:rsidRDefault="0094311D" w:rsidP="00C900E4">
            <w:pPr>
              <w:pStyle w:val="StyleText"/>
              <w:ind w:firstLine="0"/>
              <w:jc w:val="center"/>
              <w:rPr>
                <w:lang w:val="en-US"/>
              </w:rPr>
            </w:pPr>
            <w:r>
              <w:rPr>
                <w:lang w:val="en-US"/>
              </w:rPr>
              <w:t>data</w:t>
            </w:r>
          </w:p>
        </w:tc>
        <w:tc>
          <w:tcPr>
            <w:tcW w:w="1146" w:type="dxa"/>
          </w:tcPr>
          <w:p w:rsidR="0094311D" w:rsidRPr="00661189" w:rsidRDefault="0094311D" w:rsidP="0094311D">
            <w:pPr>
              <w:pStyle w:val="StyleText"/>
              <w:ind w:firstLine="0"/>
              <w:jc w:val="center"/>
            </w:pPr>
            <w:r>
              <w:t>Информация о соответствии полувагона накладной</w:t>
            </w:r>
          </w:p>
        </w:tc>
        <w:tc>
          <w:tcPr>
            <w:tcW w:w="2367" w:type="dxa"/>
          </w:tcPr>
          <w:p w:rsidR="0094311D" w:rsidRPr="00B237C2" w:rsidRDefault="0094311D" w:rsidP="00C900E4">
            <w:pPr>
              <w:pStyle w:val="StyleText"/>
              <w:ind w:firstLine="0"/>
              <w:jc w:val="center"/>
              <w:rPr>
                <w:lang w:val="en-US"/>
              </w:rPr>
            </w:pPr>
            <w:r>
              <w:rPr>
                <w:lang w:val="en-US"/>
              </w:rPr>
              <w:t>DataElementRegister</w:t>
            </w:r>
          </w:p>
        </w:tc>
      </w:tr>
      <w:tr w:rsidR="0094311D" w:rsidRPr="00661189" w:rsidTr="0094311D">
        <w:tc>
          <w:tcPr>
            <w:tcW w:w="2337" w:type="dxa"/>
          </w:tcPr>
          <w:p w:rsidR="0094311D" w:rsidRDefault="0094311D" w:rsidP="00C900E4">
            <w:pPr>
              <w:pStyle w:val="StyleText"/>
              <w:ind w:firstLine="0"/>
              <w:jc w:val="center"/>
              <w:rPr>
                <w:lang w:val="en-US"/>
              </w:rPr>
            </w:pPr>
            <w:r>
              <w:rPr>
                <w:lang w:val="en-US"/>
              </w:rPr>
              <w:t>getDataElementRegisterAll</w:t>
            </w:r>
          </w:p>
        </w:tc>
        <w:tc>
          <w:tcPr>
            <w:tcW w:w="1141" w:type="dxa"/>
          </w:tcPr>
          <w:p w:rsidR="0094311D" w:rsidRDefault="0094311D" w:rsidP="00C900E4">
            <w:pPr>
              <w:pStyle w:val="StyleText"/>
              <w:ind w:firstLine="0"/>
              <w:jc w:val="center"/>
              <w:rPr>
                <w:lang w:val="en-US"/>
              </w:rPr>
            </w:pPr>
            <w:r>
              <w:rPr>
                <w:lang w:val="en-US"/>
              </w:rPr>
              <w:t>-</w:t>
            </w:r>
          </w:p>
        </w:tc>
        <w:tc>
          <w:tcPr>
            <w:tcW w:w="1519" w:type="dxa"/>
          </w:tcPr>
          <w:p w:rsidR="0094311D" w:rsidRPr="0094311D" w:rsidRDefault="0094311D" w:rsidP="00C900E4">
            <w:pPr>
              <w:pStyle w:val="StyleText"/>
              <w:ind w:firstLine="0"/>
              <w:jc w:val="center"/>
              <w:rPr>
                <w:lang w:val="en-US"/>
              </w:rPr>
            </w:pPr>
            <w:r>
              <w:rPr>
                <w:lang w:val="en-US"/>
              </w:rPr>
              <w:t>-</w:t>
            </w:r>
          </w:p>
        </w:tc>
        <w:tc>
          <w:tcPr>
            <w:tcW w:w="590" w:type="dxa"/>
          </w:tcPr>
          <w:p w:rsidR="0094311D" w:rsidRPr="00661189" w:rsidRDefault="0094311D" w:rsidP="00C900E4">
            <w:pPr>
              <w:pStyle w:val="StyleText"/>
              <w:ind w:firstLine="0"/>
              <w:jc w:val="center"/>
              <w:rPr>
                <w:lang w:val="en-US"/>
              </w:rPr>
            </w:pPr>
            <w:r>
              <w:rPr>
                <w:lang w:val="en-US"/>
              </w:rPr>
              <w:t>-</w:t>
            </w:r>
          </w:p>
        </w:tc>
        <w:tc>
          <w:tcPr>
            <w:tcW w:w="471" w:type="dxa"/>
          </w:tcPr>
          <w:p w:rsidR="0094311D" w:rsidRPr="00661189" w:rsidRDefault="0094311D" w:rsidP="00C900E4">
            <w:pPr>
              <w:pStyle w:val="StyleText"/>
              <w:ind w:firstLine="0"/>
              <w:jc w:val="center"/>
              <w:rPr>
                <w:lang w:val="en-US"/>
              </w:rPr>
            </w:pPr>
            <w:r>
              <w:rPr>
                <w:lang w:val="en-US"/>
              </w:rPr>
              <w:t>data</w:t>
            </w:r>
          </w:p>
        </w:tc>
        <w:tc>
          <w:tcPr>
            <w:tcW w:w="1146" w:type="dxa"/>
          </w:tcPr>
          <w:p w:rsidR="0094311D" w:rsidRPr="0094311D" w:rsidRDefault="0094311D" w:rsidP="00C900E4">
            <w:pPr>
              <w:pStyle w:val="StyleText"/>
              <w:ind w:firstLine="0"/>
              <w:jc w:val="center"/>
            </w:pPr>
            <w:r>
              <w:t>Информация обо всех соответствиях полувагонов накладным</w:t>
            </w:r>
          </w:p>
        </w:tc>
        <w:tc>
          <w:tcPr>
            <w:tcW w:w="2367" w:type="dxa"/>
          </w:tcPr>
          <w:p w:rsidR="0094311D" w:rsidRPr="00661189" w:rsidRDefault="0094311D" w:rsidP="00C900E4">
            <w:pPr>
              <w:pStyle w:val="StyleText"/>
              <w:ind w:firstLine="0"/>
              <w:jc w:val="center"/>
              <w:rPr>
                <w:lang w:val="en-US"/>
              </w:rPr>
            </w:pPr>
            <w:r>
              <w:rPr>
                <w:lang w:val="en-US"/>
              </w:rPr>
              <w:t>List&lt;DataElementRegister&gt;</w:t>
            </w:r>
          </w:p>
        </w:tc>
      </w:tr>
      <w:tr w:rsidR="0094311D" w:rsidRPr="00661189" w:rsidTr="0094311D">
        <w:tc>
          <w:tcPr>
            <w:tcW w:w="2337" w:type="dxa"/>
          </w:tcPr>
          <w:p w:rsidR="0094311D" w:rsidRDefault="0094311D" w:rsidP="00C900E4">
            <w:pPr>
              <w:pStyle w:val="StyleText"/>
              <w:ind w:firstLine="0"/>
              <w:jc w:val="center"/>
              <w:rPr>
                <w:lang w:val="en-US"/>
              </w:rPr>
            </w:pPr>
            <w:r>
              <w:rPr>
                <w:lang w:val="en-US"/>
              </w:rPr>
              <w:t>getDataNumberWagonRegisterAll</w:t>
            </w:r>
          </w:p>
        </w:tc>
        <w:tc>
          <w:tcPr>
            <w:tcW w:w="1141" w:type="dxa"/>
          </w:tcPr>
          <w:p w:rsidR="0094311D" w:rsidRDefault="0094311D" w:rsidP="00C900E4">
            <w:pPr>
              <w:pStyle w:val="StyleText"/>
              <w:ind w:firstLine="0"/>
              <w:jc w:val="center"/>
              <w:rPr>
                <w:lang w:val="en-US"/>
              </w:rPr>
            </w:pPr>
            <w:r>
              <w:rPr>
                <w:lang w:val="en-US"/>
              </w:rPr>
              <w:t>-</w:t>
            </w:r>
          </w:p>
        </w:tc>
        <w:tc>
          <w:tcPr>
            <w:tcW w:w="1519" w:type="dxa"/>
          </w:tcPr>
          <w:p w:rsidR="0094311D" w:rsidRDefault="0094311D" w:rsidP="00C900E4">
            <w:pPr>
              <w:pStyle w:val="StyleText"/>
              <w:ind w:firstLine="0"/>
              <w:jc w:val="center"/>
              <w:rPr>
                <w:lang w:val="en-US"/>
              </w:rPr>
            </w:pPr>
            <w:r>
              <w:rPr>
                <w:lang w:val="en-US"/>
              </w:rPr>
              <w:t>-</w:t>
            </w:r>
          </w:p>
        </w:tc>
        <w:tc>
          <w:tcPr>
            <w:tcW w:w="590" w:type="dxa"/>
          </w:tcPr>
          <w:p w:rsidR="0094311D" w:rsidRDefault="0094311D" w:rsidP="00C900E4">
            <w:pPr>
              <w:pStyle w:val="StyleText"/>
              <w:ind w:firstLine="0"/>
              <w:jc w:val="center"/>
              <w:rPr>
                <w:lang w:val="en-US"/>
              </w:rPr>
            </w:pPr>
            <w:r>
              <w:rPr>
                <w:lang w:val="en-US"/>
              </w:rPr>
              <w:t>-</w:t>
            </w:r>
          </w:p>
        </w:tc>
        <w:tc>
          <w:tcPr>
            <w:tcW w:w="471" w:type="dxa"/>
          </w:tcPr>
          <w:p w:rsidR="0094311D" w:rsidRDefault="0094311D" w:rsidP="00C900E4">
            <w:pPr>
              <w:pStyle w:val="StyleText"/>
              <w:ind w:firstLine="0"/>
              <w:jc w:val="center"/>
              <w:rPr>
                <w:lang w:val="en-US"/>
              </w:rPr>
            </w:pPr>
            <w:r>
              <w:rPr>
                <w:lang w:val="en-US"/>
              </w:rPr>
              <w:t>data</w:t>
            </w:r>
          </w:p>
        </w:tc>
        <w:tc>
          <w:tcPr>
            <w:tcW w:w="1146" w:type="dxa"/>
          </w:tcPr>
          <w:p w:rsidR="0094311D" w:rsidRPr="0094311D" w:rsidRDefault="0094311D" w:rsidP="00C900E4">
            <w:pPr>
              <w:pStyle w:val="StyleText"/>
              <w:ind w:firstLine="0"/>
              <w:jc w:val="center"/>
            </w:pPr>
            <w:r>
              <w:t>Информация обо всех номерах</w:t>
            </w:r>
            <w:r w:rsidRPr="0094311D">
              <w:t xml:space="preserve">, </w:t>
            </w:r>
            <w:r>
              <w:t>которые есть в таблице соответствия полувагона накладной</w:t>
            </w:r>
          </w:p>
        </w:tc>
        <w:tc>
          <w:tcPr>
            <w:tcW w:w="2367" w:type="dxa"/>
          </w:tcPr>
          <w:p w:rsidR="0094311D" w:rsidRPr="0094311D" w:rsidRDefault="0094311D" w:rsidP="00C900E4">
            <w:pPr>
              <w:pStyle w:val="StyleText"/>
              <w:ind w:firstLine="0"/>
              <w:jc w:val="center"/>
              <w:rPr>
                <w:lang w:val="en-US"/>
              </w:rPr>
            </w:pPr>
            <w:r>
              <w:rPr>
                <w:lang w:val="en-US"/>
              </w:rPr>
              <w:t>List&lt;DataElementNumberWagon&gt;</w:t>
            </w:r>
          </w:p>
        </w:tc>
      </w:tr>
    </w:tbl>
    <w:p w:rsidR="0094311D" w:rsidRDefault="0094311D">
      <w:r>
        <w:br w:type="page"/>
      </w:r>
    </w:p>
    <w:p w:rsidR="0094311D" w:rsidRDefault="0094311D" w:rsidP="0094311D">
      <w:pPr>
        <w:pStyle w:val="StyleText"/>
      </w:pPr>
      <w:r>
        <w:lastRenderedPageBreak/>
        <w:t>Продолжение таблицы 4</w:t>
      </w:r>
    </w:p>
    <w:tbl>
      <w:tblPr>
        <w:tblStyle w:val="ab"/>
        <w:tblW w:w="0" w:type="auto"/>
        <w:tblLook w:val="04A0" w:firstRow="1" w:lastRow="0" w:firstColumn="1" w:lastColumn="0" w:noHBand="0" w:noVBand="1"/>
      </w:tblPr>
      <w:tblGrid>
        <w:gridCol w:w="1944"/>
        <w:gridCol w:w="1131"/>
        <w:gridCol w:w="1529"/>
        <w:gridCol w:w="2432"/>
        <w:gridCol w:w="473"/>
        <w:gridCol w:w="1076"/>
        <w:gridCol w:w="986"/>
      </w:tblGrid>
      <w:tr w:rsidR="0029785B" w:rsidRPr="00B237C2" w:rsidTr="00F91B09">
        <w:tc>
          <w:tcPr>
            <w:tcW w:w="1944" w:type="dxa"/>
          </w:tcPr>
          <w:p w:rsidR="0094311D" w:rsidRDefault="0094311D" w:rsidP="00C900E4">
            <w:pPr>
              <w:pStyle w:val="StyleText"/>
              <w:ind w:firstLine="0"/>
              <w:jc w:val="center"/>
              <w:rPr>
                <w:lang w:val="en-US"/>
              </w:rPr>
            </w:pPr>
            <w:r>
              <w:rPr>
                <w:lang w:val="en-US"/>
              </w:rPr>
              <w:t>insertDataElementRegister</w:t>
            </w:r>
          </w:p>
        </w:tc>
        <w:tc>
          <w:tcPr>
            <w:tcW w:w="1131" w:type="dxa"/>
          </w:tcPr>
          <w:p w:rsidR="0094311D" w:rsidRDefault="0094311D" w:rsidP="00C900E4">
            <w:pPr>
              <w:pStyle w:val="StyleText"/>
              <w:ind w:firstLine="0"/>
              <w:jc w:val="center"/>
              <w:rPr>
                <w:lang w:val="en-US"/>
              </w:rPr>
            </w:pPr>
            <w:r>
              <w:rPr>
                <w:lang w:val="en-US"/>
              </w:rPr>
              <w:t>request</w:t>
            </w:r>
          </w:p>
        </w:tc>
        <w:tc>
          <w:tcPr>
            <w:tcW w:w="1529" w:type="dxa"/>
          </w:tcPr>
          <w:p w:rsidR="0094311D" w:rsidRPr="0094311D" w:rsidRDefault="0094311D" w:rsidP="00C900E4">
            <w:pPr>
              <w:pStyle w:val="StyleText"/>
              <w:ind w:firstLine="0"/>
              <w:jc w:val="center"/>
            </w:pPr>
            <w:r>
              <w:t>Десериализованные данные</w:t>
            </w:r>
            <w:r w:rsidRPr="0094311D">
              <w:t xml:space="preserve">, </w:t>
            </w:r>
            <w:r>
              <w:t>характеризующие соответствие полувагона определённой накладной</w:t>
            </w:r>
          </w:p>
        </w:tc>
        <w:tc>
          <w:tcPr>
            <w:tcW w:w="2432" w:type="dxa"/>
          </w:tcPr>
          <w:p w:rsidR="0094311D" w:rsidRPr="00B237C2" w:rsidRDefault="0094311D" w:rsidP="00C900E4">
            <w:pPr>
              <w:pStyle w:val="StyleText"/>
              <w:ind w:firstLine="0"/>
              <w:jc w:val="center"/>
              <w:rPr>
                <w:lang w:val="en-US"/>
              </w:rPr>
            </w:pPr>
            <w:r>
              <w:rPr>
                <w:lang w:val="en-US"/>
              </w:rPr>
              <w:t>DataElementRequestInsertRegister</w:t>
            </w:r>
          </w:p>
        </w:tc>
        <w:tc>
          <w:tcPr>
            <w:tcW w:w="473" w:type="dxa"/>
          </w:tcPr>
          <w:p w:rsidR="0094311D" w:rsidRPr="00B237C2" w:rsidRDefault="0094311D" w:rsidP="00C900E4">
            <w:pPr>
              <w:pStyle w:val="StyleText"/>
              <w:ind w:firstLine="0"/>
              <w:jc w:val="center"/>
              <w:rPr>
                <w:lang w:val="en-US"/>
              </w:rPr>
            </w:pPr>
            <w:r>
              <w:rPr>
                <w:lang w:val="en-US"/>
              </w:rPr>
              <w:t>-</w:t>
            </w:r>
          </w:p>
        </w:tc>
        <w:tc>
          <w:tcPr>
            <w:tcW w:w="1076" w:type="dxa"/>
          </w:tcPr>
          <w:p w:rsidR="0094311D" w:rsidRPr="0094311D" w:rsidRDefault="0094311D" w:rsidP="00C900E4">
            <w:pPr>
              <w:pStyle w:val="StyleText"/>
              <w:ind w:firstLine="0"/>
              <w:jc w:val="center"/>
              <w:rPr>
                <w:lang w:val="en-US"/>
              </w:rPr>
            </w:pPr>
            <w:r>
              <w:rPr>
                <w:lang w:val="en-US"/>
              </w:rPr>
              <w:t>-</w:t>
            </w:r>
          </w:p>
        </w:tc>
        <w:tc>
          <w:tcPr>
            <w:tcW w:w="986" w:type="dxa"/>
          </w:tcPr>
          <w:p w:rsidR="0094311D" w:rsidRPr="00B237C2" w:rsidRDefault="0094311D" w:rsidP="00C900E4">
            <w:pPr>
              <w:pStyle w:val="StyleText"/>
              <w:ind w:firstLine="0"/>
              <w:jc w:val="center"/>
              <w:rPr>
                <w:lang w:val="en-US"/>
              </w:rPr>
            </w:pPr>
            <w:r>
              <w:rPr>
                <w:lang w:val="en-US"/>
              </w:rPr>
              <w:t>-</w:t>
            </w:r>
          </w:p>
        </w:tc>
      </w:tr>
      <w:tr w:rsidR="0029785B" w:rsidRPr="00661189" w:rsidTr="00F91B09">
        <w:tc>
          <w:tcPr>
            <w:tcW w:w="1944" w:type="dxa"/>
          </w:tcPr>
          <w:p w:rsidR="0094311D" w:rsidRDefault="0094311D" w:rsidP="00C900E4">
            <w:pPr>
              <w:pStyle w:val="StyleText"/>
              <w:ind w:firstLine="0"/>
              <w:jc w:val="center"/>
              <w:rPr>
                <w:lang w:val="en-US"/>
              </w:rPr>
            </w:pPr>
            <w:r>
              <w:rPr>
                <w:lang w:val="en-US"/>
              </w:rPr>
              <w:t>updateDataElementRegister</w:t>
            </w:r>
          </w:p>
        </w:tc>
        <w:tc>
          <w:tcPr>
            <w:tcW w:w="1131" w:type="dxa"/>
          </w:tcPr>
          <w:p w:rsidR="0094311D" w:rsidRDefault="0094311D" w:rsidP="00C900E4">
            <w:pPr>
              <w:pStyle w:val="StyleText"/>
              <w:ind w:firstLine="0"/>
              <w:jc w:val="center"/>
              <w:rPr>
                <w:lang w:val="en-US"/>
              </w:rPr>
            </w:pPr>
            <w:r>
              <w:rPr>
                <w:lang w:val="en-US"/>
              </w:rPr>
              <w:t>request</w:t>
            </w:r>
          </w:p>
        </w:tc>
        <w:tc>
          <w:tcPr>
            <w:tcW w:w="1529" w:type="dxa"/>
          </w:tcPr>
          <w:p w:rsidR="0094311D" w:rsidRPr="0094311D" w:rsidRDefault="0094311D" w:rsidP="00C900E4">
            <w:pPr>
              <w:pStyle w:val="StyleText"/>
              <w:ind w:firstLine="0"/>
              <w:jc w:val="center"/>
            </w:pPr>
            <w:r>
              <w:t>Десериализованные данные</w:t>
            </w:r>
            <w:r w:rsidRPr="0094311D">
              <w:t xml:space="preserve">, </w:t>
            </w:r>
            <w:r>
              <w:t>характеризующие соответствие полувагона определённой накладной</w:t>
            </w:r>
          </w:p>
        </w:tc>
        <w:tc>
          <w:tcPr>
            <w:tcW w:w="2432" w:type="dxa"/>
          </w:tcPr>
          <w:p w:rsidR="0094311D" w:rsidRPr="00661189" w:rsidRDefault="0094311D" w:rsidP="00C900E4">
            <w:pPr>
              <w:pStyle w:val="StyleText"/>
              <w:ind w:firstLine="0"/>
              <w:jc w:val="center"/>
              <w:rPr>
                <w:lang w:val="en-US"/>
              </w:rPr>
            </w:pPr>
            <w:r>
              <w:rPr>
                <w:lang w:val="en-US"/>
              </w:rPr>
              <w:t>DataElementRequestInsertRegister</w:t>
            </w:r>
          </w:p>
        </w:tc>
        <w:tc>
          <w:tcPr>
            <w:tcW w:w="473" w:type="dxa"/>
          </w:tcPr>
          <w:p w:rsidR="0094311D" w:rsidRPr="00661189" w:rsidRDefault="0094311D" w:rsidP="00C900E4">
            <w:pPr>
              <w:pStyle w:val="StyleText"/>
              <w:ind w:firstLine="0"/>
              <w:jc w:val="center"/>
              <w:rPr>
                <w:lang w:val="en-US"/>
              </w:rPr>
            </w:pPr>
            <w:r>
              <w:rPr>
                <w:lang w:val="en-US"/>
              </w:rPr>
              <w:t>-</w:t>
            </w:r>
          </w:p>
        </w:tc>
        <w:tc>
          <w:tcPr>
            <w:tcW w:w="1076" w:type="dxa"/>
          </w:tcPr>
          <w:p w:rsidR="0094311D" w:rsidRPr="0094311D" w:rsidRDefault="0094311D" w:rsidP="00C900E4">
            <w:pPr>
              <w:pStyle w:val="StyleText"/>
              <w:ind w:firstLine="0"/>
              <w:jc w:val="center"/>
              <w:rPr>
                <w:lang w:val="en-US"/>
              </w:rPr>
            </w:pPr>
            <w:r>
              <w:rPr>
                <w:lang w:val="en-US"/>
              </w:rPr>
              <w:t>-</w:t>
            </w:r>
          </w:p>
        </w:tc>
        <w:tc>
          <w:tcPr>
            <w:tcW w:w="986" w:type="dxa"/>
          </w:tcPr>
          <w:p w:rsidR="0094311D" w:rsidRPr="00661189" w:rsidRDefault="0094311D" w:rsidP="00C900E4">
            <w:pPr>
              <w:pStyle w:val="StyleText"/>
              <w:ind w:firstLine="0"/>
              <w:jc w:val="center"/>
              <w:rPr>
                <w:lang w:val="en-US"/>
              </w:rPr>
            </w:pPr>
            <w:r>
              <w:rPr>
                <w:lang w:val="en-US"/>
              </w:rPr>
              <w:t>-</w:t>
            </w:r>
          </w:p>
        </w:tc>
      </w:tr>
      <w:tr w:rsidR="0029785B" w:rsidRPr="00661189" w:rsidTr="00F91B09">
        <w:tc>
          <w:tcPr>
            <w:tcW w:w="1944" w:type="dxa"/>
          </w:tcPr>
          <w:p w:rsidR="0094311D" w:rsidRDefault="0094311D" w:rsidP="00C900E4">
            <w:pPr>
              <w:pStyle w:val="StyleText"/>
              <w:ind w:firstLine="0"/>
              <w:jc w:val="center"/>
              <w:rPr>
                <w:lang w:val="en-US"/>
              </w:rPr>
            </w:pPr>
            <w:r>
              <w:rPr>
                <w:lang w:val="en-US"/>
              </w:rPr>
              <w:t>isNumberWagon</w:t>
            </w:r>
          </w:p>
        </w:tc>
        <w:tc>
          <w:tcPr>
            <w:tcW w:w="1131" w:type="dxa"/>
          </w:tcPr>
          <w:p w:rsidR="0094311D" w:rsidRDefault="0094311D" w:rsidP="00C900E4">
            <w:pPr>
              <w:pStyle w:val="StyleText"/>
              <w:ind w:firstLine="0"/>
              <w:jc w:val="center"/>
              <w:rPr>
                <w:lang w:val="en-US"/>
              </w:rPr>
            </w:pPr>
            <w:r>
              <w:rPr>
                <w:lang w:val="en-US"/>
              </w:rPr>
              <w:t>numberWagon</w:t>
            </w:r>
          </w:p>
        </w:tc>
        <w:tc>
          <w:tcPr>
            <w:tcW w:w="1529" w:type="dxa"/>
          </w:tcPr>
          <w:p w:rsidR="0094311D" w:rsidRDefault="0094311D" w:rsidP="00C900E4">
            <w:pPr>
              <w:pStyle w:val="StyleText"/>
              <w:ind w:firstLine="0"/>
              <w:jc w:val="center"/>
            </w:pPr>
            <w:r>
              <w:t>Номер полувагона</w:t>
            </w:r>
          </w:p>
        </w:tc>
        <w:tc>
          <w:tcPr>
            <w:tcW w:w="2432" w:type="dxa"/>
          </w:tcPr>
          <w:p w:rsidR="0094311D" w:rsidRDefault="0094311D" w:rsidP="00C900E4">
            <w:pPr>
              <w:pStyle w:val="StyleText"/>
              <w:ind w:firstLine="0"/>
              <w:jc w:val="center"/>
              <w:rPr>
                <w:lang w:val="en-US"/>
              </w:rPr>
            </w:pPr>
            <w:r>
              <w:rPr>
                <w:lang w:val="en-US"/>
              </w:rPr>
              <w:t>Integer</w:t>
            </w:r>
          </w:p>
        </w:tc>
        <w:tc>
          <w:tcPr>
            <w:tcW w:w="473" w:type="dxa"/>
          </w:tcPr>
          <w:p w:rsidR="0094311D" w:rsidRDefault="0094311D" w:rsidP="00C900E4">
            <w:pPr>
              <w:pStyle w:val="StyleText"/>
              <w:ind w:firstLine="0"/>
              <w:jc w:val="center"/>
              <w:rPr>
                <w:lang w:val="en-US"/>
              </w:rPr>
            </w:pPr>
            <w:r>
              <w:rPr>
                <w:lang w:val="en-US"/>
              </w:rPr>
              <w:t>data</w:t>
            </w:r>
          </w:p>
        </w:tc>
        <w:tc>
          <w:tcPr>
            <w:tcW w:w="1076" w:type="dxa"/>
          </w:tcPr>
          <w:p w:rsidR="0094311D" w:rsidRPr="0094311D" w:rsidRDefault="0094311D" w:rsidP="0029785B">
            <w:pPr>
              <w:pStyle w:val="StyleText"/>
              <w:ind w:firstLine="0"/>
              <w:jc w:val="center"/>
            </w:pPr>
            <w:r>
              <w:t>Результат поиска</w:t>
            </w:r>
            <w:r w:rsidR="0029785B">
              <w:t xml:space="preserve"> номера полувагона в таблице соответствия</w:t>
            </w:r>
          </w:p>
        </w:tc>
        <w:tc>
          <w:tcPr>
            <w:tcW w:w="986" w:type="dxa"/>
          </w:tcPr>
          <w:p w:rsidR="0094311D" w:rsidRPr="0029785B" w:rsidRDefault="0029785B" w:rsidP="00C900E4">
            <w:pPr>
              <w:pStyle w:val="StyleText"/>
              <w:ind w:firstLine="0"/>
              <w:jc w:val="center"/>
              <w:rPr>
                <w:lang w:val="en-US"/>
              </w:rPr>
            </w:pPr>
            <w:r>
              <w:rPr>
                <w:lang w:val="en-US"/>
              </w:rPr>
              <w:t>DataAnswer</w:t>
            </w:r>
          </w:p>
        </w:tc>
      </w:tr>
      <w:tr w:rsidR="0029785B" w:rsidRPr="00661189" w:rsidTr="00F91B09">
        <w:tc>
          <w:tcPr>
            <w:tcW w:w="1944" w:type="dxa"/>
          </w:tcPr>
          <w:p w:rsidR="0029785B" w:rsidRDefault="0029785B" w:rsidP="00C900E4">
            <w:pPr>
              <w:pStyle w:val="StyleText"/>
              <w:ind w:firstLine="0"/>
              <w:jc w:val="center"/>
              <w:rPr>
                <w:lang w:val="en-US"/>
              </w:rPr>
            </w:pPr>
            <w:r>
              <w:rPr>
                <w:lang w:val="en-US"/>
              </w:rPr>
              <w:t>deleteDataElementRegister</w:t>
            </w:r>
          </w:p>
        </w:tc>
        <w:tc>
          <w:tcPr>
            <w:tcW w:w="1131" w:type="dxa"/>
          </w:tcPr>
          <w:p w:rsidR="0029785B" w:rsidRDefault="0029785B" w:rsidP="00C900E4">
            <w:pPr>
              <w:pStyle w:val="StyleText"/>
              <w:ind w:firstLine="0"/>
              <w:jc w:val="center"/>
              <w:rPr>
                <w:lang w:val="en-US"/>
              </w:rPr>
            </w:pPr>
            <w:r>
              <w:rPr>
                <w:lang w:val="en-US"/>
              </w:rPr>
              <w:t>request</w:t>
            </w:r>
          </w:p>
        </w:tc>
        <w:tc>
          <w:tcPr>
            <w:tcW w:w="1529" w:type="dxa"/>
          </w:tcPr>
          <w:p w:rsidR="0029785B" w:rsidRPr="0029785B" w:rsidRDefault="0029785B" w:rsidP="00C900E4">
            <w:pPr>
              <w:pStyle w:val="StyleText"/>
              <w:ind w:firstLine="0"/>
              <w:jc w:val="center"/>
            </w:pPr>
            <w:r>
              <w:t>Десериализованные данные</w:t>
            </w:r>
            <w:r w:rsidRPr="0029785B">
              <w:t xml:space="preserve"> характеризующие запись в таблице</w:t>
            </w:r>
            <w:r>
              <w:t xml:space="preserve"> соответствия для удаления</w:t>
            </w:r>
          </w:p>
        </w:tc>
        <w:tc>
          <w:tcPr>
            <w:tcW w:w="2432" w:type="dxa"/>
          </w:tcPr>
          <w:p w:rsidR="0029785B" w:rsidRPr="0029785B" w:rsidRDefault="0029785B" w:rsidP="00C900E4">
            <w:pPr>
              <w:pStyle w:val="StyleText"/>
              <w:ind w:firstLine="0"/>
              <w:jc w:val="center"/>
              <w:rPr>
                <w:lang w:val="en-US"/>
              </w:rPr>
            </w:pPr>
            <w:r>
              <w:rPr>
                <w:lang w:val="en-US"/>
              </w:rPr>
              <w:t>DataElementRequestDeleteRegister</w:t>
            </w:r>
          </w:p>
        </w:tc>
        <w:tc>
          <w:tcPr>
            <w:tcW w:w="473" w:type="dxa"/>
          </w:tcPr>
          <w:p w:rsidR="0029785B" w:rsidRPr="0029785B" w:rsidRDefault="0029785B" w:rsidP="00C900E4">
            <w:pPr>
              <w:pStyle w:val="StyleText"/>
              <w:ind w:firstLine="0"/>
              <w:jc w:val="center"/>
              <w:rPr>
                <w:lang w:val="en-US"/>
              </w:rPr>
            </w:pPr>
            <w:r>
              <w:rPr>
                <w:lang w:val="en-US"/>
              </w:rPr>
              <w:t>-</w:t>
            </w:r>
          </w:p>
        </w:tc>
        <w:tc>
          <w:tcPr>
            <w:tcW w:w="1076" w:type="dxa"/>
          </w:tcPr>
          <w:p w:rsidR="0029785B" w:rsidRPr="0029785B" w:rsidRDefault="0029785B" w:rsidP="0029785B">
            <w:pPr>
              <w:pStyle w:val="StyleText"/>
              <w:ind w:firstLine="0"/>
              <w:jc w:val="center"/>
              <w:rPr>
                <w:lang w:val="en-US"/>
              </w:rPr>
            </w:pPr>
            <w:r>
              <w:rPr>
                <w:lang w:val="en-US"/>
              </w:rPr>
              <w:t>-</w:t>
            </w:r>
          </w:p>
        </w:tc>
        <w:tc>
          <w:tcPr>
            <w:tcW w:w="986" w:type="dxa"/>
          </w:tcPr>
          <w:p w:rsidR="0029785B" w:rsidRPr="0029785B" w:rsidRDefault="0029785B" w:rsidP="00C900E4">
            <w:pPr>
              <w:pStyle w:val="StyleText"/>
              <w:ind w:firstLine="0"/>
              <w:jc w:val="center"/>
              <w:rPr>
                <w:lang w:val="en-US"/>
              </w:rPr>
            </w:pPr>
            <w:r>
              <w:rPr>
                <w:lang w:val="en-US"/>
              </w:rPr>
              <w:t>-</w:t>
            </w:r>
          </w:p>
        </w:tc>
      </w:tr>
    </w:tbl>
    <w:p w:rsidR="00F91B09" w:rsidRPr="001D7675" w:rsidRDefault="00F91B09" w:rsidP="00F91B09">
      <w:pPr>
        <w:pStyle w:val="StyleText"/>
      </w:pPr>
      <w:r>
        <w:lastRenderedPageBreak/>
        <w:t>Таблица 5 – Таблица спецификации</w:t>
      </w:r>
      <w:r w:rsidRPr="001D7675">
        <w:t xml:space="preserve"> </w:t>
      </w:r>
      <w:r>
        <w:t xml:space="preserve">методов для класса </w:t>
      </w:r>
      <w:r>
        <w:rPr>
          <w:lang w:val="en-US"/>
        </w:rPr>
        <w:t>ServerApplication</w:t>
      </w:r>
    </w:p>
    <w:tbl>
      <w:tblPr>
        <w:tblStyle w:val="ab"/>
        <w:tblW w:w="0" w:type="auto"/>
        <w:tblLook w:val="04A0" w:firstRow="1" w:lastRow="0" w:firstColumn="1" w:lastColumn="0" w:noHBand="0" w:noVBand="1"/>
      </w:tblPr>
      <w:tblGrid>
        <w:gridCol w:w="1970"/>
        <w:gridCol w:w="1129"/>
        <w:gridCol w:w="1178"/>
        <w:gridCol w:w="833"/>
        <w:gridCol w:w="1129"/>
        <w:gridCol w:w="1341"/>
        <w:gridCol w:w="1991"/>
      </w:tblGrid>
      <w:tr w:rsidR="004F32A7" w:rsidTr="00C900E4">
        <w:tc>
          <w:tcPr>
            <w:tcW w:w="1758" w:type="dxa"/>
          </w:tcPr>
          <w:p w:rsidR="00F91B09" w:rsidRPr="00D97BC8" w:rsidRDefault="00F91B09" w:rsidP="00C900E4">
            <w:pPr>
              <w:pStyle w:val="StyleText"/>
              <w:ind w:firstLine="0"/>
              <w:jc w:val="center"/>
              <w:rPr>
                <w:b/>
              </w:rPr>
            </w:pPr>
            <w:r w:rsidRPr="00D97BC8">
              <w:rPr>
                <w:b/>
              </w:rPr>
              <w:t>Название</w:t>
            </w:r>
          </w:p>
        </w:tc>
        <w:tc>
          <w:tcPr>
            <w:tcW w:w="1110" w:type="dxa"/>
          </w:tcPr>
          <w:p w:rsidR="00F91B09" w:rsidRPr="00D97BC8" w:rsidRDefault="00F91B09" w:rsidP="00C900E4">
            <w:pPr>
              <w:pStyle w:val="StyleText"/>
              <w:ind w:firstLine="0"/>
              <w:jc w:val="center"/>
              <w:rPr>
                <w:b/>
              </w:rPr>
            </w:pPr>
            <w:r w:rsidRPr="00D97BC8">
              <w:rPr>
                <w:b/>
              </w:rPr>
              <w:t>Входные параметры</w:t>
            </w:r>
          </w:p>
        </w:tc>
        <w:tc>
          <w:tcPr>
            <w:tcW w:w="1194" w:type="dxa"/>
          </w:tcPr>
          <w:p w:rsidR="00F91B09" w:rsidRPr="00D97BC8" w:rsidRDefault="00F91B09" w:rsidP="00C900E4">
            <w:pPr>
              <w:pStyle w:val="StyleText"/>
              <w:ind w:firstLine="0"/>
              <w:jc w:val="center"/>
              <w:rPr>
                <w:b/>
              </w:rPr>
            </w:pPr>
            <w:r w:rsidRPr="00D97BC8">
              <w:rPr>
                <w:b/>
              </w:rPr>
              <w:t>Назначение</w:t>
            </w:r>
          </w:p>
        </w:tc>
        <w:tc>
          <w:tcPr>
            <w:tcW w:w="2421" w:type="dxa"/>
          </w:tcPr>
          <w:p w:rsidR="00F91B09" w:rsidRPr="00D97BC8" w:rsidRDefault="00F91B09" w:rsidP="00C900E4">
            <w:pPr>
              <w:pStyle w:val="StyleText"/>
              <w:ind w:firstLine="0"/>
              <w:jc w:val="center"/>
              <w:rPr>
                <w:b/>
              </w:rPr>
            </w:pPr>
            <w:r w:rsidRPr="00D97BC8">
              <w:rPr>
                <w:b/>
              </w:rPr>
              <w:t>Тип данных</w:t>
            </w:r>
          </w:p>
        </w:tc>
        <w:tc>
          <w:tcPr>
            <w:tcW w:w="1110" w:type="dxa"/>
          </w:tcPr>
          <w:p w:rsidR="00F91B09" w:rsidRPr="00D97BC8" w:rsidRDefault="00F91B09" w:rsidP="00C900E4">
            <w:pPr>
              <w:pStyle w:val="StyleText"/>
              <w:ind w:firstLine="0"/>
              <w:jc w:val="center"/>
              <w:rPr>
                <w:b/>
              </w:rPr>
            </w:pPr>
            <w:r w:rsidRPr="00D97BC8">
              <w:rPr>
                <w:b/>
              </w:rPr>
              <w:t>Выходные параметры</w:t>
            </w:r>
          </w:p>
        </w:tc>
        <w:tc>
          <w:tcPr>
            <w:tcW w:w="1158" w:type="dxa"/>
          </w:tcPr>
          <w:p w:rsidR="00F91B09" w:rsidRPr="00D97BC8" w:rsidRDefault="00F91B09" w:rsidP="00C900E4">
            <w:pPr>
              <w:pStyle w:val="StyleText"/>
              <w:ind w:firstLine="0"/>
              <w:jc w:val="center"/>
              <w:rPr>
                <w:b/>
              </w:rPr>
            </w:pPr>
            <w:r w:rsidRPr="00D97BC8">
              <w:rPr>
                <w:b/>
              </w:rPr>
              <w:t>Назначение</w:t>
            </w:r>
          </w:p>
        </w:tc>
        <w:tc>
          <w:tcPr>
            <w:tcW w:w="820" w:type="dxa"/>
          </w:tcPr>
          <w:p w:rsidR="00F91B09" w:rsidRPr="00D97BC8" w:rsidRDefault="00F91B09" w:rsidP="00C900E4">
            <w:pPr>
              <w:pStyle w:val="StyleText"/>
              <w:ind w:firstLine="0"/>
              <w:jc w:val="center"/>
              <w:rPr>
                <w:b/>
              </w:rPr>
            </w:pPr>
            <w:r w:rsidRPr="00D97BC8">
              <w:rPr>
                <w:b/>
              </w:rPr>
              <w:t>Тип данных</w:t>
            </w:r>
          </w:p>
        </w:tc>
      </w:tr>
      <w:tr w:rsidR="004F32A7" w:rsidTr="00C900E4">
        <w:tc>
          <w:tcPr>
            <w:tcW w:w="1758" w:type="dxa"/>
          </w:tcPr>
          <w:p w:rsidR="00F91B09" w:rsidRDefault="004F32A7" w:rsidP="00C900E4">
            <w:pPr>
              <w:pStyle w:val="StyleText"/>
              <w:ind w:firstLine="0"/>
              <w:jc w:val="center"/>
              <w:rPr>
                <w:lang w:val="en-US"/>
              </w:rPr>
            </w:pPr>
            <w:r>
              <w:rPr>
                <w:lang w:val="en-US"/>
              </w:rPr>
              <w:t>main</w:t>
            </w:r>
          </w:p>
        </w:tc>
        <w:tc>
          <w:tcPr>
            <w:tcW w:w="1110" w:type="dxa"/>
          </w:tcPr>
          <w:p w:rsidR="00F91B09" w:rsidRDefault="004F32A7" w:rsidP="00C900E4">
            <w:pPr>
              <w:pStyle w:val="StyleText"/>
              <w:ind w:firstLine="0"/>
              <w:jc w:val="center"/>
              <w:rPr>
                <w:lang w:val="en-US"/>
              </w:rPr>
            </w:pPr>
            <w:r>
              <w:rPr>
                <w:lang w:val="en-US"/>
              </w:rPr>
              <w:t>args</w:t>
            </w:r>
          </w:p>
        </w:tc>
        <w:tc>
          <w:tcPr>
            <w:tcW w:w="1194" w:type="dxa"/>
          </w:tcPr>
          <w:p w:rsidR="00F91B09" w:rsidRPr="00B237C2" w:rsidRDefault="004F32A7" w:rsidP="00C900E4">
            <w:pPr>
              <w:pStyle w:val="StyleText"/>
              <w:ind w:firstLine="0"/>
              <w:jc w:val="center"/>
            </w:pPr>
            <w:r>
              <w:t>Аргументы для изменения поведения программы</w:t>
            </w:r>
          </w:p>
        </w:tc>
        <w:tc>
          <w:tcPr>
            <w:tcW w:w="2421" w:type="dxa"/>
          </w:tcPr>
          <w:p w:rsidR="00F91B09" w:rsidRPr="00B237C2" w:rsidRDefault="004F32A7" w:rsidP="00C900E4">
            <w:pPr>
              <w:pStyle w:val="StyleText"/>
              <w:ind w:firstLine="0"/>
              <w:jc w:val="center"/>
              <w:rPr>
                <w:lang w:val="en-US"/>
              </w:rPr>
            </w:pPr>
            <w:r>
              <w:rPr>
                <w:lang w:val="en-US"/>
              </w:rPr>
              <w:t>String[]</w:t>
            </w:r>
          </w:p>
        </w:tc>
        <w:tc>
          <w:tcPr>
            <w:tcW w:w="1110" w:type="dxa"/>
          </w:tcPr>
          <w:p w:rsidR="00F91B09" w:rsidRPr="00B237C2" w:rsidRDefault="004F32A7" w:rsidP="00C900E4">
            <w:pPr>
              <w:pStyle w:val="StyleText"/>
              <w:ind w:firstLine="0"/>
              <w:jc w:val="center"/>
              <w:rPr>
                <w:lang w:val="en-US"/>
              </w:rPr>
            </w:pPr>
            <w:r>
              <w:rPr>
                <w:lang w:val="en-US"/>
              </w:rPr>
              <w:t>-</w:t>
            </w:r>
          </w:p>
        </w:tc>
        <w:tc>
          <w:tcPr>
            <w:tcW w:w="1158" w:type="dxa"/>
          </w:tcPr>
          <w:p w:rsidR="00F91B09" w:rsidRPr="00B237C2" w:rsidRDefault="00F91B09" w:rsidP="00C900E4">
            <w:pPr>
              <w:pStyle w:val="StyleText"/>
              <w:ind w:firstLine="0"/>
              <w:jc w:val="center"/>
              <w:rPr>
                <w:lang w:val="en-US"/>
              </w:rPr>
            </w:pPr>
            <w:r>
              <w:rPr>
                <w:lang w:val="en-US"/>
              </w:rPr>
              <w:t>-</w:t>
            </w:r>
          </w:p>
        </w:tc>
        <w:tc>
          <w:tcPr>
            <w:tcW w:w="820" w:type="dxa"/>
          </w:tcPr>
          <w:p w:rsidR="00F91B09" w:rsidRPr="00B237C2" w:rsidRDefault="00F91B09" w:rsidP="00C900E4">
            <w:pPr>
              <w:pStyle w:val="StyleText"/>
              <w:ind w:firstLine="0"/>
              <w:jc w:val="center"/>
              <w:rPr>
                <w:lang w:val="en-US"/>
              </w:rPr>
            </w:pPr>
            <w:r>
              <w:rPr>
                <w:lang w:val="en-US"/>
              </w:rPr>
              <w:t>-</w:t>
            </w:r>
          </w:p>
        </w:tc>
      </w:tr>
      <w:tr w:rsidR="004F32A7" w:rsidTr="00C900E4">
        <w:tc>
          <w:tcPr>
            <w:tcW w:w="1758" w:type="dxa"/>
          </w:tcPr>
          <w:p w:rsidR="004F32A7" w:rsidRDefault="004F32A7" w:rsidP="00C900E4">
            <w:pPr>
              <w:pStyle w:val="StyleText"/>
              <w:ind w:firstLine="0"/>
              <w:jc w:val="center"/>
              <w:rPr>
                <w:lang w:val="en-US"/>
              </w:rPr>
            </w:pPr>
            <w:r>
              <w:rPr>
                <w:lang w:val="en-US"/>
              </w:rPr>
              <w:t>multipartConfigElement</w:t>
            </w:r>
          </w:p>
        </w:tc>
        <w:tc>
          <w:tcPr>
            <w:tcW w:w="1110" w:type="dxa"/>
          </w:tcPr>
          <w:p w:rsidR="004F32A7" w:rsidRDefault="004F32A7" w:rsidP="00C900E4">
            <w:pPr>
              <w:pStyle w:val="StyleText"/>
              <w:ind w:firstLine="0"/>
              <w:jc w:val="center"/>
              <w:rPr>
                <w:lang w:val="en-US"/>
              </w:rPr>
            </w:pPr>
            <w:r>
              <w:rPr>
                <w:lang w:val="en-US"/>
              </w:rPr>
              <w:t>-</w:t>
            </w:r>
          </w:p>
        </w:tc>
        <w:tc>
          <w:tcPr>
            <w:tcW w:w="1194" w:type="dxa"/>
          </w:tcPr>
          <w:p w:rsidR="004F32A7" w:rsidRPr="004F32A7" w:rsidRDefault="004F32A7" w:rsidP="00C900E4">
            <w:pPr>
              <w:pStyle w:val="StyleText"/>
              <w:ind w:firstLine="0"/>
              <w:jc w:val="center"/>
              <w:rPr>
                <w:lang w:val="en-US"/>
              </w:rPr>
            </w:pPr>
            <w:r>
              <w:rPr>
                <w:lang w:val="en-US"/>
              </w:rPr>
              <w:t>-</w:t>
            </w:r>
          </w:p>
        </w:tc>
        <w:tc>
          <w:tcPr>
            <w:tcW w:w="2421" w:type="dxa"/>
          </w:tcPr>
          <w:p w:rsidR="004F32A7" w:rsidRDefault="004F32A7" w:rsidP="00C900E4">
            <w:pPr>
              <w:pStyle w:val="StyleText"/>
              <w:ind w:firstLine="0"/>
              <w:jc w:val="center"/>
              <w:rPr>
                <w:lang w:val="en-US"/>
              </w:rPr>
            </w:pPr>
            <w:r>
              <w:rPr>
                <w:lang w:val="en-US"/>
              </w:rPr>
              <w:t>-</w:t>
            </w:r>
          </w:p>
        </w:tc>
        <w:tc>
          <w:tcPr>
            <w:tcW w:w="1110" w:type="dxa"/>
          </w:tcPr>
          <w:p w:rsidR="004F32A7" w:rsidRDefault="004F32A7" w:rsidP="004F32A7">
            <w:pPr>
              <w:pStyle w:val="StyleText"/>
              <w:ind w:firstLine="0"/>
              <w:jc w:val="center"/>
              <w:rPr>
                <w:lang w:val="en-US"/>
              </w:rPr>
            </w:pPr>
            <w:r>
              <w:rPr>
                <w:lang w:val="en-US"/>
              </w:rPr>
              <w:t>factory</w:t>
            </w:r>
          </w:p>
        </w:tc>
        <w:tc>
          <w:tcPr>
            <w:tcW w:w="1158" w:type="dxa"/>
          </w:tcPr>
          <w:p w:rsidR="004F32A7" w:rsidRPr="004F32A7" w:rsidRDefault="004F32A7" w:rsidP="00C900E4">
            <w:pPr>
              <w:pStyle w:val="StyleText"/>
              <w:ind w:firstLine="0"/>
              <w:jc w:val="center"/>
            </w:pPr>
            <w:r>
              <w:t>Конфигурация для передачи файла с сервера и на сервер (в локальное хранилище)</w:t>
            </w:r>
          </w:p>
        </w:tc>
        <w:tc>
          <w:tcPr>
            <w:tcW w:w="820" w:type="dxa"/>
          </w:tcPr>
          <w:p w:rsidR="004F32A7" w:rsidRPr="004F32A7" w:rsidRDefault="004F32A7" w:rsidP="00C900E4">
            <w:pPr>
              <w:pStyle w:val="StyleText"/>
              <w:ind w:firstLine="0"/>
              <w:jc w:val="center"/>
              <w:rPr>
                <w:lang w:val="en-US"/>
              </w:rPr>
            </w:pPr>
            <w:r>
              <w:rPr>
                <w:lang w:val="en-US"/>
              </w:rPr>
              <w:t>MultipartConfigElement</w:t>
            </w:r>
          </w:p>
        </w:tc>
      </w:tr>
    </w:tbl>
    <w:p w:rsidR="00E61368" w:rsidRDefault="00E61368">
      <w:r>
        <w:br w:type="page"/>
      </w:r>
    </w:p>
    <w:p w:rsidR="001A61C8" w:rsidRDefault="001A61C8" w:rsidP="001A61C8">
      <w:pPr>
        <w:pStyle w:val="Style2"/>
        <w:outlineLvl w:val="2"/>
        <w:rPr>
          <w:lang w:val="en-US"/>
        </w:rPr>
      </w:pPr>
      <w:bookmarkStart w:id="15" w:name="_Toc72021850"/>
      <w:r>
        <w:rPr>
          <w:lang w:val="en-US"/>
        </w:rPr>
        <w:lastRenderedPageBreak/>
        <w:t xml:space="preserve">UML-диаграммы </w:t>
      </w:r>
      <w:r w:rsidR="00C65BA7">
        <w:t xml:space="preserve">реализованных </w:t>
      </w:r>
      <w:r>
        <w:rPr>
          <w:lang w:val="en-US"/>
        </w:rPr>
        <w:t>классов</w:t>
      </w:r>
      <w:bookmarkEnd w:id="15"/>
    </w:p>
    <w:p w:rsidR="001A61C8" w:rsidRDefault="001A61C8" w:rsidP="001A61C8">
      <w:pPr>
        <w:pStyle w:val="Style2"/>
        <w:outlineLvl w:val="2"/>
        <w:rPr>
          <w:lang w:val="en-US"/>
        </w:rPr>
      </w:pPr>
    </w:p>
    <w:p w:rsidR="001A61C8" w:rsidRPr="00674E1D" w:rsidRDefault="001A61C8" w:rsidP="001A61C8">
      <w:pPr>
        <w:pStyle w:val="StyleImage"/>
      </w:pPr>
      <w:r w:rsidRPr="00674E1D">
        <w:rPr>
          <w:noProof/>
          <w:lang w:eastAsia="ru-RU"/>
        </w:rPr>
        <w:drawing>
          <wp:inline distT="0" distB="0" distL="0" distR="0" wp14:anchorId="388DB0CB" wp14:editId="2EC429BF">
            <wp:extent cx="5342255" cy="2311400"/>
            <wp:effectExtent l="19050" t="19050" r="10795" b="1270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42255" cy="2311400"/>
                    </a:xfrm>
                    <a:prstGeom prst="rect">
                      <a:avLst/>
                    </a:prstGeom>
                    <a:noFill/>
                    <a:ln>
                      <a:solidFill>
                        <a:schemeClr val="tx1"/>
                      </a:solidFill>
                    </a:ln>
                  </pic:spPr>
                </pic:pic>
              </a:graphicData>
            </a:graphic>
          </wp:inline>
        </w:drawing>
      </w:r>
    </w:p>
    <w:p w:rsidR="001A61C8" w:rsidRDefault="00945948" w:rsidP="001A61C8">
      <w:pPr>
        <w:pStyle w:val="StyleImage"/>
      </w:pPr>
      <w:r>
        <w:t>Рисунок 19</w:t>
      </w:r>
      <w:r w:rsidR="001A61C8" w:rsidRPr="00674E1D">
        <w:t xml:space="preserve"> –</w:t>
      </w:r>
      <w:r w:rsidR="00035AB2">
        <w:t xml:space="preserve"> </w:t>
      </w:r>
      <w:r w:rsidR="001A61C8" w:rsidRPr="00674E1D">
        <w:t>UML-диаграмма классов серверной части, занимающейся настройкой и конфигурированием базы данных</w:t>
      </w:r>
    </w:p>
    <w:p w:rsidR="001A61C8" w:rsidRDefault="001A61C8" w:rsidP="001A61C8">
      <w:pPr>
        <w:pStyle w:val="StyleImage"/>
      </w:pPr>
    </w:p>
    <w:p w:rsidR="00035AB2" w:rsidRPr="00A76B98" w:rsidRDefault="00F56E98" w:rsidP="00035AB2">
      <w:pPr>
        <w:pStyle w:val="StyleImage"/>
        <w:rPr>
          <w:lang w:val="en-US"/>
        </w:rPr>
      </w:pPr>
      <w:r>
        <w:rPr>
          <w:lang w:val="en-US"/>
        </w:rPr>
        <w:pict>
          <v:shape id="_x0000_i1027" type="#_x0000_t75" style="width:467pt;height:327.5pt">
            <v:imagedata r:id="rId29" o:title="main_diagrams"/>
          </v:shape>
        </w:pict>
      </w:r>
    </w:p>
    <w:p w:rsidR="00035AB2" w:rsidRDefault="00945948" w:rsidP="00035AB2">
      <w:pPr>
        <w:pStyle w:val="StyleImage"/>
      </w:pPr>
      <w:r>
        <w:t>Рисунок 20</w:t>
      </w:r>
      <w:r w:rsidR="00035AB2" w:rsidRPr="00674E1D">
        <w:t xml:space="preserve"> –</w:t>
      </w:r>
      <w:r w:rsidR="00035AB2">
        <w:t xml:space="preserve"> </w:t>
      </w:r>
      <w:r w:rsidR="00035AB2" w:rsidRPr="00674E1D">
        <w:t>UML</w:t>
      </w:r>
      <w:r w:rsidR="00035AB2">
        <w:t xml:space="preserve"> </w:t>
      </w:r>
      <w:r w:rsidR="00035AB2" w:rsidRPr="00674E1D">
        <w:t>-</w:t>
      </w:r>
      <w:r w:rsidR="00035AB2">
        <w:t xml:space="preserve"> </w:t>
      </w:r>
      <w:r w:rsidR="00035AB2" w:rsidRPr="00674E1D">
        <w:t xml:space="preserve">диаграмма классов серверной части, реализующая </w:t>
      </w:r>
      <w:r w:rsidR="00035AB2">
        <w:t>паттерн</w:t>
      </w:r>
      <w:r w:rsidR="00035AB2" w:rsidRPr="00674E1D">
        <w:t xml:space="preserve"> DAO и маршрутизацию на основе HTTP-протокола</w:t>
      </w:r>
    </w:p>
    <w:p w:rsidR="00035AB2" w:rsidRDefault="00035AB2" w:rsidP="00035AB2">
      <w:pPr>
        <w:pStyle w:val="StyleImage"/>
      </w:pPr>
      <w:r>
        <w:rPr>
          <w:noProof/>
          <w:lang w:eastAsia="ru-RU"/>
        </w:rPr>
        <w:lastRenderedPageBreak/>
        <w:drawing>
          <wp:inline distT="0" distB="0" distL="0" distR="0" wp14:anchorId="40D0611E" wp14:editId="152AA09B">
            <wp:extent cx="4613275" cy="2496820"/>
            <wp:effectExtent l="19050" t="19050" r="15875" b="1778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13275" cy="2496820"/>
                    </a:xfrm>
                    <a:prstGeom prst="rect">
                      <a:avLst/>
                    </a:prstGeom>
                    <a:noFill/>
                    <a:ln>
                      <a:solidFill>
                        <a:schemeClr val="tx1"/>
                      </a:solidFill>
                    </a:ln>
                  </pic:spPr>
                </pic:pic>
              </a:graphicData>
            </a:graphic>
          </wp:inline>
        </w:drawing>
      </w:r>
    </w:p>
    <w:p w:rsidR="00035AB2" w:rsidRDefault="00945948" w:rsidP="00035AB2">
      <w:pPr>
        <w:pStyle w:val="StyleImage"/>
      </w:pPr>
      <w:r>
        <w:t>Рисунок 21</w:t>
      </w:r>
      <w:r w:rsidR="00035AB2">
        <w:t xml:space="preserve"> –</w:t>
      </w:r>
      <w:r w:rsidR="00035AB2">
        <w:rPr>
          <w:lang w:val="en-US"/>
        </w:rPr>
        <w:t>UML</w:t>
      </w:r>
      <w:r w:rsidR="00035AB2" w:rsidRPr="002E082A">
        <w:t xml:space="preserve"> – </w:t>
      </w:r>
      <w:r w:rsidR="00035AB2">
        <w:t>диаграмма классов серверной части</w:t>
      </w:r>
      <w:r w:rsidR="00035AB2" w:rsidRPr="002E082A">
        <w:t xml:space="preserve">, </w:t>
      </w:r>
      <w:r w:rsidR="00035AB2">
        <w:t>реализующая логику загрузки файлов с сервера на клиентскую часть приложения и обратно</w:t>
      </w:r>
    </w:p>
    <w:p w:rsidR="00035AB2" w:rsidRDefault="00035AB2" w:rsidP="001A61C8">
      <w:pPr>
        <w:pStyle w:val="StyleImage"/>
      </w:pPr>
    </w:p>
    <w:p w:rsidR="00035AB2" w:rsidRDefault="00035AB2" w:rsidP="00035AB2">
      <w:pPr>
        <w:pStyle w:val="StyleImage"/>
        <w:rPr>
          <w:lang w:val="en-US"/>
        </w:rPr>
      </w:pPr>
      <w:r>
        <w:rPr>
          <w:noProof/>
          <w:lang w:eastAsia="ru-RU"/>
        </w:rPr>
        <w:drawing>
          <wp:inline distT="0" distB="0" distL="0" distR="0" wp14:anchorId="12818D2E" wp14:editId="0F11C6DA">
            <wp:extent cx="5938520" cy="2609850"/>
            <wp:effectExtent l="19050" t="19050" r="24130" b="1905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8520" cy="2609850"/>
                    </a:xfrm>
                    <a:prstGeom prst="rect">
                      <a:avLst/>
                    </a:prstGeom>
                    <a:noFill/>
                    <a:ln>
                      <a:solidFill>
                        <a:schemeClr val="tx1"/>
                      </a:solidFill>
                    </a:ln>
                  </pic:spPr>
                </pic:pic>
              </a:graphicData>
            </a:graphic>
          </wp:inline>
        </w:drawing>
      </w:r>
    </w:p>
    <w:p w:rsidR="00035AB2" w:rsidRPr="001A61C8" w:rsidRDefault="00945948" w:rsidP="005F4455">
      <w:pPr>
        <w:pStyle w:val="StyleImage"/>
      </w:pPr>
      <w:r>
        <w:t>Рисунок 22</w:t>
      </w:r>
      <w:r w:rsidR="00035AB2">
        <w:t xml:space="preserve"> –</w:t>
      </w:r>
      <w:r w:rsidR="00035AB2">
        <w:rPr>
          <w:lang w:val="en-US"/>
        </w:rPr>
        <w:t>UML</w:t>
      </w:r>
      <w:r w:rsidR="00035AB2" w:rsidRPr="0006537E">
        <w:t xml:space="preserve"> – </w:t>
      </w:r>
      <w:r w:rsidR="00035AB2">
        <w:t>диаграмма классов серверной части</w:t>
      </w:r>
      <w:r w:rsidR="00035AB2" w:rsidRPr="0006537E">
        <w:t xml:space="preserve">, </w:t>
      </w:r>
      <w:r w:rsidR="00035AB2">
        <w:t>реализующая обработку ошибок</w:t>
      </w:r>
      <w:r w:rsidR="00035AB2" w:rsidRPr="0006537E">
        <w:t xml:space="preserve">, </w:t>
      </w:r>
      <w:r w:rsidR="00035AB2">
        <w:t>возникающих внутри сервера</w:t>
      </w:r>
    </w:p>
    <w:p w:rsidR="001A61C8" w:rsidRDefault="001A61C8" w:rsidP="001A61C8">
      <w:r w:rsidRPr="001A61C8">
        <w:br w:type="page"/>
      </w:r>
    </w:p>
    <w:p w:rsidR="007E3013" w:rsidRDefault="007E3013" w:rsidP="007E3013">
      <w:pPr>
        <w:pStyle w:val="Style2"/>
        <w:outlineLvl w:val="1"/>
      </w:pPr>
      <w:bookmarkStart w:id="16" w:name="_Toc72021851"/>
      <w:r w:rsidRPr="00AB1E8B">
        <w:lastRenderedPageBreak/>
        <w:t>Реализация модуля “</w:t>
      </w:r>
      <w:r w:rsidR="00945948">
        <w:t>Пользователь</w:t>
      </w:r>
      <w:r w:rsidRPr="00AB1E8B">
        <w:t>”</w:t>
      </w:r>
      <w:bookmarkEnd w:id="16"/>
    </w:p>
    <w:p w:rsidR="007E3013" w:rsidRDefault="007E3013" w:rsidP="007E3013">
      <w:pPr>
        <w:pStyle w:val="Style2"/>
        <w:outlineLvl w:val="2"/>
      </w:pPr>
      <w:bookmarkStart w:id="17" w:name="_Toc72021852"/>
      <w:r>
        <w:t>Описание реализованного модуля</w:t>
      </w:r>
      <w:bookmarkEnd w:id="17"/>
    </w:p>
    <w:p w:rsidR="00945948" w:rsidRDefault="00945948" w:rsidP="00945948">
      <w:pPr>
        <w:pStyle w:val="StyleText"/>
      </w:pPr>
      <w:r>
        <w:t xml:space="preserve">Данный модуль реализован с помощью фреймворка </w:t>
      </w:r>
      <w:r>
        <w:rPr>
          <w:lang w:val="en-US"/>
        </w:rPr>
        <w:t>JavaFX</w:t>
      </w:r>
      <w:r w:rsidRPr="00945948">
        <w:t xml:space="preserve">. </w:t>
      </w:r>
      <w:r>
        <w:t>В данном модуле реализован пользовательский интерфейс предоставляющий функционал для взаимодействия с таблицами базы данных</w:t>
      </w:r>
      <w:r w:rsidRPr="00945948">
        <w:t xml:space="preserve">, </w:t>
      </w:r>
      <w:r>
        <w:t>а также настройки некоторых параметров системы.</w:t>
      </w:r>
    </w:p>
    <w:p w:rsidR="00945948" w:rsidRDefault="00945948" w:rsidP="00945948">
      <w:pPr>
        <w:pStyle w:val="StyleText"/>
      </w:pPr>
    </w:p>
    <w:p w:rsidR="00945948" w:rsidRDefault="00214612" w:rsidP="00945948">
      <w:pPr>
        <w:pStyle w:val="StyleImage"/>
      </w:pPr>
      <w:r>
        <w:rPr>
          <w:noProof/>
          <w:lang w:eastAsia="ru-RU"/>
        </w:rPr>
        <w:drawing>
          <wp:inline distT="0" distB="0" distL="0" distR="0">
            <wp:extent cx="5930900" cy="4159250"/>
            <wp:effectExtent l="19050" t="19050" r="12700" b="1270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0900" cy="4159250"/>
                    </a:xfrm>
                    <a:prstGeom prst="rect">
                      <a:avLst/>
                    </a:prstGeom>
                    <a:noFill/>
                    <a:ln>
                      <a:solidFill>
                        <a:schemeClr val="tx1"/>
                      </a:solidFill>
                    </a:ln>
                  </pic:spPr>
                </pic:pic>
              </a:graphicData>
            </a:graphic>
          </wp:inline>
        </w:drawing>
      </w:r>
    </w:p>
    <w:p w:rsidR="00945948" w:rsidRDefault="00945948" w:rsidP="00945948">
      <w:pPr>
        <w:pStyle w:val="StyleImage"/>
      </w:pPr>
      <w:r>
        <w:t xml:space="preserve">Рисунок 23 – Окно пользовательского интерфейса </w:t>
      </w:r>
      <w:r w:rsidRPr="00945948">
        <w:t>“</w:t>
      </w:r>
      <w:r>
        <w:t>Накладные</w:t>
      </w:r>
      <w:r w:rsidRPr="00945948">
        <w:t>”</w:t>
      </w:r>
    </w:p>
    <w:p w:rsidR="00945948" w:rsidRDefault="00214612" w:rsidP="00945948">
      <w:pPr>
        <w:pStyle w:val="StyleImage"/>
      </w:pPr>
      <w:r>
        <w:rPr>
          <w:noProof/>
          <w:lang w:eastAsia="ru-RU"/>
        </w:rPr>
        <w:lastRenderedPageBreak/>
        <w:drawing>
          <wp:inline distT="0" distB="0" distL="0" distR="0">
            <wp:extent cx="5930900" cy="5073650"/>
            <wp:effectExtent l="19050" t="19050" r="12700" b="1270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0900" cy="5073650"/>
                    </a:xfrm>
                    <a:prstGeom prst="rect">
                      <a:avLst/>
                    </a:prstGeom>
                    <a:noFill/>
                    <a:ln>
                      <a:solidFill>
                        <a:schemeClr val="tx1"/>
                      </a:solidFill>
                    </a:ln>
                  </pic:spPr>
                </pic:pic>
              </a:graphicData>
            </a:graphic>
          </wp:inline>
        </w:drawing>
      </w:r>
    </w:p>
    <w:p w:rsidR="00956A49" w:rsidRDefault="00945948" w:rsidP="00956A49">
      <w:pPr>
        <w:pStyle w:val="StyleImage"/>
      </w:pPr>
      <w:r>
        <w:t xml:space="preserve">Рисунок 24 – Окно пользовательского интерфейса </w:t>
      </w:r>
      <w:r w:rsidRPr="00945948">
        <w:t>“</w:t>
      </w:r>
      <w:r>
        <w:t>Полувагоны</w:t>
      </w:r>
      <w:r w:rsidRPr="00945948">
        <w:t>”</w:t>
      </w:r>
    </w:p>
    <w:p w:rsidR="00956A49" w:rsidRDefault="00956A49" w:rsidP="00945948">
      <w:pPr>
        <w:pStyle w:val="StyleImage"/>
      </w:pPr>
      <w:r>
        <w:rPr>
          <w:noProof/>
          <w:lang w:eastAsia="ru-RU"/>
        </w:rPr>
        <w:lastRenderedPageBreak/>
        <w:drawing>
          <wp:inline distT="0" distB="0" distL="0" distR="0">
            <wp:extent cx="5937250" cy="3968750"/>
            <wp:effectExtent l="19050" t="19050" r="25400" b="1270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7250" cy="3968750"/>
                    </a:xfrm>
                    <a:prstGeom prst="rect">
                      <a:avLst/>
                    </a:prstGeom>
                    <a:noFill/>
                    <a:ln>
                      <a:solidFill>
                        <a:schemeClr val="tx1"/>
                      </a:solidFill>
                    </a:ln>
                  </pic:spPr>
                </pic:pic>
              </a:graphicData>
            </a:graphic>
          </wp:inline>
        </w:drawing>
      </w:r>
    </w:p>
    <w:p w:rsidR="00956A49" w:rsidRDefault="00956A49" w:rsidP="00945948">
      <w:pPr>
        <w:pStyle w:val="StyleImage"/>
      </w:pPr>
      <w:r>
        <w:t xml:space="preserve">Рисунок 25 – Окно пользовательского интерфейса </w:t>
      </w:r>
      <w:r w:rsidRPr="00956A49">
        <w:t>“</w:t>
      </w:r>
      <w:r>
        <w:t>Регистрация</w:t>
      </w:r>
      <w:r w:rsidRPr="00956A49">
        <w:t>”</w:t>
      </w:r>
    </w:p>
    <w:p w:rsidR="00956A49" w:rsidRDefault="00956A49" w:rsidP="00945948">
      <w:pPr>
        <w:pStyle w:val="StyleImage"/>
      </w:pPr>
    </w:p>
    <w:p w:rsidR="00956A49" w:rsidRDefault="00956A49" w:rsidP="00945948">
      <w:pPr>
        <w:pStyle w:val="StyleImage"/>
      </w:pPr>
      <w:r>
        <w:rPr>
          <w:noProof/>
          <w:lang w:eastAsia="ru-RU"/>
        </w:rPr>
        <w:drawing>
          <wp:inline distT="0" distB="0" distL="0" distR="0">
            <wp:extent cx="4438650" cy="2451100"/>
            <wp:effectExtent l="19050" t="19050" r="19050" b="2540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38650" cy="2451100"/>
                    </a:xfrm>
                    <a:prstGeom prst="rect">
                      <a:avLst/>
                    </a:prstGeom>
                    <a:noFill/>
                    <a:ln>
                      <a:solidFill>
                        <a:schemeClr val="tx1"/>
                      </a:solidFill>
                    </a:ln>
                  </pic:spPr>
                </pic:pic>
              </a:graphicData>
            </a:graphic>
          </wp:inline>
        </w:drawing>
      </w:r>
    </w:p>
    <w:p w:rsidR="00956A49" w:rsidRPr="00340F2B" w:rsidRDefault="00956A49" w:rsidP="00945948">
      <w:pPr>
        <w:pStyle w:val="StyleImage"/>
      </w:pPr>
      <w:r>
        <w:t xml:space="preserve">Рисунок 26 – Окно пользовательского интерфейса </w:t>
      </w:r>
      <w:r w:rsidRPr="00340F2B">
        <w:t>“</w:t>
      </w:r>
      <w:r w:rsidR="00340F2B">
        <w:t>Настройки</w:t>
      </w:r>
      <w:r w:rsidR="00340F2B" w:rsidRPr="00340F2B">
        <w:t>”</w:t>
      </w:r>
    </w:p>
    <w:p w:rsidR="007E3013" w:rsidRDefault="007E3013"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6B34EB" w:rsidRDefault="00455026" w:rsidP="00455026">
      <w:pPr>
        <w:pStyle w:val="Style2"/>
        <w:outlineLvl w:val="2"/>
      </w:pPr>
      <w:bookmarkStart w:id="18" w:name="_Toc72021853"/>
      <w:r>
        <w:lastRenderedPageBreak/>
        <w:t>Описание реализованных классов</w:t>
      </w:r>
      <w:bookmarkEnd w:id="18"/>
    </w:p>
    <w:p w:rsidR="00455026" w:rsidRDefault="00455026" w:rsidP="00455026">
      <w:pPr>
        <w:pStyle w:val="StyleText"/>
      </w:pPr>
      <w:r>
        <w:t xml:space="preserve">Классы </w:t>
      </w:r>
      <w:r>
        <w:rPr>
          <w:lang w:val="en-US"/>
        </w:rPr>
        <w:t>DataInvoiceTableView</w:t>
      </w:r>
      <w:r w:rsidRPr="00455026">
        <w:t xml:space="preserve">, </w:t>
      </w:r>
      <w:r>
        <w:rPr>
          <w:lang w:val="en-US"/>
        </w:rPr>
        <w:t>DataRegisterTableView</w:t>
      </w:r>
      <w:r w:rsidRPr="00455026">
        <w:t xml:space="preserve"> </w:t>
      </w:r>
      <w:r>
        <w:t xml:space="preserve">и </w:t>
      </w:r>
      <w:r>
        <w:rPr>
          <w:lang w:val="en-US"/>
        </w:rPr>
        <w:t>DataWagonTableView</w:t>
      </w:r>
      <w:r w:rsidRPr="00455026">
        <w:t xml:space="preserve"> </w:t>
      </w:r>
      <w:r>
        <w:t>реализуют логику представления данных в табличном виде. Объекты данных классов составляют таблицы пользовательских интерфейсов</w:t>
      </w:r>
      <w:r w:rsidRPr="00455026">
        <w:t xml:space="preserve">, </w:t>
      </w:r>
      <w:r>
        <w:t>согласно их имени. Например</w:t>
      </w:r>
      <w:r w:rsidRPr="00455026">
        <w:t xml:space="preserve">, </w:t>
      </w:r>
      <w:r>
        <w:rPr>
          <w:lang w:val="en-US"/>
        </w:rPr>
        <w:t>DataInvoiceTableView</w:t>
      </w:r>
      <w:r w:rsidRPr="00455026">
        <w:t xml:space="preserve"> </w:t>
      </w:r>
      <w:r>
        <w:t xml:space="preserve">представляет запись в таблице </w:t>
      </w:r>
      <w:r w:rsidRPr="00455026">
        <w:t>“</w:t>
      </w:r>
      <w:r>
        <w:t>Накладные</w:t>
      </w:r>
      <w:r w:rsidRPr="00455026">
        <w:t xml:space="preserve">”. </w:t>
      </w:r>
      <w:r>
        <w:t xml:space="preserve">Данные классы используются элементом управления </w:t>
      </w:r>
      <w:r>
        <w:rPr>
          <w:lang w:val="en-US"/>
        </w:rPr>
        <w:t>TableView</w:t>
      </w:r>
      <w:r w:rsidRPr="00455026">
        <w:t xml:space="preserve">, </w:t>
      </w:r>
      <w:r>
        <w:t>которую имеют все окна пользовательского интерфейса, предоставляющие взаимодействие с базой данных на сервере. Для данных классов таблица спецификаций не предусмотрена</w:t>
      </w:r>
      <w:r w:rsidRPr="00455026">
        <w:t xml:space="preserve">, </w:t>
      </w:r>
      <w:r>
        <w:t xml:space="preserve">так как они не несут смысловой нагрузки и являются по своей сути структурами для представления данных. Классы имеют поля с спецификатором доступа </w:t>
      </w:r>
      <w:r>
        <w:rPr>
          <w:lang w:val="en-US"/>
        </w:rPr>
        <w:t>private</w:t>
      </w:r>
      <w:r w:rsidRPr="00455026">
        <w:t xml:space="preserve">, а </w:t>
      </w:r>
      <w:r w:rsidR="00227149" w:rsidRPr="00455026">
        <w:t>также</w:t>
      </w:r>
      <w:r w:rsidRPr="00455026">
        <w:t xml:space="preserve"> геттеры, </w:t>
      </w:r>
      <w:r>
        <w:t>сеттеры и конструктор.</w:t>
      </w:r>
    </w:p>
    <w:p w:rsidR="00455026" w:rsidRDefault="00227149" w:rsidP="00455026">
      <w:pPr>
        <w:pStyle w:val="StyleText"/>
      </w:pPr>
      <w:r>
        <w:t>Классы</w:t>
      </w:r>
      <w:r w:rsidRPr="00227149">
        <w:t xml:space="preserve"> </w:t>
      </w:r>
      <w:r>
        <w:rPr>
          <w:lang w:val="en-US"/>
        </w:rPr>
        <w:t>DataElementInvoice</w:t>
      </w:r>
      <w:r w:rsidRPr="00227149">
        <w:t xml:space="preserve">, </w:t>
      </w:r>
      <w:r>
        <w:rPr>
          <w:lang w:val="en-US"/>
        </w:rPr>
        <w:t>DataElementInvoiceDelete</w:t>
      </w:r>
      <w:r w:rsidRPr="00227149">
        <w:t xml:space="preserve">, </w:t>
      </w:r>
      <w:r>
        <w:rPr>
          <w:lang w:val="en-US"/>
        </w:rPr>
        <w:t>DataElementRegister</w:t>
      </w:r>
      <w:r w:rsidRPr="00227149">
        <w:t xml:space="preserve">, </w:t>
      </w:r>
      <w:r>
        <w:rPr>
          <w:lang w:val="en-US"/>
        </w:rPr>
        <w:t>DataElementRegisterDelete</w:t>
      </w:r>
      <w:r w:rsidRPr="00227149">
        <w:t xml:space="preserve">, </w:t>
      </w:r>
      <w:r>
        <w:rPr>
          <w:lang w:val="en-US"/>
        </w:rPr>
        <w:t>DataElementRegisterInsert</w:t>
      </w:r>
      <w:r w:rsidRPr="00227149">
        <w:t xml:space="preserve">, </w:t>
      </w:r>
      <w:r>
        <w:rPr>
          <w:lang w:val="en-US"/>
        </w:rPr>
        <w:t>DataElementSetting</w:t>
      </w:r>
      <w:r w:rsidRPr="00227149">
        <w:t xml:space="preserve"> </w:t>
      </w:r>
      <w:r>
        <w:t>и</w:t>
      </w:r>
      <w:r w:rsidRPr="00227149">
        <w:t xml:space="preserve"> </w:t>
      </w:r>
      <w:r>
        <w:rPr>
          <w:lang w:val="en-US"/>
        </w:rPr>
        <w:t>DataElementWagon</w:t>
      </w:r>
      <w:r w:rsidRPr="00227149">
        <w:t xml:space="preserve"> </w:t>
      </w:r>
      <w:r>
        <w:t>являются</w:t>
      </w:r>
      <w:r w:rsidRPr="00227149">
        <w:t xml:space="preserve"> </w:t>
      </w:r>
      <w:r>
        <w:t>классами</w:t>
      </w:r>
      <w:r w:rsidRPr="00227149">
        <w:t xml:space="preserve">, </w:t>
      </w:r>
      <w:r>
        <w:t>с помощью которых осуществляется отправка данных на сервер после сериализации</w:t>
      </w:r>
      <w:r w:rsidRPr="00227149">
        <w:t xml:space="preserve"> </w:t>
      </w:r>
      <w:r>
        <w:t>и получения данных с сервера путём десериализации. Для данных классов таблица спецификаций не предусмотрена.</w:t>
      </w:r>
    </w:p>
    <w:p w:rsidR="00227149" w:rsidRDefault="00227149" w:rsidP="00455026">
      <w:pPr>
        <w:pStyle w:val="StyleText"/>
      </w:pPr>
      <w:r>
        <w:t xml:space="preserve">Класс </w:t>
      </w:r>
      <w:r>
        <w:rPr>
          <w:lang w:val="en-US"/>
        </w:rPr>
        <w:t>DataSetting</w:t>
      </w:r>
      <w:r w:rsidRPr="00227149">
        <w:t xml:space="preserve"> </w:t>
      </w:r>
      <w:r>
        <w:t>содержит в себе статические константы</w:t>
      </w:r>
      <w:r w:rsidRPr="00227149">
        <w:t xml:space="preserve">, </w:t>
      </w:r>
      <w:r>
        <w:t>которые определяют частоту обновления данных в таблицах из базы данных и размеры ключевых атрибутов базы данных</w:t>
      </w:r>
      <w:r w:rsidRPr="00227149">
        <w:t xml:space="preserve">: </w:t>
      </w:r>
      <w:r>
        <w:t>номер накладной и номер полувагона.</w:t>
      </w:r>
    </w:p>
    <w:p w:rsidR="00227149" w:rsidRDefault="00227149" w:rsidP="00455026">
      <w:pPr>
        <w:pStyle w:val="StyleText"/>
      </w:pPr>
      <w:r>
        <w:t xml:space="preserve">Класс </w:t>
      </w:r>
      <w:r>
        <w:rPr>
          <w:lang w:val="en-US"/>
        </w:rPr>
        <w:t>DataNetwork</w:t>
      </w:r>
      <w:r w:rsidRPr="00227149">
        <w:t xml:space="preserve"> </w:t>
      </w:r>
      <w:r>
        <w:t>содержит в себе статические методы</w:t>
      </w:r>
      <w:r w:rsidRPr="00227149">
        <w:t xml:space="preserve">, </w:t>
      </w:r>
      <w:r>
        <w:t>которые реализуют взаимодействие с серверной частью приложения используя интерфейс</w:t>
      </w:r>
      <w:r w:rsidRPr="00227149">
        <w:t xml:space="preserve">, </w:t>
      </w:r>
      <w:r>
        <w:t xml:space="preserve">предоставляемый сервером (по </w:t>
      </w:r>
      <w:r>
        <w:rPr>
          <w:lang w:val="en-US"/>
        </w:rPr>
        <w:t>HTTP</w:t>
      </w:r>
      <w:r w:rsidRPr="00227149">
        <w:t xml:space="preserve"> </w:t>
      </w:r>
      <w:r>
        <w:t xml:space="preserve">протоколу). </w:t>
      </w:r>
      <w:r w:rsidR="003A1EAB">
        <w:t xml:space="preserve">Таблица спецификации для данного класса представлена в таблице </w:t>
      </w:r>
      <w:r w:rsidR="000B5E16">
        <w:t>6.</w:t>
      </w:r>
    </w:p>
    <w:p w:rsidR="000B5E16" w:rsidRDefault="004752F3" w:rsidP="00455026">
      <w:pPr>
        <w:pStyle w:val="StyleText"/>
      </w:pPr>
      <w:r>
        <w:t xml:space="preserve">Класс </w:t>
      </w:r>
      <w:r>
        <w:rPr>
          <w:lang w:val="en-US"/>
        </w:rPr>
        <w:t>DataValidator</w:t>
      </w:r>
      <w:r w:rsidRPr="004752F3">
        <w:t xml:space="preserve"> </w:t>
      </w:r>
      <w:r>
        <w:t>содержит в себе статические методы</w:t>
      </w:r>
      <w:r w:rsidRPr="004752F3">
        <w:t xml:space="preserve">, </w:t>
      </w:r>
      <w:r>
        <w:t>которые используются всеми классами программирующие пользовательский интерфейс. Методы данного класса обрабатывают входные значения и проверяют их на корректность (например</w:t>
      </w:r>
      <w:r w:rsidRPr="004752F3">
        <w:t xml:space="preserve">, </w:t>
      </w:r>
      <w:r>
        <w:t>проверка формата даты). Таблица спецификации для данного класса представлена в таблице 7.</w:t>
      </w:r>
    </w:p>
    <w:p w:rsidR="008F7416" w:rsidRPr="008F7416" w:rsidRDefault="008F7416" w:rsidP="00455026">
      <w:pPr>
        <w:pStyle w:val="StyleText"/>
      </w:pPr>
      <w:r>
        <w:t>Классы</w:t>
      </w:r>
      <w:r w:rsidRPr="008F7416">
        <w:t xml:space="preserve"> </w:t>
      </w:r>
      <w:r>
        <w:rPr>
          <w:lang w:val="en-US"/>
        </w:rPr>
        <w:t>Invoices</w:t>
      </w:r>
      <w:r w:rsidRPr="008F7416">
        <w:t xml:space="preserve">, </w:t>
      </w:r>
      <w:r>
        <w:rPr>
          <w:lang w:val="en-US"/>
        </w:rPr>
        <w:t>Register</w:t>
      </w:r>
      <w:r w:rsidRPr="008F7416">
        <w:t xml:space="preserve">, </w:t>
      </w:r>
      <w:r>
        <w:rPr>
          <w:lang w:val="en-US"/>
        </w:rPr>
        <w:t>Setting</w:t>
      </w:r>
      <w:r w:rsidRPr="008F7416">
        <w:t xml:space="preserve"> </w:t>
      </w:r>
      <w:r>
        <w:t>и</w:t>
      </w:r>
      <w:r w:rsidRPr="008F7416">
        <w:t xml:space="preserve"> </w:t>
      </w:r>
      <w:r>
        <w:rPr>
          <w:lang w:val="en-US"/>
        </w:rPr>
        <w:t>Wagons</w:t>
      </w:r>
      <w:r w:rsidRPr="008F7416">
        <w:t xml:space="preserve"> </w:t>
      </w:r>
      <w:r>
        <w:t xml:space="preserve">программируют пользовательский интерфейс всего модуля </w:t>
      </w:r>
      <w:r w:rsidRPr="008F7416">
        <w:t>“</w:t>
      </w:r>
      <w:r>
        <w:t>Пользователь</w:t>
      </w:r>
      <w:r w:rsidRPr="008F7416">
        <w:t xml:space="preserve">”. </w:t>
      </w:r>
      <w:r>
        <w:t>Между данными классами осуществлена настройка взаимосвязей (возможность переключения из одного окна на другое) и общий функционал взаимодействия с базой данных на серверной части приложения. Таблица спецификации для данных классов представлены в таблице 8.</w:t>
      </w:r>
    </w:p>
    <w:p w:rsidR="006B34EB" w:rsidRPr="008F7416" w:rsidRDefault="006B34EB" w:rsidP="001A61C8">
      <w:pPr>
        <w:rPr>
          <w:rFonts w:ascii="Times New Roman" w:eastAsia="SimSun" w:hAnsi="Times New Roman" w:cs="Times New Roman"/>
          <w:b/>
          <w:kern w:val="1"/>
          <w:sz w:val="28"/>
          <w:szCs w:val="28"/>
          <w:lang w:eastAsia="ar-SA"/>
        </w:rPr>
      </w:pPr>
      <w:r w:rsidRPr="008F7416">
        <w:rPr>
          <w:rFonts w:ascii="Times New Roman" w:eastAsia="SimSun" w:hAnsi="Times New Roman" w:cs="Times New Roman"/>
          <w:b/>
          <w:kern w:val="1"/>
          <w:sz w:val="28"/>
          <w:szCs w:val="28"/>
          <w:lang w:eastAsia="ar-SA"/>
        </w:rPr>
        <w:br w:type="page"/>
      </w:r>
    </w:p>
    <w:p w:rsidR="000B5E16" w:rsidRDefault="000B5E16" w:rsidP="000B5E16">
      <w:pPr>
        <w:pStyle w:val="Style2"/>
        <w:outlineLvl w:val="2"/>
      </w:pPr>
      <w:bookmarkStart w:id="19" w:name="_Toc72021854"/>
      <w:r>
        <w:lastRenderedPageBreak/>
        <w:t>Спецификация методов реализованных классов</w:t>
      </w:r>
      <w:bookmarkEnd w:id="19"/>
    </w:p>
    <w:p w:rsidR="000B5E16" w:rsidRPr="000B5E16" w:rsidRDefault="000B5E16" w:rsidP="000B5E16">
      <w:pPr>
        <w:pStyle w:val="StyleText"/>
      </w:pPr>
      <w:r>
        <w:t>Таблица 6 –</w:t>
      </w:r>
      <w:r w:rsidR="005A369A">
        <w:t xml:space="preserve"> Таблица спецификаций методов</w:t>
      </w:r>
      <w:r>
        <w:t xml:space="preserve"> класса </w:t>
      </w:r>
      <w:r>
        <w:rPr>
          <w:lang w:val="en-US"/>
        </w:rPr>
        <w:t>DataNetwork</w:t>
      </w:r>
    </w:p>
    <w:tbl>
      <w:tblPr>
        <w:tblStyle w:val="1a"/>
        <w:tblW w:w="0" w:type="auto"/>
        <w:tblLook w:val="04A0" w:firstRow="1" w:lastRow="0" w:firstColumn="1" w:lastColumn="0" w:noHBand="0" w:noVBand="1"/>
      </w:tblPr>
      <w:tblGrid>
        <w:gridCol w:w="1580"/>
        <w:gridCol w:w="1078"/>
        <w:gridCol w:w="1191"/>
        <w:gridCol w:w="1703"/>
        <w:gridCol w:w="1078"/>
        <w:gridCol w:w="1162"/>
        <w:gridCol w:w="1779"/>
      </w:tblGrid>
      <w:tr w:rsidR="00FF54C3" w:rsidRPr="00FF54C3" w:rsidTr="00C3787F">
        <w:tc>
          <w:tcPr>
            <w:tcW w:w="1758" w:type="dxa"/>
          </w:tcPr>
          <w:p w:rsidR="00FF54C3" w:rsidRPr="00FF54C3" w:rsidRDefault="00FF54C3" w:rsidP="00FF54C3">
            <w:pPr>
              <w:jc w:val="center"/>
              <w:rPr>
                <w:rFonts w:eastAsiaTheme="minorHAnsi" w:cstheme="minorBidi"/>
                <w:b/>
                <w:sz w:val="28"/>
                <w:szCs w:val="22"/>
                <w:lang w:eastAsia="en-US"/>
              </w:rPr>
            </w:pPr>
            <w:r w:rsidRPr="00FF54C3">
              <w:rPr>
                <w:rFonts w:eastAsiaTheme="minorHAnsi" w:cstheme="minorBidi"/>
                <w:b/>
                <w:sz w:val="28"/>
                <w:szCs w:val="22"/>
                <w:lang w:eastAsia="en-US"/>
              </w:rPr>
              <w:t>Название</w:t>
            </w:r>
          </w:p>
        </w:tc>
        <w:tc>
          <w:tcPr>
            <w:tcW w:w="1110" w:type="dxa"/>
          </w:tcPr>
          <w:p w:rsidR="00FF54C3" w:rsidRPr="00FF54C3" w:rsidRDefault="00FF54C3" w:rsidP="00FF54C3">
            <w:pPr>
              <w:jc w:val="center"/>
              <w:rPr>
                <w:rFonts w:eastAsiaTheme="minorHAnsi" w:cstheme="minorBidi"/>
                <w:b/>
                <w:sz w:val="28"/>
                <w:szCs w:val="22"/>
                <w:lang w:eastAsia="en-US"/>
              </w:rPr>
            </w:pPr>
            <w:r w:rsidRPr="00FF54C3">
              <w:rPr>
                <w:rFonts w:eastAsiaTheme="minorHAnsi" w:cstheme="minorBidi"/>
                <w:b/>
                <w:sz w:val="28"/>
                <w:szCs w:val="22"/>
                <w:lang w:eastAsia="en-US"/>
              </w:rPr>
              <w:t>Входные параметры</w:t>
            </w:r>
          </w:p>
        </w:tc>
        <w:tc>
          <w:tcPr>
            <w:tcW w:w="1194" w:type="dxa"/>
          </w:tcPr>
          <w:p w:rsidR="00FF54C3" w:rsidRPr="00FF54C3" w:rsidRDefault="00FF54C3" w:rsidP="00FF54C3">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2421" w:type="dxa"/>
          </w:tcPr>
          <w:p w:rsidR="00FF54C3" w:rsidRPr="00FF54C3" w:rsidRDefault="00FF54C3" w:rsidP="00FF54C3">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c>
          <w:tcPr>
            <w:tcW w:w="1110" w:type="dxa"/>
          </w:tcPr>
          <w:p w:rsidR="00FF54C3" w:rsidRPr="00FF54C3" w:rsidRDefault="00FF54C3" w:rsidP="00FF54C3">
            <w:pPr>
              <w:jc w:val="center"/>
              <w:rPr>
                <w:rFonts w:eastAsiaTheme="minorHAnsi" w:cstheme="minorBidi"/>
                <w:b/>
                <w:sz w:val="28"/>
                <w:szCs w:val="22"/>
                <w:lang w:eastAsia="en-US"/>
              </w:rPr>
            </w:pPr>
            <w:r w:rsidRPr="00FF54C3">
              <w:rPr>
                <w:rFonts w:eastAsiaTheme="minorHAnsi" w:cstheme="minorBidi"/>
                <w:b/>
                <w:sz w:val="28"/>
                <w:szCs w:val="22"/>
                <w:lang w:eastAsia="en-US"/>
              </w:rPr>
              <w:t>Выходные параметры</w:t>
            </w:r>
          </w:p>
        </w:tc>
        <w:tc>
          <w:tcPr>
            <w:tcW w:w="1158" w:type="dxa"/>
          </w:tcPr>
          <w:p w:rsidR="00FF54C3" w:rsidRPr="00FF54C3" w:rsidRDefault="00FF54C3" w:rsidP="00FF54C3">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820" w:type="dxa"/>
          </w:tcPr>
          <w:p w:rsidR="00FF54C3" w:rsidRPr="00FF54C3" w:rsidRDefault="00FF54C3" w:rsidP="00FF54C3">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r>
      <w:tr w:rsidR="00FF54C3" w:rsidRPr="00FF54C3" w:rsidTr="00C3787F">
        <w:tc>
          <w:tcPr>
            <w:tcW w:w="1758" w:type="dxa"/>
          </w:tcPr>
          <w:p w:rsidR="00FF54C3" w:rsidRPr="00FF54C3" w:rsidRDefault="00FF54C3" w:rsidP="00FF54C3">
            <w:pPr>
              <w:jc w:val="center"/>
              <w:rPr>
                <w:rFonts w:eastAsiaTheme="minorHAnsi" w:cstheme="minorBidi"/>
                <w:sz w:val="28"/>
                <w:szCs w:val="22"/>
                <w:lang w:val="en-US" w:eastAsia="en-US"/>
              </w:rPr>
            </w:pPr>
            <w:r>
              <w:rPr>
                <w:rFonts w:eastAsiaTheme="minorHAnsi" w:cstheme="minorBidi"/>
                <w:sz w:val="28"/>
                <w:szCs w:val="22"/>
                <w:lang w:eastAsia="en-US"/>
              </w:rPr>
              <w:t>update</w:t>
            </w:r>
            <w:r>
              <w:rPr>
                <w:rFonts w:eastAsiaTheme="minorHAnsi" w:cstheme="minorBidi"/>
                <w:sz w:val="28"/>
                <w:szCs w:val="22"/>
                <w:lang w:val="en-US" w:eastAsia="en-US"/>
              </w:rPr>
              <w:t>DataElement</w:t>
            </w:r>
          </w:p>
        </w:tc>
        <w:tc>
          <w:tcPr>
            <w:tcW w:w="1110" w:type="dxa"/>
          </w:tcPr>
          <w:p w:rsidR="00FF54C3" w:rsidRDefault="00FF54C3" w:rsidP="00FF54C3">
            <w:pPr>
              <w:jc w:val="center"/>
              <w:rPr>
                <w:rFonts w:eastAsiaTheme="minorHAnsi" w:cstheme="minorBidi"/>
                <w:sz w:val="28"/>
                <w:szCs w:val="22"/>
                <w:lang w:val="en-US" w:eastAsia="en-US"/>
              </w:rPr>
            </w:pPr>
            <w:r>
              <w:rPr>
                <w:rFonts w:eastAsiaTheme="minorHAnsi" w:cstheme="minorBidi"/>
                <w:sz w:val="28"/>
                <w:szCs w:val="22"/>
                <w:lang w:val="en-US" w:eastAsia="en-US"/>
              </w:rPr>
              <w:t>address</w:t>
            </w:r>
          </w:p>
          <w:p w:rsidR="00FF54C3" w:rsidRPr="00FF54C3" w:rsidRDefault="00FF54C3" w:rsidP="00FF54C3">
            <w:pPr>
              <w:jc w:val="center"/>
              <w:rPr>
                <w:rFonts w:eastAsiaTheme="minorHAnsi" w:cstheme="minorBidi"/>
                <w:sz w:val="28"/>
                <w:szCs w:val="22"/>
                <w:lang w:val="en-US" w:eastAsia="en-US"/>
              </w:rPr>
            </w:pPr>
            <w:r>
              <w:rPr>
                <w:rFonts w:eastAsiaTheme="minorHAnsi" w:cstheme="minorBidi"/>
                <w:sz w:val="28"/>
                <w:szCs w:val="22"/>
                <w:lang w:val="en-US" w:eastAsia="en-US"/>
              </w:rPr>
              <w:t>data</w:t>
            </w:r>
          </w:p>
        </w:tc>
        <w:tc>
          <w:tcPr>
            <w:tcW w:w="1194" w:type="dxa"/>
          </w:tcPr>
          <w:p w:rsidR="00FF54C3" w:rsidRDefault="00FF54C3" w:rsidP="00FF54C3">
            <w:pPr>
              <w:jc w:val="center"/>
              <w:rPr>
                <w:rFonts w:eastAsiaTheme="minorHAnsi" w:cstheme="minorBidi"/>
                <w:sz w:val="28"/>
                <w:szCs w:val="22"/>
                <w:lang w:eastAsia="en-US"/>
              </w:rPr>
            </w:pPr>
            <w:r>
              <w:rPr>
                <w:rFonts w:eastAsiaTheme="minorHAnsi" w:cstheme="minorBidi"/>
                <w:sz w:val="28"/>
                <w:szCs w:val="22"/>
                <w:lang w:eastAsia="en-US"/>
              </w:rPr>
              <w:t>Строка подключения</w:t>
            </w:r>
          </w:p>
          <w:p w:rsidR="00FF54C3" w:rsidRPr="00FF54C3" w:rsidRDefault="00FF54C3" w:rsidP="00FF54C3">
            <w:pPr>
              <w:jc w:val="center"/>
              <w:rPr>
                <w:rFonts w:eastAsiaTheme="minorHAnsi" w:cstheme="minorBidi"/>
                <w:sz w:val="28"/>
                <w:szCs w:val="22"/>
                <w:lang w:eastAsia="en-US"/>
              </w:rPr>
            </w:pPr>
            <w:r>
              <w:rPr>
                <w:rFonts w:eastAsiaTheme="minorHAnsi" w:cstheme="minorBidi"/>
                <w:sz w:val="28"/>
                <w:szCs w:val="22"/>
                <w:lang w:eastAsia="en-US"/>
              </w:rPr>
              <w:t>Данные для отправки</w:t>
            </w:r>
          </w:p>
        </w:tc>
        <w:tc>
          <w:tcPr>
            <w:tcW w:w="2421" w:type="dxa"/>
          </w:tcPr>
          <w:p w:rsidR="00FF54C3" w:rsidRDefault="00FF54C3" w:rsidP="00FF54C3">
            <w:pPr>
              <w:jc w:val="center"/>
              <w:rPr>
                <w:rFonts w:eastAsiaTheme="minorHAnsi" w:cstheme="minorBidi"/>
                <w:sz w:val="28"/>
                <w:szCs w:val="22"/>
                <w:lang w:val="en-US" w:eastAsia="en-US"/>
              </w:rPr>
            </w:pPr>
            <w:r>
              <w:rPr>
                <w:rFonts w:eastAsiaTheme="minorHAnsi" w:cstheme="minorBidi"/>
                <w:sz w:val="28"/>
                <w:szCs w:val="22"/>
                <w:lang w:val="en-US" w:eastAsia="en-US"/>
              </w:rPr>
              <w:t>String</w:t>
            </w:r>
          </w:p>
          <w:p w:rsidR="00FF54C3" w:rsidRPr="00FF54C3" w:rsidRDefault="00FF54C3" w:rsidP="00FF54C3">
            <w:pPr>
              <w:jc w:val="center"/>
              <w:rPr>
                <w:rFonts w:eastAsiaTheme="minorHAnsi" w:cstheme="minorBidi"/>
                <w:sz w:val="28"/>
                <w:szCs w:val="22"/>
                <w:lang w:val="en-US" w:eastAsia="en-US"/>
              </w:rPr>
            </w:pPr>
            <w:r>
              <w:rPr>
                <w:rFonts w:eastAsiaTheme="minorHAnsi" w:cstheme="minorBidi"/>
                <w:sz w:val="28"/>
                <w:szCs w:val="22"/>
                <w:lang w:val="en-US" w:eastAsia="en-US"/>
              </w:rPr>
              <w:t>T</w:t>
            </w:r>
          </w:p>
        </w:tc>
        <w:tc>
          <w:tcPr>
            <w:tcW w:w="1110" w:type="dxa"/>
          </w:tcPr>
          <w:p w:rsidR="00FF54C3" w:rsidRPr="00FF54C3" w:rsidRDefault="00FF54C3" w:rsidP="00FF54C3">
            <w:pPr>
              <w:jc w:val="center"/>
              <w:rPr>
                <w:rFonts w:eastAsiaTheme="minorHAnsi" w:cstheme="minorBidi"/>
                <w:sz w:val="28"/>
                <w:szCs w:val="22"/>
                <w:lang w:val="en-US" w:eastAsia="en-US"/>
              </w:rPr>
            </w:pPr>
            <w:r>
              <w:rPr>
                <w:rFonts w:eastAsiaTheme="minorHAnsi" w:cstheme="minorBidi"/>
                <w:sz w:val="28"/>
                <w:szCs w:val="22"/>
                <w:lang w:val="en-US" w:eastAsia="en-US"/>
              </w:rPr>
              <w:t>-</w:t>
            </w:r>
          </w:p>
        </w:tc>
        <w:tc>
          <w:tcPr>
            <w:tcW w:w="1158" w:type="dxa"/>
          </w:tcPr>
          <w:p w:rsidR="00FF54C3" w:rsidRPr="00FF54C3" w:rsidRDefault="00FF54C3" w:rsidP="00FF54C3">
            <w:pPr>
              <w:jc w:val="center"/>
              <w:rPr>
                <w:rFonts w:eastAsiaTheme="minorHAnsi" w:cstheme="minorBidi"/>
                <w:sz w:val="28"/>
                <w:szCs w:val="22"/>
                <w:lang w:val="en-US" w:eastAsia="en-US"/>
              </w:rPr>
            </w:pPr>
            <w:r w:rsidRPr="00FF54C3">
              <w:rPr>
                <w:rFonts w:eastAsiaTheme="minorHAnsi" w:cstheme="minorBidi"/>
                <w:sz w:val="28"/>
                <w:szCs w:val="22"/>
                <w:lang w:val="en-US" w:eastAsia="en-US"/>
              </w:rPr>
              <w:t>-</w:t>
            </w:r>
          </w:p>
        </w:tc>
        <w:tc>
          <w:tcPr>
            <w:tcW w:w="820" w:type="dxa"/>
          </w:tcPr>
          <w:p w:rsidR="00FF54C3" w:rsidRPr="00FF54C3" w:rsidRDefault="00FF54C3" w:rsidP="00FF54C3">
            <w:pPr>
              <w:jc w:val="center"/>
              <w:rPr>
                <w:rFonts w:eastAsiaTheme="minorHAnsi" w:cstheme="minorBidi"/>
                <w:sz w:val="28"/>
                <w:szCs w:val="22"/>
                <w:lang w:val="en-US" w:eastAsia="en-US"/>
              </w:rPr>
            </w:pPr>
            <w:r w:rsidRPr="00FF54C3">
              <w:rPr>
                <w:rFonts w:eastAsiaTheme="minorHAnsi" w:cstheme="minorBidi"/>
                <w:sz w:val="28"/>
                <w:szCs w:val="22"/>
                <w:lang w:val="en-US" w:eastAsia="en-US"/>
              </w:rPr>
              <w:t>-</w:t>
            </w:r>
          </w:p>
        </w:tc>
      </w:tr>
      <w:tr w:rsidR="00FF54C3" w:rsidRPr="00FF54C3" w:rsidTr="00C3787F">
        <w:tc>
          <w:tcPr>
            <w:tcW w:w="1758" w:type="dxa"/>
          </w:tcPr>
          <w:p w:rsidR="00FF54C3" w:rsidRPr="00FF54C3" w:rsidRDefault="00FF54C3" w:rsidP="00FF54C3">
            <w:pPr>
              <w:jc w:val="center"/>
              <w:rPr>
                <w:sz w:val="28"/>
                <w:lang w:val="en-US"/>
              </w:rPr>
            </w:pPr>
            <w:r>
              <w:rPr>
                <w:sz w:val="28"/>
                <w:lang w:val="en-US"/>
              </w:rPr>
              <w:t>getListDataInvoices</w:t>
            </w:r>
          </w:p>
        </w:tc>
        <w:tc>
          <w:tcPr>
            <w:tcW w:w="1110" w:type="dxa"/>
          </w:tcPr>
          <w:p w:rsidR="00FF54C3" w:rsidRDefault="00FF54C3" w:rsidP="00FF54C3">
            <w:pPr>
              <w:jc w:val="center"/>
              <w:rPr>
                <w:sz w:val="28"/>
                <w:lang w:val="en-US"/>
              </w:rPr>
            </w:pPr>
            <w:r>
              <w:rPr>
                <w:sz w:val="28"/>
                <w:lang w:val="en-US"/>
              </w:rPr>
              <w:t>address</w:t>
            </w:r>
          </w:p>
        </w:tc>
        <w:tc>
          <w:tcPr>
            <w:tcW w:w="1194" w:type="dxa"/>
          </w:tcPr>
          <w:p w:rsidR="00FF54C3" w:rsidRDefault="00FF54C3" w:rsidP="00FF54C3">
            <w:pPr>
              <w:jc w:val="center"/>
              <w:rPr>
                <w:sz w:val="28"/>
              </w:rPr>
            </w:pPr>
            <w:r>
              <w:rPr>
                <w:sz w:val="28"/>
              </w:rPr>
              <w:t>Строка подключения</w:t>
            </w:r>
          </w:p>
        </w:tc>
        <w:tc>
          <w:tcPr>
            <w:tcW w:w="2421" w:type="dxa"/>
          </w:tcPr>
          <w:p w:rsidR="00FF54C3" w:rsidRDefault="00FF54C3" w:rsidP="00FF54C3">
            <w:pPr>
              <w:jc w:val="center"/>
              <w:rPr>
                <w:sz w:val="28"/>
                <w:lang w:val="en-US"/>
              </w:rPr>
            </w:pPr>
            <w:r>
              <w:rPr>
                <w:sz w:val="28"/>
                <w:lang w:val="en-US"/>
              </w:rPr>
              <w:t>String</w:t>
            </w:r>
          </w:p>
        </w:tc>
        <w:tc>
          <w:tcPr>
            <w:tcW w:w="1110" w:type="dxa"/>
          </w:tcPr>
          <w:p w:rsidR="00FF54C3" w:rsidRDefault="00FF54C3" w:rsidP="00FF54C3">
            <w:pPr>
              <w:jc w:val="center"/>
              <w:rPr>
                <w:sz w:val="28"/>
                <w:lang w:val="en-US"/>
              </w:rPr>
            </w:pPr>
            <w:r>
              <w:rPr>
                <w:sz w:val="28"/>
                <w:lang w:val="en-US"/>
              </w:rPr>
              <w:t>data</w:t>
            </w:r>
          </w:p>
        </w:tc>
        <w:tc>
          <w:tcPr>
            <w:tcW w:w="1158" w:type="dxa"/>
          </w:tcPr>
          <w:p w:rsidR="00FF54C3" w:rsidRPr="00FF54C3" w:rsidRDefault="00FF54C3" w:rsidP="00FF54C3">
            <w:pPr>
              <w:jc w:val="center"/>
              <w:rPr>
                <w:sz w:val="28"/>
              </w:rPr>
            </w:pPr>
            <w:r>
              <w:rPr>
                <w:sz w:val="28"/>
              </w:rPr>
              <w:t>Информация обо всех накладных в базе данных</w:t>
            </w:r>
          </w:p>
        </w:tc>
        <w:tc>
          <w:tcPr>
            <w:tcW w:w="820" w:type="dxa"/>
          </w:tcPr>
          <w:p w:rsidR="00FF54C3" w:rsidRPr="00FF54C3" w:rsidRDefault="00FF54C3" w:rsidP="00FF54C3">
            <w:pPr>
              <w:jc w:val="center"/>
              <w:rPr>
                <w:sz w:val="28"/>
                <w:lang w:val="en-US"/>
              </w:rPr>
            </w:pPr>
            <w:r>
              <w:rPr>
                <w:sz w:val="28"/>
                <w:lang w:val="en-US"/>
              </w:rPr>
              <w:t>DataElementInvoice[]</w:t>
            </w:r>
          </w:p>
        </w:tc>
      </w:tr>
      <w:tr w:rsidR="00FF54C3" w:rsidRPr="00FF54C3" w:rsidTr="00C3787F">
        <w:tc>
          <w:tcPr>
            <w:tcW w:w="1758" w:type="dxa"/>
          </w:tcPr>
          <w:p w:rsidR="00FF54C3" w:rsidRDefault="00FF54C3" w:rsidP="00FF54C3">
            <w:pPr>
              <w:jc w:val="center"/>
              <w:rPr>
                <w:sz w:val="28"/>
                <w:lang w:val="en-US"/>
              </w:rPr>
            </w:pPr>
            <w:r>
              <w:rPr>
                <w:sz w:val="28"/>
                <w:lang w:val="en-US"/>
              </w:rPr>
              <w:t>getListDataRegister</w:t>
            </w:r>
          </w:p>
        </w:tc>
        <w:tc>
          <w:tcPr>
            <w:tcW w:w="1110" w:type="dxa"/>
          </w:tcPr>
          <w:p w:rsidR="00FF54C3" w:rsidRDefault="00FF54C3" w:rsidP="00FF54C3">
            <w:pPr>
              <w:jc w:val="center"/>
              <w:rPr>
                <w:sz w:val="28"/>
                <w:lang w:val="en-US"/>
              </w:rPr>
            </w:pPr>
            <w:r>
              <w:rPr>
                <w:sz w:val="28"/>
                <w:lang w:val="en-US"/>
              </w:rPr>
              <w:t>address</w:t>
            </w:r>
          </w:p>
        </w:tc>
        <w:tc>
          <w:tcPr>
            <w:tcW w:w="1194" w:type="dxa"/>
          </w:tcPr>
          <w:p w:rsidR="00FF54C3" w:rsidRDefault="00FF54C3" w:rsidP="00FF54C3">
            <w:pPr>
              <w:jc w:val="center"/>
              <w:rPr>
                <w:sz w:val="28"/>
              </w:rPr>
            </w:pPr>
            <w:r>
              <w:rPr>
                <w:sz w:val="28"/>
              </w:rPr>
              <w:t>Строка подключения</w:t>
            </w:r>
          </w:p>
        </w:tc>
        <w:tc>
          <w:tcPr>
            <w:tcW w:w="2421" w:type="dxa"/>
          </w:tcPr>
          <w:p w:rsidR="00FF54C3" w:rsidRDefault="00FF54C3" w:rsidP="00FF54C3">
            <w:pPr>
              <w:jc w:val="center"/>
              <w:rPr>
                <w:sz w:val="28"/>
                <w:lang w:val="en-US"/>
              </w:rPr>
            </w:pPr>
            <w:r>
              <w:rPr>
                <w:sz w:val="28"/>
                <w:lang w:val="en-US"/>
              </w:rPr>
              <w:t>String</w:t>
            </w:r>
          </w:p>
        </w:tc>
        <w:tc>
          <w:tcPr>
            <w:tcW w:w="1110" w:type="dxa"/>
          </w:tcPr>
          <w:p w:rsidR="00FF54C3" w:rsidRDefault="00FF54C3" w:rsidP="00FF54C3">
            <w:pPr>
              <w:jc w:val="center"/>
              <w:rPr>
                <w:sz w:val="28"/>
                <w:lang w:val="en-US"/>
              </w:rPr>
            </w:pPr>
            <w:r>
              <w:rPr>
                <w:sz w:val="28"/>
                <w:lang w:val="en-US"/>
              </w:rPr>
              <w:t>data</w:t>
            </w:r>
          </w:p>
        </w:tc>
        <w:tc>
          <w:tcPr>
            <w:tcW w:w="1158" w:type="dxa"/>
          </w:tcPr>
          <w:p w:rsidR="00FF54C3" w:rsidRDefault="00FF54C3" w:rsidP="00FF54C3">
            <w:pPr>
              <w:jc w:val="center"/>
              <w:rPr>
                <w:sz w:val="28"/>
              </w:rPr>
            </w:pPr>
            <w:r>
              <w:rPr>
                <w:sz w:val="28"/>
              </w:rPr>
              <w:t>Информация обо всех записях в таблице соответствия полувагонов накладным</w:t>
            </w:r>
          </w:p>
        </w:tc>
        <w:tc>
          <w:tcPr>
            <w:tcW w:w="820" w:type="dxa"/>
          </w:tcPr>
          <w:p w:rsidR="00FF54C3" w:rsidRPr="00FF54C3" w:rsidRDefault="00FF54C3" w:rsidP="00FF54C3">
            <w:pPr>
              <w:jc w:val="center"/>
              <w:rPr>
                <w:sz w:val="28"/>
                <w:lang w:val="en-US"/>
              </w:rPr>
            </w:pPr>
            <w:r>
              <w:rPr>
                <w:sz w:val="28"/>
                <w:lang w:val="en-US"/>
              </w:rPr>
              <w:t>DataElementRegister[]</w:t>
            </w:r>
          </w:p>
        </w:tc>
      </w:tr>
      <w:tr w:rsidR="00FF54C3" w:rsidRPr="00FF54C3" w:rsidTr="00C3787F">
        <w:tc>
          <w:tcPr>
            <w:tcW w:w="1758" w:type="dxa"/>
          </w:tcPr>
          <w:p w:rsidR="00FF54C3" w:rsidRDefault="00FF54C3" w:rsidP="00FF54C3">
            <w:pPr>
              <w:jc w:val="center"/>
              <w:rPr>
                <w:sz w:val="28"/>
                <w:lang w:val="en-US"/>
              </w:rPr>
            </w:pPr>
            <w:r>
              <w:rPr>
                <w:sz w:val="28"/>
                <w:lang w:val="en-US"/>
              </w:rPr>
              <w:t>getListDataWagons</w:t>
            </w:r>
          </w:p>
        </w:tc>
        <w:tc>
          <w:tcPr>
            <w:tcW w:w="1110" w:type="dxa"/>
          </w:tcPr>
          <w:p w:rsidR="00FF54C3" w:rsidRDefault="00FF54C3" w:rsidP="00FF54C3">
            <w:pPr>
              <w:jc w:val="center"/>
              <w:rPr>
                <w:sz w:val="28"/>
                <w:lang w:val="en-US"/>
              </w:rPr>
            </w:pPr>
            <w:r>
              <w:rPr>
                <w:sz w:val="28"/>
                <w:lang w:val="en-US"/>
              </w:rPr>
              <w:t>address</w:t>
            </w:r>
          </w:p>
        </w:tc>
        <w:tc>
          <w:tcPr>
            <w:tcW w:w="1194" w:type="dxa"/>
          </w:tcPr>
          <w:p w:rsidR="00FF54C3" w:rsidRPr="00FF54C3" w:rsidRDefault="00FF54C3" w:rsidP="00FF54C3">
            <w:pPr>
              <w:jc w:val="center"/>
              <w:rPr>
                <w:sz w:val="28"/>
              </w:rPr>
            </w:pPr>
            <w:r>
              <w:rPr>
                <w:sz w:val="28"/>
              </w:rPr>
              <w:t>Строка подключения</w:t>
            </w:r>
          </w:p>
        </w:tc>
        <w:tc>
          <w:tcPr>
            <w:tcW w:w="2421" w:type="dxa"/>
          </w:tcPr>
          <w:p w:rsidR="00FF54C3" w:rsidRDefault="00FF54C3" w:rsidP="00FF54C3">
            <w:pPr>
              <w:jc w:val="center"/>
              <w:rPr>
                <w:sz w:val="28"/>
                <w:lang w:val="en-US"/>
              </w:rPr>
            </w:pPr>
            <w:r>
              <w:rPr>
                <w:sz w:val="28"/>
                <w:lang w:val="en-US"/>
              </w:rPr>
              <w:t>DataElementWagon[]</w:t>
            </w:r>
          </w:p>
        </w:tc>
        <w:tc>
          <w:tcPr>
            <w:tcW w:w="1110" w:type="dxa"/>
          </w:tcPr>
          <w:p w:rsidR="00FF54C3" w:rsidRDefault="00FF54C3" w:rsidP="00FF54C3">
            <w:pPr>
              <w:jc w:val="center"/>
              <w:rPr>
                <w:sz w:val="28"/>
                <w:lang w:val="en-US"/>
              </w:rPr>
            </w:pPr>
            <w:r>
              <w:rPr>
                <w:sz w:val="28"/>
                <w:lang w:val="en-US"/>
              </w:rPr>
              <w:t>data</w:t>
            </w:r>
          </w:p>
        </w:tc>
        <w:tc>
          <w:tcPr>
            <w:tcW w:w="1158" w:type="dxa"/>
          </w:tcPr>
          <w:p w:rsidR="00FF54C3" w:rsidRDefault="00FF54C3" w:rsidP="00FF54C3">
            <w:pPr>
              <w:jc w:val="center"/>
              <w:rPr>
                <w:sz w:val="28"/>
              </w:rPr>
            </w:pPr>
            <w:r>
              <w:rPr>
                <w:sz w:val="28"/>
              </w:rPr>
              <w:t>Информация обо всех полувагонах в базе данных</w:t>
            </w:r>
          </w:p>
        </w:tc>
        <w:tc>
          <w:tcPr>
            <w:tcW w:w="820" w:type="dxa"/>
          </w:tcPr>
          <w:p w:rsidR="00FF54C3" w:rsidRPr="00FF54C3" w:rsidRDefault="00FF54C3" w:rsidP="00FF54C3">
            <w:pPr>
              <w:jc w:val="center"/>
              <w:rPr>
                <w:sz w:val="28"/>
                <w:lang w:val="en-US"/>
              </w:rPr>
            </w:pPr>
            <w:r>
              <w:rPr>
                <w:sz w:val="28"/>
                <w:lang w:val="en-US"/>
              </w:rPr>
              <w:t>DataElementWagon[]</w:t>
            </w:r>
          </w:p>
        </w:tc>
      </w:tr>
    </w:tbl>
    <w:p w:rsidR="000B5E16" w:rsidRDefault="000B5E16"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103753" w:rsidRDefault="00103753" w:rsidP="00103753">
      <w:pPr>
        <w:pStyle w:val="StyleText"/>
        <w:rPr>
          <w:lang w:eastAsia="ar-SA"/>
        </w:rPr>
      </w:pPr>
      <w:r>
        <w:rPr>
          <w:lang w:eastAsia="ar-SA"/>
        </w:rPr>
        <w:lastRenderedPageBreak/>
        <w:t>Продолжение таблицы 6</w:t>
      </w:r>
    </w:p>
    <w:tbl>
      <w:tblPr>
        <w:tblStyle w:val="1a"/>
        <w:tblW w:w="0" w:type="auto"/>
        <w:tblLook w:val="04A0" w:firstRow="1" w:lastRow="0" w:firstColumn="1" w:lastColumn="0" w:noHBand="0" w:noVBand="1"/>
      </w:tblPr>
      <w:tblGrid>
        <w:gridCol w:w="1454"/>
        <w:gridCol w:w="1064"/>
        <w:gridCol w:w="1827"/>
        <w:gridCol w:w="1138"/>
        <w:gridCol w:w="1091"/>
        <w:gridCol w:w="2096"/>
        <w:gridCol w:w="901"/>
      </w:tblGrid>
      <w:tr w:rsidR="00103753" w:rsidRPr="00FF54C3" w:rsidTr="00C3787F">
        <w:tc>
          <w:tcPr>
            <w:tcW w:w="1758" w:type="dxa"/>
          </w:tcPr>
          <w:p w:rsidR="00103753" w:rsidRPr="00FF54C3" w:rsidRDefault="00103753" w:rsidP="00C3787F">
            <w:pPr>
              <w:jc w:val="center"/>
              <w:rPr>
                <w:rFonts w:eastAsiaTheme="minorHAnsi" w:cstheme="minorBidi"/>
                <w:sz w:val="28"/>
                <w:szCs w:val="22"/>
                <w:lang w:val="en-US" w:eastAsia="en-US"/>
              </w:rPr>
            </w:pPr>
            <w:r>
              <w:rPr>
                <w:rFonts w:eastAsiaTheme="minorHAnsi" w:cstheme="minorBidi"/>
                <w:sz w:val="28"/>
                <w:szCs w:val="22"/>
                <w:lang w:val="en-US" w:eastAsia="en-US"/>
              </w:rPr>
              <w:t>loadImage</w:t>
            </w:r>
          </w:p>
        </w:tc>
        <w:tc>
          <w:tcPr>
            <w:tcW w:w="1110" w:type="dxa"/>
          </w:tcPr>
          <w:p w:rsidR="00103753" w:rsidRPr="00FF54C3" w:rsidRDefault="00103753" w:rsidP="00103753">
            <w:pPr>
              <w:jc w:val="center"/>
              <w:rPr>
                <w:rFonts w:eastAsiaTheme="minorHAnsi" w:cstheme="minorBidi"/>
                <w:sz w:val="28"/>
                <w:szCs w:val="22"/>
                <w:lang w:val="en-US" w:eastAsia="en-US"/>
              </w:rPr>
            </w:pPr>
            <w:r>
              <w:rPr>
                <w:rFonts w:eastAsiaTheme="minorHAnsi" w:cstheme="minorBidi"/>
                <w:sz w:val="28"/>
                <w:szCs w:val="22"/>
                <w:lang w:val="en-US" w:eastAsia="en-US"/>
              </w:rPr>
              <w:t>address</w:t>
            </w:r>
          </w:p>
        </w:tc>
        <w:tc>
          <w:tcPr>
            <w:tcW w:w="1194" w:type="dxa"/>
          </w:tcPr>
          <w:p w:rsidR="00103753" w:rsidRPr="00FF54C3" w:rsidRDefault="00103753" w:rsidP="00103753">
            <w:pPr>
              <w:jc w:val="center"/>
              <w:rPr>
                <w:rFonts w:eastAsiaTheme="minorHAnsi" w:cstheme="minorBidi"/>
                <w:sz w:val="28"/>
                <w:szCs w:val="22"/>
                <w:lang w:eastAsia="en-US"/>
              </w:rPr>
            </w:pPr>
            <w:r>
              <w:rPr>
                <w:rFonts w:eastAsiaTheme="minorHAnsi" w:cstheme="minorBidi"/>
                <w:sz w:val="28"/>
                <w:szCs w:val="22"/>
                <w:lang w:eastAsia="en-US"/>
              </w:rPr>
              <w:t>Строка подключения</w:t>
            </w:r>
          </w:p>
        </w:tc>
        <w:tc>
          <w:tcPr>
            <w:tcW w:w="2421" w:type="dxa"/>
          </w:tcPr>
          <w:p w:rsidR="00103753" w:rsidRPr="00FF54C3" w:rsidRDefault="00103753" w:rsidP="00C3787F">
            <w:pPr>
              <w:jc w:val="center"/>
              <w:rPr>
                <w:rFonts w:eastAsiaTheme="minorHAnsi" w:cstheme="minorBidi"/>
                <w:sz w:val="28"/>
                <w:szCs w:val="22"/>
                <w:lang w:val="en-US" w:eastAsia="en-US"/>
              </w:rPr>
            </w:pPr>
            <w:r>
              <w:rPr>
                <w:rFonts w:eastAsiaTheme="minorHAnsi" w:cstheme="minorBidi"/>
                <w:sz w:val="28"/>
                <w:szCs w:val="22"/>
                <w:lang w:val="en-US" w:eastAsia="en-US"/>
              </w:rPr>
              <w:t>String</w:t>
            </w:r>
          </w:p>
        </w:tc>
        <w:tc>
          <w:tcPr>
            <w:tcW w:w="1110" w:type="dxa"/>
          </w:tcPr>
          <w:p w:rsidR="00103753" w:rsidRPr="00FF54C3" w:rsidRDefault="00103753" w:rsidP="00C3787F">
            <w:pPr>
              <w:jc w:val="center"/>
              <w:rPr>
                <w:rFonts w:eastAsiaTheme="minorHAnsi" w:cstheme="minorBidi"/>
                <w:sz w:val="28"/>
                <w:szCs w:val="22"/>
                <w:lang w:val="en-US" w:eastAsia="en-US"/>
              </w:rPr>
            </w:pPr>
            <w:r>
              <w:rPr>
                <w:rFonts w:eastAsiaTheme="minorHAnsi" w:cstheme="minorBidi"/>
                <w:sz w:val="28"/>
                <w:szCs w:val="22"/>
                <w:lang w:val="en-US" w:eastAsia="en-US"/>
              </w:rPr>
              <w:t>filePath</w:t>
            </w:r>
          </w:p>
        </w:tc>
        <w:tc>
          <w:tcPr>
            <w:tcW w:w="1158" w:type="dxa"/>
          </w:tcPr>
          <w:p w:rsidR="00103753" w:rsidRPr="00FF54C3" w:rsidRDefault="00103753" w:rsidP="00C3787F">
            <w:pPr>
              <w:jc w:val="center"/>
              <w:rPr>
                <w:rFonts w:eastAsiaTheme="minorHAnsi" w:cstheme="minorBidi"/>
                <w:sz w:val="28"/>
                <w:szCs w:val="22"/>
                <w:lang w:eastAsia="en-US"/>
              </w:rPr>
            </w:pPr>
            <w:r>
              <w:rPr>
                <w:rFonts w:eastAsiaTheme="minorHAnsi" w:cstheme="minorBidi"/>
                <w:sz w:val="28"/>
                <w:szCs w:val="22"/>
                <w:lang w:eastAsia="en-US"/>
              </w:rPr>
              <w:t xml:space="preserve">Полный путь к загруженному изображению в локальном хранилище модуля </w:t>
            </w:r>
            <w:r w:rsidRPr="00103753">
              <w:rPr>
                <w:rFonts w:eastAsiaTheme="minorHAnsi" w:cstheme="minorBidi"/>
                <w:sz w:val="28"/>
                <w:szCs w:val="22"/>
                <w:lang w:eastAsia="en-US"/>
              </w:rPr>
              <w:t>“</w:t>
            </w:r>
            <w:r>
              <w:rPr>
                <w:rFonts w:eastAsiaTheme="minorHAnsi" w:cstheme="minorBidi"/>
                <w:sz w:val="28"/>
                <w:szCs w:val="22"/>
                <w:lang w:eastAsia="en-US"/>
              </w:rPr>
              <w:t>Пользователь</w:t>
            </w:r>
            <w:r w:rsidRPr="00103753">
              <w:rPr>
                <w:rFonts w:eastAsiaTheme="minorHAnsi" w:cstheme="minorBidi"/>
                <w:sz w:val="28"/>
                <w:szCs w:val="22"/>
                <w:lang w:eastAsia="en-US"/>
              </w:rPr>
              <w:t>”</w:t>
            </w:r>
          </w:p>
        </w:tc>
        <w:tc>
          <w:tcPr>
            <w:tcW w:w="820" w:type="dxa"/>
          </w:tcPr>
          <w:p w:rsidR="00103753" w:rsidRPr="00FF54C3" w:rsidRDefault="00103753" w:rsidP="00C3787F">
            <w:pPr>
              <w:jc w:val="center"/>
              <w:rPr>
                <w:rFonts w:eastAsiaTheme="minorHAnsi" w:cstheme="minorBidi"/>
                <w:sz w:val="28"/>
                <w:szCs w:val="22"/>
                <w:lang w:val="en-US" w:eastAsia="en-US"/>
              </w:rPr>
            </w:pPr>
            <w:r>
              <w:rPr>
                <w:rFonts w:eastAsiaTheme="minorHAnsi" w:cstheme="minorBidi"/>
                <w:sz w:val="28"/>
                <w:szCs w:val="22"/>
                <w:lang w:val="en-US" w:eastAsia="en-US"/>
              </w:rPr>
              <w:t>String</w:t>
            </w:r>
          </w:p>
        </w:tc>
      </w:tr>
    </w:tbl>
    <w:p w:rsidR="00103753" w:rsidRDefault="00103753" w:rsidP="001A61C8">
      <w:pPr>
        <w:rPr>
          <w:rFonts w:ascii="Times New Roman" w:eastAsia="SimSun" w:hAnsi="Times New Roman" w:cs="Times New Roman"/>
          <w:b/>
          <w:kern w:val="1"/>
          <w:sz w:val="28"/>
          <w:szCs w:val="28"/>
          <w:lang w:eastAsia="ar-SA"/>
        </w:rPr>
      </w:pPr>
    </w:p>
    <w:p w:rsidR="00105A97" w:rsidRPr="00C3787F" w:rsidRDefault="00105A97" w:rsidP="00105A97">
      <w:pPr>
        <w:pStyle w:val="StyleText"/>
      </w:pPr>
      <w:r>
        <w:t xml:space="preserve">Таблица 7 – </w:t>
      </w:r>
      <w:r w:rsidR="00C3787F">
        <w:t xml:space="preserve">Таблица спецификаций методов класса </w:t>
      </w:r>
      <w:r w:rsidR="00C3787F">
        <w:rPr>
          <w:lang w:val="en-US"/>
        </w:rPr>
        <w:t>DataValidator</w:t>
      </w:r>
    </w:p>
    <w:tbl>
      <w:tblPr>
        <w:tblStyle w:val="1a"/>
        <w:tblW w:w="0" w:type="auto"/>
        <w:tblLook w:val="04A0" w:firstRow="1" w:lastRow="0" w:firstColumn="1" w:lastColumn="0" w:noHBand="0" w:noVBand="1"/>
      </w:tblPr>
      <w:tblGrid>
        <w:gridCol w:w="1843"/>
        <w:gridCol w:w="1381"/>
        <w:gridCol w:w="1444"/>
        <w:gridCol w:w="1004"/>
        <w:gridCol w:w="1381"/>
        <w:gridCol w:w="1514"/>
        <w:gridCol w:w="1004"/>
      </w:tblGrid>
      <w:tr w:rsidR="00105A97" w:rsidRPr="00FF54C3" w:rsidTr="00C3787F">
        <w:tc>
          <w:tcPr>
            <w:tcW w:w="1758" w:type="dxa"/>
          </w:tcPr>
          <w:p w:rsidR="00105A97" w:rsidRPr="00FF54C3" w:rsidRDefault="00105A97" w:rsidP="00C3787F">
            <w:pPr>
              <w:jc w:val="center"/>
              <w:rPr>
                <w:rFonts w:eastAsiaTheme="minorHAnsi" w:cstheme="minorBidi"/>
                <w:b/>
                <w:sz w:val="28"/>
                <w:szCs w:val="22"/>
                <w:lang w:eastAsia="en-US"/>
              </w:rPr>
            </w:pPr>
            <w:r w:rsidRPr="00FF54C3">
              <w:rPr>
                <w:rFonts w:eastAsiaTheme="minorHAnsi" w:cstheme="minorBidi"/>
                <w:b/>
                <w:sz w:val="28"/>
                <w:szCs w:val="22"/>
                <w:lang w:eastAsia="en-US"/>
              </w:rPr>
              <w:t>Название</w:t>
            </w:r>
          </w:p>
        </w:tc>
        <w:tc>
          <w:tcPr>
            <w:tcW w:w="1110" w:type="dxa"/>
          </w:tcPr>
          <w:p w:rsidR="00105A97" w:rsidRPr="00FF54C3" w:rsidRDefault="00105A97" w:rsidP="00C3787F">
            <w:pPr>
              <w:jc w:val="center"/>
              <w:rPr>
                <w:rFonts w:eastAsiaTheme="minorHAnsi" w:cstheme="minorBidi"/>
                <w:b/>
                <w:sz w:val="28"/>
                <w:szCs w:val="22"/>
                <w:lang w:eastAsia="en-US"/>
              </w:rPr>
            </w:pPr>
            <w:r w:rsidRPr="00FF54C3">
              <w:rPr>
                <w:rFonts w:eastAsiaTheme="minorHAnsi" w:cstheme="minorBidi"/>
                <w:b/>
                <w:sz w:val="28"/>
                <w:szCs w:val="22"/>
                <w:lang w:eastAsia="en-US"/>
              </w:rPr>
              <w:t>Входные параметры</w:t>
            </w:r>
          </w:p>
        </w:tc>
        <w:tc>
          <w:tcPr>
            <w:tcW w:w="1194" w:type="dxa"/>
          </w:tcPr>
          <w:p w:rsidR="00105A97" w:rsidRPr="00FF54C3" w:rsidRDefault="00105A97" w:rsidP="00C3787F">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2421" w:type="dxa"/>
          </w:tcPr>
          <w:p w:rsidR="00105A97" w:rsidRPr="00FF54C3" w:rsidRDefault="00105A97" w:rsidP="00C3787F">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c>
          <w:tcPr>
            <w:tcW w:w="1110" w:type="dxa"/>
          </w:tcPr>
          <w:p w:rsidR="00105A97" w:rsidRPr="00FF54C3" w:rsidRDefault="00105A97" w:rsidP="00C3787F">
            <w:pPr>
              <w:jc w:val="center"/>
              <w:rPr>
                <w:rFonts w:eastAsiaTheme="minorHAnsi" w:cstheme="minorBidi"/>
                <w:b/>
                <w:sz w:val="28"/>
                <w:szCs w:val="22"/>
                <w:lang w:eastAsia="en-US"/>
              </w:rPr>
            </w:pPr>
            <w:r w:rsidRPr="00FF54C3">
              <w:rPr>
                <w:rFonts w:eastAsiaTheme="minorHAnsi" w:cstheme="minorBidi"/>
                <w:b/>
                <w:sz w:val="28"/>
                <w:szCs w:val="22"/>
                <w:lang w:eastAsia="en-US"/>
              </w:rPr>
              <w:t>Выходные параметры</w:t>
            </w:r>
          </w:p>
        </w:tc>
        <w:tc>
          <w:tcPr>
            <w:tcW w:w="1158" w:type="dxa"/>
          </w:tcPr>
          <w:p w:rsidR="00105A97" w:rsidRPr="00FF54C3" w:rsidRDefault="00105A97" w:rsidP="00C3787F">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820" w:type="dxa"/>
          </w:tcPr>
          <w:p w:rsidR="00105A97" w:rsidRPr="00FF54C3" w:rsidRDefault="00105A97" w:rsidP="00C3787F">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r>
      <w:tr w:rsidR="00105A97" w:rsidRPr="00FF54C3" w:rsidTr="00C3787F">
        <w:tc>
          <w:tcPr>
            <w:tcW w:w="1758" w:type="dxa"/>
          </w:tcPr>
          <w:p w:rsidR="00105A97" w:rsidRPr="00CE3914" w:rsidRDefault="00CE3914" w:rsidP="00C3787F">
            <w:pPr>
              <w:jc w:val="center"/>
              <w:rPr>
                <w:rFonts w:eastAsiaTheme="minorHAnsi" w:cstheme="minorBidi"/>
                <w:sz w:val="28"/>
                <w:szCs w:val="22"/>
                <w:lang w:val="en-US" w:eastAsia="en-US"/>
              </w:rPr>
            </w:pPr>
            <w:r>
              <w:rPr>
                <w:rFonts w:eastAsiaTheme="minorHAnsi" w:cstheme="minorBidi"/>
                <w:sz w:val="28"/>
                <w:szCs w:val="22"/>
                <w:lang w:val="en-US" w:eastAsia="en-US"/>
              </w:rPr>
              <w:t>requiredValidator</w:t>
            </w:r>
          </w:p>
        </w:tc>
        <w:tc>
          <w:tcPr>
            <w:tcW w:w="1110" w:type="dxa"/>
          </w:tcPr>
          <w:p w:rsidR="00105A97" w:rsidRPr="00FF54C3" w:rsidRDefault="00CE3914" w:rsidP="00CE3914">
            <w:pPr>
              <w:jc w:val="center"/>
              <w:rPr>
                <w:rFonts w:eastAsiaTheme="minorHAnsi" w:cstheme="minorBidi"/>
                <w:sz w:val="28"/>
                <w:szCs w:val="22"/>
                <w:lang w:val="en-US" w:eastAsia="en-US"/>
              </w:rPr>
            </w:pPr>
            <w:r>
              <w:rPr>
                <w:rFonts w:eastAsiaTheme="minorHAnsi" w:cstheme="minorBidi"/>
                <w:sz w:val="28"/>
                <w:szCs w:val="22"/>
                <w:lang w:val="en-US" w:eastAsia="en-US"/>
              </w:rPr>
              <w:t>listText</w:t>
            </w:r>
          </w:p>
        </w:tc>
        <w:tc>
          <w:tcPr>
            <w:tcW w:w="1194" w:type="dxa"/>
          </w:tcPr>
          <w:p w:rsidR="00105A97" w:rsidRPr="00FF54C3" w:rsidRDefault="00CE3914" w:rsidP="00C3787F">
            <w:pPr>
              <w:jc w:val="center"/>
              <w:rPr>
                <w:rFonts w:eastAsiaTheme="minorHAnsi" w:cstheme="minorBidi"/>
                <w:sz w:val="28"/>
                <w:szCs w:val="22"/>
                <w:lang w:eastAsia="en-US"/>
              </w:rPr>
            </w:pPr>
            <w:r>
              <w:rPr>
                <w:rFonts w:eastAsiaTheme="minorHAnsi" w:cstheme="minorBidi"/>
                <w:sz w:val="28"/>
                <w:szCs w:val="22"/>
                <w:lang w:eastAsia="en-US"/>
              </w:rPr>
              <w:t>Значения из текстовых полей элементов управления</w:t>
            </w:r>
          </w:p>
        </w:tc>
        <w:tc>
          <w:tcPr>
            <w:tcW w:w="2421" w:type="dxa"/>
          </w:tcPr>
          <w:p w:rsidR="00105A97" w:rsidRPr="00FF54C3" w:rsidRDefault="00CE3914" w:rsidP="00C3787F">
            <w:pPr>
              <w:jc w:val="center"/>
              <w:rPr>
                <w:rFonts w:eastAsiaTheme="minorHAnsi" w:cstheme="minorBidi"/>
                <w:sz w:val="28"/>
                <w:szCs w:val="22"/>
                <w:lang w:val="en-US" w:eastAsia="en-US"/>
              </w:rPr>
            </w:pPr>
            <w:r>
              <w:rPr>
                <w:rFonts w:eastAsiaTheme="minorHAnsi" w:cstheme="minorBidi"/>
                <w:sz w:val="28"/>
                <w:szCs w:val="22"/>
                <w:lang w:val="en-US" w:eastAsia="en-US"/>
              </w:rPr>
              <w:t>String[]</w:t>
            </w:r>
          </w:p>
        </w:tc>
        <w:tc>
          <w:tcPr>
            <w:tcW w:w="1110" w:type="dxa"/>
          </w:tcPr>
          <w:p w:rsidR="00105A97" w:rsidRPr="00FF54C3" w:rsidRDefault="00CE3914" w:rsidP="00C3787F">
            <w:pPr>
              <w:jc w:val="center"/>
              <w:rPr>
                <w:rFonts w:eastAsiaTheme="minorHAnsi" w:cstheme="minorBidi"/>
                <w:sz w:val="28"/>
                <w:szCs w:val="22"/>
                <w:lang w:val="en-US" w:eastAsia="en-US"/>
              </w:rPr>
            </w:pPr>
            <w:r>
              <w:rPr>
                <w:rFonts w:eastAsiaTheme="minorHAnsi" w:cstheme="minorBidi"/>
                <w:sz w:val="28"/>
                <w:szCs w:val="22"/>
                <w:lang w:val="en-US" w:eastAsia="en-US"/>
              </w:rPr>
              <w:t>result</w:t>
            </w:r>
          </w:p>
        </w:tc>
        <w:tc>
          <w:tcPr>
            <w:tcW w:w="1158" w:type="dxa"/>
          </w:tcPr>
          <w:p w:rsidR="00105A97" w:rsidRPr="00CE3914" w:rsidRDefault="00CE3914" w:rsidP="00C3787F">
            <w:pPr>
              <w:jc w:val="center"/>
              <w:rPr>
                <w:rFonts w:eastAsiaTheme="minorHAnsi" w:cstheme="minorBidi"/>
                <w:sz w:val="28"/>
                <w:szCs w:val="22"/>
                <w:lang w:eastAsia="en-US"/>
              </w:rPr>
            </w:pPr>
            <w:r>
              <w:rPr>
                <w:rFonts w:eastAsiaTheme="minorHAnsi" w:cstheme="minorBidi"/>
                <w:sz w:val="28"/>
                <w:szCs w:val="22"/>
                <w:lang w:eastAsia="en-US"/>
              </w:rPr>
              <w:t>Результат проверки содержимого текстовых полей</w:t>
            </w:r>
          </w:p>
        </w:tc>
        <w:tc>
          <w:tcPr>
            <w:tcW w:w="820" w:type="dxa"/>
          </w:tcPr>
          <w:p w:rsidR="00105A97" w:rsidRPr="00FF54C3" w:rsidRDefault="00CE3914" w:rsidP="00C3787F">
            <w:pPr>
              <w:jc w:val="center"/>
              <w:rPr>
                <w:rFonts w:eastAsiaTheme="minorHAnsi" w:cstheme="minorBidi"/>
                <w:sz w:val="28"/>
                <w:szCs w:val="22"/>
                <w:lang w:val="en-US" w:eastAsia="en-US"/>
              </w:rPr>
            </w:pPr>
            <w:r>
              <w:rPr>
                <w:rFonts w:eastAsiaTheme="minorHAnsi" w:cstheme="minorBidi"/>
                <w:sz w:val="28"/>
                <w:szCs w:val="22"/>
                <w:lang w:val="en-US" w:eastAsia="en-US"/>
              </w:rPr>
              <w:t>boolean</w:t>
            </w:r>
          </w:p>
        </w:tc>
      </w:tr>
      <w:tr w:rsidR="00105A97" w:rsidRPr="00FF54C3" w:rsidTr="00C3787F">
        <w:tc>
          <w:tcPr>
            <w:tcW w:w="1758" w:type="dxa"/>
          </w:tcPr>
          <w:p w:rsidR="00105A97" w:rsidRPr="00FF54C3" w:rsidRDefault="00CE3914" w:rsidP="00C3787F">
            <w:pPr>
              <w:jc w:val="center"/>
              <w:rPr>
                <w:sz w:val="28"/>
                <w:lang w:val="en-US"/>
              </w:rPr>
            </w:pPr>
            <w:r>
              <w:rPr>
                <w:sz w:val="28"/>
                <w:lang w:val="en-US"/>
              </w:rPr>
              <w:t>isAllNumber</w:t>
            </w:r>
          </w:p>
        </w:tc>
        <w:tc>
          <w:tcPr>
            <w:tcW w:w="1110" w:type="dxa"/>
          </w:tcPr>
          <w:p w:rsidR="00105A97" w:rsidRDefault="00CE3914" w:rsidP="00C3787F">
            <w:pPr>
              <w:jc w:val="center"/>
              <w:rPr>
                <w:sz w:val="28"/>
                <w:lang w:val="en-US"/>
              </w:rPr>
            </w:pPr>
            <w:r>
              <w:rPr>
                <w:sz w:val="28"/>
                <w:lang w:val="en-US"/>
              </w:rPr>
              <w:t>text</w:t>
            </w:r>
          </w:p>
        </w:tc>
        <w:tc>
          <w:tcPr>
            <w:tcW w:w="1194" w:type="dxa"/>
          </w:tcPr>
          <w:p w:rsidR="00105A97" w:rsidRDefault="00CE3914" w:rsidP="00C3787F">
            <w:pPr>
              <w:jc w:val="center"/>
              <w:rPr>
                <w:sz w:val="28"/>
              </w:rPr>
            </w:pPr>
            <w:r>
              <w:rPr>
                <w:sz w:val="28"/>
              </w:rPr>
              <w:t>Текст</w:t>
            </w:r>
          </w:p>
        </w:tc>
        <w:tc>
          <w:tcPr>
            <w:tcW w:w="2421" w:type="dxa"/>
          </w:tcPr>
          <w:p w:rsidR="00105A97" w:rsidRDefault="00CE3914" w:rsidP="00C3787F">
            <w:pPr>
              <w:jc w:val="center"/>
              <w:rPr>
                <w:sz w:val="28"/>
                <w:lang w:val="en-US"/>
              </w:rPr>
            </w:pPr>
            <w:r>
              <w:rPr>
                <w:sz w:val="28"/>
                <w:lang w:val="en-US"/>
              </w:rPr>
              <w:t>String</w:t>
            </w:r>
          </w:p>
        </w:tc>
        <w:tc>
          <w:tcPr>
            <w:tcW w:w="1110" w:type="dxa"/>
          </w:tcPr>
          <w:p w:rsidR="00105A97" w:rsidRDefault="00CE3914" w:rsidP="00C3787F">
            <w:pPr>
              <w:jc w:val="center"/>
              <w:rPr>
                <w:sz w:val="28"/>
                <w:lang w:val="en-US"/>
              </w:rPr>
            </w:pPr>
            <w:r>
              <w:rPr>
                <w:sz w:val="28"/>
                <w:lang w:val="en-US"/>
              </w:rPr>
              <w:t>result</w:t>
            </w:r>
          </w:p>
        </w:tc>
        <w:tc>
          <w:tcPr>
            <w:tcW w:w="1158" w:type="dxa"/>
          </w:tcPr>
          <w:p w:rsidR="00105A97" w:rsidRPr="00FF54C3" w:rsidRDefault="00CE3914" w:rsidP="00C3787F">
            <w:pPr>
              <w:jc w:val="center"/>
              <w:rPr>
                <w:sz w:val="28"/>
              </w:rPr>
            </w:pPr>
            <w:r>
              <w:rPr>
                <w:sz w:val="28"/>
              </w:rPr>
              <w:t>Результат проверки текста на содержание одних только цифр</w:t>
            </w:r>
          </w:p>
        </w:tc>
        <w:tc>
          <w:tcPr>
            <w:tcW w:w="820" w:type="dxa"/>
          </w:tcPr>
          <w:p w:rsidR="00105A97" w:rsidRPr="00FF54C3" w:rsidRDefault="00CE3914" w:rsidP="00C3787F">
            <w:pPr>
              <w:jc w:val="center"/>
              <w:rPr>
                <w:sz w:val="28"/>
                <w:lang w:val="en-US"/>
              </w:rPr>
            </w:pPr>
            <w:r>
              <w:rPr>
                <w:sz w:val="28"/>
                <w:lang w:val="en-US"/>
              </w:rPr>
              <w:t>boolean</w:t>
            </w:r>
          </w:p>
        </w:tc>
      </w:tr>
      <w:tr w:rsidR="00CE3914" w:rsidRPr="00FF54C3" w:rsidTr="00C3787F">
        <w:tc>
          <w:tcPr>
            <w:tcW w:w="1758" w:type="dxa"/>
          </w:tcPr>
          <w:p w:rsidR="00CE3914" w:rsidRDefault="00CE3914" w:rsidP="00C3787F">
            <w:pPr>
              <w:jc w:val="center"/>
              <w:rPr>
                <w:sz w:val="28"/>
                <w:lang w:val="en-US"/>
              </w:rPr>
            </w:pPr>
            <w:r>
              <w:rPr>
                <w:sz w:val="28"/>
                <w:lang w:val="en-US"/>
              </w:rPr>
              <w:t>isFloatNumber</w:t>
            </w:r>
          </w:p>
        </w:tc>
        <w:tc>
          <w:tcPr>
            <w:tcW w:w="1110" w:type="dxa"/>
          </w:tcPr>
          <w:p w:rsidR="00CE3914" w:rsidRDefault="00CE3914" w:rsidP="00C3787F">
            <w:pPr>
              <w:jc w:val="center"/>
              <w:rPr>
                <w:sz w:val="28"/>
                <w:lang w:val="en-US"/>
              </w:rPr>
            </w:pPr>
            <w:r>
              <w:rPr>
                <w:sz w:val="28"/>
                <w:lang w:val="en-US"/>
              </w:rPr>
              <w:t>text</w:t>
            </w:r>
          </w:p>
        </w:tc>
        <w:tc>
          <w:tcPr>
            <w:tcW w:w="1194" w:type="dxa"/>
          </w:tcPr>
          <w:p w:rsidR="00CE3914" w:rsidRDefault="00CE3914" w:rsidP="00C3787F">
            <w:pPr>
              <w:jc w:val="center"/>
              <w:rPr>
                <w:sz w:val="28"/>
              </w:rPr>
            </w:pPr>
            <w:r>
              <w:rPr>
                <w:sz w:val="28"/>
              </w:rPr>
              <w:t>Текст</w:t>
            </w:r>
          </w:p>
        </w:tc>
        <w:tc>
          <w:tcPr>
            <w:tcW w:w="2421" w:type="dxa"/>
          </w:tcPr>
          <w:p w:rsidR="00CE3914" w:rsidRDefault="00CE3914" w:rsidP="00C3787F">
            <w:pPr>
              <w:jc w:val="center"/>
              <w:rPr>
                <w:sz w:val="28"/>
                <w:lang w:val="en-US"/>
              </w:rPr>
            </w:pPr>
            <w:r>
              <w:rPr>
                <w:sz w:val="28"/>
                <w:lang w:val="en-US"/>
              </w:rPr>
              <w:t>String</w:t>
            </w:r>
          </w:p>
        </w:tc>
        <w:tc>
          <w:tcPr>
            <w:tcW w:w="1110" w:type="dxa"/>
          </w:tcPr>
          <w:p w:rsidR="00CE3914" w:rsidRDefault="00CE3914" w:rsidP="00C3787F">
            <w:pPr>
              <w:jc w:val="center"/>
              <w:rPr>
                <w:sz w:val="28"/>
                <w:lang w:val="en-US"/>
              </w:rPr>
            </w:pPr>
            <w:r>
              <w:rPr>
                <w:sz w:val="28"/>
                <w:lang w:val="en-US"/>
              </w:rPr>
              <w:t>result</w:t>
            </w:r>
          </w:p>
        </w:tc>
        <w:tc>
          <w:tcPr>
            <w:tcW w:w="1158" w:type="dxa"/>
          </w:tcPr>
          <w:p w:rsidR="00CE3914" w:rsidRPr="00CE3914" w:rsidRDefault="00CE3914" w:rsidP="00C3787F">
            <w:pPr>
              <w:jc w:val="center"/>
              <w:rPr>
                <w:sz w:val="28"/>
              </w:rPr>
            </w:pPr>
            <w:r>
              <w:rPr>
                <w:sz w:val="28"/>
              </w:rPr>
              <w:t xml:space="preserve">Результат проверки текста на содержание числового значения в формате </w:t>
            </w:r>
            <w:r>
              <w:rPr>
                <w:sz w:val="28"/>
                <w:lang w:val="en-US"/>
              </w:rPr>
              <w:t>float</w:t>
            </w:r>
          </w:p>
        </w:tc>
        <w:tc>
          <w:tcPr>
            <w:tcW w:w="820" w:type="dxa"/>
          </w:tcPr>
          <w:p w:rsidR="00CE3914" w:rsidRPr="00CE3914" w:rsidRDefault="00CE3914" w:rsidP="00C3787F">
            <w:pPr>
              <w:jc w:val="center"/>
              <w:rPr>
                <w:sz w:val="28"/>
                <w:lang w:val="en-US"/>
              </w:rPr>
            </w:pPr>
            <w:r>
              <w:rPr>
                <w:sz w:val="28"/>
                <w:lang w:val="en-US"/>
              </w:rPr>
              <w:t>boolean</w:t>
            </w:r>
          </w:p>
        </w:tc>
      </w:tr>
    </w:tbl>
    <w:p w:rsidR="00103753" w:rsidRDefault="00103753"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AF2C7E" w:rsidRDefault="001A6618" w:rsidP="00AF2C7E">
      <w:pPr>
        <w:pStyle w:val="StyleText"/>
        <w:rPr>
          <w:lang w:eastAsia="ar-SA"/>
        </w:rPr>
      </w:pPr>
      <w:r>
        <w:rPr>
          <w:lang w:eastAsia="ar-SA"/>
        </w:rPr>
        <w:lastRenderedPageBreak/>
        <w:t>Продолжение таблицы 7</w:t>
      </w:r>
    </w:p>
    <w:tbl>
      <w:tblPr>
        <w:tblStyle w:val="1a"/>
        <w:tblW w:w="0" w:type="auto"/>
        <w:tblLook w:val="04A0" w:firstRow="1" w:lastRow="0" w:firstColumn="1" w:lastColumn="0" w:noHBand="0" w:noVBand="1"/>
      </w:tblPr>
      <w:tblGrid>
        <w:gridCol w:w="2222"/>
        <w:gridCol w:w="1721"/>
        <w:gridCol w:w="1328"/>
        <w:gridCol w:w="866"/>
        <w:gridCol w:w="807"/>
        <w:gridCol w:w="1570"/>
        <w:gridCol w:w="1057"/>
      </w:tblGrid>
      <w:tr w:rsidR="00AF2C7E" w:rsidRPr="00AF2C7E" w:rsidTr="000739B4">
        <w:tc>
          <w:tcPr>
            <w:tcW w:w="1758" w:type="dxa"/>
          </w:tcPr>
          <w:p w:rsidR="00AF2C7E" w:rsidRPr="00CE3914" w:rsidRDefault="00AF2C7E" w:rsidP="000739B4">
            <w:pPr>
              <w:jc w:val="center"/>
              <w:rPr>
                <w:rFonts w:eastAsiaTheme="minorHAnsi" w:cstheme="minorBidi"/>
                <w:sz w:val="28"/>
                <w:szCs w:val="22"/>
                <w:lang w:val="en-US" w:eastAsia="en-US"/>
              </w:rPr>
            </w:pPr>
            <w:r>
              <w:rPr>
                <w:rFonts w:eastAsiaTheme="minorHAnsi" w:cstheme="minorBidi"/>
                <w:sz w:val="28"/>
                <w:szCs w:val="22"/>
                <w:lang w:val="en-US" w:eastAsia="en-US"/>
              </w:rPr>
              <w:t>dateTimeValidator</w:t>
            </w:r>
          </w:p>
        </w:tc>
        <w:tc>
          <w:tcPr>
            <w:tcW w:w="1110" w:type="dxa"/>
          </w:tcPr>
          <w:p w:rsidR="00AF2C7E" w:rsidRDefault="00AF2C7E" w:rsidP="000739B4">
            <w:pPr>
              <w:jc w:val="center"/>
              <w:rPr>
                <w:rFonts w:eastAsiaTheme="minorHAnsi" w:cstheme="minorBidi"/>
                <w:sz w:val="28"/>
                <w:szCs w:val="22"/>
                <w:lang w:val="en-US" w:eastAsia="en-US"/>
              </w:rPr>
            </w:pPr>
            <w:r>
              <w:rPr>
                <w:rFonts w:eastAsiaTheme="minorHAnsi" w:cstheme="minorBidi"/>
                <w:sz w:val="28"/>
                <w:szCs w:val="22"/>
                <w:lang w:val="en-US" w:eastAsia="en-US"/>
              </w:rPr>
              <w:t>dateDeparture</w:t>
            </w:r>
          </w:p>
          <w:p w:rsidR="00AF2C7E" w:rsidRPr="00FF54C3" w:rsidRDefault="00AF2C7E" w:rsidP="000739B4">
            <w:pPr>
              <w:jc w:val="center"/>
              <w:rPr>
                <w:rFonts w:eastAsiaTheme="minorHAnsi" w:cstheme="minorBidi"/>
                <w:sz w:val="28"/>
                <w:szCs w:val="22"/>
                <w:lang w:val="en-US" w:eastAsia="en-US"/>
              </w:rPr>
            </w:pPr>
            <w:r>
              <w:rPr>
                <w:rFonts w:eastAsiaTheme="minorHAnsi" w:cstheme="minorBidi"/>
                <w:sz w:val="28"/>
                <w:szCs w:val="22"/>
                <w:lang w:val="en-US" w:eastAsia="en-US"/>
              </w:rPr>
              <w:t>dateArrival</w:t>
            </w:r>
          </w:p>
        </w:tc>
        <w:tc>
          <w:tcPr>
            <w:tcW w:w="1194" w:type="dxa"/>
          </w:tcPr>
          <w:p w:rsidR="00AF2C7E" w:rsidRDefault="00AF2C7E" w:rsidP="000739B4">
            <w:pPr>
              <w:jc w:val="center"/>
              <w:rPr>
                <w:rFonts w:eastAsiaTheme="minorHAnsi" w:cstheme="minorBidi"/>
                <w:sz w:val="28"/>
                <w:szCs w:val="22"/>
                <w:lang w:eastAsia="en-US"/>
              </w:rPr>
            </w:pPr>
            <w:r>
              <w:rPr>
                <w:rFonts w:eastAsiaTheme="minorHAnsi" w:cstheme="minorBidi"/>
                <w:sz w:val="28"/>
                <w:szCs w:val="22"/>
                <w:lang w:eastAsia="en-US"/>
              </w:rPr>
              <w:t>Дата отправки состава</w:t>
            </w:r>
          </w:p>
          <w:p w:rsidR="00AF2C7E" w:rsidRPr="00FF54C3" w:rsidRDefault="00AF2C7E" w:rsidP="000739B4">
            <w:pPr>
              <w:jc w:val="center"/>
              <w:rPr>
                <w:rFonts w:eastAsiaTheme="minorHAnsi" w:cstheme="minorBidi"/>
                <w:sz w:val="28"/>
                <w:szCs w:val="22"/>
                <w:lang w:eastAsia="en-US"/>
              </w:rPr>
            </w:pPr>
            <w:r>
              <w:rPr>
                <w:rFonts w:eastAsiaTheme="minorHAnsi" w:cstheme="minorBidi"/>
                <w:sz w:val="28"/>
                <w:szCs w:val="22"/>
                <w:lang w:eastAsia="en-US"/>
              </w:rPr>
              <w:t>Дата прибытия состава</w:t>
            </w:r>
          </w:p>
        </w:tc>
        <w:tc>
          <w:tcPr>
            <w:tcW w:w="2421" w:type="dxa"/>
          </w:tcPr>
          <w:p w:rsidR="00AF2C7E" w:rsidRPr="00FF54C3" w:rsidRDefault="00AF2C7E" w:rsidP="000739B4">
            <w:pPr>
              <w:jc w:val="center"/>
              <w:rPr>
                <w:rFonts w:eastAsiaTheme="minorHAnsi" w:cstheme="minorBidi"/>
                <w:sz w:val="28"/>
                <w:szCs w:val="22"/>
                <w:lang w:val="en-US" w:eastAsia="en-US"/>
              </w:rPr>
            </w:pPr>
            <w:r>
              <w:rPr>
                <w:rFonts w:eastAsiaTheme="minorHAnsi" w:cstheme="minorBidi"/>
                <w:sz w:val="28"/>
                <w:szCs w:val="22"/>
                <w:lang w:val="en-US" w:eastAsia="en-US"/>
              </w:rPr>
              <w:t>String</w:t>
            </w:r>
          </w:p>
        </w:tc>
        <w:tc>
          <w:tcPr>
            <w:tcW w:w="1110" w:type="dxa"/>
          </w:tcPr>
          <w:p w:rsidR="00AF2C7E" w:rsidRPr="00FF54C3" w:rsidRDefault="00AF2C7E" w:rsidP="000739B4">
            <w:pPr>
              <w:jc w:val="center"/>
              <w:rPr>
                <w:rFonts w:eastAsiaTheme="minorHAnsi" w:cstheme="minorBidi"/>
                <w:sz w:val="28"/>
                <w:szCs w:val="22"/>
                <w:lang w:val="en-US" w:eastAsia="en-US"/>
              </w:rPr>
            </w:pPr>
            <w:r>
              <w:rPr>
                <w:rFonts w:eastAsiaTheme="minorHAnsi" w:cstheme="minorBidi"/>
                <w:sz w:val="28"/>
                <w:szCs w:val="22"/>
                <w:lang w:val="en-US" w:eastAsia="en-US"/>
              </w:rPr>
              <w:t>result</w:t>
            </w:r>
          </w:p>
        </w:tc>
        <w:tc>
          <w:tcPr>
            <w:tcW w:w="1158" w:type="dxa"/>
          </w:tcPr>
          <w:p w:rsidR="00AF2C7E" w:rsidRPr="00CE3914" w:rsidRDefault="00AF2C7E" w:rsidP="00AF2C7E">
            <w:pPr>
              <w:jc w:val="center"/>
              <w:rPr>
                <w:rFonts w:eastAsiaTheme="minorHAnsi" w:cstheme="minorBidi"/>
                <w:sz w:val="28"/>
                <w:szCs w:val="22"/>
                <w:lang w:eastAsia="en-US"/>
              </w:rPr>
            </w:pPr>
            <w:r>
              <w:rPr>
                <w:rFonts w:eastAsiaTheme="minorHAnsi" w:cstheme="minorBidi"/>
                <w:sz w:val="28"/>
                <w:szCs w:val="22"/>
                <w:lang w:eastAsia="en-US"/>
              </w:rPr>
              <w:t>Результат проверки сравнения даты прибытия с датой отправки состава</w:t>
            </w:r>
          </w:p>
        </w:tc>
        <w:tc>
          <w:tcPr>
            <w:tcW w:w="820" w:type="dxa"/>
          </w:tcPr>
          <w:p w:rsidR="00AF2C7E" w:rsidRPr="00AF2C7E" w:rsidRDefault="00AF2C7E" w:rsidP="000739B4">
            <w:pPr>
              <w:jc w:val="center"/>
              <w:rPr>
                <w:rFonts w:eastAsiaTheme="minorHAnsi" w:cstheme="minorBidi"/>
                <w:sz w:val="28"/>
                <w:szCs w:val="22"/>
                <w:lang w:eastAsia="en-US"/>
              </w:rPr>
            </w:pPr>
            <w:r>
              <w:rPr>
                <w:rFonts w:eastAsiaTheme="minorHAnsi" w:cstheme="minorBidi"/>
                <w:sz w:val="28"/>
                <w:szCs w:val="22"/>
                <w:lang w:val="en-US" w:eastAsia="en-US"/>
              </w:rPr>
              <w:t>boolean</w:t>
            </w:r>
          </w:p>
        </w:tc>
      </w:tr>
      <w:tr w:rsidR="00AF2C7E" w:rsidRPr="00AF2C7E" w:rsidTr="000739B4">
        <w:tc>
          <w:tcPr>
            <w:tcW w:w="1758" w:type="dxa"/>
          </w:tcPr>
          <w:p w:rsidR="00AF2C7E" w:rsidRDefault="00AF2C7E" w:rsidP="000739B4">
            <w:pPr>
              <w:jc w:val="center"/>
              <w:rPr>
                <w:sz w:val="28"/>
                <w:lang w:val="en-US"/>
              </w:rPr>
            </w:pPr>
            <w:r>
              <w:rPr>
                <w:sz w:val="28"/>
                <w:lang w:val="en-US"/>
              </w:rPr>
              <w:t>dateTextValidator</w:t>
            </w:r>
          </w:p>
        </w:tc>
        <w:tc>
          <w:tcPr>
            <w:tcW w:w="1110" w:type="dxa"/>
          </w:tcPr>
          <w:p w:rsidR="00AF2C7E" w:rsidRDefault="00AF2C7E" w:rsidP="000739B4">
            <w:pPr>
              <w:jc w:val="center"/>
              <w:rPr>
                <w:sz w:val="28"/>
                <w:lang w:val="en-US"/>
              </w:rPr>
            </w:pPr>
            <w:r>
              <w:rPr>
                <w:sz w:val="28"/>
                <w:lang w:val="en-US"/>
              </w:rPr>
              <w:t>date</w:t>
            </w:r>
          </w:p>
        </w:tc>
        <w:tc>
          <w:tcPr>
            <w:tcW w:w="1194" w:type="dxa"/>
          </w:tcPr>
          <w:p w:rsidR="00AF2C7E" w:rsidRDefault="00AF2C7E" w:rsidP="000739B4">
            <w:pPr>
              <w:jc w:val="center"/>
              <w:rPr>
                <w:sz w:val="28"/>
              </w:rPr>
            </w:pPr>
            <w:r>
              <w:rPr>
                <w:sz w:val="28"/>
              </w:rPr>
              <w:t>Дата</w:t>
            </w:r>
          </w:p>
        </w:tc>
        <w:tc>
          <w:tcPr>
            <w:tcW w:w="2421" w:type="dxa"/>
          </w:tcPr>
          <w:p w:rsidR="00AF2C7E" w:rsidRDefault="00AF2C7E" w:rsidP="000739B4">
            <w:pPr>
              <w:jc w:val="center"/>
              <w:rPr>
                <w:sz w:val="28"/>
                <w:lang w:val="en-US"/>
              </w:rPr>
            </w:pPr>
            <w:r>
              <w:rPr>
                <w:sz w:val="28"/>
                <w:lang w:val="en-US"/>
              </w:rPr>
              <w:t>String</w:t>
            </w:r>
          </w:p>
        </w:tc>
        <w:tc>
          <w:tcPr>
            <w:tcW w:w="1110" w:type="dxa"/>
          </w:tcPr>
          <w:p w:rsidR="00AF2C7E" w:rsidRDefault="00AF2C7E" w:rsidP="000739B4">
            <w:pPr>
              <w:jc w:val="center"/>
              <w:rPr>
                <w:sz w:val="28"/>
                <w:lang w:val="en-US"/>
              </w:rPr>
            </w:pPr>
            <w:r>
              <w:rPr>
                <w:sz w:val="28"/>
                <w:lang w:val="en-US"/>
              </w:rPr>
              <w:t>result</w:t>
            </w:r>
          </w:p>
        </w:tc>
        <w:tc>
          <w:tcPr>
            <w:tcW w:w="1158" w:type="dxa"/>
          </w:tcPr>
          <w:p w:rsidR="00AF2C7E" w:rsidRPr="00AF2C7E" w:rsidRDefault="00AF2C7E" w:rsidP="000739B4">
            <w:pPr>
              <w:jc w:val="center"/>
              <w:rPr>
                <w:sz w:val="28"/>
              </w:rPr>
            </w:pPr>
            <w:r>
              <w:rPr>
                <w:sz w:val="28"/>
              </w:rPr>
              <w:t>Результат проверки на корректный формат даты</w:t>
            </w:r>
            <w:r w:rsidRPr="00AF2C7E">
              <w:rPr>
                <w:sz w:val="28"/>
              </w:rPr>
              <w:t xml:space="preserve"> (</w:t>
            </w:r>
            <w:r>
              <w:rPr>
                <w:sz w:val="28"/>
                <w:lang w:val="en-US"/>
              </w:rPr>
              <w:t>yyyy</w:t>
            </w:r>
            <w:r w:rsidRPr="00AF2C7E">
              <w:rPr>
                <w:sz w:val="28"/>
              </w:rPr>
              <w:t>-</w:t>
            </w:r>
            <w:r>
              <w:rPr>
                <w:sz w:val="28"/>
                <w:lang w:val="en-US"/>
              </w:rPr>
              <w:t>mm</w:t>
            </w:r>
            <w:r w:rsidRPr="00AF2C7E">
              <w:rPr>
                <w:sz w:val="28"/>
              </w:rPr>
              <w:t>-</w:t>
            </w:r>
            <w:r>
              <w:rPr>
                <w:sz w:val="28"/>
                <w:lang w:val="en-US"/>
              </w:rPr>
              <w:t>dd</w:t>
            </w:r>
            <w:r w:rsidRPr="00AF2C7E">
              <w:rPr>
                <w:sz w:val="28"/>
              </w:rPr>
              <w:t>)</w:t>
            </w:r>
          </w:p>
        </w:tc>
        <w:tc>
          <w:tcPr>
            <w:tcW w:w="820" w:type="dxa"/>
          </w:tcPr>
          <w:p w:rsidR="00AF2C7E" w:rsidRPr="00AF2C7E" w:rsidRDefault="00AF2C7E" w:rsidP="000739B4">
            <w:pPr>
              <w:jc w:val="center"/>
              <w:rPr>
                <w:sz w:val="28"/>
                <w:lang w:val="en-US"/>
              </w:rPr>
            </w:pPr>
            <w:r>
              <w:rPr>
                <w:sz w:val="28"/>
                <w:lang w:val="en-US"/>
              </w:rPr>
              <w:t>boolean</w:t>
            </w:r>
          </w:p>
        </w:tc>
      </w:tr>
    </w:tbl>
    <w:p w:rsidR="00AF2C7E" w:rsidRDefault="00AF2C7E" w:rsidP="001A61C8">
      <w:pPr>
        <w:rPr>
          <w:rFonts w:ascii="Times New Roman" w:eastAsia="SimSun" w:hAnsi="Times New Roman" w:cs="Times New Roman"/>
          <w:b/>
          <w:kern w:val="1"/>
          <w:sz w:val="28"/>
          <w:szCs w:val="28"/>
          <w:lang w:eastAsia="ar-SA"/>
        </w:rPr>
      </w:pPr>
    </w:p>
    <w:p w:rsidR="000739B4" w:rsidRPr="000739B4" w:rsidRDefault="000739B4" w:rsidP="000739B4">
      <w:pPr>
        <w:pStyle w:val="StyleText"/>
      </w:pPr>
      <w:r>
        <w:t>Таблица 8 – Таблица спецификаций методов классов программирующих окна пользовательского интерфейса</w:t>
      </w:r>
    </w:p>
    <w:tbl>
      <w:tblPr>
        <w:tblStyle w:val="1a"/>
        <w:tblW w:w="0" w:type="auto"/>
        <w:tblLook w:val="04A0" w:firstRow="1" w:lastRow="0" w:firstColumn="1" w:lastColumn="0" w:noHBand="0" w:noVBand="1"/>
      </w:tblPr>
      <w:tblGrid>
        <w:gridCol w:w="1657"/>
        <w:gridCol w:w="1263"/>
        <w:gridCol w:w="1609"/>
        <w:gridCol w:w="1536"/>
        <w:gridCol w:w="1263"/>
        <w:gridCol w:w="1319"/>
        <w:gridCol w:w="924"/>
      </w:tblGrid>
      <w:tr w:rsidR="000739B4" w:rsidRPr="00FF54C3" w:rsidTr="000739B4">
        <w:tc>
          <w:tcPr>
            <w:tcW w:w="1657" w:type="dxa"/>
          </w:tcPr>
          <w:p w:rsidR="000739B4" w:rsidRPr="00FF54C3" w:rsidRDefault="000739B4" w:rsidP="000739B4">
            <w:pPr>
              <w:jc w:val="center"/>
              <w:rPr>
                <w:rFonts w:eastAsiaTheme="minorHAnsi" w:cstheme="minorBidi"/>
                <w:b/>
                <w:sz w:val="28"/>
                <w:szCs w:val="22"/>
                <w:lang w:eastAsia="en-US"/>
              </w:rPr>
            </w:pPr>
            <w:r w:rsidRPr="00FF54C3">
              <w:rPr>
                <w:rFonts w:eastAsiaTheme="minorHAnsi" w:cstheme="minorBidi"/>
                <w:b/>
                <w:sz w:val="28"/>
                <w:szCs w:val="22"/>
                <w:lang w:eastAsia="en-US"/>
              </w:rPr>
              <w:t>Название</w:t>
            </w:r>
          </w:p>
        </w:tc>
        <w:tc>
          <w:tcPr>
            <w:tcW w:w="1263" w:type="dxa"/>
          </w:tcPr>
          <w:p w:rsidR="000739B4" w:rsidRPr="00FF54C3" w:rsidRDefault="000739B4" w:rsidP="000739B4">
            <w:pPr>
              <w:jc w:val="center"/>
              <w:rPr>
                <w:rFonts w:eastAsiaTheme="minorHAnsi" w:cstheme="minorBidi"/>
                <w:b/>
                <w:sz w:val="28"/>
                <w:szCs w:val="22"/>
                <w:lang w:eastAsia="en-US"/>
              </w:rPr>
            </w:pPr>
            <w:r w:rsidRPr="00FF54C3">
              <w:rPr>
                <w:rFonts w:eastAsiaTheme="minorHAnsi" w:cstheme="minorBidi"/>
                <w:b/>
                <w:sz w:val="28"/>
                <w:szCs w:val="22"/>
                <w:lang w:eastAsia="en-US"/>
              </w:rPr>
              <w:t>Входные параметры</w:t>
            </w:r>
          </w:p>
        </w:tc>
        <w:tc>
          <w:tcPr>
            <w:tcW w:w="1609" w:type="dxa"/>
          </w:tcPr>
          <w:p w:rsidR="000739B4" w:rsidRPr="00FF54C3" w:rsidRDefault="000739B4" w:rsidP="000739B4">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1536" w:type="dxa"/>
          </w:tcPr>
          <w:p w:rsidR="000739B4" w:rsidRPr="00FF54C3" w:rsidRDefault="000739B4" w:rsidP="000739B4">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c>
          <w:tcPr>
            <w:tcW w:w="1263" w:type="dxa"/>
          </w:tcPr>
          <w:p w:rsidR="000739B4" w:rsidRPr="00FF54C3" w:rsidRDefault="000739B4" w:rsidP="000739B4">
            <w:pPr>
              <w:jc w:val="center"/>
              <w:rPr>
                <w:rFonts w:eastAsiaTheme="minorHAnsi" w:cstheme="minorBidi"/>
                <w:b/>
                <w:sz w:val="28"/>
                <w:szCs w:val="22"/>
                <w:lang w:eastAsia="en-US"/>
              </w:rPr>
            </w:pPr>
            <w:r w:rsidRPr="00FF54C3">
              <w:rPr>
                <w:rFonts w:eastAsiaTheme="minorHAnsi" w:cstheme="minorBidi"/>
                <w:b/>
                <w:sz w:val="28"/>
                <w:szCs w:val="22"/>
                <w:lang w:eastAsia="en-US"/>
              </w:rPr>
              <w:t>Выходные параметры</w:t>
            </w:r>
          </w:p>
        </w:tc>
        <w:tc>
          <w:tcPr>
            <w:tcW w:w="1319" w:type="dxa"/>
          </w:tcPr>
          <w:p w:rsidR="000739B4" w:rsidRPr="00FF54C3" w:rsidRDefault="000739B4" w:rsidP="000739B4">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924" w:type="dxa"/>
          </w:tcPr>
          <w:p w:rsidR="000739B4" w:rsidRPr="00FF54C3" w:rsidRDefault="000739B4" w:rsidP="000739B4">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r>
      <w:tr w:rsidR="000739B4" w:rsidRPr="00FF54C3" w:rsidTr="000739B4">
        <w:tc>
          <w:tcPr>
            <w:tcW w:w="9571" w:type="dxa"/>
            <w:gridSpan w:val="7"/>
          </w:tcPr>
          <w:p w:rsidR="000739B4" w:rsidRPr="000739B4" w:rsidRDefault="000739B4" w:rsidP="000739B4">
            <w:pPr>
              <w:jc w:val="center"/>
              <w:rPr>
                <w:rFonts w:eastAsiaTheme="minorHAnsi" w:cstheme="minorBidi"/>
                <w:b/>
                <w:sz w:val="28"/>
                <w:szCs w:val="22"/>
                <w:lang w:val="en-US" w:eastAsia="en-US"/>
              </w:rPr>
            </w:pPr>
            <w:r w:rsidRPr="000739B4">
              <w:rPr>
                <w:rFonts w:eastAsiaTheme="minorHAnsi" w:cstheme="minorBidi"/>
                <w:b/>
                <w:sz w:val="28"/>
                <w:szCs w:val="22"/>
                <w:lang w:eastAsia="en-US"/>
              </w:rPr>
              <w:t xml:space="preserve">Класс </w:t>
            </w:r>
            <w:r w:rsidRPr="000739B4">
              <w:rPr>
                <w:rFonts w:eastAsiaTheme="minorHAnsi" w:cstheme="minorBidi"/>
                <w:b/>
                <w:sz w:val="28"/>
                <w:szCs w:val="22"/>
                <w:lang w:val="en-US" w:eastAsia="en-US"/>
              </w:rPr>
              <w:t>Invoices</w:t>
            </w:r>
          </w:p>
        </w:tc>
      </w:tr>
      <w:tr w:rsidR="000739B4" w:rsidRPr="00FF54C3" w:rsidTr="000739B4">
        <w:tc>
          <w:tcPr>
            <w:tcW w:w="1657" w:type="dxa"/>
          </w:tcPr>
          <w:p w:rsidR="000739B4" w:rsidRPr="00FF54C3" w:rsidRDefault="000739B4" w:rsidP="000739B4">
            <w:pPr>
              <w:jc w:val="center"/>
              <w:rPr>
                <w:sz w:val="28"/>
                <w:lang w:val="en-US"/>
              </w:rPr>
            </w:pPr>
            <w:r>
              <w:rPr>
                <w:sz w:val="28"/>
                <w:lang w:val="en-US"/>
              </w:rPr>
              <w:t>start</w:t>
            </w:r>
          </w:p>
        </w:tc>
        <w:tc>
          <w:tcPr>
            <w:tcW w:w="1263" w:type="dxa"/>
          </w:tcPr>
          <w:p w:rsidR="000739B4" w:rsidRDefault="000739B4" w:rsidP="000739B4">
            <w:pPr>
              <w:jc w:val="center"/>
              <w:rPr>
                <w:sz w:val="28"/>
                <w:lang w:val="en-US"/>
              </w:rPr>
            </w:pPr>
            <w:r>
              <w:rPr>
                <w:sz w:val="28"/>
                <w:lang w:val="en-US"/>
              </w:rPr>
              <w:t>stage</w:t>
            </w:r>
          </w:p>
        </w:tc>
        <w:tc>
          <w:tcPr>
            <w:tcW w:w="1609" w:type="dxa"/>
          </w:tcPr>
          <w:p w:rsidR="000739B4" w:rsidRPr="000739B4" w:rsidRDefault="000739B4" w:rsidP="000739B4">
            <w:pPr>
              <w:jc w:val="center"/>
              <w:rPr>
                <w:sz w:val="28"/>
              </w:rPr>
            </w:pPr>
            <w:r>
              <w:rPr>
                <w:sz w:val="28"/>
              </w:rPr>
              <w:t>Холст</w:t>
            </w:r>
            <w:r w:rsidRPr="000739B4">
              <w:rPr>
                <w:sz w:val="28"/>
              </w:rPr>
              <w:t xml:space="preserve">, </w:t>
            </w:r>
            <w:r>
              <w:rPr>
                <w:sz w:val="28"/>
              </w:rPr>
              <w:t>на котором будет осуществляться рисование элементов управления</w:t>
            </w:r>
          </w:p>
        </w:tc>
        <w:tc>
          <w:tcPr>
            <w:tcW w:w="1536" w:type="dxa"/>
          </w:tcPr>
          <w:p w:rsidR="000739B4" w:rsidRDefault="000739B4" w:rsidP="000739B4">
            <w:pPr>
              <w:jc w:val="center"/>
              <w:rPr>
                <w:sz w:val="28"/>
                <w:lang w:val="en-US"/>
              </w:rPr>
            </w:pPr>
            <w:r>
              <w:rPr>
                <w:sz w:val="28"/>
                <w:lang w:val="en-US"/>
              </w:rPr>
              <w:t>Stage</w:t>
            </w:r>
          </w:p>
        </w:tc>
        <w:tc>
          <w:tcPr>
            <w:tcW w:w="1263" w:type="dxa"/>
          </w:tcPr>
          <w:p w:rsidR="000739B4" w:rsidRDefault="000739B4" w:rsidP="000739B4">
            <w:pPr>
              <w:jc w:val="center"/>
              <w:rPr>
                <w:sz w:val="28"/>
                <w:lang w:val="en-US"/>
              </w:rPr>
            </w:pPr>
            <w:r>
              <w:rPr>
                <w:sz w:val="28"/>
                <w:lang w:val="en-US"/>
              </w:rPr>
              <w:t>-</w:t>
            </w:r>
          </w:p>
        </w:tc>
        <w:tc>
          <w:tcPr>
            <w:tcW w:w="1319" w:type="dxa"/>
          </w:tcPr>
          <w:p w:rsidR="000739B4" w:rsidRPr="000739B4" w:rsidRDefault="000739B4" w:rsidP="000739B4">
            <w:pPr>
              <w:jc w:val="center"/>
              <w:rPr>
                <w:sz w:val="28"/>
                <w:lang w:val="en-US"/>
              </w:rPr>
            </w:pPr>
            <w:r>
              <w:rPr>
                <w:sz w:val="28"/>
                <w:lang w:val="en-US"/>
              </w:rPr>
              <w:t>-</w:t>
            </w:r>
          </w:p>
        </w:tc>
        <w:tc>
          <w:tcPr>
            <w:tcW w:w="924" w:type="dxa"/>
          </w:tcPr>
          <w:p w:rsidR="000739B4" w:rsidRPr="00FF54C3" w:rsidRDefault="000739B4" w:rsidP="000739B4">
            <w:pPr>
              <w:jc w:val="center"/>
              <w:rPr>
                <w:sz w:val="28"/>
                <w:lang w:val="en-US"/>
              </w:rPr>
            </w:pPr>
            <w:r>
              <w:rPr>
                <w:sz w:val="28"/>
                <w:lang w:val="en-US"/>
              </w:rPr>
              <w:t>-</w:t>
            </w:r>
          </w:p>
        </w:tc>
      </w:tr>
      <w:tr w:rsidR="000739B4" w:rsidRPr="00FF54C3" w:rsidTr="000739B4">
        <w:tc>
          <w:tcPr>
            <w:tcW w:w="1657" w:type="dxa"/>
          </w:tcPr>
          <w:p w:rsidR="000739B4" w:rsidRDefault="000739B4" w:rsidP="000739B4">
            <w:pPr>
              <w:jc w:val="center"/>
              <w:rPr>
                <w:sz w:val="28"/>
                <w:lang w:val="en-US"/>
              </w:rPr>
            </w:pPr>
            <w:r>
              <w:rPr>
                <w:sz w:val="28"/>
                <w:lang w:val="en-US"/>
              </w:rPr>
              <w:t>readDataInvoices</w:t>
            </w:r>
          </w:p>
        </w:tc>
        <w:tc>
          <w:tcPr>
            <w:tcW w:w="1263" w:type="dxa"/>
          </w:tcPr>
          <w:p w:rsidR="000739B4" w:rsidRDefault="000739B4" w:rsidP="000739B4">
            <w:pPr>
              <w:jc w:val="center"/>
              <w:rPr>
                <w:sz w:val="28"/>
                <w:lang w:val="en-US"/>
              </w:rPr>
            </w:pPr>
            <w:r>
              <w:rPr>
                <w:sz w:val="28"/>
                <w:lang w:val="en-US"/>
              </w:rPr>
              <w:t>-</w:t>
            </w:r>
          </w:p>
        </w:tc>
        <w:tc>
          <w:tcPr>
            <w:tcW w:w="1609" w:type="dxa"/>
          </w:tcPr>
          <w:p w:rsidR="000739B4" w:rsidRPr="000739B4" w:rsidRDefault="000739B4" w:rsidP="000739B4">
            <w:pPr>
              <w:jc w:val="center"/>
              <w:rPr>
                <w:sz w:val="28"/>
                <w:lang w:val="en-US"/>
              </w:rPr>
            </w:pPr>
            <w:r>
              <w:rPr>
                <w:sz w:val="28"/>
                <w:lang w:val="en-US"/>
              </w:rPr>
              <w:t>-</w:t>
            </w:r>
          </w:p>
        </w:tc>
        <w:tc>
          <w:tcPr>
            <w:tcW w:w="1536" w:type="dxa"/>
          </w:tcPr>
          <w:p w:rsidR="000739B4" w:rsidRDefault="000739B4" w:rsidP="000739B4">
            <w:pPr>
              <w:jc w:val="center"/>
              <w:rPr>
                <w:sz w:val="28"/>
                <w:lang w:val="en-US"/>
              </w:rPr>
            </w:pPr>
            <w:r>
              <w:rPr>
                <w:sz w:val="28"/>
                <w:lang w:val="en-US"/>
              </w:rPr>
              <w:t>-</w:t>
            </w:r>
          </w:p>
        </w:tc>
        <w:tc>
          <w:tcPr>
            <w:tcW w:w="1263" w:type="dxa"/>
          </w:tcPr>
          <w:p w:rsidR="000739B4" w:rsidRDefault="000739B4" w:rsidP="000739B4">
            <w:pPr>
              <w:jc w:val="center"/>
              <w:rPr>
                <w:sz w:val="28"/>
                <w:lang w:val="en-US"/>
              </w:rPr>
            </w:pPr>
            <w:r>
              <w:rPr>
                <w:sz w:val="28"/>
                <w:lang w:val="en-US"/>
              </w:rPr>
              <w:t>-</w:t>
            </w:r>
          </w:p>
        </w:tc>
        <w:tc>
          <w:tcPr>
            <w:tcW w:w="1319" w:type="dxa"/>
          </w:tcPr>
          <w:p w:rsidR="000739B4" w:rsidRDefault="000739B4" w:rsidP="000739B4">
            <w:pPr>
              <w:jc w:val="center"/>
              <w:rPr>
                <w:sz w:val="28"/>
                <w:lang w:val="en-US"/>
              </w:rPr>
            </w:pPr>
            <w:r>
              <w:rPr>
                <w:sz w:val="28"/>
                <w:lang w:val="en-US"/>
              </w:rPr>
              <w:t>-</w:t>
            </w:r>
          </w:p>
        </w:tc>
        <w:tc>
          <w:tcPr>
            <w:tcW w:w="924" w:type="dxa"/>
          </w:tcPr>
          <w:p w:rsidR="000739B4" w:rsidRDefault="000739B4" w:rsidP="000739B4">
            <w:pPr>
              <w:jc w:val="center"/>
              <w:rPr>
                <w:sz w:val="28"/>
                <w:lang w:val="en-US"/>
              </w:rPr>
            </w:pPr>
            <w:r>
              <w:rPr>
                <w:sz w:val="28"/>
                <w:lang w:val="en-US"/>
              </w:rPr>
              <w:t>-</w:t>
            </w:r>
          </w:p>
        </w:tc>
      </w:tr>
      <w:tr w:rsidR="000739B4" w:rsidRPr="00FF54C3" w:rsidTr="000739B4">
        <w:tc>
          <w:tcPr>
            <w:tcW w:w="1657" w:type="dxa"/>
          </w:tcPr>
          <w:p w:rsidR="000739B4" w:rsidRDefault="000739B4" w:rsidP="000739B4">
            <w:pPr>
              <w:jc w:val="center"/>
              <w:rPr>
                <w:sz w:val="28"/>
                <w:lang w:val="en-US"/>
              </w:rPr>
            </w:pPr>
            <w:r>
              <w:rPr>
                <w:sz w:val="28"/>
                <w:lang w:val="en-US"/>
              </w:rPr>
              <w:t>MessageShow</w:t>
            </w:r>
          </w:p>
        </w:tc>
        <w:tc>
          <w:tcPr>
            <w:tcW w:w="1263" w:type="dxa"/>
          </w:tcPr>
          <w:p w:rsidR="000739B4" w:rsidRDefault="000739B4" w:rsidP="000739B4">
            <w:pPr>
              <w:jc w:val="center"/>
              <w:rPr>
                <w:sz w:val="28"/>
                <w:lang w:val="en-US"/>
              </w:rPr>
            </w:pPr>
            <w:r>
              <w:rPr>
                <w:sz w:val="28"/>
                <w:lang w:val="en-US"/>
              </w:rPr>
              <w:t>type</w:t>
            </w:r>
          </w:p>
          <w:p w:rsidR="000739B4" w:rsidRDefault="000739B4" w:rsidP="000739B4">
            <w:pPr>
              <w:jc w:val="center"/>
              <w:rPr>
                <w:sz w:val="28"/>
                <w:lang w:val="en-US"/>
              </w:rPr>
            </w:pPr>
            <w:r>
              <w:rPr>
                <w:sz w:val="28"/>
                <w:lang w:val="en-US"/>
              </w:rPr>
              <w:t>title</w:t>
            </w:r>
          </w:p>
          <w:p w:rsidR="000739B4" w:rsidRDefault="000739B4" w:rsidP="000739B4">
            <w:pPr>
              <w:jc w:val="center"/>
              <w:rPr>
                <w:sz w:val="28"/>
                <w:lang w:val="en-US"/>
              </w:rPr>
            </w:pPr>
            <w:r>
              <w:rPr>
                <w:sz w:val="28"/>
                <w:lang w:val="en-US"/>
              </w:rPr>
              <w:t>message</w:t>
            </w:r>
          </w:p>
        </w:tc>
        <w:tc>
          <w:tcPr>
            <w:tcW w:w="1609" w:type="dxa"/>
          </w:tcPr>
          <w:p w:rsidR="000739B4" w:rsidRDefault="000739B4" w:rsidP="000739B4">
            <w:pPr>
              <w:jc w:val="center"/>
              <w:rPr>
                <w:sz w:val="28"/>
              </w:rPr>
            </w:pPr>
            <w:r>
              <w:rPr>
                <w:sz w:val="28"/>
              </w:rPr>
              <w:t>Тип сообщения</w:t>
            </w:r>
          </w:p>
          <w:p w:rsidR="000739B4" w:rsidRDefault="000739B4" w:rsidP="000739B4">
            <w:pPr>
              <w:jc w:val="center"/>
              <w:rPr>
                <w:sz w:val="28"/>
              </w:rPr>
            </w:pPr>
            <w:r>
              <w:rPr>
                <w:sz w:val="28"/>
              </w:rPr>
              <w:t>Титул</w:t>
            </w:r>
          </w:p>
          <w:p w:rsidR="000739B4" w:rsidRPr="000739B4" w:rsidRDefault="000739B4" w:rsidP="000739B4">
            <w:pPr>
              <w:jc w:val="center"/>
              <w:rPr>
                <w:sz w:val="28"/>
              </w:rPr>
            </w:pPr>
            <w:r>
              <w:rPr>
                <w:sz w:val="28"/>
              </w:rPr>
              <w:t>Сообщение</w:t>
            </w:r>
          </w:p>
        </w:tc>
        <w:tc>
          <w:tcPr>
            <w:tcW w:w="1536" w:type="dxa"/>
          </w:tcPr>
          <w:p w:rsidR="000739B4" w:rsidRDefault="000739B4" w:rsidP="000739B4">
            <w:pPr>
              <w:jc w:val="center"/>
              <w:rPr>
                <w:sz w:val="28"/>
                <w:lang w:val="en-US"/>
              </w:rPr>
            </w:pPr>
            <w:r>
              <w:rPr>
                <w:sz w:val="28"/>
                <w:lang w:val="en-US"/>
              </w:rPr>
              <w:t>Alert.AlertType</w:t>
            </w:r>
          </w:p>
          <w:p w:rsidR="000739B4" w:rsidRDefault="000739B4" w:rsidP="000739B4">
            <w:pPr>
              <w:jc w:val="center"/>
              <w:rPr>
                <w:sz w:val="28"/>
                <w:lang w:val="en-US"/>
              </w:rPr>
            </w:pPr>
            <w:r>
              <w:rPr>
                <w:sz w:val="28"/>
                <w:lang w:val="en-US"/>
              </w:rPr>
              <w:t>String</w:t>
            </w:r>
          </w:p>
          <w:p w:rsidR="000739B4" w:rsidRDefault="000739B4" w:rsidP="000739B4">
            <w:pPr>
              <w:jc w:val="center"/>
              <w:rPr>
                <w:sz w:val="28"/>
                <w:lang w:val="en-US"/>
              </w:rPr>
            </w:pPr>
            <w:r>
              <w:rPr>
                <w:sz w:val="28"/>
                <w:lang w:val="en-US"/>
              </w:rPr>
              <w:t>String</w:t>
            </w:r>
          </w:p>
        </w:tc>
        <w:tc>
          <w:tcPr>
            <w:tcW w:w="1263" w:type="dxa"/>
          </w:tcPr>
          <w:p w:rsidR="000739B4" w:rsidRDefault="000739B4" w:rsidP="000739B4">
            <w:pPr>
              <w:jc w:val="center"/>
              <w:rPr>
                <w:sz w:val="28"/>
                <w:lang w:val="en-US"/>
              </w:rPr>
            </w:pPr>
            <w:r>
              <w:rPr>
                <w:sz w:val="28"/>
                <w:lang w:val="en-US"/>
              </w:rPr>
              <w:t>-</w:t>
            </w:r>
          </w:p>
        </w:tc>
        <w:tc>
          <w:tcPr>
            <w:tcW w:w="1319" w:type="dxa"/>
          </w:tcPr>
          <w:p w:rsidR="000739B4" w:rsidRDefault="000739B4" w:rsidP="000739B4">
            <w:pPr>
              <w:jc w:val="center"/>
              <w:rPr>
                <w:sz w:val="28"/>
                <w:lang w:val="en-US"/>
              </w:rPr>
            </w:pPr>
            <w:r>
              <w:rPr>
                <w:sz w:val="28"/>
                <w:lang w:val="en-US"/>
              </w:rPr>
              <w:t>-</w:t>
            </w:r>
          </w:p>
        </w:tc>
        <w:tc>
          <w:tcPr>
            <w:tcW w:w="924" w:type="dxa"/>
          </w:tcPr>
          <w:p w:rsidR="000739B4" w:rsidRDefault="000739B4" w:rsidP="000739B4">
            <w:pPr>
              <w:jc w:val="center"/>
              <w:rPr>
                <w:sz w:val="28"/>
                <w:lang w:val="en-US"/>
              </w:rPr>
            </w:pPr>
            <w:r>
              <w:rPr>
                <w:sz w:val="28"/>
                <w:lang w:val="en-US"/>
              </w:rPr>
              <w:t>-</w:t>
            </w:r>
          </w:p>
        </w:tc>
      </w:tr>
    </w:tbl>
    <w:p w:rsidR="00AF2C7E" w:rsidRDefault="00AF2C7E"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0739B4" w:rsidRDefault="000739B4" w:rsidP="000739B4">
      <w:pPr>
        <w:pStyle w:val="StyleText"/>
        <w:rPr>
          <w:lang w:eastAsia="ar-SA"/>
        </w:rPr>
      </w:pPr>
      <w:r>
        <w:rPr>
          <w:lang w:eastAsia="ar-SA"/>
        </w:rPr>
        <w:lastRenderedPageBreak/>
        <w:t>Продолжение таблицы 8</w:t>
      </w:r>
    </w:p>
    <w:tbl>
      <w:tblPr>
        <w:tblStyle w:val="1a"/>
        <w:tblW w:w="0" w:type="auto"/>
        <w:tblLook w:val="04A0" w:firstRow="1" w:lastRow="0" w:firstColumn="1" w:lastColumn="0" w:noHBand="0" w:noVBand="1"/>
      </w:tblPr>
      <w:tblGrid>
        <w:gridCol w:w="2160"/>
        <w:gridCol w:w="1008"/>
        <w:gridCol w:w="1262"/>
        <w:gridCol w:w="1209"/>
        <w:gridCol w:w="1137"/>
        <w:gridCol w:w="1893"/>
        <w:gridCol w:w="902"/>
      </w:tblGrid>
      <w:tr w:rsidR="000739B4" w:rsidRPr="000739B4" w:rsidTr="000739B4">
        <w:tc>
          <w:tcPr>
            <w:tcW w:w="9571" w:type="dxa"/>
            <w:gridSpan w:val="7"/>
          </w:tcPr>
          <w:p w:rsidR="000739B4" w:rsidRPr="000739B4" w:rsidRDefault="000739B4" w:rsidP="000739B4">
            <w:pPr>
              <w:jc w:val="center"/>
              <w:rPr>
                <w:b/>
                <w:sz w:val="28"/>
                <w:lang w:val="en-US"/>
              </w:rPr>
            </w:pPr>
            <w:r w:rsidRPr="000739B4">
              <w:rPr>
                <w:b/>
                <w:sz w:val="28"/>
              </w:rPr>
              <w:t xml:space="preserve">Класс </w:t>
            </w:r>
            <w:r w:rsidRPr="000739B4">
              <w:rPr>
                <w:b/>
                <w:sz w:val="28"/>
                <w:lang w:val="en-US"/>
              </w:rPr>
              <w:t>Wagons</w:t>
            </w:r>
          </w:p>
        </w:tc>
      </w:tr>
      <w:tr w:rsidR="000739B4" w:rsidTr="000739B4">
        <w:tc>
          <w:tcPr>
            <w:tcW w:w="2160" w:type="dxa"/>
          </w:tcPr>
          <w:p w:rsidR="000739B4" w:rsidRDefault="000739B4" w:rsidP="000739B4">
            <w:pPr>
              <w:jc w:val="center"/>
              <w:rPr>
                <w:sz w:val="28"/>
                <w:lang w:val="en-US"/>
              </w:rPr>
            </w:pPr>
            <w:r>
              <w:rPr>
                <w:sz w:val="28"/>
                <w:lang w:val="en-US"/>
              </w:rPr>
              <w:t>Show</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P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Tr="000739B4">
        <w:tc>
          <w:tcPr>
            <w:tcW w:w="2160" w:type="dxa"/>
          </w:tcPr>
          <w:p w:rsidR="000739B4" w:rsidRDefault="000739B4" w:rsidP="000739B4">
            <w:pPr>
              <w:jc w:val="center"/>
              <w:rPr>
                <w:sz w:val="28"/>
                <w:lang w:val="en-US"/>
              </w:rPr>
            </w:pPr>
            <w:r>
              <w:rPr>
                <w:sz w:val="28"/>
                <w:lang w:val="en-US"/>
              </w:rPr>
              <w:t>Hide</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RPr="000739B4" w:rsidTr="000739B4">
        <w:tc>
          <w:tcPr>
            <w:tcW w:w="2160" w:type="dxa"/>
          </w:tcPr>
          <w:p w:rsidR="000739B4" w:rsidRDefault="000739B4" w:rsidP="000739B4">
            <w:pPr>
              <w:jc w:val="center"/>
              <w:rPr>
                <w:sz w:val="28"/>
                <w:lang w:val="en-US"/>
              </w:rPr>
            </w:pPr>
            <w:r>
              <w:rPr>
                <w:sz w:val="28"/>
                <w:lang w:val="en-US"/>
              </w:rPr>
              <w:t>GetStage</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stage</w:t>
            </w:r>
          </w:p>
        </w:tc>
        <w:tc>
          <w:tcPr>
            <w:tcW w:w="1893" w:type="dxa"/>
          </w:tcPr>
          <w:p w:rsidR="000739B4" w:rsidRPr="000739B4" w:rsidRDefault="000739B4" w:rsidP="000739B4">
            <w:pPr>
              <w:jc w:val="center"/>
              <w:rPr>
                <w:sz w:val="28"/>
              </w:rPr>
            </w:pPr>
            <w:r>
              <w:rPr>
                <w:sz w:val="28"/>
              </w:rPr>
              <w:t>Холст</w:t>
            </w:r>
            <w:r w:rsidRPr="000739B4">
              <w:rPr>
                <w:sz w:val="28"/>
              </w:rPr>
              <w:t xml:space="preserve">, </w:t>
            </w:r>
            <w:r>
              <w:rPr>
                <w:sz w:val="28"/>
              </w:rPr>
              <w:t>на котором было осуществлено рисование элементов управления</w:t>
            </w:r>
          </w:p>
        </w:tc>
        <w:tc>
          <w:tcPr>
            <w:tcW w:w="902" w:type="dxa"/>
          </w:tcPr>
          <w:p w:rsidR="000739B4" w:rsidRPr="000739B4" w:rsidRDefault="000739B4" w:rsidP="000739B4">
            <w:pPr>
              <w:jc w:val="center"/>
              <w:rPr>
                <w:sz w:val="28"/>
                <w:lang w:val="en-US"/>
              </w:rPr>
            </w:pPr>
            <w:r>
              <w:rPr>
                <w:sz w:val="28"/>
                <w:lang w:val="en-US"/>
              </w:rPr>
              <w:t>Stage</w:t>
            </w:r>
          </w:p>
        </w:tc>
      </w:tr>
      <w:tr w:rsidR="000739B4" w:rsidRPr="000739B4" w:rsidTr="000739B4">
        <w:tc>
          <w:tcPr>
            <w:tcW w:w="2160" w:type="dxa"/>
          </w:tcPr>
          <w:p w:rsidR="000739B4" w:rsidRDefault="000739B4" w:rsidP="000739B4">
            <w:pPr>
              <w:jc w:val="center"/>
              <w:rPr>
                <w:sz w:val="28"/>
                <w:lang w:val="en-US"/>
              </w:rPr>
            </w:pPr>
            <w:r>
              <w:rPr>
                <w:sz w:val="28"/>
                <w:lang w:val="en-US"/>
              </w:rPr>
              <w:t>Wagons</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P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RPr="000739B4" w:rsidTr="000739B4">
        <w:tc>
          <w:tcPr>
            <w:tcW w:w="2160" w:type="dxa"/>
          </w:tcPr>
          <w:p w:rsidR="000739B4" w:rsidRDefault="000739B4" w:rsidP="000739B4">
            <w:pPr>
              <w:jc w:val="center"/>
              <w:rPr>
                <w:sz w:val="28"/>
                <w:lang w:val="en-US"/>
              </w:rPr>
            </w:pPr>
            <w:r>
              <w:rPr>
                <w:sz w:val="28"/>
                <w:lang w:val="en-US"/>
              </w:rPr>
              <w:t>readDataWagons</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RPr="000739B4" w:rsidTr="000739B4">
        <w:tc>
          <w:tcPr>
            <w:tcW w:w="9571" w:type="dxa"/>
            <w:gridSpan w:val="7"/>
          </w:tcPr>
          <w:p w:rsidR="000739B4" w:rsidRPr="000739B4" w:rsidRDefault="000739B4" w:rsidP="000739B4">
            <w:pPr>
              <w:jc w:val="center"/>
              <w:rPr>
                <w:b/>
                <w:sz w:val="28"/>
                <w:lang w:val="en-US"/>
              </w:rPr>
            </w:pPr>
            <w:r w:rsidRPr="000739B4">
              <w:rPr>
                <w:b/>
                <w:sz w:val="28"/>
              </w:rPr>
              <w:t xml:space="preserve">Класс </w:t>
            </w:r>
            <w:r w:rsidRPr="000739B4">
              <w:rPr>
                <w:b/>
                <w:sz w:val="28"/>
                <w:lang w:val="en-US"/>
              </w:rPr>
              <w:t>Register</w:t>
            </w:r>
          </w:p>
        </w:tc>
      </w:tr>
      <w:tr w:rsidR="000739B4" w:rsidRPr="000739B4" w:rsidTr="000739B4">
        <w:tc>
          <w:tcPr>
            <w:tcW w:w="2160" w:type="dxa"/>
          </w:tcPr>
          <w:p w:rsidR="000739B4" w:rsidRDefault="000739B4" w:rsidP="000739B4">
            <w:pPr>
              <w:jc w:val="center"/>
              <w:rPr>
                <w:sz w:val="28"/>
                <w:lang w:val="en-US"/>
              </w:rPr>
            </w:pPr>
            <w:r>
              <w:rPr>
                <w:sz w:val="28"/>
                <w:lang w:val="en-US"/>
              </w:rPr>
              <w:t>Show</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RPr="000739B4" w:rsidTr="000739B4">
        <w:tc>
          <w:tcPr>
            <w:tcW w:w="2160" w:type="dxa"/>
          </w:tcPr>
          <w:p w:rsidR="000739B4" w:rsidRDefault="000739B4" w:rsidP="000739B4">
            <w:pPr>
              <w:jc w:val="center"/>
              <w:rPr>
                <w:sz w:val="28"/>
                <w:lang w:val="en-US"/>
              </w:rPr>
            </w:pPr>
            <w:r>
              <w:rPr>
                <w:sz w:val="28"/>
                <w:lang w:val="en-US"/>
              </w:rPr>
              <w:t>Hide</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RPr="000739B4" w:rsidTr="000739B4">
        <w:tc>
          <w:tcPr>
            <w:tcW w:w="2160" w:type="dxa"/>
          </w:tcPr>
          <w:p w:rsidR="000739B4" w:rsidRDefault="000739B4" w:rsidP="000739B4">
            <w:pPr>
              <w:jc w:val="center"/>
              <w:rPr>
                <w:sz w:val="28"/>
                <w:lang w:val="en-US"/>
              </w:rPr>
            </w:pPr>
            <w:r>
              <w:rPr>
                <w:sz w:val="28"/>
                <w:lang w:val="en-US"/>
              </w:rPr>
              <w:t>GetStage</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stage</w:t>
            </w:r>
          </w:p>
        </w:tc>
        <w:tc>
          <w:tcPr>
            <w:tcW w:w="1893" w:type="dxa"/>
          </w:tcPr>
          <w:p w:rsidR="000739B4" w:rsidRPr="000739B4" w:rsidRDefault="000739B4" w:rsidP="000739B4">
            <w:pPr>
              <w:jc w:val="center"/>
              <w:rPr>
                <w:sz w:val="28"/>
              </w:rPr>
            </w:pPr>
            <w:r>
              <w:rPr>
                <w:sz w:val="28"/>
              </w:rPr>
              <w:t>Холст</w:t>
            </w:r>
            <w:r w:rsidRPr="000739B4">
              <w:rPr>
                <w:sz w:val="28"/>
              </w:rPr>
              <w:t xml:space="preserve">, </w:t>
            </w:r>
            <w:r>
              <w:rPr>
                <w:sz w:val="28"/>
              </w:rPr>
              <w:t>на котором было осуществлено рисование элементов управления</w:t>
            </w:r>
          </w:p>
        </w:tc>
        <w:tc>
          <w:tcPr>
            <w:tcW w:w="902" w:type="dxa"/>
          </w:tcPr>
          <w:p w:rsidR="000739B4" w:rsidRPr="000739B4" w:rsidRDefault="000739B4" w:rsidP="000739B4">
            <w:pPr>
              <w:jc w:val="center"/>
              <w:rPr>
                <w:sz w:val="28"/>
                <w:lang w:val="en-US"/>
              </w:rPr>
            </w:pPr>
            <w:r>
              <w:rPr>
                <w:sz w:val="28"/>
                <w:lang w:val="en-US"/>
              </w:rPr>
              <w:t>Stage</w:t>
            </w:r>
          </w:p>
        </w:tc>
      </w:tr>
      <w:tr w:rsidR="000739B4" w:rsidRPr="000739B4" w:rsidTr="000739B4">
        <w:tc>
          <w:tcPr>
            <w:tcW w:w="2160" w:type="dxa"/>
          </w:tcPr>
          <w:p w:rsidR="000739B4" w:rsidRDefault="000739B4" w:rsidP="000739B4">
            <w:pPr>
              <w:jc w:val="center"/>
              <w:rPr>
                <w:sz w:val="28"/>
                <w:lang w:val="en-US"/>
              </w:rPr>
            </w:pPr>
            <w:r>
              <w:rPr>
                <w:sz w:val="28"/>
                <w:lang w:val="en-US"/>
              </w:rPr>
              <w:t>Register</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P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RPr="000739B4" w:rsidTr="000739B4">
        <w:tc>
          <w:tcPr>
            <w:tcW w:w="2160" w:type="dxa"/>
          </w:tcPr>
          <w:p w:rsidR="000739B4" w:rsidRDefault="000739B4" w:rsidP="000739B4">
            <w:pPr>
              <w:jc w:val="center"/>
              <w:rPr>
                <w:sz w:val="28"/>
                <w:lang w:val="en-US"/>
              </w:rPr>
            </w:pPr>
            <w:r>
              <w:rPr>
                <w:sz w:val="28"/>
                <w:lang w:val="en-US"/>
              </w:rPr>
              <w:t>readDataRegister</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RPr="000739B4" w:rsidTr="000739B4">
        <w:tc>
          <w:tcPr>
            <w:tcW w:w="9571" w:type="dxa"/>
            <w:gridSpan w:val="7"/>
          </w:tcPr>
          <w:p w:rsidR="000739B4" w:rsidRPr="000739B4" w:rsidRDefault="000739B4" w:rsidP="000739B4">
            <w:pPr>
              <w:jc w:val="center"/>
              <w:rPr>
                <w:b/>
                <w:sz w:val="28"/>
                <w:lang w:val="en-US"/>
              </w:rPr>
            </w:pPr>
            <w:r w:rsidRPr="000739B4">
              <w:rPr>
                <w:b/>
                <w:sz w:val="28"/>
              </w:rPr>
              <w:t xml:space="preserve">Класс </w:t>
            </w:r>
            <w:r w:rsidRPr="000739B4">
              <w:rPr>
                <w:b/>
                <w:sz w:val="28"/>
                <w:lang w:val="en-US"/>
              </w:rPr>
              <w:t>Setting</w:t>
            </w:r>
          </w:p>
        </w:tc>
      </w:tr>
      <w:tr w:rsidR="000739B4" w:rsidRPr="000739B4" w:rsidTr="000739B4">
        <w:tc>
          <w:tcPr>
            <w:tcW w:w="2160" w:type="dxa"/>
          </w:tcPr>
          <w:p w:rsidR="000739B4" w:rsidRDefault="00E0696B" w:rsidP="000739B4">
            <w:pPr>
              <w:jc w:val="center"/>
              <w:rPr>
                <w:sz w:val="28"/>
                <w:lang w:val="en-US"/>
              </w:rPr>
            </w:pPr>
            <w:r>
              <w:rPr>
                <w:sz w:val="28"/>
                <w:lang w:val="en-US"/>
              </w:rPr>
              <w:t>Show</w:t>
            </w:r>
          </w:p>
        </w:tc>
        <w:tc>
          <w:tcPr>
            <w:tcW w:w="1008" w:type="dxa"/>
          </w:tcPr>
          <w:p w:rsidR="000739B4" w:rsidRDefault="00E0696B" w:rsidP="000739B4">
            <w:pPr>
              <w:jc w:val="center"/>
              <w:rPr>
                <w:sz w:val="28"/>
                <w:lang w:val="en-US"/>
              </w:rPr>
            </w:pPr>
            <w:r>
              <w:rPr>
                <w:sz w:val="28"/>
                <w:lang w:val="en-US"/>
              </w:rPr>
              <w:t>-</w:t>
            </w:r>
          </w:p>
        </w:tc>
        <w:tc>
          <w:tcPr>
            <w:tcW w:w="1262" w:type="dxa"/>
          </w:tcPr>
          <w:p w:rsidR="000739B4" w:rsidRDefault="00E0696B" w:rsidP="000739B4">
            <w:pPr>
              <w:jc w:val="center"/>
              <w:rPr>
                <w:sz w:val="28"/>
                <w:lang w:val="en-US"/>
              </w:rPr>
            </w:pPr>
            <w:r>
              <w:rPr>
                <w:sz w:val="28"/>
                <w:lang w:val="en-US"/>
              </w:rPr>
              <w:t>-</w:t>
            </w:r>
          </w:p>
        </w:tc>
        <w:tc>
          <w:tcPr>
            <w:tcW w:w="1209" w:type="dxa"/>
          </w:tcPr>
          <w:p w:rsidR="000739B4" w:rsidRDefault="00E0696B" w:rsidP="000739B4">
            <w:pPr>
              <w:jc w:val="center"/>
              <w:rPr>
                <w:sz w:val="28"/>
                <w:lang w:val="en-US"/>
              </w:rPr>
            </w:pPr>
            <w:r>
              <w:rPr>
                <w:sz w:val="28"/>
                <w:lang w:val="en-US"/>
              </w:rPr>
              <w:t>-</w:t>
            </w:r>
          </w:p>
        </w:tc>
        <w:tc>
          <w:tcPr>
            <w:tcW w:w="1137" w:type="dxa"/>
          </w:tcPr>
          <w:p w:rsidR="000739B4" w:rsidRDefault="00E0696B" w:rsidP="000739B4">
            <w:pPr>
              <w:jc w:val="center"/>
              <w:rPr>
                <w:sz w:val="28"/>
                <w:lang w:val="en-US"/>
              </w:rPr>
            </w:pPr>
            <w:r>
              <w:rPr>
                <w:sz w:val="28"/>
                <w:lang w:val="en-US"/>
              </w:rPr>
              <w:t>-</w:t>
            </w:r>
          </w:p>
        </w:tc>
        <w:tc>
          <w:tcPr>
            <w:tcW w:w="1893" w:type="dxa"/>
          </w:tcPr>
          <w:p w:rsidR="000739B4" w:rsidRDefault="00E0696B" w:rsidP="000739B4">
            <w:pPr>
              <w:jc w:val="center"/>
              <w:rPr>
                <w:sz w:val="28"/>
                <w:lang w:val="en-US"/>
              </w:rPr>
            </w:pPr>
            <w:r>
              <w:rPr>
                <w:sz w:val="28"/>
                <w:lang w:val="en-US"/>
              </w:rPr>
              <w:t>-</w:t>
            </w:r>
          </w:p>
        </w:tc>
        <w:tc>
          <w:tcPr>
            <w:tcW w:w="902" w:type="dxa"/>
          </w:tcPr>
          <w:p w:rsidR="000739B4" w:rsidRDefault="00E0696B" w:rsidP="000739B4">
            <w:pPr>
              <w:jc w:val="center"/>
              <w:rPr>
                <w:sz w:val="28"/>
                <w:lang w:val="en-US"/>
              </w:rPr>
            </w:pPr>
            <w:r>
              <w:rPr>
                <w:sz w:val="28"/>
                <w:lang w:val="en-US"/>
              </w:rPr>
              <w:t>-</w:t>
            </w:r>
          </w:p>
        </w:tc>
      </w:tr>
      <w:tr w:rsidR="00E0696B" w:rsidRPr="000739B4" w:rsidTr="000739B4">
        <w:tc>
          <w:tcPr>
            <w:tcW w:w="2160" w:type="dxa"/>
          </w:tcPr>
          <w:p w:rsidR="00E0696B" w:rsidRDefault="00E0696B" w:rsidP="000739B4">
            <w:pPr>
              <w:jc w:val="center"/>
              <w:rPr>
                <w:sz w:val="28"/>
                <w:lang w:val="en-US"/>
              </w:rPr>
            </w:pPr>
            <w:r>
              <w:rPr>
                <w:sz w:val="28"/>
                <w:lang w:val="en-US"/>
              </w:rPr>
              <w:t>Hide</w:t>
            </w:r>
          </w:p>
        </w:tc>
        <w:tc>
          <w:tcPr>
            <w:tcW w:w="1008" w:type="dxa"/>
          </w:tcPr>
          <w:p w:rsidR="00E0696B" w:rsidRDefault="00E0696B" w:rsidP="000739B4">
            <w:pPr>
              <w:jc w:val="center"/>
              <w:rPr>
                <w:sz w:val="28"/>
                <w:lang w:val="en-US"/>
              </w:rPr>
            </w:pPr>
            <w:r>
              <w:rPr>
                <w:sz w:val="28"/>
                <w:lang w:val="en-US"/>
              </w:rPr>
              <w:t>-</w:t>
            </w:r>
          </w:p>
        </w:tc>
        <w:tc>
          <w:tcPr>
            <w:tcW w:w="1262" w:type="dxa"/>
          </w:tcPr>
          <w:p w:rsidR="00E0696B" w:rsidRDefault="00E0696B" w:rsidP="000739B4">
            <w:pPr>
              <w:jc w:val="center"/>
              <w:rPr>
                <w:sz w:val="28"/>
                <w:lang w:val="en-US"/>
              </w:rPr>
            </w:pPr>
            <w:r>
              <w:rPr>
                <w:sz w:val="28"/>
                <w:lang w:val="en-US"/>
              </w:rPr>
              <w:t>-</w:t>
            </w:r>
          </w:p>
        </w:tc>
        <w:tc>
          <w:tcPr>
            <w:tcW w:w="1209" w:type="dxa"/>
          </w:tcPr>
          <w:p w:rsidR="00E0696B" w:rsidRDefault="00E0696B" w:rsidP="000739B4">
            <w:pPr>
              <w:jc w:val="center"/>
              <w:rPr>
                <w:sz w:val="28"/>
                <w:lang w:val="en-US"/>
              </w:rPr>
            </w:pPr>
            <w:r>
              <w:rPr>
                <w:sz w:val="28"/>
                <w:lang w:val="en-US"/>
              </w:rPr>
              <w:t>-</w:t>
            </w:r>
          </w:p>
        </w:tc>
        <w:tc>
          <w:tcPr>
            <w:tcW w:w="1137" w:type="dxa"/>
          </w:tcPr>
          <w:p w:rsidR="00E0696B" w:rsidRDefault="00E0696B" w:rsidP="000739B4">
            <w:pPr>
              <w:jc w:val="center"/>
              <w:rPr>
                <w:sz w:val="28"/>
                <w:lang w:val="en-US"/>
              </w:rPr>
            </w:pPr>
            <w:r>
              <w:rPr>
                <w:sz w:val="28"/>
                <w:lang w:val="en-US"/>
              </w:rPr>
              <w:t>-</w:t>
            </w:r>
          </w:p>
        </w:tc>
        <w:tc>
          <w:tcPr>
            <w:tcW w:w="1893" w:type="dxa"/>
          </w:tcPr>
          <w:p w:rsidR="00E0696B" w:rsidRDefault="00E0696B" w:rsidP="000739B4">
            <w:pPr>
              <w:jc w:val="center"/>
              <w:rPr>
                <w:sz w:val="28"/>
                <w:lang w:val="en-US"/>
              </w:rPr>
            </w:pPr>
            <w:r>
              <w:rPr>
                <w:sz w:val="28"/>
                <w:lang w:val="en-US"/>
              </w:rPr>
              <w:t>-</w:t>
            </w:r>
          </w:p>
        </w:tc>
        <w:tc>
          <w:tcPr>
            <w:tcW w:w="902" w:type="dxa"/>
          </w:tcPr>
          <w:p w:rsidR="00E0696B" w:rsidRDefault="00E0696B" w:rsidP="000739B4">
            <w:pPr>
              <w:jc w:val="center"/>
              <w:rPr>
                <w:sz w:val="28"/>
                <w:lang w:val="en-US"/>
              </w:rPr>
            </w:pPr>
            <w:r>
              <w:rPr>
                <w:sz w:val="28"/>
                <w:lang w:val="en-US"/>
              </w:rPr>
              <w:t>-</w:t>
            </w:r>
          </w:p>
        </w:tc>
      </w:tr>
      <w:tr w:rsidR="00E0696B" w:rsidRPr="000739B4" w:rsidTr="000739B4">
        <w:tc>
          <w:tcPr>
            <w:tcW w:w="2160" w:type="dxa"/>
          </w:tcPr>
          <w:p w:rsidR="00E0696B" w:rsidRDefault="00E0696B" w:rsidP="000739B4">
            <w:pPr>
              <w:jc w:val="center"/>
              <w:rPr>
                <w:sz w:val="28"/>
                <w:lang w:val="en-US"/>
              </w:rPr>
            </w:pPr>
            <w:r>
              <w:rPr>
                <w:sz w:val="28"/>
                <w:lang w:val="en-US"/>
              </w:rPr>
              <w:t>GetStage</w:t>
            </w:r>
          </w:p>
        </w:tc>
        <w:tc>
          <w:tcPr>
            <w:tcW w:w="1008" w:type="dxa"/>
          </w:tcPr>
          <w:p w:rsidR="00E0696B" w:rsidRDefault="00E0696B" w:rsidP="000739B4">
            <w:pPr>
              <w:jc w:val="center"/>
              <w:rPr>
                <w:sz w:val="28"/>
                <w:lang w:val="en-US"/>
              </w:rPr>
            </w:pPr>
            <w:r>
              <w:rPr>
                <w:sz w:val="28"/>
                <w:lang w:val="en-US"/>
              </w:rPr>
              <w:t>-</w:t>
            </w:r>
          </w:p>
        </w:tc>
        <w:tc>
          <w:tcPr>
            <w:tcW w:w="1262" w:type="dxa"/>
          </w:tcPr>
          <w:p w:rsidR="00E0696B" w:rsidRDefault="00E0696B" w:rsidP="000739B4">
            <w:pPr>
              <w:jc w:val="center"/>
              <w:rPr>
                <w:sz w:val="28"/>
                <w:lang w:val="en-US"/>
              </w:rPr>
            </w:pPr>
            <w:r>
              <w:rPr>
                <w:sz w:val="28"/>
                <w:lang w:val="en-US"/>
              </w:rPr>
              <w:t>-</w:t>
            </w:r>
          </w:p>
        </w:tc>
        <w:tc>
          <w:tcPr>
            <w:tcW w:w="1209" w:type="dxa"/>
          </w:tcPr>
          <w:p w:rsidR="00E0696B" w:rsidRDefault="00E0696B" w:rsidP="000739B4">
            <w:pPr>
              <w:jc w:val="center"/>
              <w:rPr>
                <w:sz w:val="28"/>
                <w:lang w:val="en-US"/>
              </w:rPr>
            </w:pPr>
            <w:r>
              <w:rPr>
                <w:sz w:val="28"/>
                <w:lang w:val="en-US"/>
              </w:rPr>
              <w:t>-</w:t>
            </w:r>
          </w:p>
        </w:tc>
        <w:tc>
          <w:tcPr>
            <w:tcW w:w="1137" w:type="dxa"/>
          </w:tcPr>
          <w:p w:rsidR="00E0696B" w:rsidRDefault="00E0696B" w:rsidP="000739B4">
            <w:pPr>
              <w:jc w:val="center"/>
              <w:rPr>
                <w:sz w:val="28"/>
                <w:lang w:val="en-US"/>
              </w:rPr>
            </w:pPr>
            <w:r>
              <w:rPr>
                <w:sz w:val="28"/>
                <w:lang w:val="en-US"/>
              </w:rPr>
              <w:t>stage</w:t>
            </w:r>
          </w:p>
        </w:tc>
        <w:tc>
          <w:tcPr>
            <w:tcW w:w="1893" w:type="dxa"/>
          </w:tcPr>
          <w:p w:rsidR="00E0696B" w:rsidRPr="00E0696B" w:rsidRDefault="00E0696B" w:rsidP="000739B4">
            <w:pPr>
              <w:jc w:val="center"/>
              <w:rPr>
                <w:sz w:val="28"/>
              </w:rPr>
            </w:pPr>
            <w:r>
              <w:rPr>
                <w:sz w:val="28"/>
              </w:rPr>
              <w:t>Холст</w:t>
            </w:r>
            <w:r w:rsidRPr="000739B4">
              <w:rPr>
                <w:sz w:val="28"/>
              </w:rPr>
              <w:t xml:space="preserve">, </w:t>
            </w:r>
            <w:r>
              <w:rPr>
                <w:sz w:val="28"/>
              </w:rPr>
              <w:t>на котором было осуществлено рисование элементов управления</w:t>
            </w:r>
          </w:p>
        </w:tc>
        <w:tc>
          <w:tcPr>
            <w:tcW w:w="902" w:type="dxa"/>
          </w:tcPr>
          <w:p w:rsidR="00E0696B" w:rsidRPr="00E0696B" w:rsidRDefault="00E0696B" w:rsidP="000739B4">
            <w:pPr>
              <w:jc w:val="center"/>
              <w:rPr>
                <w:sz w:val="28"/>
                <w:lang w:val="en-US"/>
              </w:rPr>
            </w:pPr>
            <w:r>
              <w:rPr>
                <w:sz w:val="28"/>
                <w:lang w:val="en-US"/>
              </w:rPr>
              <w:t>Stage</w:t>
            </w:r>
          </w:p>
        </w:tc>
      </w:tr>
      <w:tr w:rsidR="00E0696B" w:rsidRPr="000739B4" w:rsidTr="000739B4">
        <w:tc>
          <w:tcPr>
            <w:tcW w:w="2160" w:type="dxa"/>
          </w:tcPr>
          <w:p w:rsidR="00E0696B" w:rsidRDefault="00E0696B" w:rsidP="000739B4">
            <w:pPr>
              <w:jc w:val="center"/>
              <w:rPr>
                <w:sz w:val="28"/>
                <w:lang w:val="en-US"/>
              </w:rPr>
            </w:pPr>
            <w:r>
              <w:rPr>
                <w:sz w:val="28"/>
                <w:lang w:val="en-US"/>
              </w:rPr>
              <w:t>Setting</w:t>
            </w:r>
          </w:p>
        </w:tc>
        <w:tc>
          <w:tcPr>
            <w:tcW w:w="1008" w:type="dxa"/>
          </w:tcPr>
          <w:p w:rsidR="00E0696B" w:rsidRDefault="00E0696B" w:rsidP="000739B4">
            <w:pPr>
              <w:jc w:val="center"/>
              <w:rPr>
                <w:sz w:val="28"/>
                <w:lang w:val="en-US"/>
              </w:rPr>
            </w:pPr>
            <w:r>
              <w:rPr>
                <w:sz w:val="28"/>
                <w:lang w:val="en-US"/>
              </w:rPr>
              <w:t>-</w:t>
            </w:r>
          </w:p>
        </w:tc>
        <w:tc>
          <w:tcPr>
            <w:tcW w:w="1262" w:type="dxa"/>
          </w:tcPr>
          <w:p w:rsidR="00E0696B" w:rsidRDefault="00E0696B" w:rsidP="000739B4">
            <w:pPr>
              <w:jc w:val="center"/>
              <w:rPr>
                <w:sz w:val="28"/>
                <w:lang w:val="en-US"/>
              </w:rPr>
            </w:pPr>
            <w:r>
              <w:rPr>
                <w:sz w:val="28"/>
                <w:lang w:val="en-US"/>
              </w:rPr>
              <w:t>-</w:t>
            </w:r>
          </w:p>
        </w:tc>
        <w:tc>
          <w:tcPr>
            <w:tcW w:w="1209" w:type="dxa"/>
          </w:tcPr>
          <w:p w:rsidR="00E0696B" w:rsidRDefault="00E0696B" w:rsidP="000739B4">
            <w:pPr>
              <w:jc w:val="center"/>
              <w:rPr>
                <w:sz w:val="28"/>
                <w:lang w:val="en-US"/>
              </w:rPr>
            </w:pPr>
            <w:r>
              <w:rPr>
                <w:sz w:val="28"/>
                <w:lang w:val="en-US"/>
              </w:rPr>
              <w:t>-</w:t>
            </w:r>
          </w:p>
        </w:tc>
        <w:tc>
          <w:tcPr>
            <w:tcW w:w="1137" w:type="dxa"/>
          </w:tcPr>
          <w:p w:rsidR="00E0696B" w:rsidRDefault="00E0696B" w:rsidP="000739B4">
            <w:pPr>
              <w:jc w:val="center"/>
              <w:rPr>
                <w:sz w:val="28"/>
                <w:lang w:val="en-US"/>
              </w:rPr>
            </w:pPr>
            <w:r>
              <w:rPr>
                <w:sz w:val="28"/>
                <w:lang w:val="en-US"/>
              </w:rPr>
              <w:t>-</w:t>
            </w:r>
          </w:p>
        </w:tc>
        <w:tc>
          <w:tcPr>
            <w:tcW w:w="1893" w:type="dxa"/>
          </w:tcPr>
          <w:p w:rsidR="00E0696B" w:rsidRPr="00E0696B" w:rsidRDefault="00E0696B" w:rsidP="000739B4">
            <w:pPr>
              <w:jc w:val="center"/>
              <w:rPr>
                <w:sz w:val="28"/>
                <w:lang w:val="en-US"/>
              </w:rPr>
            </w:pPr>
            <w:r>
              <w:rPr>
                <w:sz w:val="28"/>
                <w:lang w:val="en-US"/>
              </w:rPr>
              <w:t>-</w:t>
            </w:r>
          </w:p>
        </w:tc>
        <w:tc>
          <w:tcPr>
            <w:tcW w:w="902" w:type="dxa"/>
          </w:tcPr>
          <w:p w:rsidR="00E0696B" w:rsidRDefault="00E0696B" w:rsidP="000739B4">
            <w:pPr>
              <w:jc w:val="center"/>
              <w:rPr>
                <w:sz w:val="28"/>
                <w:lang w:val="en-US"/>
              </w:rPr>
            </w:pPr>
            <w:r>
              <w:rPr>
                <w:sz w:val="28"/>
                <w:lang w:val="en-US"/>
              </w:rPr>
              <w:t>-</w:t>
            </w:r>
          </w:p>
        </w:tc>
      </w:tr>
    </w:tbl>
    <w:p w:rsidR="000739B4" w:rsidRDefault="000739B4"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D659C2" w:rsidRPr="00DD3194" w:rsidRDefault="00D659C2" w:rsidP="006265D3">
      <w:pPr>
        <w:pStyle w:val="Style2"/>
        <w:outlineLvl w:val="2"/>
      </w:pPr>
      <w:bookmarkStart w:id="20" w:name="_Toc72021855"/>
      <w:r w:rsidRPr="00DD3194">
        <w:lastRenderedPageBreak/>
        <w:t>UML-диаграммы реализованных классов</w:t>
      </w:r>
      <w:bookmarkEnd w:id="20"/>
    </w:p>
    <w:p w:rsidR="00D659C2" w:rsidRDefault="00F56E98" w:rsidP="00D659C2">
      <w:pPr>
        <w:pStyle w:val="StyleImage"/>
        <w:rPr>
          <w:lang w:eastAsia="ar-SA"/>
        </w:rPr>
      </w:pPr>
      <w:r>
        <w:rPr>
          <w:lang w:eastAsia="ar-SA"/>
        </w:rPr>
        <w:pict>
          <v:shape id="_x0000_i1028" type="#_x0000_t75" style="width:467.5pt;height:346.5pt">
            <v:imagedata r:id="rId36" o:title="main_user_diagrams"/>
          </v:shape>
        </w:pict>
      </w:r>
    </w:p>
    <w:p w:rsidR="00916BA7" w:rsidRPr="00916BA7" w:rsidRDefault="00916BA7" w:rsidP="00D659C2">
      <w:pPr>
        <w:pStyle w:val="StyleImage"/>
        <w:rPr>
          <w:lang w:eastAsia="ar-SA"/>
        </w:rPr>
      </w:pPr>
      <w:r>
        <w:rPr>
          <w:lang w:eastAsia="ar-SA"/>
        </w:rPr>
        <w:t xml:space="preserve">Рисунок 27 – </w:t>
      </w:r>
      <w:r>
        <w:rPr>
          <w:lang w:val="en-US" w:eastAsia="ar-SA"/>
        </w:rPr>
        <w:t>UML</w:t>
      </w:r>
      <w:r w:rsidRPr="00916BA7">
        <w:rPr>
          <w:lang w:eastAsia="ar-SA"/>
        </w:rPr>
        <w:t>-</w:t>
      </w:r>
      <w:r>
        <w:rPr>
          <w:lang w:eastAsia="ar-SA"/>
        </w:rPr>
        <w:t xml:space="preserve">диаграмма классов модуля </w:t>
      </w:r>
      <w:r w:rsidRPr="00916BA7">
        <w:rPr>
          <w:lang w:eastAsia="ar-SA"/>
        </w:rPr>
        <w:t>“</w:t>
      </w:r>
      <w:r>
        <w:rPr>
          <w:lang w:eastAsia="ar-SA"/>
        </w:rPr>
        <w:t>Пользователь</w:t>
      </w:r>
      <w:r w:rsidRPr="00916BA7">
        <w:rPr>
          <w:lang w:eastAsia="ar-SA"/>
        </w:rPr>
        <w:t>”</w:t>
      </w:r>
    </w:p>
    <w:p w:rsidR="00D659C2" w:rsidRPr="00227149" w:rsidRDefault="00D659C2"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661189" w:rsidRDefault="00E61368" w:rsidP="00E61368">
      <w:pPr>
        <w:pStyle w:val="Style1"/>
      </w:pPr>
      <w:bookmarkStart w:id="21" w:name="_Toc72021856"/>
      <w:r>
        <w:lastRenderedPageBreak/>
        <w:t>Тестирование приложения</w:t>
      </w:r>
      <w:bookmarkEnd w:id="21"/>
    </w:p>
    <w:p w:rsidR="00661189" w:rsidRPr="00E61368" w:rsidRDefault="00E61368" w:rsidP="00E61368">
      <w:pPr>
        <w:pStyle w:val="Style2"/>
        <w:outlineLvl w:val="1"/>
      </w:pPr>
      <w:bookmarkStart w:id="22" w:name="_Toc72021857"/>
      <w:r w:rsidRPr="00E61368">
        <w:t>Тестирование модуля “Центральный сервер”</w:t>
      </w:r>
      <w:bookmarkEnd w:id="22"/>
    </w:p>
    <w:p w:rsidR="00AD77D5" w:rsidRDefault="00E61368" w:rsidP="00E61368">
      <w:pPr>
        <w:pStyle w:val="Style2"/>
        <w:outlineLvl w:val="2"/>
      </w:pPr>
      <w:bookmarkStart w:id="23" w:name="_Toc72021858"/>
      <w:r>
        <w:t>Выбор методики тестирования</w:t>
      </w:r>
      <w:bookmarkEnd w:id="23"/>
    </w:p>
    <w:p w:rsidR="00E61368" w:rsidRDefault="00E61368" w:rsidP="00E61368">
      <w:pPr>
        <w:pStyle w:val="StyleText"/>
      </w:pPr>
      <w:r>
        <w:t xml:space="preserve">Тестирование серверной части приложения на корректность взаимодействия с базой данных </w:t>
      </w:r>
      <w:r w:rsidR="00EE7021">
        <w:t xml:space="preserve">для наиболее достоверной наглядности </w:t>
      </w:r>
      <w:r>
        <w:t>будет осуществлено ручным способом</w:t>
      </w:r>
      <w:r w:rsidRPr="00E61368">
        <w:t xml:space="preserve">, </w:t>
      </w:r>
      <w:r>
        <w:t>с использованием онлайн сервиса для</w:t>
      </w:r>
      <w:r w:rsidRPr="00E61368">
        <w:t xml:space="preserve"> </w:t>
      </w:r>
      <w:r>
        <w:t xml:space="preserve">тестирования – </w:t>
      </w:r>
      <w:r>
        <w:rPr>
          <w:lang w:val="en-US"/>
        </w:rPr>
        <w:t>REQBIN</w:t>
      </w:r>
      <w:r w:rsidRPr="00E61368">
        <w:t xml:space="preserve"> </w:t>
      </w:r>
      <w:sdt>
        <w:sdtPr>
          <w:alias w:val="To edit, see citavi.com/edit"/>
          <w:tag w:val="CitaviPlaceholder#b1335867-5a8f-4a7a-8214-1cb1981cc817"/>
          <w:id w:val="729195352"/>
          <w:placeholder>
            <w:docPart w:val="DefaultPlaceholder_-1854013440"/>
          </w:placeholder>
        </w:sdtPr>
        <w:sdtContent>
          <w:r w:rsidR="00EE7021">
            <w:rPr>
              <w:noProof/>
            </w:rPr>
            <w:fldChar w:fldCharType="begin"/>
          </w:r>
          <w:r w:rsidR="00EE702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zc1YmMwLTUxNjctNDE2NS1hNDQzLTMwOWU2Njc2YTk4YSIsIlJhbmdlTGVuZ3RoIjozLCJSZWZlcmVuY2VJZCI6ImMxMzAyOGNjLTQ0OGQtNGFmNi1iNWRkLWI2MzRhM2U1N2JmNCIsIlJlZmVyZW5jZSI6eyIkaWQiOiIzIiwiJHR5cGUiOiJTd2lzc0FjYWRlbWljLkNpdGF2aS5SZWZlcmVuY2UsIFN3aXNzQWNhZGVtaWMuQ2l0YXZpIiwiQWJzdHJhY3RDb21wbGV4aXR5IjowLCJBYnN0cmFjdFNvdXJjZVRleHRGb3JtYXQiOjAsIkFjY2Vzc0RhdGUiOiIxMi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JlcWJpbi5jb20vIiwiVXJpU3RyaW5nIjoiaHR0cHM6Ly9yZXFiaW4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}</w:instrText>
          </w:r>
          <w:r w:rsidR="00EE7021">
            <w:rPr>
              <w:noProof/>
            </w:rPr>
            <w:fldChar w:fldCharType="separate"/>
          </w:r>
          <w:r w:rsidR="00EE7021">
            <w:rPr>
              <w:noProof/>
            </w:rPr>
            <w:t>[1]</w:t>
          </w:r>
          <w:r w:rsidR="00EE7021">
            <w:rPr>
              <w:noProof/>
            </w:rPr>
            <w:fldChar w:fldCharType="end"/>
          </w:r>
        </w:sdtContent>
      </w:sdt>
      <w:r w:rsidR="00EE7021" w:rsidRPr="00EE7021">
        <w:t>.</w:t>
      </w:r>
      <w:r w:rsidR="00EE7021">
        <w:t xml:space="preserve"> Данный сервис позволяет отправлять </w:t>
      </w:r>
      <w:r w:rsidR="00EE7021">
        <w:rPr>
          <w:lang w:val="en-US"/>
        </w:rPr>
        <w:t>POST</w:t>
      </w:r>
      <w:r w:rsidR="00EE7021" w:rsidRPr="00EE7021">
        <w:t>/</w:t>
      </w:r>
      <w:r w:rsidR="00EE7021">
        <w:rPr>
          <w:lang w:val="en-US"/>
        </w:rPr>
        <w:t>GET</w:t>
      </w:r>
      <w:r w:rsidR="00EE7021" w:rsidRPr="00EE7021">
        <w:t xml:space="preserve"> </w:t>
      </w:r>
      <w:r w:rsidR="00EE7021">
        <w:t>запросы серверной части приложения и показывает результат возвращаемого значения (ответ сервера на запрос).</w:t>
      </w:r>
    </w:p>
    <w:p w:rsidR="00EE7021" w:rsidRPr="00EE7021" w:rsidRDefault="00EE7021" w:rsidP="00E61368">
      <w:pPr>
        <w:pStyle w:val="StyleText"/>
      </w:pPr>
      <w:r>
        <w:t xml:space="preserve">Тестированию будут подвергнуты контроллеры </w:t>
      </w:r>
      <w:r>
        <w:rPr>
          <w:lang w:val="en-US"/>
        </w:rPr>
        <w:t>MainController</w:t>
      </w:r>
      <w:r w:rsidRPr="00EE7021">
        <w:t xml:space="preserve">, </w:t>
      </w:r>
      <w:r>
        <w:rPr>
          <w:lang w:val="en-US"/>
        </w:rPr>
        <w:t>FileLoadController</w:t>
      </w:r>
      <w:r w:rsidRPr="00EE7021">
        <w:t xml:space="preserve"> </w:t>
      </w:r>
      <w:r>
        <w:t xml:space="preserve">и </w:t>
      </w:r>
      <w:r>
        <w:rPr>
          <w:lang w:val="en-US"/>
        </w:rPr>
        <w:t>LogErrorController</w:t>
      </w:r>
      <w:r w:rsidRPr="00EE7021">
        <w:t xml:space="preserve">, </w:t>
      </w:r>
      <w:r>
        <w:t>который в случае возникновения внутренней ошибки на стороне сервера</w:t>
      </w:r>
      <w:r w:rsidRPr="00EE7021">
        <w:t xml:space="preserve">, </w:t>
      </w:r>
      <w:r>
        <w:t xml:space="preserve">будет возвращать сообщение с ошибкой в формате </w:t>
      </w:r>
      <w:r>
        <w:rPr>
          <w:lang w:val="en-US"/>
        </w:rPr>
        <w:t>JSON</w:t>
      </w:r>
      <w:r w:rsidRPr="00EE7021">
        <w:t xml:space="preserve"> (</w:t>
      </w:r>
      <w:r>
        <w:t>которое будет отображаться в клиентской части приложения при возникновении ошибки).</w:t>
      </w:r>
    </w:p>
    <w:p w:rsidR="00EE7021" w:rsidRPr="00EE7021" w:rsidRDefault="00EE7021" w:rsidP="00E61368">
      <w:pPr>
        <w:pStyle w:val="StyleText"/>
      </w:pPr>
    </w:p>
    <w:p w:rsidR="00EE7021" w:rsidRDefault="00EE7021" w:rsidP="00EE7021">
      <w:pPr>
        <w:pStyle w:val="StyleImage"/>
        <w:rPr>
          <w:lang w:val="en-US"/>
        </w:rPr>
      </w:pPr>
      <w:r>
        <w:rPr>
          <w:noProof/>
          <w:lang w:eastAsia="ru-RU"/>
        </w:rPr>
        <w:drawing>
          <wp:inline distT="0" distB="0" distL="0" distR="0">
            <wp:extent cx="5935980" cy="3070860"/>
            <wp:effectExtent l="19050" t="19050" r="26670" b="1524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5980" cy="3070860"/>
                    </a:xfrm>
                    <a:prstGeom prst="rect">
                      <a:avLst/>
                    </a:prstGeom>
                    <a:noFill/>
                    <a:ln>
                      <a:solidFill>
                        <a:schemeClr val="tx1"/>
                      </a:solidFill>
                    </a:ln>
                  </pic:spPr>
                </pic:pic>
              </a:graphicData>
            </a:graphic>
          </wp:inline>
        </w:drawing>
      </w:r>
    </w:p>
    <w:p w:rsidR="002F59E6" w:rsidRDefault="00EE7021" w:rsidP="00F80213">
      <w:pPr>
        <w:pStyle w:val="StyleImage"/>
      </w:pPr>
      <w:r>
        <w:t xml:space="preserve">Рисунок </w:t>
      </w:r>
      <w:r>
        <w:rPr>
          <w:lang w:val="en-US"/>
        </w:rPr>
        <w:t>X</w:t>
      </w:r>
      <w:r w:rsidRPr="00EE7021">
        <w:t xml:space="preserve"> – </w:t>
      </w:r>
      <w:r>
        <w:t>Интерфейс онлайн сервиса для тестирования обработки запросов</w:t>
      </w:r>
    </w:p>
    <w:p w:rsidR="00E61368" w:rsidRDefault="00E61368">
      <w:r>
        <w:br w:type="page"/>
      </w:r>
    </w:p>
    <w:p w:rsidR="00F80213" w:rsidRDefault="00F80213" w:rsidP="006D2181">
      <w:pPr>
        <w:pStyle w:val="Style2"/>
        <w:outlineLvl w:val="2"/>
      </w:pPr>
      <w:bookmarkStart w:id="24" w:name="_Toc72021859"/>
      <w:r>
        <w:lastRenderedPageBreak/>
        <w:t>Таблица тестов</w:t>
      </w:r>
      <w:bookmarkEnd w:id="24"/>
    </w:p>
    <w:p w:rsidR="00F80213" w:rsidRPr="0019570C" w:rsidRDefault="00EA25FC" w:rsidP="00F80213">
      <w:pPr>
        <w:pStyle w:val="StyleText"/>
      </w:pPr>
      <w:r>
        <w:t xml:space="preserve">В таблице </w:t>
      </w:r>
      <w:r>
        <w:rPr>
          <w:lang w:val="en-US"/>
        </w:rPr>
        <w:t>X</w:t>
      </w:r>
      <w:r w:rsidRPr="00EA25FC">
        <w:t xml:space="preserve"> </w:t>
      </w:r>
      <w:r>
        <w:t xml:space="preserve">представлена таблица тестов. Входные и выходные данные представлены в формате </w:t>
      </w:r>
      <w:r>
        <w:rPr>
          <w:lang w:val="en-US"/>
        </w:rPr>
        <w:t>JSON</w:t>
      </w:r>
      <w:r>
        <w:t>. Будем считать</w:t>
      </w:r>
      <w:r w:rsidRPr="00EA25FC">
        <w:t xml:space="preserve">, </w:t>
      </w:r>
      <w:r>
        <w:t xml:space="preserve">что в случае удачной обработки </w:t>
      </w:r>
      <w:r>
        <w:rPr>
          <w:lang w:val="en-US"/>
        </w:rPr>
        <w:t>POST</w:t>
      </w:r>
      <w:r w:rsidRPr="00EA25FC">
        <w:t xml:space="preserve">-запроса онлайн сервис </w:t>
      </w:r>
      <w:r>
        <w:rPr>
          <w:lang w:val="en-US"/>
        </w:rPr>
        <w:t>REQBIN</w:t>
      </w:r>
      <w:r w:rsidRPr="00EA25FC">
        <w:t xml:space="preserve"> </w:t>
      </w:r>
      <w:r>
        <w:t xml:space="preserve">не будет ничего возвращать в строку результата (она используется только для </w:t>
      </w:r>
      <w:r>
        <w:rPr>
          <w:lang w:val="en-US"/>
        </w:rPr>
        <w:t>GET</w:t>
      </w:r>
      <w:r w:rsidRPr="00EA25FC">
        <w:t>-</w:t>
      </w:r>
      <w:r>
        <w:t>запросов)</w:t>
      </w:r>
      <w:r w:rsidR="0019570C">
        <w:t>, однако</w:t>
      </w:r>
      <w:r w:rsidR="0019570C" w:rsidRPr="0019570C">
        <w:t xml:space="preserve">, </w:t>
      </w:r>
      <w:r w:rsidR="0019570C">
        <w:t xml:space="preserve">при удачной обработке будет возвращён статус </w:t>
      </w:r>
      <w:r w:rsidR="0019570C" w:rsidRPr="0019570C">
        <w:t>202 (</w:t>
      </w:r>
      <w:r w:rsidR="0019570C">
        <w:rPr>
          <w:lang w:val="en-US"/>
        </w:rPr>
        <w:t>ACCEPTED</w:t>
      </w:r>
      <w:r w:rsidR="0019570C" w:rsidRPr="0019570C">
        <w:t xml:space="preserve">), </w:t>
      </w:r>
      <w:r w:rsidR="0019570C">
        <w:t xml:space="preserve">который можно увидеть после отправки </w:t>
      </w:r>
      <w:r w:rsidR="0019570C">
        <w:rPr>
          <w:lang w:val="en-US"/>
        </w:rPr>
        <w:t>POST</w:t>
      </w:r>
      <w:r w:rsidR="0019570C" w:rsidRPr="0019570C">
        <w:t>-</w:t>
      </w:r>
      <w:r w:rsidR="0019570C">
        <w:t>запроса. В</w:t>
      </w:r>
      <w:r>
        <w:t xml:space="preserve"> случае ошибки</w:t>
      </w:r>
      <w:r w:rsidR="0019570C">
        <w:t xml:space="preserve"> обработки </w:t>
      </w:r>
      <w:r w:rsidR="0019570C">
        <w:rPr>
          <w:lang w:val="en-US"/>
        </w:rPr>
        <w:t>POST</w:t>
      </w:r>
      <w:r w:rsidR="0019570C" w:rsidRPr="0019570C">
        <w:t>-</w:t>
      </w:r>
      <w:r w:rsidR="0019570C">
        <w:t>запроса</w:t>
      </w:r>
      <w:r>
        <w:t xml:space="preserve"> </w:t>
      </w:r>
      <w:r w:rsidR="0019570C">
        <w:t xml:space="preserve">в результате онлайн сервис покажет строку с ошибкой в формате </w:t>
      </w:r>
      <w:r w:rsidR="0019570C">
        <w:rPr>
          <w:lang w:val="en-US"/>
        </w:rPr>
        <w:t>JSON</w:t>
      </w:r>
    </w:p>
    <w:p w:rsidR="00EA25FC" w:rsidRPr="00EA25FC" w:rsidRDefault="00EA25FC" w:rsidP="00F80213">
      <w:pPr>
        <w:pStyle w:val="StyleText"/>
      </w:pPr>
    </w:p>
    <w:p w:rsidR="00F80213" w:rsidRPr="00F80213" w:rsidRDefault="00F80213" w:rsidP="00F80213">
      <w:pPr>
        <w:pStyle w:val="StyleText"/>
      </w:pPr>
      <w:r>
        <w:t xml:space="preserve">Таблица </w:t>
      </w:r>
      <w:r>
        <w:rPr>
          <w:lang w:val="en-US"/>
        </w:rPr>
        <w:t>X</w:t>
      </w:r>
      <w:r w:rsidRPr="00F80213">
        <w:t xml:space="preserve"> – </w:t>
      </w:r>
      <w:r>
        <w:t xml:space="preserve">Таблица тестов для модуля </w:t>
      </w:r>
      <w:r w:rsidRPr="00F80213">
        <w:t>“</w:t>
      </w:r>
      <w:r>
        <w:t>Центральный сервер</w:t>
      </w:r>
      <w:r w:rsidRPr="00F80213">
        <w:t>”</w:t>
      </w:r>
    </w:p>
    <w:tbl>
      <w:tblPr>
        <w:tblStyle w:val="ab"/>
        <w:tblW w:w="0" w:type="auto"/>
        <w:tblLook w:val="04A0" w:firstRow="1" w:lastRow="0" w:firstColumn="1" w:lastColumn="0" w:noHBand="0" w:noVBand="1"/>
      </w:tblPr>
      <w:tblGrid>
        <w:gridCol w:w="859"/>
        <w:gridCol w:w="4238"/>
        <w:gridCol w:w="3227"/>
        <w:gridCol w:w="1247"/>
      </w:tblGrid>
      <w:tr w:rsidR="00F80213" w:rsidTr="004C04E2">
        <w:tc>
          <w:tcPr>
            <w:tcW w:w="859" w:type="dxa"/>
          </w:tcPr>
          <w:p w:rsidR="00F80213" w:rsidRPr="00F80213" w:rsidRDefault="00F80213" w:rsidP="00F80213">
            <w:pPr>
              <w:pStyle w:val="StyleText"/>
              <w:ind w:firstLine="0"/>
              <w:jc w:val="center"/>
              <w:rPr>
                <w:b/>
              </w:rPr>
            </w:pPr>
            <w:r>
              <w:rPr>
                <w:b/>
              </w:rPr>
              <w:t>Номер теста</w:t>
            </w:r>
          </w:p>
        </w:tc>
        <w:tc>
          <w:tcPr>
            <w:tcW w:w="4238" w:type="dxa"/>
          </w:tcPr>
          <w:p w:rsidR="00F80213" w:rsidRPr="00F80213" w:rsidRDefault="00F80213" w:rsidP="00F80213">
            <w:pPr>
              <w:pStyle w:val="StyleText"/>
              <w:ind w:firstLine="0"/>
              <w:jc w:val="center"/>
              <w:rPr>
                <w:b/>
              </w:rPr>
            </w:pPr>
            <w:r>
              <w:rPr>
                <w:b/>
              </w:rPr>
              <w:t>Назначение</w:t>
            </w:r>
          </w:p>
        </w:tc>
        <w:tc>
          <w:tcPr>
            <w:tcW w:w="3227" w:type="dxa"/>
          </w:tcPr>
          <w:p w:rsidR="00F80213" w:rsidRPr="00F80213" w:rsidRDefault="00F80213" w:rsidP="00F80213">
            <w:pPr>
              <w:pStyle w:val="StyleText"/>
              <w:ind w:firstLine="0"/>
              <w:jc w:val="center"/>
              <w:rPr>
                <w:b/>
              </w:rPr>
            </w:pPr>
            <w:r>
              <w:rPr>
                <w:b/>
              </w:rPr>
              <w:t>Входные данные</w:t>
            </w:r>
          </w:p>
        </w:tc>
        <w:tc>
          <w:tcPr>
            <w:tcW w:w="1247" w:type="dxa"/>
          </w:tcPr>
          <w:p w:rsidR="00F80213" w:rsidRPr="00F80213" w:rsidRDefault="00F80213" w:rsidP="00F80213">
            <w:pPr>
              <w:pStyle w:val="StyleText"/>
              <w:ind w:firstLine="0"/>
              <w:jc w:val="center"/>
              <w:rPr>
                <w:b/>
              </w:rPr>
            </w:pPr>
            <w:r>
              <w:rPr>
                <w:b/>
              </w:rPr>
              <w:t>Выходные данные</w:t>
            </w:r>
          </w:p>
        </w:tc>
      </w:tr>
      <w:tr w:rsidR="004C04E2" w:rsidTr="00BF102B">
        <w:tc>
          <w:tcPr>
            <w:tcW w:w="9571" w:type="dxa"/>
            <w:gridSpan w:val="4"/>
          </w:tcPr>
          <w:p w:rsidR="004C04E2" w:rsidRPr="004C04E2" w:rsidRDefault="004C04E2" w:rsidP="00F80213">
            <w:pPr>
              <w:pStyle w:val="StyleText"/>
              <w:ind w:firstLine="0"/>
              <w:jc w:val="center"/>
              <w:rPr>
                <w:b/>
                <w:lang w:val="en-US"/>
              </w:rPr>
            </w:pPr>
            <w:r>
              <w:rPr>
                <w:b/>
              </w:rPr>
              <w:t xml:space="preserve">Таблица </w:t>
            </w:r>
            <w:r>
              <w:rPr>
                <w:b/>
                <w:lang w:val="en-US"/>
              </w:rPr>
              <w:t>Invoices</w:t>
            </w:r>
          </w:p>
        </w:tc>
      </w:tr>
      <w:tr w:rsidR="00F80213" w:rsidTr="004C04E2">
        <w:tc>
          <w:tcPr>
            <w:tcW w:w="859" w:type="dxa"/>
          </w:tcPr>
          <w:p w:rsidR="00F80213" w:rsidRPr="00F80213" w:rsidRDefault="00F80213" w:rsidP="00F80213">
            <w:pPr>
              <w:pStyle w:val="StyleText"/>
              <w:ind w:firstLine="0"/>
              <w:jc w:val="center"/>
              <w:rPr>
                <w:lang w:val="en-US"/>
              </w:rPr>
            </w:pPr>
            <w:r>
              <w:rPr>
                <w:lang w:val="en-US"/>
              </w:rPr>
              <w:t>1</w:t>
            </w:r>
          </w:p>
        </w:tc>
        <w:tc>
          <w:tcPr>
            <w:tcW w:w="4238" w:type="dxa"/>
          </w:tcPr>
          <w:p w:rsidR="00F80213" w:rsidRPr="00180F32" w:rsidRDefault="0019570C" w:rsidP="00F80213">
            <w:pPr>
              <w:pStyle w:val="StyleText"/>
              <w:ind w:firstLine="0"/>
              <w:jc w:val="center"/>
            </w:pPr>
            <w:r>
              <w:t xml:space="preserve">Добавление накладной в таблицу </w:t>
            </w:r>
            <w:r>
              <w:rPr>
                <w:lang w:val="en-US"/>
              </w:rPr>
              <w:t>Invoices</w:t>
            </w:r>
          </w:p>
          <w:p w:rsidR="00FE3120" w:rsidRPr="00180F32" w:rsidRDefault="00FE3120" w:rsidP="00F80213">
            <w:pPr>
              <w:pStyle w:val="StyleText"/>
              <w:ind w:firstLine="0"/>
              <w:jc w:val="center"/>
            </w:pPr>
            <w:r>
              <w:rPr>
                <w:lang w:val="en-US"/>
              </w:rPr>
              <w:t>POST</w:t>
            </w:r>
            <w:r w:rsidRPr="00180F32">
              <w:t>-</w:t>
            </w:r>
            <w:r>
              <w:t>запрос</w:t>
            </w:r>
            <w:r w:rsidRPr="00180F32">
              <w:t>:</w:t>
            </w:r>
          </w:p>
          <w:p w:rsidR="00FE3120" w:rsidRPr="00180F32" w:rsidRDefault="00FE3120" w:rsidP="00F80213">
            <w:pPr>
              <w:pStyle w:val="StyleText"/>
              <w:ind w:firstLine="0"/>
              <w:jc w:val="center"/>
            </w:pPr>
            <w:r w:rsidRPr="00FE3120">
              <w:rPr>
                <w:lang w:val="en-US"/>
              </w:rPr>
              <w:t>http</w:t>
            </w:r>
            <w:r w:rsidRPr="00180F32">
              <w:t>://</w:t>
            </w:r>
            <w:r w:rsidRPr="00FE3120">
              <w:rPr>
                <w:lang w:val="en-US"/>
              </w:rPr>
              <w:t>localhost</w:t>
            </w:r>
            <w:r w:rsidRPr="00180F32">
              <w:t>:8080/</w:t>
            </w:r>
            <w:r w:rsidRPr="00FE3120">
              <w:rPr>
                <w:lang w:val="en-US"/>
              </w:rPr>
              <w:t>database</w:t>
            </w:r>
            <w:r w:rsidRPr="00180F32">
              <w:t>/</w:t>
            </w:r>
            <w:r w:rsidRPr="00FE3120">
              <w:rPr>
                <w:lang w:val="en-US"/>
              </w:rPr>
              <w:t>invoices</w:t>
            </w:r>
            <w:r w:rsidRPr="00180F32">
              <w:t>/</w:t>
            </w:r>
            <w:r w:rsidRPr="00FE3120">
              <w:rPr>
                <w:lang w:val="en-US"/>
              </w:rPr>
              <w:t>insert</w:t>
            </w:r>
          </w:p>
        </w:tc>
        <w:tc>
          <w:tcPr>
            <w:tcW w:w="3227" w:type="dxa"/>
          </w:tcPr>
          <w:p w:rsidR="0019570C" w:rsidRPr="0019570C" w:rsidRDefault="0019570C" w:rsidP="0019570C">
            <w:pPr>
              <w:pStyle w:val="StyleText"/>
              <w:ind w:firstLine="0"/>
              <w:jc w:val="left"/>
              <w:rPr>
                <w:rFonts w:ascii="Courier New" w:hAnsi="Courier New" w:cs="Courier New"/>
                <w:sz w:val="24"/>
                <w:szCs w:val="24"/>
                <w:lang w:val="en-US"/>
              </w:rPr>
            </w:pPr>
            <w:r w:rsidRPr="0019570C">
              <w:rPr>
                <w:rFonts w:ascii="Courier New" w:hAnsi="Courier New" w:cs="Courier New"/>
                <w:sz w:val="24"/>
                <w:szCs w:val="24"/>
                <w:lang w:val="en-US"/>
              </w:rPr>
              <w:t>{</w:t>
            </w:r>
          </w:p>
          <w:p w:rsidR="0019570C" w:rsidRPr="0019570C" w:rsidRDefault="0019570C" w:rsidP="0019570C">
            <w:pPr>
              <w:pStyle w:val="StyleText"/>
              <w:jc w:val="left"/>
              <w:rPr>
                <w:rFonts w:ascii="Courier New" w:hAnsi="Courier New" w:cs="Courier New"/>
                <w:sz w:val="24"/>
                <w:szCs w:val="24"/>
                <w:lang w:val="en-US"/>
              </w:rPr>
            </w:pPr>
            <w:r>
              <w:rPr>
                <w:rFonts w:ascii="Courier New" w:hAnsi="Courier New" w:cs="Courier New"/>
                <w:sz w:val="24"/>
                <w:szCs w:val="24"/>
                <w:lang w:val="en-US"/>
              </w:rPr>
              <w:t>"numberInvoice":"140i</w:t>
            </w:r>
            <w:r w:rsidRPr="0019570C">
              <w:rPr>
                <w:rFonts w:ascii="Courier New" w:hAnsi="Courier New" w:cs="Courier New"/>
                <w:sz w:val="24"/>
                <w:szCs w:val="24"/>
                <w:lang w:val="en-US"/>
              </w:rPr>
              <w:t>,</w:t>
            </w:r>
          </w:p>
          <w:p w:rsidR="0019570C" w:rsidRPr="0019570C" w:rsidRDefault="0019570C" w:rsidP="0019570C">
            <w:pPr>
              <w:pStyle w:val="StyleText"/>
              <w:jc w:val="left"/>
              <w:rPr>
                <w:rFonts w:ascii="Courier New" w:hAnsi="Courier New" w:cs="Courier New"/>
                <w:sz w:val="24"/>
                <w:szCs w:val="24"/>
                <w:lang w:val="en-US"/>
              </w:rPr>
            </w:pPr>
            <w:r w:rsidRPr="0019570C">
              <w:rPr>
                <w:rFonts w:ascii="Courier New" w:hAnsi="Courier New" w:cs="Courier New"/>
                <w:sz w:val="24"/>
                <w:szCs w:val="24"/>
                <w:lang w:val="en-US"/>
              </w:rPr>
              <w:t>"nameSupplier":"</w:t>
            </w:r>
            <w:r w:rsidRPr="0019570C">
              <w:rPr>
                <w:rFonts w:ascii="Courier New" w:hAnsi="Courier New" w:cs="Courier New"/>
                <w:sz w:val="24"/>
                <w:szCs w:val="24"/>
              </w:rPr>
              <w:t>ООО</w:t>
            </w:r>
            <w:r>
              <w:rPr>
                <w:rFonts w:ascii="Courier New" w:hAnsi="Courier New" w:cs="Courier New"/>
                <w:sz w:val="24"/>
                <w:szCs w:val="24"/>
                <w:lang w:val="en-US"/>
              </w:rPr>
              <w:t xml:space="preserve"> </w:t>
            </w:r>
            <w:r w:rsidRPr="0019570C">
              <w:rPr>
                <w:rFonts w:ascii="Courier New" w:hAnsi="Courier New" w:cs="Courier New"/>
                <w:sz w:val="24"/>
                <w:szCs w:val="24"/>
              </w:rPr>
              <w:t>Вагон</w:t>
            </w:r>
            <w:r w:rsidRPr="0019570C">
              <w:rPr>
                <w:rFonts w:ascii="Courier New" w:hAnsi="Courier New" w:cs="Courier New"/>
                <w:sz w:val="24"/>
                <w:szCs w:val="24"/>
                <w:lang w:val="en-US"/>
              </w:rPr>
              <w:t>",</w:t>
            </w:r>
          </w:p>
          <w:p w:rsidR="0019570C" w:rsidRPr="0019570C" w:rsidRDefault="0019570C" w:rsidP="0019570C">
            <w:pPr>
              <w:pStyle w:val="StyleText"/>
              <w:jc w:val="left"/>
              <w:rPr>
                <w:rFonts w:ascii="Courier New" w:hAnsi="Courier New" w:cs="Courier New"/>
                <w:sz w:val="24"/>
                <w:szCs w:val="24"/>
              </w:rPr>
            </w:pPr>
            <w:r w:rsidRPr="0019570C">
              <w:rPr>
                <w:rFonts w:ascii="Courier New" w:hAnsi="Courier New" w:cs="Courier New"/>
                <w:sz w:val="24"/>
                <w:szCs w:val="24"/>
              </w:rPr>
              <w:t>"totalWagons":10,</w:t>
            </w:r>
          </w:p>
          <w:p w:rsidR="0019570C" w:rsidRPr="0019570C" w:rsidRDefault="0019570C" w:rsidP="0019570C">
            <w:pPr>
              <w:pStyle w:val="StyleText"/>
              <w:jc w:val="left"/>
              <w:rPr>
                <w:rFonts w:ascii="Courier New" w:hAnsi="Courier New" w:cs="Courier New"/>
                <w:sz w:val="24"/>
                <w:szCs w:val="24"/>
              </w:rPr>
            </w:pPr>
            <w:r w:rsidRPr="0019570C">
              <w:rPr>
                <w:rFonts w:ascii="Courier New" w:hAnsi="Courier New" w:cs="Courier New"/>
                <w:sz w:val="24"/>
                <w:szCs w:val="24"/>
              </w:rPr>
              <w:t>"arrivalTrainDate":"2018-10-15",</w:t>
            </w:r>
          </w:p>
          <w:p w:rsidR="0019570C" w:rsidRPr="0019570C" w:rsidRDefault="0019570C" w:rsidP="0019570C">
            <w:pPr>
              <w:pStyle w:val="StyleText"/>
              <w:jc w:val="left"/>
              <w:rPr>
                <w:rFonts w:ascii="Courier New" w:hAnsi="Courier New" w:cs="Courier New"/>
                <w:sz w:val="24"/>
                <w:szCs w:val="24"/>
              </w:rPr>
            </w:pPr>
            <w:r w:rsidRPr="0019570C">
              <w:rPr>
                <w:rFonts w:ascii="Courier New" w:hAnsi="Courier New" w:cs="Courier New"/>
                <w:sz w:val="24"/>
                <w:szCs w:val="24"/>
              </w:rPr>
              <w:t>"departureTrainDate":"2017-06-27"</w:t>
            </w:r>
          </w:p>
          <w:p w:rsidR="00F80213" w:rsidRDefault="0019570C" w:rsidP="0019570C">
            <w:pPr>
              <w:pStyle w:val="StyleText"/>
              <w:ind w:firstLine="0"/>
              <w:jc w:val="left"/>
            </w:pPr>
            <w:r w:rsidRPr="0019570C">
              <w:rPr>
                <w:rFonts w:ascii="Courier New" w:hAnsi="Courier New" w:cs="Courier New"/>
                <w:sz w:val="24"/>
                <w:szCs w:val="24"/>
              </w:rPr>
              <w:t>}</w:t>
            </w:r>
          </w:p>
        </w:tc>
        <w:tc>
          <w:tcPr>
            <w:tcW w:w="1247" w:type="dxa"/>
          </w:tcPr>
          <w:p w:rsidR="00F80213" w:rsidRPr="0019570C" w:rsidRDefault="0019570C" w:rsidP="00F80213">
            <w:pPr>
              <w:pStyle w:val="StyleText"/>
              <w:ind w:firstLine="0"/>
              <w:jc w:val="center"/>
              <w:rPr>
                <w:lang w:val="en-US"/>
              </w:rPr>
            </w:pPr>
            <w:r>
              <w:t xml:space="preserve">(см. рис. </w:t>
            </w:r>
            <w:r>
              <w:rPr>
                <w:lang w:val="en-US"/>
              </w:rPr>
              <w:t>X)</w:t>
            </w:r>
          </w:p>
        </w:tc>
      </w:tr>
      <w:tr w:rsidR="00F80213" w:rsidRPr="00E30A82" w:rsidTr="004C04E2">
        <w:tc>
          <w:tcPr>
            <w:tcW w:w="859" w:type="dxa"/>
          </w:tcPr>
          <w:p w:rsidR="00F80213" w:rsidRPr="0019570C" w:rsidRDefault="00F80213" w:rsidP="00F80213">
            <w:pPr>
              <w:pStyle w:val="StyleText"/>
              <w:ind w:firstLine="0"/>
              <w:jc w:val="center"/>
            </w:pPr>
            <w:r w:rsidRPr="0019570C">
              <w:t>2</w:t>
            </w:r>
          </w:p>
        </w:tc>
        <w:tc>
          <w:tcPr>
            <w:tcW w:w="4238" w:type="dxa"/>
          </w:tcPr>
          <w:p w:rsidR="00F80213" w:rsidRPr="00A36B45" w:rsidRDefault="00FE3120" w:rsidP="00F80213">
            <w:pPr>
              <w:pStyle w:val="StyleText"/>
              <w:ind w:firstLine="0"/>
              <w:jc w:val="center"/>
            </w:pPr>
            <w:r>
              <w:t xml:space="preserve">Изменение </w:t>
            </w:r>
            <w:r w:rsidR="00A36B45">
              <w:t xml:space="preserve">данных </w:t>
            </w:r>
            <w:r>
              <w:t xml:space="preserve">накладной в таблице </w:t>
            </w:r>
            <w:r>
              <w:rPr>
                <w:lang w:val="en-US"/>
              </w:rPr>
              <w:t>Invoices</w:t>
            </w:r>
          </w:p>
          <w:p w:rsidR="00E30A82" w:rsidRPr="00180F32" w:rsidRDefault="00E30A82" w:rsidP="00F80213">
            <w:pPr>
              <w:pStyle w:val="StyleText"/>
              <w:ind w:firstLine="0"/>
              <w:jc w:val="center"/>
            </w:pPr>
            <w:r>
              <w:rPr>
                <w:lang w:val="en-US"/>
              </w:rPr>
              <w:t>POST</w:t>
            </w:r>
            <w:r w:rsidRPr="00180F32">
              <w:t>-</w:t>
            </w:r>
            <w:r>
              <w:t>запрос</w:t>
            </w:r>
            <w:r w:rsidRPr="00180F32">
              <w:t>:</w:t>
            </w:r>
          </w:p>
          <w:p w:rsidR="00E30A82" w:rsidRPr="00180F32" w:rsidRDefault="00E30A82" w:rsidP="00F80213">
            <w:pPr>
              <w:pStyle w:val="StyleText"/>
              <w:ind w:firstLine="0"/>
              <w:jc w:val="center"/>
            </w:pPr>
            <w:r w:rsidRPr="00E30A82">
              <w:rPr>
                <w:lang w:val="en-US"/>
              </w:rPr>
              <w:t>http</w:t>
            </w:r>
            <w:r w:rsidRPr="00180F32">
              <w:t>://</w:t>
            </w:r>
            <w:r w:rsidRPr="00E30A82">
              <w:rPr>
                <w:lang w:val="en-US"/>
              </w:rPr>
              <w:t>localho</w:t>
            </w:r>
            <w:r>
              <w:rPr>
                <w:lang w:val="en-US"/>
              </w:rPr>
              <w:t>st</w:t>
            </w:r>
            <w:r w:rsidRPr="00180F32">
              <w:t>:8080/</w:t>
            </w:r>
            <w:r>
              <w:rPr>
                <w:lang w:val="en-US"/>
              </w:rPr>
              <w:t>database</w:t>
            </w:r>
            <w:r w:rsidRPr="00180F32">
              <w:t>/</w:t>
            </w:r>
            <w:r>
              <w:rPr>
                <w:lang w:val="en-US"/>
              </w:rPr>
              <w:t>invoices</w:t>
            </w:r>
            <w:r w:rsidRPr="00180F32">
              <w:t>/</w:t>
            </w:r>
            <w:r>
              <w:rPr>
                <w:lang w:val="en-US"/>
              </w:rPr>
              <w:t>update</w:t>
            </w:r>
          </w:p>
        </w:tc>
        <w:tc>
          <w:tcPr>
            <w:tcW w:w="3227" w:type="dxa"/>
          </w:tcPr>
          <w:p w:rsidR="00E30A82" w:rsidRPr="00E30A82" w:rsidRDefault="00E30A82" w:rsidP="00E30A82">
            <w:pPr>
              <w:pStyle w:val="StyleText"/>
              <w:ind w:firstLine="0"/>
              <w:jc w:val="left"/>
              <w:rPr>
                <w:rFonts w:ascii="Courier New" w:hAnsi="Courier New" w:cs="Courier New"/>
                <w:sz w:val="24"/>
                <w:szCs w:val="24"/>
                <w:lang w:val="en-US"/>
              </w:rPr>
            </w:pPr>
            <w:r w:rsidRPr="00E30A82">
              <w:rPr>
                <w:rFonts w:ascii="Courier New" w:hAnsi="Courier New" w:cs="Courier New"/>
                <w:sz w:val="24"/>
                <w:szCs w:val="24"/>
                <w:lang w:val="en-US"/>
              </w:rPr>
              <w:t>{</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numberInvoice":"140i",</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nameSupplier":"ООО Полувагон",</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totalWagons":20,</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arrivalTrainDate":"2020-10-07",</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departureTrainDate":"2017-06-27"</w:t>
            </w:r>
          </w:p>
          <w:p w:rsidR="00F80213" w:rsidRPr="00E30A82" w:rsidRDefault="00E30A82" w:rsidP="00E30A82">
            <w:pPr>
              <w:pStyle w:val="StyleText"/>
              <w:ind w:firstLine="0"/>
              <w:jc w:val="left"/>
              <w:rPr>
                <w:lang w:val="en-US"/>
              </w:rPr>
            </w:pPr>
            <w:r w:rsidRPr="00E30A82">
              <w:rPr>
                <w:rFonts w:ascii="Courier New" w:hAnsi="Courier New" w:cs="Courier New"/>
                <w:sz w:val="24"/>
                <w:szCs w:val="24"/>
                <w:lang w:val="en-US"/>
              </w:rPr>
              <w:t>}</w:t>
            </w:r>
          </w:p>
        </w:tc>
        <w:tc>
          <w:tcPr>
            <w:tcW w:w="1247" w:type="dxa"/>
          </w:tcPr>
          <w:p w:rsidR="00F80213" w:rsidRPr="00E30A82" w:rsidRDefault="00E30A82" w:rsidP="00F80213">
            <w:pPr>
              <w:pStyle w:val="StyleText"/>
              <w:ind w:firstLine="0"/>
              <w:jc w:val="center"/>
              <w:rPr>
                <w:lang w:val="en-US"/>
              </w:rPr>
            </w:pPr>
            <w:r w:rsidRPr="00E30A82">
              <w:t>(</w:t>
            </w:r>
            <w:r>
              <w:t xml:space="preserve">см. рис. </w:t>
            </w:r>
            <w:r>
              <w:rPr>
                <w:lang w:val="en-US"/>
              </w:rPr>
              <w:t>X)</w:t>
            </w:r>
          </w:p>
        </w:tc>
      </w:tr>
    </w:tbl>
    <w:p w:rsidR="0019570C" w:rsidRDefault="0019570C">
      <w:r>
        <w:br w:type="page"/>
      </w:r>
    </w:p>
    <w:p w:rsidR="00995DAB" w:rsidRPr="00995DAB" w:rsidRDefault="00995DAB" w:rsidP="00995DAB">
      <w:pPr>
        <w:pStyle w:val="StyleText"/>
        <w:rPr>
          <w:lang w:val="en-US"/>
        </w:rPr>
      </w:pPr>
      <w:r>
        <w:lastRenderedPageBreak/>
        <w:t xml:space="preserve">Продолжение таблицы </w:t>
      </w:r>
      <w:r>
        <w:rPr>
          <w:lang w:val="en-US"/>
        </w:rPr>
        <w:t>X</w:t>
      </w:r>
    </w:p>
    <w:tbl>
      <w:tblPr>
        <w:tblStyle w:val="ab"/>
        <w:tblW w:w="0" w:type="auto"/>
        <w:tblLook w:val="04A0" w:firstRow="1" w:lastRow="0" w:firstColumn="1" w:lastColumn="0" w:noHBand="0" w:noVBand="1"/>
      </w:tblPr>
      <w:tblGrid>
        <w:gridCol w:w="301"/>
        <w:gridCol w:w="4657"/>
        <w:gridCol w:w="2568"/>
        <w:gridCol w:w="2045"/>
      </w:tblGrid>
      <w:tr w:rsidR="00995DAB" w:rsidRPr="00995DAB" w:rsidTr="00C96D65">
        <w:tc>
          <w:tcPr>
            <w:tcW w:w="301" w:type="dxa"/>
          </w:tcPr>
          <w:p w:rsidR="00995DAB" w:rsidRPr="00F80213" w:rsidRDefault="00995DAB" w:rsidP="00BF102B">
            <w:pPr>
              <w:pStyle w:val="StyleText"/>
              <w:ind w:firstLine="0"/>
              <w:jc w:val="center"/>
              <w:rPr>
                <w:lang w:val="en-US"/>
              </w:rPr>
            </w:pPr>
            <w:r>
              <w:rPr>
                <w:lang w:val="en-US"/>
              </w:rPr>
              <w:t>3</w:t>
            </w:r>
          </w:p>
        </w:tc>
        <w:tc>
          <w:tcPr>
            <w:tcW w:w="4657" w:type="dxa"/>
          </w:tcPr>
          <w:p w:rsidR="00995DAB" w:rsidRDefault="00995DAB" w:rsidP="00995DAB">
            <w:pPr>
              <w:pStyle w:val="StyleText"/>
              <w:ind w:firstLine="0"/>
              <w:jc w:val="center"/>
            </w:pPr>
            <w:r>
              <w:t>Информация о накладной с определённым номером</w:t>
            </w:r>
          </w:p>
          <w:p w:rsidR="00995DAB" w:rsidRPr="00995DAB" w:rsidRDefault="00995DAB" w:rsidP="00995DAB">
            <w:pPr>
              <w:pStyle w:val="StyleText"/>
              <w:ind w:firstLine="0"/>
              <w:jc w:val="center"/>
            </w:pPr>
            <w:r>
              <w:rPr>
                <w:lang w:val="en-US"/>
              </w:rPr>
              <w:t>GET</w:t>
            </w:r>
            <w:r w:rsidRPr="00995DAB">
              <w:t>-</w:t>
            </w:r>
            <w:r>
              <w:t>запрос</w:t>
            </w:r>
            <w:r w:rsidRPr="00995DAB">
              <w:t>:</w:t>
            </w:r>
          </w:p>
          <w:p w:rsidR="00995DAB" w:rsidRPr="00995DAB" w:rsidRDefault="00995DAB" w:rsidP="00995DAB">
            <w:pPr>
              <w:pStyle w:val="StyleText"/>
              <w:ind w:firstLine="0"/>
              <w:jc w:val="center"/>
            </w:pPr>
            <w:r w:rsidRPr="00995DAB">
              <w:rPr>
                <w:lang w:val="en-US"/>
              </w:rPr>
              <w:t>http</w:t>
            </w:r>
            <w:r w:rsidRPr="00995DAB">
              <w:t>://</w:t>
            </w:r>
            <w:r w:rsidRPr="00995DAB">
              <w:rPr>
                <w:lang w:val="en-US"/>
              </w:rPr>
              <w:t>localhost</w:t>
            </w:r>
            <w:r w:rsidRPr="00995DAB">
              <w:t>:8080/</w:t>
            </w:r>
            <w:r w:rsidRPr="00995DAB">
              <w:rPr>
                <w:lang w:val="en-US"/>
              </w:rPr>
              <w:t>database</w:t>
            </w:r>
            <w:r w:rsidRPr="00995DAB">
              <w:t>/</w:t>
            </w:r>
            <w:r w:rsidRPr="00995DAB">
              <w:rPr>
                <w:lang w:val="en-US"/>
              </w:rPr>
              <w:t>invoices</w:t>
            </w:r>
            <w:r w:rsidRPr="00995DAB">
              <w:t>/</w:t>
            </w:r>
            <w:r w:rsidRPr="00995DAB">
              <w:rPr>
                <w:lang w:val="en-US"/>
              </w:rPr>
              <w:t>get</w:t>
            </w:r>
            <w:r w:rsidRPr="00995DAB">
              <w:t>/?</w:t>
            </w:r>
            <w:r w:rsidRPr="00995DAB">
              <w:rPr>
                <w:lang w:val="en-US"/>
              </w:rPr>
              <w:t>numberInvoice</w:t>
            </w:r>
            <w:r w:rsidRPr="00995DAB">
              <w:t>=140</w:t>
            </w:r>
            <w:r w:rsidRPr="00995DAB">
              <w:rPr>
                <w:lang w:val="en-US"/>
              </w:rPr>
              <w:t>i</w:t>
            </w:r>
          </w:p>
          <w:p w:rsidR="00995DAB" w:rsidRPr="00995DAB" w:rsidRDefault="00995DAB" w:rsidP="00BF102B">
            <w:pPr>
              <w:pStyle w:val="StyleText"/>
              <w:ind w:firstLine="0"/>
              <w:jc w:val="center"/>
            </w:pPr>
          </w:p>
        </w:tc>
        <w:tc>
          <w:tcPr>
            <w:tcW w:w="2568" w:type="dxa"/>
          </w:tcPr>
          <w:p w:rsidR="00995DAB" w:rsidRPr="00995DAB" w:rsidRDefault="00BE01F5" w:rsidP="00BF102B">
            <w:pPr>
              <w:pStyle w:val="StyleText"/>
              <w:ind w:firstLine="0"/>
              <w:jc w:val="left"/>
              <w:rPr>
                <w:rFonts w:ascii="Courier New" w:hAnsi="Courier New" w:cs="Courier New"/>
                <w:sz w:val="24"/>
                <w:szCs w:val="24"/>
                <w:lang w:val="en-US"/>
              </w:rPr>
            </w:pPr>
            <w:r w:rsidRPr="00995DAB">
              <w:rPr>
                <w:lang w:val="en-US"/>
              </w:rPr>
              <w:t>numberInvoice</w:t>
            </w:r>
            <w:r w:rsidRPr="00995DAB">
              <w:t>=</w:t>
            </w:r>
            <w:r>
              <w:rPr>
                <w:lang w:val="en-US"/>
              </w:rPr>
              <w:t>”</w:t>
            </w:r>
            <w:r w:rsidRPr="00995DAB">
              <w:t>140</w:t>
            </w:r>
            <w:r>
              <w:rPr>
                <w:lang w:val="en-US"/>
              </w:rPr>
              <w:t>i”</w:t>
            </w:r>
          </w:p>
        </w:tc>
        <w:tc>
          <w:tcPr>
            <w:tcW w:w="2045" w:type="dxa"/>
          </w:tcPr>
          <w:p w:rsidR="00995DAB" w:rsidRPr="00995DAB" w:rsidRDefault="00995DAB" w:rsidP="00995DAB">
            <w:pPr>
              <w:pStyle w:val="StyleText"/>
              <w:ind w:firstLine="0"/>
              <w:jc w:val="left"/>
              <w:rPr>
                <w:rFonts w:ascii="Courier New" w:hAnsi="Courier New" w:cs="Courier New"/>
                <w:sz w:val="24"/>
                <w:szCs w:val="24"/>
                <w:lang w:val="en-US"/>
              </w:rPr>
            </w:pPr>
            <w:r w:rsidRPr="00995DAB">
              <w:rPr>
                <w:rFonts w:ascii="Courier New" w:hAnsi="Courier New" w:cs="Courier New"/>
                <w:sz w:val="24"/>
                <w:szCs w:val="24"/>
                <w:lang w:val="en-US"/>
              </w:rPr>
              <w:t>{</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numberInvoice": "140i",</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nameSupplier": "ООО Полувагон",</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totalWagons": 20,</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arrivalTrainDate": "2020-10-07",</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departureTrainDate": "2017-06-27"</w:t>
            </w:r>
          </w:p>
          <w:p w:rsidR="00995DAB" w:rsidRPr="00995DAB" w:rsidRDefault="00995DAB" w:rsidP="00995DAB">
            <w:pPr>
              <w:pStyle w:val="StyleText"/>
              <w:ind w:firstLine="0"/>
              <w:jc w:val="left"/>
            </w:pPr>
            <w:r w:rsidRPr="00180F32">
              <w:rPr>
                <w:rFonts w:ascii="Courier New" w:hAnsi="Courier New" w:cs="Courier New"/>
                <w:sz w:val="24"/>
                <w:szCs w:val="24"/>
                <w:lang w:val="en-US"/>
              </w:rPr>
              <w:t xml:space="preserve">} </w:t>
            </w:r>
            <w:r w:rsidRPr="00180F32">
              <w:rPr>
                <w:szCs w:val="28"/>
                <w:lang w:val="en-US"/>
              </w:rPr>
              <w:t>(</w:t>
            </w:r>
            <w:r w:rsidRPr="00995DAB">
              <w:rPr>
                <w:szCs w:val="28"/>
              </w:rPr>
              <w:t>см</w:t>
            </w:r>
            <w:r w:rsidRPr="00180F32">
              <w:rPr>
                <w:szCs w:val="28"/>
                <w:lang w:val="en-US"/>
              </w:rPr>
              <w:t xml:space="preserve">. </w:t>
            </w:r>
            <w:r w:rsidRPr="00995DAB">
              <w:rPr>
                <w:szCs w:val="28"/>
              </w:rPr>
              <w:t>рис</w:t>
            </w:r>
            <w:r w:rsidRPr="00180F32">
              <w:rPr>
                <w:szCs w:val="28"/>
                <w:lang w:val="en-US"/>
              </w:rPr>
              <w:t xml:space="preserve">. </w:t>
            </w:r>
            <w:r w:rsidRPr="00995DAB">
              <w:rPr>
                <w:szCs w:val="28"/>
                <w:lang w:val="en-US"/>
              </w:rPr>
              <w:t>X</w:t>
            </w:r>
            <w:r w:rsidRPr="00995DAB">
              <w:rPr>
                <w:szCs w:val="28"/>
              </w:rPr>
              <w:t>)</w:t>
            </w:r>
          </w:p>
        </w:tc>
      </w:tr>
      <w:tr w:rsidR="00995DAB" w:rsidRPr="00995DAB" w:rsidTr="00C96D65">
        <w:tc>
          <w:tcPr>
            <w:tcW w:w="301" w:type="dxa"/>
          </w:tcPr>
          <w:p w:rsidR="00995DAB" w:rsidRPr="00995DAB" w:rsidRDefault="00995DAB" w:rsidP="00BF102B">
            <w:pPr>
              <w:pStyle w:val="StyleText"/>
              <w:ind w:firstLine="0"/>
              <w:jc w:val="center"/>
            </w:pPr>
            <w:r>
              <w:t>4</w:t>
            </w:r>
          </w:p>
        </w:tc>
        <w:tc>
          <w:tcPr>
            <w:tcW w:w="4657" w:type="dxa"/>
          </w:tcPr>
          <w:p w:rsidR="00995DAB" w:rsidRDefault="00995DAB" w:rsidP="00995DAB">
            <w:pPr>
              <w:pStyle w:val="StyleText"/>
              <w:ind w:firstLine="0"/>
              <w:jc w:val="center"/>
            </w:pPr>
            <w:r>
              <w:t>Информация о накладной с определённым номером</w:t>
            </w:r>
          </w:p>
          <w:p w:rsidR="00995DAB" w:rsidRPr="00995DAB" w:rsidRDefault="00995DAB" w:rsidP="00995DAB">
            <w:pPr>
              <w:pStyle w:val="StyleText"/>
              <w:ind w:firstLine="0"/>
              <w:jc w:val="center"/>
            </w:pPr>
            <w:r>
              <w:rPr>
                <w:lang w:val="en-US"/>
              </w:rPr>
              <w:t>GET</w:t>
            </w:r>
            <w:r w:rsidRPr="00995DAB">
              <w:t>-</w:t>
            </w:r>
            <w:r>
              <w:t>запрос</w:t>
            </w:r>
            <w:r w:rsidRPr="00995DAB">
              <w:t>:</w:t>
            </w:r>
          </w:p>
          <w:p w:rsidR="00995DAB" w:rsidRPr="00995DAB" w:rsidRDefault="00995DAB" w:rsidP="00995DAB">
            <w:pPr>
              <w:pStyle w:val="StyleText"/>
              <w:ind w:firstLine="0"/>
              <w:jc w:val="center"/>
            </w:pPr>
            <w:r w:rsidRPr="00995DAB">
              <w:rPr>
                <w:lang w:val="en-US"/>
              </w:rPr>
              <w:t>http</w:t>
            </w:r>
            <w:r w:rsidRPr="00995DAB">
              <w:t>://</w:t>
            </w:r>
            <w:r w:rsidRPr="00995DAB">
              <w:rPr>
                <w:lang w:val="en-US"/>
              </w:rPr>
              <w:t>localhost</w:t>
            </w:r>
            <w:r w:rsidRPr="00995DAB">
              <w:t>:8080/</w:t>
            </w:r>
            <w:r w:rsidRPr="00995DAB">
              <w:rPr>
                <w:lang w:val="en-US"/>
              </w:rPr>
              <w:t>database</w:t>
            </w:r>
            <w:r w:rsidRPr="00995DAB">
              <w:t>/</w:t>
            </w:r>
            <w:r w:rsidRPr="00995DAB">
              <w:rPr>
                <w:lang w:val="en-US"/>
              </w:rPr>
              <w:t>invoices</w:t>
            </w:r>
            <w:r w:rsidRPr="00995DAB">
              <w:t>/</w:t>
            </w:r>
            <w:r w:rsidRPr="00995DAB">
              <w:rPr>
                <w:lang w:val="en-US"/>
              </w:rPr>
              <w:t>get</w:t>
            </w:r>
            <w:r w:rsidRPr="00995DAB">
              <w:t>/?</w:t>
            </w:r>
            <w:r w:rsidRPr="00995DAB">
              <w:rPr>
                <w:lang w:val="en-US"/>
              </w:rPr>
              <w:t>numberInvoice</w:t>
            </w:r>
            <w:r w:rsidRPr="00995DAB">
              <w:t>=</w:t>
            </w:r>
            <w:r>
              <w:t>ааа</w:t>
            </w:r>
          </w:p>
          <w:p w:rsidR="00995DAB" w:rsidRPr="00995DAB" w:rsidRDefault="00995DAB" w:rsidP="00BF102B">
            <w:pPr>
              <w:pStyle w:val="StyleText"/>
              <w:ind w:firstLine="0"/>
              <w:jc w:val="center"/>
            </w:pPr>
          </w:p>
        </w:tc>
        <w:tc>
          <w:tcPr>
            <w:tcW w:w="2568" w:type="dxa"/>
          </w:tcPr>
          <w:p w:rsidR="00995DAB" w:rsidRPr="00BE01F5" w:rsidRDefault="00BE01F5" w:rsidP="00995DAB">
            <w:pPr>
              <w:pStyle w:val="StyleText"/>
              <w:ind w:firstLine="0"/>
              <w:jc w:val="left"/>
              <w:rPr>
                <w:rFonts w:ascii="Courier New" w:hAnsi="Courier New" w:cs="Courier New"/>
                <w:sz w:val="24"/>
                <w:szCs w:val="24"/>
                <w:lang w:val="en-US"/>
              </w:rPr>
            </w:pPr>
            <w:r w:rsidRPr="00995DAB">
              <w:rPr>
                <w:lang w:val="en-US"/>
              </w:rPr>
              <w:t>numberInvoice</w:t>
            </w:r>
            <w:r w:rsidRPr="00995DAB">
              <w:t>=</w:t>
            </w:r>
            <w:r>
              <w:rPr>
                <w:lang w:val="en-US"/>
              </w:rPr>
              <w:t>”</w:t>
            </w:r>
            <w:r>
              <w:t>ааа</w:t>
            </w:r>
            <w:r>
              <w:rPr>
                <w:lang w:val="en-US"/>
              </w:rPr>
              <w:t>”</w:t>
            </w:r>
          </w:p>
        </w:tc>
        <w:tc>
          <w:tcPr>
            <w:tcW w:w="2045" w:type="dxa"/>
          </w:tcPr>
          <w:p w:rsidR="00995DAB" w:rsidRPr="00995DAB" w:rsidRDefault="00995DAB" w:rsidP="00995DAB">
            <w:pPr>
              <w:pStyle w:val="StyleText"/>
              <w:jc w:val="left"/>
              <w:rPr>
                <w:rFonts w:ascii="Courier New" w:hAnsi="Courier New" w:cs="Courier New"/>
                <w:sz w:val="24"/>
                <w:szCs w:val="24"/>
              </w:rPr>
            </w:pPr>
            <w:r w:rsidRPr="00995DAB">
              <w:rPr>
                <w:rFonts w:ascii="Courier New" w:hAnsi="Courier New" w:cs="Courier New"/>
                <w:sz w:val="24"/>
                <w:szCs w:val="24"/>
              </w:rPr>
              <w:t>{</w:t>
            </w:r>
          </w:p>
          <w:p w:rsidR="00995DAB" w:rsidRPr="00995DAB" w:rsidRDefault="00995DAB" w:rsidP="00995DAB">
            <w:pPr>
              <w:pStyle w:val="StyleText"/>
              <w:jc w:val="left"/>
              <w:rPr>
                <w:rFonts w:ascii="Courier New" w:hAnsi="Courier New" w:cs="Courier New"/>
                <w:sz w:val="24"/>
                <w:szCs w:val="24"/>
              </w:rPr>
            </w:pPr>
            <w:r w:rsidRPr="00995DAB">
              <w:rPr>
                <w:rFonts w:ascii="Courier New" w:hAnsi="Courier New" w:cs="Courier New"/>
                <w:sz w:val="24"/>
                <w:szCs w:val="24"/>
              </w:rPr>
              <w:t>"message": "Записи с номером накладной ааа не найдено!"</w:t>
            </w:r>
          </w:p>
          <w:p w:rsidR="00995DAB" w:rsidRPr="00995DAB" w:rsidRDefault="00995DAB" w:rsidP="00995DAB">
            <w:pPr>
              <w:pStyle w:val="StyleText"/>
              <w:ind w:firstLine="0"/>
              <w:jc w:val="left"/>
              <w:rPr>
                <w:lang w:val="en-US"/>
              </w:rPr>
            </w:pPr>
            <w:r w:rsidRPr="00995DAB">
              <w:rPr>
                <w:rFonts w:ascii="Courier New" w:hAnsi="Courier New" w:cs="Courier New"/>
                <w:sz w:val="24"/>
                <w:szCs w:val="24"/>
              </w:rPr>
              <w:t>}</w:t>
            </w:r>
            <w:r>
              <w:rPr>
                <w:rFonts w:ascii="Courier New" w:hAnsi="Courier New" w:cs="Courier New"/>
                <w:sz w:val="24"/>
                <w:szCs w:val="24"/>
              </w:rPr>
              <w:t xml:space="preserve"> </w:t>
            </w:r>
            <w:r w:rsidRPr="00995DAB">
              <w:t>(см. рис. X)</w:t>
            </w:r>
          </w:p>
        </w:tc>
      </w:tr>
      <w:tr w:rsidR="00A36B45" w:rsidRPr="00C96D65" w:rsidTr="00C96D65">
        <w:tc>
          <w:tcPr>
            <w:tcW w:w="301" w:type="dxa"/>
          </w:tcPr>
          <w:p w:rsidR="00A36B45" w:rsidRDefault="00A36B45" w:rsidP="00BF102B">
            <w:pPr>
              <w:pStyle w:val="StyleText"/>
              <w:ind w:firstLine="0"/>
              <w:jc w:val="center"/>
            </w:pPr>
            <w:r>
              <w:t>5</w:t>
            </w:r>
          </w:p>
        </w:tc>
        <w:tc>
          <w:tcPr>
            <w:tcW w:w="4657" w:type="dxa"/>
          </w:tcPr>
          <w:p w:rsidR="00A36B45" w:rsidRPr="00A36B45" w:rsidRDefault="00A36B45" w:rsidP="00A36B45">
            <w:pPr>
              <w:pStyle w:val="StyleText"/>
              <w:ind w:firstLine="0"/>
              <w:jc w:val="center"/>
            </w:pPr>
            <w:r>
              <w:t xml:space="preserve">Изменение данных накладной в таблице </w:t>
            </w:r>
            <w:r>
              <w:rPr>
                <w:lang w:val="en-US"/>
              </w:rPr>
              <w:t>Invoices</w:t>
            </w:r>
          </w:p>
          <w:p w:rsidR="00A36B45" w:rsidRPr="00180F32" w:rsidRDefault="00A36B45" w:rsidP="00A36B45">
            <w:pPr>
              <w:pStyle w:val="StyleText"/>
              <w:ind w:firstLine="0"/>
              <w:jc w:val="center"/>
            </w:pPr>
            <w:r>
              <w:rPr>
                <w:lang w:val="en-US"/>
              </w:rPr>
              <w:t>POST</w:t>
            </w:r>
            <w:r w:rsidRPr="00180F32">
              <w:t>-</w:t>
            </w:r>
            <w:r>
              <w:t>запрос</w:t>
            </w:r>
            <w:r w:rsidRPr="00180F32">
              <w:t>:</w:t>
            </w:r>
          </w:p>
          <w:p w:rsidR="00A36B45" w:rsidRPr="00180F32" w:rsidRDefault="00A36B45" w:rsidP="00A36B45">
            <w:pPr>
              <w:pStyle w:val="StyleText"/>
              <w:ind w:firstLine="0"/>
              <w:jc w:val="center"/>
            </w:pPr>
            <w:r w:rsidRPr="00E30A82">
              <w:rPr>
                <w:lang w:val="en-US"/>
              </w:rPr>
              <w:t>http</w:t>
            </w:r>
            <w:r w:rsidRPr="00180F32">
              <w:t>://</w:t>
            </w:r>
            <w:r w:rsidRPr="00E30A82">
              <w:rPr>
                <w:lang w:val="en-US"/>
              </w:rPr>
              <w:t>localho</w:t>
            </w:r>
            <w:r>
              <w:rPr>
                <w:lang w:val="en-US"/>
              </w:rPr>
              <w:t>st</w:t>
            </w:r>
            <w:r w:rsidRPr="00180F32">
              <w:t>:8080/</w:t>
            </w:r>
            <w:r>
              <w:rPr>
                <w:lang w:val="en-US"/>
              </w:rPr>
              <w:t>database</w:t>
            </w:r>
            <w:r w:rsidRPr="00180F32">
              <w:t>/</w:t>
            </w:r>
            <w:r>
              <w:rPr>
                <w:lang w:val="en-US"/>
              </w:rPr>
              <w:t>invoices</w:t>
            </w:r>
            <w:r w:rsidRPr="00180F32">
              <w:t>/</w:t>
            </w:r>
            <w:r>
              <w:rPr>
                <w:lang w:val="en-US"/>
              </w:rPr>
              <w:t>update</w:t>
            </w:r>
          </w:p>
        </w:tc>
        <w:tc>
          <w:tcPr>
            <w:tcW w:w="2568" w:type="dxa"/>
          </w:tcPr>
          <w:p w:rsidR="00A36B45" w:rsidRPr="00A36B45" w:rsidRDefault="00A36B45" w:rsidP="00A36B45">
            <w:pPr>
              <w:pStyle w:val="StyleText"/>
              <w:ind w:firstLine="0"/>
              <w:jc w:val="left"/>
              <w:rPr>
                <w:rFonts w:ascii="Courier New" w:hAnsi="Courier New" w:cs="Courier New"/>
                <w:sz w:val="24"/>
                <w:szCs w:val="24"/>
                <w:lang w:val="en-US"/>
              </w:rPr>
            </w:pPr>
            <w:r w:rsidRPr="00A36B45">
              <w:rPr>
                <w:rFonts w:ascii="Courier New" w:hAnsi="Courier New" w:cs="Courier New"/>
                <w:sz w:val="24"/>
                <w:szCs w:val="24"/>
                <w:lang w:val="en-US"/>
              </w:rPr>
              <w:t>{</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numberInvoice":"140i",</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nameSupplier":"ООО Полувагон",</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totalWagons":20,</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arrivalTrainDate":"2000-10-07",</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departureTrainDate":"2017-06-27"</w:t>
            </w:r>
          </w:p>
          <w:p w:rsidR="00A36B45" w:rsidRPr="00A36B45" w:rsidRDefault="00A36B45" w:rsidP="00A36B45">
            <w:pPr>
              <w:pStyle w:val="StyleText"/>
              <w:ind w:firstLine="0"/>
              <w:jc w:val="left"/>
              <w:rPr>
                <w:rFonts w:ascii="Courier New" w:hAnsi="Courier New" w:cs="Courier New"/>
                <w:sz w:val="24"/>
                <w:szCs w:val="24"/>
                <w:lang w:val="en-US"/>
              </w:rPr>
            </w:pPr>
            <w:r w:rsidRPr="00A36B45">
              <w:rPr>
                <w:rFonts w:ascii="Courier New" w:hAnsi="Courier New" w:cs="Courier New"/>
                <w:sz w:val="24"/>
                <w:szCs w:val="24"/>
                <w:lang w:val="en-US"/>
              </w:rPr>
              <w:t>}</w:t>
            </w:r>
          </w:p>
        </w:tc>
        <w:tc>
          <w:tcPr>
            <w:tcW w:w="2045" w:type="dxa"/>
          </w:tcPr>
          <w:p w:rsidR="00C96D65" w:rsidRPr="00C96D65" w:rsidRDefault="00C96D65" w:rsidP="00C96D65">
            <w:pPr>
              <w:pStyle w:val="StyleText"/>
              <w:ind w:firstLine="0"/>
              <w:jc w:val="left"/>
              <w:rPr>
                <w:rFonts w:ascii="Courier New" w:hAnsi="Courier New" w:cs="Courier New"/>
                <w:sz w:val="24"/>
                <w:szCs w:val="24"/>
              </w:rPr>
            </w:pPr>
            <w:r w:rsidRPr="00C96D65">
              <w:rPr>
                <w:rFonts w:ascii="Courier New" w:hAnsi="Courier New" w:cs="Courier New"/>
                <w:sz w:val="24"/>
                <w:szCs w:val="24"/>
              </w:rPr>
              <w:t>{</w:t>
            </w:r>
          </w:p>
          <w:p w:rsidR="00C96D65" w:rsidRPr="00C96D65" w:rsidRDefault="00C96D65" w:rsidP="00C96D65">
            <w:pPr>
              <w:pStyle w:val="StyleText"/>
              <w:jc w:val="left"/>
              <w:rPr>
                <w:rFonts w:ascii="Courier New" w:hAnsi="Courier New" w:cs="Courier New"/>
                <w:sz w:val="24"/>
                <w:szCs w:val="24"/>
              </w:rPr>
            </w:pPr>
            <w:r w:rsidRPr="00C96D65">
              <w:rPr>
                <w:rFonts w:ascii="Courier New" w:hAnsi="Courier New" w:cs="Courier New"/>
                <w:sz w:val="24"/>
                <w:szCs w:val="24"/>
              </w:rPr>
              <w:t>"</w:t>
            </w:r>
            <w:r w:rsidRPr="00C96D65">
              <w:rPr>
                <w:rFonts w:ascii="Courier New" w:hAnsi="Courier New" w:cs="Courier New"/>
                <w:sz w:val="24"/>
                <w:szCs w:val="24"/>
                <w:lang w:val="en-US"/>
              </w:rPr>
              <w:t>message</w:t>
            </w:r>
            <w:r w:rsidRPr="00C96D65">
              <w:rPr>
                <w:rFonts w:ascii="Courier New" w:hAnsi="Courier New" w:cs="Courier New"/>
                <w:sz w:val="24"/>
                <w:szCs w:val="24"/>
              </w:rPr>
              <w:t>": "Дата приезда состава не может быть раньше даты отправки состава!"</w:t>
            </w:r>
          </w:p>
          <w:p w:rsidR="00A36B45" w:rsidRPr="00C96D65" w:rsidRDefault="00C96D65" w:rsidP="00C96D65">
            <w:pPr>
              <w:pStyle w:val="StyleText"/>
              <w:ind w:firstLine="0"/>
              <w:jc w:val="left"/>
              <w:rPr>
                <w:rFonts w:ascii="Courier New" w:hAnsi="Courier New" w:cs="Courier New"/>
                <w:sz w:val="24"/>
                <w:szCs w:val="24"/>
                <w:lang w:val="en-US"/>
              </w:rPr>
            </w:pPr>
            <w:r w:rsidRPr="00C96D65">
              <w:rPr>
                <w:rFonts w:ascii="Courier New" w:hAnsi="Courier New" w:cs="Courier New"/>
                <w:sz w:val="24"/>
                <w:szCs w:val="24"/>
              </w:rPr>
              <w:t xml:space="preserve">} </w:t>
            </w:r>
            <w:r w:rsidRPr="00C96D65">
              <w:t>(см. рис. X)</w:t>
            </w:r>
          </w:p>
        </w:tc>
      </w:tr>
    </w:tbl>
    <w:p w:rsidR="00995DAB" w:rsidRDefault="00995DAB">
      <w:r w:rsidRPr="00C96D65">
        <w:br w:type="page"/>
      </w:r>
    </w:p>
    <w:p w:rsidR="00C96D65" w:rsidRPr="00995DAB" w:rsidRDefault="00C96D65" w:rsidP="00C96D65">
      <w:pPr>
        <w:pStyle w:val="StyleText"/>
        <w:rPr>
          <w:lang w:val="en-US"/>
        </w:rPr>
      </w:pPr>
      <w:r>
        <w:lastRenderedPageBreak/>
        <w:t xml:space="preserve">Продолжение таблицы </w:t>
      </w:r>
      <w:r>
        <w:rPr>
          <w:lang w:val="en-US"/>
        </w:rPr>
        <w:t>X</w:t>
      </w:r>
    </w:p>
    <w:tbl>
      <w:tblPr>
        <w:tblStyle w:val="ab"/>
        <w:tblW w:w="0" w:type="auto"/>
        <w:tblLook w:val="04A0" w:firstRow="1" w:lastRow="0" w:firstColumn="1" w:lastColumn="0" w:noHBand="0" w:noVBand="1"/>
      </w:tblPr>
      <w:tblGrid>
        <w:gridCol w:w="328"/>
        <w:gridCol w:w="4401"/>
        <w:gridCol w:w="3349"/>
        <w:gridCol w:w="1493"/>
      </w:tblGrid>
      <w:tr w:rsidR="00C96D65" w:rsidRPr="00995DAB" w:rsidTr="007552B0">
        <w:tc>
          <w:tcPr>
            <w:tcW w:w="328" w:type="dxa"/>
          </w:tcPr>
          <w:p w:rsidR="00C96D65" w:rsidRPr="00F80213" w:rsidRDefault="00C96D65" w:rsidP="00BF102B">
            <w:pPr>
              <w:pStyle w:val="StyleText"/>
              <w:ind w:firstLine="0"/>
              <w:jc w:val="center"/>
              <w:rPr>
                <w:lang w:val="en-US"/>
              </w:rPr>
            </w:pPr>
            <w:r>
              <w:rPr>
                <w:lang w:val="en-US"/>
              </w:rPr>
              <w:t>6</w:t>
            </w:r>
          </w:p>
        </w:tc>
        <w:tc>
          <w:tcPr>
            <w:tcW w:w="4401" w:type="dxa"/>
          </w:tcPr>
          <w:p w:rsidR="00C96D65" w:rsidRPr="00A36B45" w:rsidRDefault="00C96D65" w:rsidP="00C96D65">
            <w:pPr>
              <w:pStyle w:val="StyleText"/>
              <w:ind w:firstLine="0"/>
              <w:jc w:val="center"/>
            </w:pPr>
            <w:r>
              <w:t xml:space="preserve">Изменение данных накладной в таблице </w:t>
            </w:r>
            <w:r>
              <w:rPr>
                <w:lang w:val="en-US"/>
              </w:rPr>
              <w:t>Invoices</w:t>
            </w:r>
          </w:p>
          <w:p w:rsidR="00C96D65" w:rsidRPr="00180F32" w:rsidRDefault="00C96D65" w:rsidP="00C96D65">
            <w:pPr>
              <w:pStyle w:val="StyleText"/>
              <w:ind w:firstLine="0"/>
              <w:jc w:val="center"/>
            </w:pPr>
            <w:r>
              <w:rPr>
                <w:lang w:val="en-US"/>
              </w:rPr>
              <w:t>POST</w:t>
            </w:r>
            <w:r w:rsidRPr="00180F32">
              <w:t>-</w:t>
            </w:r>
            <w:r>
              <w:t>запрос</w:t>
            </w:r>
            <w:r w:rsidRPr="00180F32">
              <w:t>:</w:t>
            </w:r>
          </w:p>
          <w:p w:rsidR="00C96D65" w:rsidRPr="00180F32" w:rsidRDefault="00C96D65" w:rsidP="00C96D65">
            <w:pPr>
              <w:pStyle w:val="StyleText"/>
              <w:ind w:firstLine="0"/>
              <w:jc w:val="center"/>
            </w:pPr>
            <w:r w:rsidRPr="00E30A82">
              <w:rPr>
                <w:lang w:val="en-US"/>
              </w:rPr>
              <w:t>http</w:t>
            </w:r>
            <w:r w:rsidRPr="00180F32">
              <w:t>://</w:t>
            </w:r>
            <w:r w:rsidRPr="00E30A82">
              <w:rPr>
                <w:lang w:val="en-US"/>
              </w:rPr>
              <w:t>localho</w:t>
            </w:r>
            <w:r>
              <w:rPr>
                <w:lang w:val="en-US"/>
              </w:rPr>
              <w:t>st</w:t>
            </w:r>
            <w:r w:rsidRPr="00180F32">
              <w:t>:8080/</w:t>
            </w:r>
            <w:r>
              <w:rPr>
                <w:lang w:val="en-US"/>
              </w:rPr>
              <w:t>database</w:t>
            </w:r>
            <w:r w:rsidRPr="00180F32">
              <w:t>/</w:t>
            </w:r>
            <w:r>
              <w:rPr>
                <w:lang w:val="en-US"/>
              </w:rPr>
              <w:t>invoices</w:t>
            </w:r>
            <w:r w:rsidRPr="00180F32">
              <w:t>/</w:t>
            </w:r>
            <w:r>
              <w:rPr>
                <w:lang w:val="en-US"/>
              </w:rPr>
              <w:t>update</w:t>
            </w:r>
            <w:r w:rsidRPr="00180F32">
              <w:t xml:space="preserve"> </w:t>
            </w:r>
          </w:p>
        </w:tc>
        <w:tc>
          <w:tcPr>
            <w:tcW w:w="3349" w:type="dxa"/>
          </w:tcPr>
          <w:p w:rsidR="00C96D65" w:rsidRPr="00C96D65" w:rsidRDefault="00C96D65" w:rsidP="00C96D65">
            <w:pPr>
              <w:pStyle w:val="StyleText"/>
              <w:ind w:firstLine="0"/>
              <w:rPr>
                <w:rFonts w:ascii="Courier New" w:hAnsi="Courier New" w:cs="Courier New"/>
                <w:sz w:val="24"/>
                <w:szCs w:val="24"/>
                <w:lang w:val="en-US"/>
              </w:rPr>
            </w:pPr>
            <w:r w:rsidRPr="00C96D65">
              <w:rPr>
                <w:rFonts w:ascii="Courier New" w:hAnsi="Courier New" w:cs="Courier New"/>
                <w:sz w:val="24"/>
                <w:szCs w:val="24"/>
                <w:lang w:val="en-US"/>
              </w:rPr>
              <w:t>{</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numberInvoice":"140i",</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nameSupplier":"ООО Полувагон",</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totalWagons":-27,</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arrivalTrainDate":"2018-10-07",</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departureTrainDate":"2017-06-27"</w:t>
            </w:r>
          </w:p>
          <w:p w:rsidR="00C96D65" w:rsidRPr="00C96D65" w:rsidRDefault="00C96D65" w:rsidP="00C96D65">
            <w:pPr>
              <w:pStyle w:val="StyleText"/>
              <w:ind w:firstLine="0"/>
              <w:jc w:val="left"/>
              <w:rPr>
                <w:rFonts w:ascii="Courier New" w:hAnsi="Courier New" w:cs="Courier New"/>
                <w:sz w:val="24"/>
                <w:szCs w:val="24"/>
                <w:lang w:val="en-US"/>
              </w:rPr>
            </w:pPr>
            <w:r w:rsidRPr="00C96D65">
              <w:rPr>
                <w:rFonts w:ascii="Courier New" w:hAnsi="Courier New" w:cs="Courier New"/>
                <w:sz w:val="24"/>
                <w:szCs w:val="24"/>
                <w:lang w:val="en-US"/>
              </w:rPr>
              <w:t>}</w:t>
            </w:r>
          </w:p>
        </w:tc>
        <w:tc>
          <w:tcPr>
            <w:tcW w:w="1493" w:type="dxa"/>
          </w:tcPr>
          <w:p w:rsidR="00C96D65" w:rsidRPr="00C96D65" w:rsidRDefault="00C96D65" w:rsidP="00C96D65">
            <w:pPr>
              <w:pStyle w:val="StyleText"/>
              <w:ind w:firstLine="0"/>
              <w:rPr>
                <w:rFonts w:ascii="Courier New" w:hAnsi="Courier New" w:cs="Courier New"/>
                <w:sz w:val="24"/>
                <w:szCs w:val="24"/>
              </w:rPr>
            </w:pPr>
            <w:r w:rsidRPr="00C96D65">
              <w:rPr>
                <w:rFonts w:ascii="Courier New" w:hAnsi="Courier New" w:cs="Courier New"/>
                <w:sz w:val="24"/>
                <w:szCs w:val="24"/>
              </w:rPr>
              <w:t>{</w:t>
            </w:r>
          </w:p>
          <w:p w:rsidR="00C96D65" w:rsidRPr="00C96D65" w:rsidRDefault="00C96D65" w:rsidP="00C96D65">
            <w:pPr>
              <w:pStyle w:val="StyleText"/>
              <w:rPr>
                <w:rFonts w:ascii="Courier New" w:hAnsi="Courier New" w:cs="Courier New"/>
                <w:sz w:val="24"/>
                <w:szCs w:val="24"/>
              </w:rPr>
            </w:pPr>
            <w:r w:rsidRPr="00C96D65">
              <w:rPr>
                <w:rFonts w:ascii="Courier New" w:hAnsi="Courier New" w:cs="Courier New"/>
                <w:sz w:val="24"/>
                <w:szCs w:val="24"/>
              </w:rPr>
              <w:t>"</w:t>
            </w:r>
            <w:r w:rsidRPr="00C96D65">
              <w:rPr>
                <w:rFonts w:ascii="Courier New" w:hAnsi="Courier New" w:cs="Courier New"/>
                <w:sz w:val="24"/>
                <w:szCs w:val="24"/>
                <w:lang w:val="en-US"/>
              </w:rPr>
              <w:t>message</w:t>
            </w:r>
            <w:r w:rsidRPr="00C96D65">
              <w:rPr>
                <w:rFonts w:ascii="Courier New" w:hAnsi="Courier New" w:cs="Courier New"/>
                <w:sz w:val="24"/>
                <w:szCs w:val="24"/>
              </w:rPr>
              <w:t>": "Общее число прибывающих полувагонов по накладной не может быть меньше либо равно нулю!"</w:t>
            </w:r>
          </w:p>
          <w:p w:rsidR="00C96D65" w:rsidRPr="00995DAB" w:rsidRDefault="00C96D65" w:rsidP="00C96D65">
            <w:pPr>
              <w:pStyle w:val="StyleText"/>
              <w:ind w:firstLine="0"/>
              <w:jc w:val="left"/>
            </w:pPr>
            <w:r w:rsidRPr="00C96D65">
              <w:rPr>
                <w:rFonts w:ascii="Courier New" w:hAnsi="Courier New" w:cs="Courier New"/>
                <w:sz w:val="24"/>
                <w:szCs w:val="24"/>
                <w:lang w:val="en-US"/>
              </w:rPr>
              <w:t xml:space="preserve">} </w:t>
            </w:r>
            <w:r w:rsidRPr="00C96D65">
              <w:rPr>
                <w:szCs w:val="28"/>
                <w:lang w:val="en-US"/>
              </w:rPr>
              <w:t>(</w:t>
            </w:r>
            <w:r w:rsidRPr="00995DAB">
              <w:rPr>
                <w:szCs w:val="28"/>
              </w:rPr>
              <w:t>см</w:t>
            </w:r>
            <w:r w:rsidRPr="00C96D65">
              <w:rPr>
                <w:szCs w:val="28"/>
                <w:lang w:val="en-US"/>
              </w:rPr>
              <w:t xml:space="preserve">. </w:t>
            </w:r>
            <w:r w:rsidRPr="00995DAB">
              <w:rPr>
                <w:szCs w:val="28"/>
              </w:rPr>
              <w:t>рис</w:t>
            </w:r>
            <w:r w:rsidRPr="00C96D65">
              <w:rPr>
                <w:szCs w:val="28"/>
                <w:lang w:val="en-US"/>
              </w:rPr>
              <w:t xml:space="preserve">. </w:t>
            </w:r>
            <w:r w:rsidRPr="00995DAB">
              <w:rPr>
                <w:szCs w:val="28"/>
                <w:lang w:val="en-US"/>
              </w:rPr>
              <w:t>X</w:t>
            </w:r>
            <w:r w:rsidRPr="00995DAB">
              <w:rPr>
                <w:szCs w:val="28"/>
              </w:rPr>
              <w:t>)</w:t>
            </w:r>
          </w:p>
        </w:tc>
      </w:tr>
      <w:tr w:rsidR="00C96D65" w:rsidRPr="00995DAB" w:rsidTr="007552B0">
        <w:tc>
          <w:tcPr>
            <w:tcW w:w="328" w:type="dxa"/>
          </w:tcPr>
          <w:p w:rsidR="00C96D65" w:rsidRPr="00995DAB" w:rsidRDefault="00C96D65" w:rsidP="00BF102B">
            <w:pPr>
              <w:pStyle w:val="StyleText"/>
              <w:ind w:firstLine="0"/>
              <w:jc w:val="center"/>
            </w:pPr>
            <w:r>
              <w:t>7</w:t>
            </w:r>
          </w:p>
        </w:tc>
        <w:tc>
          <w:tcPr>
            <w:tcW w:w="4401" w:type="dxa"/>
          </w:tcPr>
          <w:p w:rsidR="00C96D65" w:rsidRPr="00180F32" w:rsidRDefault="00C96D65" w:rsidP="00BF102B">
            <w:pPr>
              <w:pStyle w:val="StyleText"/>
              <w:ind w:firstLine="0"/>
              <w:jc w:val="center"/>
            </w:pPr>
            <w:r>
              <w:t xml:space="preserve">Удаление данных об определённой накладной в таблице </w:t>
            </w:r>
            <w:r>
              <w:rPr>
                <w:lang w:val="en-US"/>
              </w:rPr>
              <w:t>Invoices</w:t>
            </w:r>
          </w:p>
          <w:p w:rsidR="00C96D65" w:rsidRPr="00180F32" w:rsidRDefault="00C96D65" w:rsidP="00BF102B">
            <w:pPr>
              <w:pStyle w:val="StyleText"/>
              <w:ind w:firstLine="0"/>
              <w:jc w:val="center"/>
            </w:pPr>
            <w:r>
              <w:rPr>
                <w:lang w:val="en-US"/>
              </w:rPr>
              <w:t>POST</w:t>
            </w:r>
            <w:r w:rsidRPr="00180F32">
              <w:t>-</w:t>
            </w:r>
            <w:r>
              <w:t>запрос</w:t>
            </w:r>
            <w:r w:rsidRPr="00180F32">
              <w:t>:</w:t>
            </w:r>
          </w:p>
          <w:p w:rsidR="00C96D65" w:rsidRPr="00180F32" w:rsidRDefault="00C96D65" w:rsidP="00BF102B">
            <w:pPr>
              <w:pStyle w:val="StyleText"/>
              <w:ind w:firstLine="0"/>
              <w:jc w:val="center"/>
            </w:pPr>
            <w:r w:rsidRPr="00E30A82">
              <w:rPr>
                <w:lang w:val="en-US"/>
              </w:rPr>
              <w:t>http</w:t>
            </w:r>
            <w:r w:rsidRPr="00180F32">
              <w:t>://</w:t>
            </w:r>
            <w:r w:rsidRPr="00E30A82">
              <w:rPr>
                <w:lang w:val="en-US"/>
              </w:rPr>
              <w:t>localho</w:t>
            </w:r>
            <w:r>
              <w:rPr>
                <w:lang w:val="en-US"/>
              </w:rPr>
              <w:t>st</w:t>
            </w:r>
            <w:r w:rsidRPr="00180F32">
              <w:t>:8080/</w:t>
            </w:r>
            <w:r>
              <w:rPr>
                <w:lang w:val="en-US"/>
              </w:rPr>
              <w:t>database</w:t>
            </w:r>
            <w:r w:rsidRPr="00180F32">
              <w:t>/</w:t>
            </w:r>
            <w:r>
              <w:rPr>
                <w:lang w:val="en-US"/>
              </w:rPr>
              <w:t>invoices</w:t>
            </w:r>
            <w:r w:rsidRPr="00180F32">
              <w:t>/</w:t>
            </w:r>
            <w:r>
              <w:rPr>
                <w:lang w:val="en-US"/>
              </w:rPr>
              <w:t>delete</w:t>
            </w:r>
          </w:p>
          <w:p w:rsidR="00C96D65" w:rsidRPr="00180F32" w:rsidRDefault="00C96D65" w:rsidP="00BF102B">
            <w:pPr>
              <w:pStyle w:val="StyleText"/>
              <w:ind w:firstLine="0"/>
              <w:jc w:val="center"/>
            </w:pPr>
          </w:p>
        </w:tc>
        <w:tc>
          <w:tcPr>
            <w:tcW w:w="3349" w:type="dxa"/>
          </w:tcPr>
          <w:p w:rsidR="00C96D65" w:rsidRPr="00C96D65" w:rsidRDefault="00C96D65" w:rsidP="00C96D65">
            <w:pPr>
              <w:pStyle w:val="StyleText"/>
              <w:ind w:firstLine="0"/>
              <w:rPr>
                <w:rFonts w:ascii="Courier New" w:hAnsi="Courier New" w:cs="Courier New"/>
                <w:sz w:val="24"/>
                <w:szCs w:val="24"/>
              </w:rPr>
            </w:pPr>
            <w:r w:rsidRPr="00C96D65">
              <w:rPr>
                <w:rFonts w:ascii="Courier New" w:hAnsi="Courier New" w:cs="Courier New"/>
                <w:sz w:val="24"/>
                <w:szCs w:val="24"/>
              </w:rPr>
              <w:t>{</w:t>
            </w:r>
          </w:p>
          <w:p w:rsidR="00C96D65" w:rsidRPr="00C96D65" w:rsidRDefault="00C96D65" w:rsidP="00C96D65">
            <w:pPr>
              <w:pStyle w:val="StyleText"/>
              <w:rPr>
                <w:rFonts w:ascii="Courier New" w:hAnsi="Courier New" w:cs="Courier New"/>
                <w:sz w:val="24"/>
                <w:szCs w:val="24"/>
              </w:rPr>
            </w:pPr>
            <w:r w:rsidRPr="00C96D65">
              <w:rPr>
                <w:rFonts w:ascii="Courier New" w:hAnsi="Courier New" w:cs="Courier New"/>
                <w:sz w:val="24"/>
                <w:szCs w:val="24"/>
              </w:rPr>
              <w:t>"numberInvoice":"140i"</w:t>
            </w:r>
          </w:p>
          <w:p w:rsidR="00C96D65" w:rsidRPr="00995DAB" w:rsidRDefault="00C96D65" w:rsidP="00C96D65">
            <w:pPr>
              <w:pStyle w:val="StyleText"/>
              <w:ind w:firstLine="0"/>
              <w:jc w:val="left"/>
              <w:rPr>
                <w:rFonts w:ascii="Courier New" w:hAnsi="Courier New" w:cs="Courier New"/>
                <w:sz w:val="24"/>
                <w:szCs w:val="24"/>
              </w:rPr>
            </w:pPr>
            <w:r w:rsidRPr="00C96D65">
              <w:rPr>
                <w:rFonts w:ascii="Courier New" w:hAnsi="Courier New" w:cs="Courier New"/>
                <w:sz w:val="24"/>
                <w:szCs w:val="24"/>
              </w:rPr>
              <w:t>}</w:t>
            </w:r>
          </w:p>
        </w:tc>
        <w:tc>
          <w:tcPr>
            <w:tcW w:w="1493" w:type="dxa"/>
          </w:tcPr>
          <w:p w:rsidR="00C96D65" w:rsidRPr="00995DAB" w:rsidRDefault="00C96D65" w:rsidP="00C96D65">
            <w:pPr>
              <w:pStyle w:val="StyleText"/>
              <w:ind w:firstLine="0"/>
              <w:jc w:val="center"/>
              <w:rPr>
                <w:lang w:val="en-US"/>
              </w:rPr>
            </w:pPr>
            <w:r w:rsidRPr="00995DAB">
              <w:t>(см. рис. X</w:t>
            </w:r>
            <w:r w:rsidR="004C04E2">
              <w:t>-</w:t>
            </w:r>
            <w:r w:rsidR="004C04E2">
              <w:rPr>
                <w:lang w:val="en-US"/>
              </w:rPr>
              <w:t>X</w:t>
            </w:r>
            <w:r w:rsidRPr="00995DAB">
              <w:t>)</w:t>
            </w:r>
          </w:p>
        </w:tc>
      </w:tr>
      <w:tr w:rsidR="000C2C44" w:rsidRPr="00995DAB" w:rsidTr="00BF102B">
        <w:tc>
          <w:tcPr>
            <w:tcW w:w="9571" w:type="dxa"/>
            <w:gridSpan w:val="4"/>
          </w:tcPr>
          <w:p w:rsidR="000C2C44" w:rsidRPr="000C2C44" w:rsidRDefault="000C2C44" w:rsidP="00C96D65">
            <w:pPr>
              <w:pStyle w:val="StyleText"/>
              <w:ind w:firstLine="0"/>
              <w:jc w:val="center"/>
              <w:rPr>
                <w:b/>
                <w:lang w:val="en-US"/>
              </w:rPr>
            </w:pPr>
            <w:r w:rsidRPr="000C2C44">
              <w:rPr>
                <w:b/>
              </w:rPr>
              <w:t xml:space="preserve">Таблица </w:t>
            </w:r>
            <w:r w:rsidRPr="000C2C44">
              <w:rPr>
                <w:b/>
                <w:lang w:val="en-US"/>
              </w:rPr>
              <w:t>Register</w:t>
            </w:r>
          </w:p>
        </w:tc>
      </w:tr>
      <w:tr w:rsidR="000C2C44" w:rsidRPr="00995DAB" w:rsidTr="007552B0">
        <w:tc>
          <w:tcPr>
            <w:tcW w:w="328" w:type="dxa"/>
          </w:tcPr>
          <w:p w:rsidR="000C2C44" w:rsidRPr="000C2C44" w:rsidRDefault="000C2C44" w:rsidP="00BF102B">
            <w:pPr>
              <w:pStyle w:val="StyleText"/>
              <w:ind w:firstLine="0"/>
              <w:jc w:val="center"/>
              <w:rPr>
                <w:lang w:val="en-US"/>
              </w:rPr>
            </w:pPr>
            <w:r>
              <w:rPr>
                <w:lang w:val="en-US"/>
              </w:rPr>
              <w:t>8</w:t>
            </w:r>
          </w:p>
        </w:tc>
        <w:tc>
          <w:tcPr>
            <w:tcW w:w="4401" w:type="dxa"/>
          </w:tcPr>
          <w:p w:rsidR="000C2C44" w:rsidRDefault="000C2C44" w:rsidP="000C2C44">
            <w:pPr>
              <w:pStyle w:val="StyleText"/>
              <w:ind w:firstLine="0"/>
              <w:jc w:val="center"/>
            </w:pPr>
            <w:r>
              <w:t>Добавление данных о соответствии полувагона определённой накладной</w:t>
            </w:r>
          </w:p>
          <w:p w:rsidR="000C2C44" w:rsidRPr="000C2C44" w:rsidRDefault="000C2C44" w:rsidP="000C2C44">
            <w:pPr>
              <w:pStyle w:val="StyleText"/>
              <w:ind w:firstLine="0"/>
              <w:jc w:val="center"/>
            </w:pPr>
            <w:r>
              <w:rPr>
                <w:lang w:val="en-US"/>
              </w:rPr>
              <w:t>POST</w:t>
            </w:r>
            <w:r w:rsidRPr="000C2C44">
              <w:t>-</w:t>
            </w:r>
            <w:r>
              <w:t>запрос</w:t>
            </w:r>
            <w:r w:rsidRPr="000C2C44">
              <w:t>:</w:t>
            </w:r>
          </w:p>
          <w:p w:rsidR="000C2C44" w:rsidRPr="000C2C44" w:rsidRDefault="000C2C44" w:rsidP="000C2C44">
            <w:pPr>
              <w:pStyle w:val="StyleText"/>
              <w:ind w:firstLine="0"/>
              <w:jc w:val="center"/>
            </w:pPr>
            <w:r w:rsidRPr="007552B0">
              <w:rPr>
                <w:lang w:val="en-US"/>
              </w:rPr>
              <w:t>http</w:t>
            </w:r>
            <w:r w:rsidRPr="000C2C44">
              <w:t>://</w:t>
            </w:r>
            <w:r w:rsidRPr="007552B0">
              <w:rPr>
                <w:lang w:val="en-US"/>
              </w:rPr>
              <w:t>localhost</w:t>
            </w:r>
            <w:r w:rsidRPr="000C2C44">
              <w:t>:8080/</w:t>
            </w:r>
            <w:r w:rsidRPr="007552B0">
              <w:rPr>
                <w:lang w:val="en-US"/>
              </w:rPr>
              <w:t>database</w:t>
            </w:r>
            <w:r w:rsidRPr="000C2C44">
              <w:t>/</w:t>
            </w:r>
            <w:r w:rsidRPr="007552B0">
              <w:rPr>
                <w:lang w:val="en-US"/>
              </w:rPr>
              <w:t>register</w:t>
            </w:r>
            <w:r w:rsidRPr="000C2C44">
              <w:t>/</w:t>
            </w:r>
            <w:r w:rsidRPr="007552B0">
              <w:rPr>
                <w:lang w:val="en-US"/>
              </w:rPr>
              <w:t>insert</w:t>
            </w:r>
          </w:p>
          <w:p w:rsidR="000C2C44" w:rsidRDefault="000C2C44" w:rsidP="00BF102B">
            <w:pPr>
              <w:pStyle w:val="StyleText"/>
              <w:ind w:firstLine="0"/>
              <w:jc w:val="center"/>
            </w:pPr>
          </w:p>
        </w:tc>
        <w:tc>
          <w:tcPr>
            <w:tcW w:w="3349" w:type="dxa"/>
          </w:tcPr>
          <w:p w:rsidR="000C2C44" w:rsidRPr="007552B0" w:rsidRDefault="000C2C44" w:rsidP="000C2C44">
            <w:pPr>
              <w:pStyle w:val="StyleText"/>
              <w:ind w:firstLine="0"/>
              <w:rPr>
                <w:rFonts w:ascii="Courier New" w:hAnsi="Courier New" w:cs="Courier New"/>
                <w:sz w:val="24"/>
                <w:szCs w:val="24"/>
                <w:lang w:val="en-US"/>
              </w:rPr>
            </w:pPr>
            <w:r w:rsidRPr="007552B0">
              <w:rPr>
                <w:rFonts w:ascii="Courier New" w:hAnsi="Courier New" w:cs="Courier New"/>
                <w:sz w:val="24"/>
                <w:szCs w:val="24"/>
                <w:lang w:val="en-US"/>
              </w:rPr>
              <w:t>{</w:t>
            </w:r>
          </w:p>
          <w:p w:rsidR="000C2C44" w:rsidRPr="007552B0" w:rsidRDefault="000C2C44" w:rsidP="000C2C44">
            <w:pPr>
              <w:pStyle w:val="StyleText"/>
              <w:rPr>
                <w:rFonts w:ascii="Courier New" w:hAnsi="Courier New" w:cs="Courier New"/>
                <w:sz w:val="24"/>
                <w:szCs w:val="24"/>
                <w:lang w:val="en-US"/>
              </w:rPr>
            </w:pPr>
            <w:r w:rsidRPr="007552B0">
              <w:rPr>
                <w:rFonts w:ascii="Courier New" w:hAnsi="Courier New" w:cs="Courier New"/>
                <w:sz w:val="24"/>
                <w:szCs w:val="24"/>
                <w:lang w:val="en-US"/>
              </w:rPr>
              <w:t>"fkNumberInvoice":"140i",</w:t>
            </w:r>
          </w:p>
          <w:p w:rsidR="000C2C44" w:rsidRPr="007552B0" w:rsidRDefault="000C2C44" w:rsidP="000C2C4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numberWagon":12345678,</w:t>
            </w:r>
          </w:p>
          <w:p w:rsidR="000C2C44" w:rsidRPr="007552B0" w:rsidRDefault="000C2C44" w:rsidP="000C2C4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serialNumber":1,</w:t>
            </w:r>
          </w:p>
          <w:p w:rsidR="000C2C44" w:rsidRPr="007552B0" w:rsidRDefault="000C2C44" w:rsidP="000C2C4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sD":1.5</w:t>
            </w:r>
          </w:p>
          <w:p w:rsidR="000C2C44" w:rsidRPr="00C96D65" w:rsidRDefault="000C2C44" w:rsidP="000C2C44">
            <w:pPr>
              <w:pStyle w:val="StyleText"/>
              <w:ind w:firstLine="0"/>
              <w:rPr>
                <w:rFonts w:ascii="Courier New" w:hAnsi="Courier New" w:cs="Courier New"/>
                <w:sz w:val="24"/>
                <w:szCs w:val="24"/>
              </w:rPr>
            </w:pPr>
            <w:r w:rsidRPr="007552B0">
              <w:rPr>
                <w:rFonts w:ascii="Courier New" w:hAnsi="Courier New" w:cs="Courier New"/>
                <w:sz w:val="24"/>
                <w:szCs w:val="24"/>
              </w:rPr>
              <w:t>}</w:t>
            </w:r>
          </w:p>
        </w:tc>
        <w:tc>
          <w:tcPr>
            <w:tcW w:w="1493" w:type="dxa"/>
          </w:tcPr>
          <w:p w:rsidR="000C2C44" w:rsidRPr="00995DAB" w:rsidRDefault="000C2C44" w:rsidP="00C96D65">
            <w:pPr>
              <w:pStyle w:val="StyleText"/>
              <w:ind w:firstLine="0"/>
              <w:jc w:val="center"/>
            </w:pPr>
            <w:r w:rsidRPr="00995DAB">
              <w:t xml:space="preserve">(см. рис. </w:t>
            </w:r>
            <w:r>
              <w:rPr>
                <w:lang w:val="en-US"/>
              </w:rPr>
              <w:t>X</w:t>
            </w:r>
            <w:r w:rsidRPr="00995DAB">
              <w:t>)</w:t>
            </w:r>
          </w:p>
        </w:tc>
      </w:tr>
      <w:tr w:rsidR="000C2C44" w:rsidRPr="00995DAB" w:rsidTr="007552B0">
        <w:tc>
          <w:tcPr>
            <w:tcW w:w="328" w:type="dxa"/>
          </w:tcPr>
          <w:p w:rsidR="000C2C44" w:rsidRDefault="000C2C44" w:rsidP="00BF102B">
            <w:pPr>
              <w:pStyle w:val="StyleText"/>
              <w:ind w:firstLine="0"/>
              <w:jc w:val="center"/>
              <w:rPr>
                <w:lang w:val="en-US"/>
              </w:rPr>
            </w:pPr>
            <w:r>
              <w:rPr>
                <w:lang w:val="en-US"/>
              </w:rPr>
              <w:t>9</w:t>
            </w:r>
          </w:p>
        </w:tc>
        <w:tc>
          <w:tcPr>
            <w:tcW w:w="4401" w:type="dxa"/>
          </w:tcPr>
          <w:p w:rsidR="000C2C44" w:rsidRDefault="000C2C44" w:rsidP="000C2C44">
            <w:pPr>
              <w:pStyle w:val="StyleText"/>
              <w:ind w:firstLine="0"/>
              <w:jc w:val="center"/>
            </w:pPr>
            <w:r>
              <w:t>Обновление данных о соответствии полувагона определённой накладной</w:t>
            </w:r>
          </w:p>
          <w:p w:rsidR="000C2C44" w:rsidRPr="000C2C44" w:rsidRDefault="000C2C44" w:rsidP="000C2C44">
            <w:pPr>
              <w:pStyle w:val="StyleText"/>
              <w:ind w:firstLine="0"/>
              <w:jc w:val="center"/>
            </w:pPr>
            <w:r>
              <w:rPr>
                <w:lang w:val="en-US"/>
              </w:rPr>
              <w:t>POST</w:t>
            </w:r>
            <w:r w:rsidRPr="000C2C44">
              <w:t>-</w:t>
            </w:r>
            <w:r>
              <w:t>запрос</w:t>
            </w:r>
            <w:r w:rsidRPr="000C2C44">
              <w:t>:</w:t>
            </w:r>
          </w:p>
          <w:p w:rsidR="000C2C44" w:rsidRPr="000C2C44" w:rsidRDefault="000C2C44" w:rsidP="000C2C44">
            <w:pPr>
              <w:pStyle w:val="StyleText"/>
              <w:ind w:firstLine="0"/>
              <w:jc w:val="center"/>
            </w:pPr>
            <w:r w:rsidRPr="007552B0">
              <w:rPr>
                <w:lang w:val="en-US"/>
              </w:rPr>
              <w:t>http</w:t>
            </w:r>
            <w:r w:rsidRPr="000C2C44">
              <w:t>://</w:t>
            </w:r>
            <w:r w:rsidRPr="007552B0">
              <w:rPr>
                <w:lang w:val="en-US"/>
              </w:rPr>
              <w:t>localhost</w:t>
            </w:r>
            <w:r w:rsidRPr="000C2C44">
              <w:t>:8080/</w:t>
            </w:r>
            <w:r w:rsidRPr="007552B0">
              <w:rPr>
                <w:lang w:val="en-US"/>
              </w:rPr>
              <w:t>database</w:t>
            </w:r>
            <w:r w:rsidRPr="000C2C44">
              <w:t>/</w:t>
            </w:r>
            <w:r w:rsidRPr="007552B0">
              <w:rPr>
                <w:lang w:val="en-US"/>
              </w:rPr>
              <w:t>register</w:t>
            </w:r>
            <w:r w:rsidRPr="000C2C44">
              <w:t>/</w:t>
            </w:r>
            <w:r>
              <w:rPr>
                <w:lang w:val="en-US"/>
              </w:rPr>
              <w:t>update</w:t>
            </w:r>
          </w:p>
          <w:p w:rsidR="000C2C44" w:rsidRDefault="000C2C44" w:rsidP="000C2C44">
            <w:pPr>
              <w:pStyle w:val="StyleText"/>
              <w:ind w:firstLine="0"/>
              <w:jc w:val="center"/>
            </w:pPr>
          </w:p>
        </w:tc>
        <w:tc>
          <w:tcPr>
            <w:tcW w:w="3349" w:type="dxa"/>
          </w:tcPr>
          <w:p w:rsidR="00A125E4" w:rsidRPr="007552B0" w:rsidRDefault="00A125E4" w:rsidP="00A125E4">
            <w:pPr>
              <w:pStyle w:val="StyleText"/>
              <w:ind w:firstLine="0"/>
              <w:rPr>
                <w:rFonts w:ascii="Courier New" w:hAnsi="Courier New" w:cs="Courier New"/>
                <w:sz w:val="24"/>
                <w:szCs w:val="24"/>
                <w:lang w:val="en-US"/>
              </w:rPr>
            </w:pPr>
            <w:r w:rsidRPr="007552B0">
              <w:rPr>
                <w:rFonts w:ascii="Courier New" w:hAnsi="Courier New" w:cs="Courier New"/>
                <w:sz w:val="24"/>
                <w:szCs w:val="24"/>
                <w:lang w:val="en-US"/>
              </w:rPr>
              <w:t>{</w:t>
            </w:r>
          </w:p>
          <w:p w:rsidR="00A125E4" w:rsidRPr="007552B0" w:rsidRDefault="00A125E4" w:rsidP="00A125E4">
            <w:pPr>
              <w:pStyle w:val="StyleText"/>
              <w:rPr>
                <w:rFonts w:ascii="Courier New" w:hAnsi="Courier New" w:cs="Courier New"/>
                <w:sz w:val="24"/>
                <w:szCs w:val="24"/>
                <w:lang w:val="en-US"/>
              </w:rPr>
            </w:pPr>
            <w:r w:rsidRPr="007552B0">
              <w:rPr>
                <w:rFonts w:ascii="Courier New" w:hAnsi="Courier New" w:cs="Courier New"/>
                <w:sz w:val="24"/>
                <w:szCs w:val="24"/>
                <w:lang w:val="en-US"/>
              </w:rPr>
              <w:t>"fkNumberInvoice":"140i",</w:t>
            </w:r>
          </w:p>
          <w:p w:rsidR="00A125E4" w:rsidRPr="007552B0" w:rsidRDefault="00A125E4" w:rsidP="00A125E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numberWagon":12345678,</w:t>
            </w:r>
          </w:p>
          <w:p w:rsidR="00A125E4" w:rsidRPr="007552B0" w:rsidRDefault="00A125E4" w:rsidP="00A125E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serialNumber":1,</w:t>
            </w:r>
          </w:p>
          <w:p w:rsidR="00A125E4" w:rsidRPr="007552B0" w:rsidRDefault="00A125E4" w:rsidP="00A125E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sD":</w:t>
            </w:r>
            <w:r>
              <w:rPr>
                <w:rFonts w:ascii="Courier New" w:hAnsi="Courier New" w:cs="Courier New"/>
                <w:sz w:val="24"/>
                <w:szCs w:val="24"/>
                <w:lang w:val="en-US"/>
              </w:rPr>
              <w:t>2.8</w:t>
            </w:r>
          </w:p>
          <w:p w:rsidR="000C2C44" w:rsidRPr="000C2C44" w:rsidRDefault="00A125E4" w:rsidP="00A125E4">
            <w:pPr>
              <w:pStyle w:val="StyleText"/>
              <w:ind w:firstLine="0"/>
              <w:rPr>
                <w:rFonts w:ascii="Courier New" w:hAnsi="Courier New" w:cs="Courier New"/>
                <w:sz w:val="24"/>
                <w:szCs w:val="24"/>
              </w:rPr>
            </w:pPr>
            <w:r w:rsidRPr="007552B0">
              <w:rPr>
                <w:rFonts w:ascii="Courier New" w:hAnsi="Courier New" w:cs="Courier New"/>
                <w:sz w:val="24"/>
                <w:szCs w:val="24"/>
              </w:rPr>
              <w:t>}</w:t>
            </w:r>
          </w:p>
        </w:tc>
        <w:tc>
          <w:tcPr>
            <w:tcW w:w="1493" w:type="dxa"/>
          </w:tcPr>
          <w:p w:rsidR="000C2C44" w:rsidRPr="00A125E4" w:rsidRDefault="00A125E4" w:rsidP="00C96D65">
            <w:pPr>
              <w:pStyle w:val="StyleText"/>
              <w:ind w:firstLine="0"/>
              <w:jc w:val="center"/>
              <w:rPr>
                <w:lang w:val="en-US"/>
              </w:rPr>
            </w:pPr>
            <w:r w:rsidRPr="00A125E4">
              <w:t>(</w:t>
            </w:r>
            <w:r>
              <w:t xml:space="preserve">см. рис. </w:t>
            </w:r>
            <w:r>
              <w:rPr>
                <w:lang w:val="en-US"/>
              </w:rPr>
              <w:t>X)</w:t>
            </w:r>
          </w:p>
        </w:tc>
      </w:tr>
    </w:tbl>
    <w:p w:rsidR="00C96D65" w:rsidRDefault="00C96D65">
      <w:r>
        <w:br w:type="page"/>
      </w:r>
    </w:p>
    <w:p w:rsidR="007552B0" w:rsidRPr="00A125E4" w:rsidRDefault="007552B0" w:rsidP="007552B0">
      <w:pPr>
        <w:pStyle w:val="StyleText"/>
      </w:pPr>
      <w:r>
        <w:lastRenderedPageBreak/>
        <w:t xml:space="preserve">Продолжение таблицы </w:t>
      </w:r>
      <w:r>
        <w:rPr>
          <w:lang w:val="en-US"/>
        </w:rPr>
        <w:t>X</w:t>
      </w:r>
    </w:p>
    <w:tbl>
      <w:tblPr>
        <w:tblStyle w:val="ab"/>
        <w:tblW w:w="0" w:type="auto"/>
        <w:tblLook w:val="04A0" w:firstRow="1" w:lastRow="0" w:firstColumn="1" w:lastColumn="0" w:noHBand="0" w:noVBand="1"/>
      </w:tblPr>
      <w:tblGrid>
        <w:gridCol w:w="354"/>
        <w:gridCol w:w="5509"/>
        <w:gridCol w:w="1996"/>
        <w:gridCol w:w="1712"/>
      </w:tblGrid>
      <w:tr w:rsidR="00A125E4" w:rsidRPr="00A125E4" w:rsidTr="00CE29C7">
        <w:tc>
          <w:tcPr>
            <w:tcW w:w="354" w:type="dxa"/>
          </w:tcPr>
          <w:p w:rsidR="00A125E4" w:rsidRPr="00A125E4" w:rsidRDefault="00A125E4" w:rsidP="00BF102B">
            <w:pPr>
              <w:pStyle w:val="StyleText"/>
              <w:ind w:firstLine="0"/>
              <w:jc w:val="center"/>
            </w:pPr>
            <w:r w:rsidRPr="00A125E4">
              <w:t>10</w:t>
            </w:r>
          </w:p>
        </w:tc>
        <w:tc>
          <w:tcPr>
            <w:tcW w:w="5509" w:type="dxa"/>
          </w:tcPr>
          <w:p w:rsidR="00A125E4" w:rsidRPr="00A125E4" w:rsidRDefault="00A125E4" w:rsidP="00BF102B">
            <w:pPr>
              <w:pStyle w:val="StyleText"/>
              <w:ind w:firstLine="0"/>
              <w:jc w:val="center"/>
            </w:pPr>
            <w:r>
              <w:t>Информация об определённом соответствии полувагона определённой накладной</w:t>
            </w:r>
          </w:p>
          <w:p w:rsidR="00A125E4" w:rsidRPr="00A125E4" w:rsidRDefault="00A125E4" w:rsidP="00BF102B">
            <w:pPr>
              <w:pStyle w:val="StyleText"/>
              <w:ind w:firstLine="0"/>
              <w:jc w:val="center"/>
            </w:pPr>
            <w:r>
              <w:rPr>
                <w:lang w:val="en-US"/>
              </w:rPr>
              <w:t>GET</w:t>
            </w:r>
            <w:r w:rsidRPr="00A125E4">
              <w:t>-</w:t>
            </w:r>
            <w:r>
              <w:t>запрос</w:t>
            </w:r>
            <w:r w:rsidRPr="00A125E4">
              <w:t>:</w:t>
            </w:r>
          </w:p>
          <w:p w:rsidR="00A125E4" w:rsidRPr="00180F32" w:rsidRDefault="00A125E4" w:rsidP="00BF102B">
            <w:pPr>
              <w:pStyle w:val="StyleText"/>
              <w:ind w:firstLine="0"/>
              <w:jc w:val="center"/>
            </w:pPr>
            <w:r w:rsidRPr="00A125E4">
              <w:rPr>
                <w:lang w:val="en-US"/>
              </w:rPr>
              <w:t>http</w:t>
            </w:r>
            <w:r w:rsidRPr="00A125E4">
              <w:t>://</w:t>
            </w:r>
            <w:r w:rsidRPr="00A125E4">
              <w:rPr>
                <w:lang w:val="en-US"/>
              </w:rPr>
              <w:t>localhost</w:t>
            </w:r>
            <w:r w:rsidRPr="00180F32">
              <w:t>:8080/</w:t>
            </w:r>
            <w:r w:rsidRPr="00A125E4">
              <w:rPr>
                <w:lang w:val="en-US"/>
              </w:rPr>
              <w:t>database</w:t>
            </w:r>
            <w:r w:rsidRPr="00180F32">
              <w:t>/</w:t>
            </w:r>
            <w:r w:rsidRPr="00A125E4">
              <w:rPr>
                <w:lang w:val="en-US"/>
              </w:rPr>
              <w:t>register</w:t>
            </w:r>
            <w:r w:rsidRPr="00180F32">
              <w:t>/</w:t>
            </w:r>
            <w:r w:rsidRPr="00A125E4">
              <w:rPr>
                <w:lang w:val="en-US"/>
              </w:rPr>
              <w:t>get</w:t>
            </w:r>
            <w:r w:rsidRPr="00180F32">
              <w:t>/?</w:t>
            </w:r>
            <w:r w:rsidRPr="00A125E4">
              <w:rPr>
                <w:lang w:val="en-US"/>
              </w:rPr>
              <w:t>fkNumberInvoice</w:t>
            </w:r>
            <w:r w:rsidRPr="00180F32">
              <w:t>=140</w:t>
            </w:r>
            <w:r w:rsidRPr="00A125E4">
              <w:rPr>
                <w:lang w:val="en-US"/>
              </w:rPr>
              <w:t>i</w:t>
            </w:r>
            <w:r w:rsidRPr="00180F32">
              <w:t>&amp;</w:t>
            </w:r>
            <w:r w:rsidRPr="00A125E4">
              <w:rPr>
                <w:lang w:val="en-US"/>
              </w:rPr>
              <w:t>numberWagon</w:t>
            </w:r>
            <w:r w:rsidRPr="00180F32">
              <w:t>=12345678</w:t>
            </w:r>
          </w:p>
        </w:tc>
        <w:tc>
          <w:tcPr>
            <w:tcW w:w="1996" w:type="dxa"/>
          </w:tcPr>
          <w:p w:rsidR="00A125E4" w:rsidRDefault="00A125E4" w:rsidP="000C2C44">
            <w:pPr>
              <w:pStyle w:val="StyleText"/>
              <w:ind w:firstLine="0"/>
              <w:rPr>
                <w:lang w:val="en-US"/>
              </w:rPr>
            </w:pPr>
            <w:r>
              <w:rPr>
                <w:lang w:val="en-US"/>
              </w:rPr>
              <w:t>fkNumberInvoice=”140i”</w:t>
            </w:r>
          </w:p>
          <w:p w:rsidR="00A125E4" w:rsidRPr="00A125E4" w:rsidRDefault="00A125E4" w:rsidP="000C2C44">
            <w:pPr>
              <w:pStyle w:val="StyleText"/>
              <w:ind w:firstLine="0"/>
              <w:rPr>
                <w:rFonts w:ascii="Courier New" w:hAnsi="Courier New" w:cs="Courier New"/>
                <w:sz w:val="24"/>
                <w:szCs w:val="24"/>
                <w:lang w:val="en-US"/>
              </w:rPr>
            </w:pPr>
            <w:r w:rsidRPr="00A125E4">
              <w:rPr>
                <w:lang w:val="en-US"/>
              </w:rPr>
              <w:t>numberWagon=12345678</w:t>
            </w:r>
          </w:p>
        </w:tc>
        <w:tc>
          <w:tcPr>
            <w:tcW w:w="1712" w:type="dxa"/>
          </w:tcPr>
          <w:p w:rsidR="00A125E4" w:rsidRPr="00A125E4"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w:t>
            </w:r>
          </w:p>
          <w:p w:rsidR="00A125E4" w:rsidRPr="00A125E4"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 xml:space="preserve">    "fkNumberInvoice": "140i",</w:t>
            </w:r>
          </w:p>
          <w:p w:rsidR="00A125E4" w:rsidRPr="00A125E4"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 xml:space="preserve">    "numberWagon": 12345678,</w:t>
            </w:r>
          </w:p>
          <w:p w:rsidR="00A125E4" w:rsidRPr="00A125E4"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 xml:space="preserve">    "arrivalMark": false,</w:t>
            </w:r>
          </w:p>
          <w:p w:rsidR="00A125E4" w:rsidRPr="00180F32"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 xml:space="preserve">    </w:t>
            </w:r>
            <w:r w:rsidRPr="00180F32">
              <w:rPr>
                <w:rFonts w:ascii="Courier New" w:hAnsi="Courier New" w:cs="Courier New"/>
                <w:sz w:val="24"/>
                <w:szCs w:val="24"/>
                <w:lang w:val="en-US"/>
              </w:rPr>
              <w:t>"</w:t>
            </w:r>
            <w:r w:rsidRPr="00A125E4">
              <w:rPr>
                <w:rFonts w:ascii="Courier New" w:hAnsi="Courier New" w:cs="Courier New"/>
                <w:sz w:val="24"/>
                <w:szCs w:val="24"/>
                <w:lang w:val="en-US"/>
              </w:rPr>
              <w:t>serialNumber</w:t>
            </w:r>
            <w:r w:rsidRPr="00180F32">
              <w:rPr>
                <w:rFonts w:ascii="Courier New" w:hAnsi="Courier New" w:cs="Courier New"/>
                <w:sz w:val="24"/>
                <w:szCs w:val="24"/>
                <w:lang w:val="en-US"/>
              </w:rPr>
              <w:t>": 1,</w:t>
            </w:r>
          </w:p>
          <w:p w:rsidR="00A125E4" w:rsidRPr="00180F32" w:rsidRDefault="00A125E4" w:rsidP="00A125E4">
            <w:pPr>
              <w:pStyle w:val="StyleText"/>
              <w:jc w:val="center"/>
              <w:rPr>
                <w:rFonts w:ascii="Courier New" w:hAnsi="Courier New" w:cs="Courier New"/>
                <w:sz w:val="24"/>
                <w:szCs w:val="24"/>
                <w:lang w:val="en-US"/>
              </w:rPr>
            </w:pPr>
            <w:r w:rsidRPr="00180F32">
              <w:rPr>
                <w:rFonts w:ascii="Courier New" w:hAnsi="Courier New" w:cs="Courier New"/>
                <w:sz w:val="24"/>
                <w:szCs w:val="24"/>
                <w:lang w:val="en-US"/>
              </w:rPr>
              <w:t xml:space="preserve">    "</w:t>
            </w:r>
            <w:r w:rsidRPr="00A125E4">
              <w:rPr>
                <w:rFonts w:ascii="Courier New" w:hAnsi="Courier New" w:cs="Courier New"/>
                <w:sz w:val="24"/>
                <w:szCs w:val="24"/>
                <w:lang w:val="en-US"/>
              </w:rPr>
              <w:t>actualSerialNumber</w:t>
            </w:r>
            <w:r w:rsidRPr="00180F32">
              <w:rPr>
                <w:rFonts w:ascii="Courier New" w:hAnsi="Courier New" w:cs="Courier New"/>
                <w:sz w:val="24"/>
                <w:szCs w:val="24"/>
                <w:lang w:val="en-US"/>
              </w:rPr>
              <w:t>": 0,</w:t>
            </w:r>
          </w:p>
          <w:p w:rsidR="00A125E4" w:rsidRPr="00180F32" w:rsidRDefault="00A125E4" w:rsidP="00A125E4">
            <w:pPr>
              <w:pStyle w:val="StyleText"/>
              <w:jc w:val="center"/>
              <w:rPr>
                <w:rFonts w:ascii="Courier New" w:hAnsi="Courier New" w:cs="Courier New"/>
                <w:sz w:val="24"/>
                <w:szCs w:val="24"/>
                <w:lang w:val="en-US"/>
              </w:rPr>
            </w:pPr>
            <w:r w:rsidRPr="00180F32">
              <w:rPr>
                <w:rFonts w:ascii="Courier New" w:hAnsi="Courier New" w:cs="Courier New"/>
                <w:sz w:val="24"/>
                <w:szCs w:val="24"/>
                <w:lang w:val="en-US"/>
              </w:rPr>
              <w:t xml:space="preserve">    "</w:t>
            </w:r>
            <w:r w:rsidRPr="00A125E4">
              <w:rPr>
                <w:rFonts w:ascii="Courier New" w:hAnsi="Courier New" w:cs="Courier New"/>
                <w:sz w:val="24"/>
                <w:szCs w:val="24"/>
                <w:lang w:val="en-US"/>
              </w:rPr>
              <w:t>sD</w:t>
            </w:r>
            <w:r w:rsidRPr="00180F32">
              <w:rPr>
                <w:rFonts w:ascii="Courier New" w:hAnsi="Courier New" w:cs="Courier New"/>
                <w:sz w:val="24"/>
                <w:szCs w:val="24"/>
                <w:lang w:val="en-US"/>
              </w:rPr>
              <w:t>": 2.8</w:t>
            </w:r>
          </w:p>
          <w:p w:rsidR="00A125E4" w:rsidRPr="00A125E4" w:rsidRDefault="00A125E4" w:rsidP="00A125E4">
            <w:pPr>
              <w:pStyle w:val="StyleText"/>
              <w:ind w:firstLine="0"/>
              <w:jc w:val="center"/>
              <w:rPr>
                <w:rFonts w:ascii="Courier New" w:hAnsi="Courier New" w:cs="Courier New"/>
                <w:sz w:val="24"/>
                <w:szCs w:val="24"/>
                <w:lang w:val="en-US"/>
              </w:rPr>
            </w:pPr>
            <w:r w:rsidRPr="00180F32">
              <w:rPr>
                <w:rFonts w:ascii="Courier New" w:hAnsi="Courier New" w:cs="Courier New"/>
                <w:sz w:val="24"/>
                <w:szCs w:val="24"/>
                <w:lang w:val="en-US"/>
              </w:rPr>
              <w:t xml:space="preserve">} </w:t>
            </w:r>
            <w:r w:rsidRPr="00180F32">
              <w:rPr>
                <w:lang w:val="en-US"/>
              </w:rPr>
              <w:t>(</w:t>
            </w:r>
            <w:r w:rsidRPr="00A125E4">
              <w:t>см</w:t>
            </w:r>
            <w:r w:rsidRPr="00180F32">
              <w:rPr>
                <w:lang w:val="en-US"/>
              </w:rPr>
              <w:t xml:space="preserve">. </w:t>
            </w:r>
            <w:r w:rsidRPr="00A125E4">
              <w:t>рис</w:t>
            </w:r>
            <w:r w:rsidRPr="00180F32">
              <w:rPr>
                <w:lang w:val="en-US"/>
              </w:rPr>
              <w:t xml:space="preserve">. </w:t>
            </w:r>
            <w:r w:rsidRPr="00A125E4">
              <w:t>X)</w:t>
            </w:r>
          </w:p>
        </w:tc>
      </w:tr>
      <w:tr w:rsidR="001A458E" w:rsidRPr="00A125E4" w:rsidTr="00CE29C7">
        <w:tc>
          <w:tcPr>
            <w:tcW w:w="354" w:type="dxa"/>
          </w:tcPr>
          <w:p w:rsidR="001A458E" w:rsidRPr="001A458E" w:rsidRDefault="001A458E" w:rsidP="00BF102B">
            <w:pPr>
              <w:pStyle w:val="StyleText"/>
              <w:ind w:firstLine="0"/>
              <w:jc w:val="center"/>
              <w:rPr>
                <w:lang w:val="en-US"/>
              </w:rPr>
            </w:pPr>
            <w:r>
              <w:rPr>
                <w:lang w:val="en-US"/>
              </w:rPr>
              <w:t>11</w:t>
            </w:r>
          </w:p>
        </w:tc>
        <w:tc>
          <w:tcPr>
            <w:tcW w:w="5509" w:type="dxa"/>
          </w:tcPr>
          <w:p w:rsidR="001A458E" w:rsidRDefault="001A458E" w:rsidP="001A458E">
            <w:pPr>
              <w:pStyle w:val="StyleText"/>
              <w:ind w:firstLine="0"/>
              <w:jc w:val="center"/>
            </w:pPr>
            <w:r>
              <w:t>Обновление данных о соответствии полувагона определённой накладной</w:t>
            </w:r>
          </w:p>
          <w:p w:rsidR="001A458E" w:rsidRPr="000C2C44" w:rsidRDefault="001A458E" w:rsidP="001A458E">
            <w:pPr>
              <w:pStyle w:val="StyleText"/>
              <w:ind w:firstLine="0"/>
              <w:jc w:val="center"/>
            </w:pPr>
            <w:r>
              <w:rPr>
                <w:lang w:val="en-US"/>
              </w:rPr>
              <w:t>POST</w:t>
            </w:r>
            <w:r w:rsidRPr="000C2C44">
              <w:t>-</w:t>
            </w:r>
            <w:r>
              <w:t>запрос</w:t>
            </w:r>
            <w:r w:rsidRPr="000C2C44">
              <w:t>:</w:t>
            </w:r>
          </w:p>
          <w:p w:rsidR="001A458E" w:rsidRPr="000C2C44" w:rsidRDefault="001A458E" w:rsidP="001A458E">
            <w:pPr>
              <w:pStyle w:val="StyleText"/>
              <w:ind w:firstLine="0"/>
              <w:jc w:val="center"/>
            </w:pPr>
            <w:r w:rsidRPr="007552B0">
              <w:rPr>
                <w:lang w:val="en-US"/>
              </w:rPr>
              <w:t>http</w:t>
            </w:r>
            <w:r w:rsidRPr="000C2C44">
              <w:t>://</w:t>
            </w:r>
            <w:r w:rsidRPr="007552B0">
              <w:rPr>
                <w:lang w:val="en-US"/>
              </w:rPr>
              <w:t>localhost</w:t>
            </w:r>
            <w:r w:rsidRPr="000C2C44">
              <w:t>:8080/</w:t>
            </w:r>
            <w:r w:rsidRPr="007552B0">
              <w:rPr>
                <w:lang w:val="en-US"/>
              </w:rPr>
              <w:t>database</w:t>
            </w:r>
            <w:r w:rsidRPr="000C2C44">
              <w:t>/</w:t>
            </w:r>
            <w:r w:rsidRPr="007552B0">
              <w:rPr>
                <w:lang w:val="en-US"/>
              </w:rPr>
              <w:t>register</w:t>
            </w:r>
            <w:r w:rsidRPr="000C2C44">
              <w:t>/</w:t>
            </w:r>
            <w:r>
              <w:rPr>
                <w:lang w:val="en-US"/>
              </w:rPr>
              <w:t>update</w:t>
            </w:r>
          </w:p>
          <w:p w:rsidR="001A458E" w:rsidRDefault="001A458E" w:rsidP="00BF102B">
            <w:pPr>
              <w:pStyle w:val="StyleText"/>
              <w:ind w:firstLine="0"/>
              <w:jc w:val="center"/>
            </w:pPr>
          </w:p>
        </w:tc>
        <w:tc>
          <w:tcPr>
            <w:tcW w:w="1996" w:type="dxa"/>
          </w:tcPr>
          <w:p w:rsidR="001A458E" w:rsidRPr="001A458E" w:rsidRDefault="001A458E" w:rsidP="001A458E">
            <w:pPr>
              <w:pStyle w:val="StyleText"/>
              <w:ind w:firstLine="0"/>
              <w:rPr>
                <w:rFonts w:ascii="Courier New" w:hAnsi="Courier New" w:cs="Courier New"/>
                <w:sz w:val="24"/>
                <w:szCs w:val="24"/>
                <w:lang w:val="en-US"/>
              </w:rPr>
            </w:pPr>
            <w:r w:rsidRPr="001A458E">
              <w:rPr>
                <w:rFonts w:ascii="Courier New" w:hAnsi="Courier New" w:cs="Courier New"/>
                <w:sz w:val="24"/>
                <w:szCs w:val="24"/>
                <w:lang w:val="en-US"/>
              </w:rPr>
              <w:t>{</w:t>
            </w:r>
          </w:p>
          <w:p w:rsidR="001A458E" w:rsidRPr="001A458E" w:rsidRDefault="001A458E" w:rsidP="001A458E">
            <w:pPr>
              <w:pStyle w:val="StyleText"/>
              <w:rPr>
                <w:rFonts w:ascii="Courier New" w:hAnsi="Courier New" w:cs="Courier New"/>
                <w:sz w:val="24"/>
                <w:szCs w:val="24"/>
                <w:lang w:val="en-US"/>
              </w:rPr>
            </w:pPr>
            <w:r w:rsidRPr="001A458E">
              <w:rPr>
                <w:rFonts w:ascii="Courier New" w:hAnsi="Courier New" w:cs="Courier New"/>
                <w:sz w:val="24"/>
                <w:szCs w:val="24"/>
                <w:lang w:val="en-US"/>
              </w:rPr>
              <w:t>"fkNumberInvoice":"140i",</w:t>
            </w:r>
          </w:p>
          <w:p w:rsidR="001A458E" w:rsidRPr="001A458E" w:rsidRDefault="001A458E" w:rsidP="001A458E">
            <w:pPr>
              <w:pStyle w:val="StyleText"/>
              <w:rPr>
                <w:rFonts w:ascii="Courier New" w:hAnsi="Courier New" w:cs="Courier New"/>
                <w:sz w:val="24"/>
                <w:szCs w:val="24"/>
                <w:lang w:val="en-US"/>
              </w:rPr>
            </w:pPr>
            <w:r w:rsidRPr="001A458E">
              <w:rPr>
                <w:rFonts w:ascii="Courier New" w:hAnsi="Courier New" w:cs="Courier New"/>
                <w:sz w:val="24"/>
                <w:szCs w:val="24"/>
                <w:lang w:val="en-US"/>
              </w:rPr>
              <w:t xml:space="preserve">  "numberWagon":12345678,</w:t>
            </w:r>
          </w:p>
          <w:p w:rsidR="001A458E" w:rsidRPr="001A458E" w:rsidRDefault="001A458E" w:rsidP="001A458E">
            <w:pPr>
              <w:pStyle w:val="StyleText"/>
              <w:rPr>
                <w:rFonts w:ascii="Courier New" w:hAnsi="Courier New" w:cs="Courier New"/>
                <w:sz w:val="24"/>
                <w:szCs w:val="24"/>
                <w:lang w:val="en-US"/>
              </w:rPr>
            </w:pPr>
            <w:r w:rsidRPr="001A458E">
              <w:rPr>
                <w:rFonts w:ascii="Courier New" w:hAnsi="Courier New" w:cs="Courier New"/>
                <w:sz w:val="24"/>
                <w:szCs w:val="24"/>
                <w:lang w:val="en-US"/>
              </w:rPr>
              <w:t xml:space="preserve">  "serialNumber":4,</w:t>
            </w:r>
          </w:p>
          <w:p w:rsidR="001A458E" w:rsidRPr="001A458E" w:rsidRDefault="001A458E" w:rsidP="001A458E">
            <w:pPr>
              <w:pStyle w:val="StyleText"/>
              <w:rPr>
                <w:rFonts w:ascii="Courier New" w:hAnsi="Courier New" w:cs="Courier New"/>
                <w:sz w:val="24"/>
                <w:szCs w:val="24"/>
                <w:lang w:val="en-US"/>
              </w:rPr>
            </w:pPr>
            <w:r w:rsidRPr="001A458E">
              <w:rPr>
                <w:rFonts w:ascii="Courier New" w:hAnsi="Courier New" w:cs="Courier New"/>
                <w:sz w:val="24"/>
                <w:szCs w:val="24"/>
                <w:lang w:val="en-US"/>
              </w:rPr>
              <w:t xml:space="preserve">  "sD":2.8</w:t>
            </w:r>
          </w:p>
          <w:p w:rsidR="001A458E" w:rsidRPr="001A458E" w:rsidRDefault="001A458E" w:rsidP="001A458E">
            <w:pPr>
              <w:pStyle w:val="StyleText"/>
              <w:ind w:firstLine="0"/>
            </w:pPr>
            <w:r w:rsidRPr="001A458E">
              <w:rPr>
                <w:rFonts w:ascii="Courier New" w:hAnsi="Courier New" w:cs="Courier New"/>
                <w:sz w:val="24"/>
                <w:szCs w:val="24"/>
              </w:rPr>
              <w:t>}</w:t>
            </w:r>
          </w:p>
        </w:tc>
        <w:tc>
          <w:tcPr>
            <w:tcW w:w="1712" w:type="dxa"/>
          </w:tcPr>
          <w:p w:rsidR="001A458E" w:rsidRPr="001A458E" w:rsidRDefault="001A458E" w:rsidP="001A458E">
            <w:pPr>
              <w:pStyle w:val="StyleText"/>
              <w:ind w:firstLine="0"/>
              <w:rPr>
                <w:rFonts w:ascii="Courier New" w:hAnsi="Courier New" w:cs="Courier New"/>
                <w:sz w:val="24"/>
                <w:szCs w:val="24"/>
              </w:rPr>
            </w:pPr>
            <w:r w:rsidRPr="001A458E">
              <w:rPr>
                <w:rFonts w:ascii="Courier New" w:hAnsi="Courier New" w:cs="Courier New"/>
                <w:sz w:val="24"/>
                <w:szCs w:val="24"/>
              </w:rPr>
              <w:t>{</w:t>
            </w:r>
          </w:p>
          <w:p w:rsidR="001A458E" w:rsidRPr="001A458E" w:rsidRDefault="001A458E" w:rsidP="001A458E">
            <w:pPr>
              <w:pStyle w:val="StyleText"/>
              <w:ind w:firstLine="0"/>
              <w:rPr>
                <w:rFonts w:ascii="Courier New" w:hAnsi="Courier New" w:cs="Courier New"/>
                <w:sz w:val="24"/>
                <w:szCs w:val="24"/>
              </w:rPr>
            </w:pPr>
            <w:r w:rsidRPr="001A458E">
              <w:rPr>
                <w:rFonts w:ascii="Courier New" w:hAnsi="Courier New" w:cs="Courier New"/>
                <w:sz w:val="24"/>
                <w:szCs w:val="24"/>
              </w:rPr>
              <w:t>"message": "Порядковый номер полувагона не изменяется! Чтобы изменить порядковый номер полувагона необходимо удалить запись с данным порядковым номером и добавить на её основе новую, с новым порядковым номером!"</w:t>
            </w:r>
          </w:p>
          <w:p w:rsidR="001A458E" w:rsidRPr="001A458E" w:rsidRDefault="001A458E" w:rsidP="001A458E">
            <w:pPr>
              <w:pStyle w:val="StyleText"/>
              <w:jc w:val="center"/>
              <w:rPr>
                <w:szCs w:val="28"/>
                <w:lang w:val="en-US"/>
              </w:rPr>
            </w:pPr>
            <w:r w:rsidRPr="001A458E">
              <w:rPr>
                <w:szCs w:val="28"/>
              </w:rPr>
              <w:t xml:space="preserve">}(см. рис. </w:t>
            </w:r>
            <w:r w:rsidRPr="001A458E">
              <w:rPr>
                <w:szCs w:val="28"/>
                <w:lang w:val="en-US"/>
              </w:rPr>
              <w:t>X)</w:t>
            </w:r>
          </w:p>
        </w:tc>
      </w:tr>
    </w:tbl>
    <w:p w:rsidR="00CE29C7" w:rsidRPr="00A125E4" w:rsidRDefault="00CE29C7" w:rsidP="00CE29C7">
      <w:pPr>
        <w:pStyle w:val="StyleText"/>
      </w:pPr>
      <w:r>
        <w:lastRenderedPageBreak/>
        <w:t xml:space="preserve">Продолжение таблицы </w:t>
      </w:r>
      <w:r>
        <w:rPr>
          <w:lang w:val="en-US"/>
        </w:rPr>
        <w:t>X</w:t>
      </w:r>
    </w:p>
    <w:tbl>
      <w:tblPr>
        <w:tblStyle w:val="ab"/>
        <w:tblW w:w="0" w:type="auto"/>
        <w:tblLook w:val="04A0" w:firstRow="1" w:lastRow="0" w:firstColumn="1" w:lastColumn="0" w:noHBand="0" w:noVBand="1"/>
      </w:tblPr>
      <w:tblGrid>
        <w:gridCol w:w="403"/>
        <w:gridCol w:w="4299"/>
        <w:gridCol w:w="2627"/>
        <w:gridCol w:w="2242"/>
      </w:tblGrid>
      <w:tr w:rsidR="00CE29C7" w:rsidRPr="00A125E4" w:rsidTr="00EF0BBF">
        <w:tc>
          <w:tcPr>
            <w:tcW w:w="403" w:type="dxa"/>
          </w:tcPr>
          <w:p w:rsidR="00CE29C7" w:rsidRPr="00A125E4" w:rsidRDefault="00CE29C7" w:rsidP="00CE29C7">
            <w:pPr>
              <w:pStyle w:val="StyleText"/>
              <w:ind w:firstLine="0"/>
              <w:jc w:val="center"/>
            </w:pPr>
            <w:r w:rsidRPr="00A125E4">
              <w:t>1</w:t>
            </w:r>
            <w:r>
              <w:t>2</w:t>
            </w:r>
          </w:p>
        </w:tc>
        <w:tc>
          <w:tcPr>
            <w:tcW w:w="4299" w:type="dxa"/>
          </w:tcPr>
          <w:p w:rsidR="00CE29C7" w:rsidRDefault="00CE29C7" w:rsidP="00CE29C7">
            <w:pPr>
              <w:pStyle w:val="StyleText"/>
              <w:ind w:firstLine="0"/>
              <w:jc w:val="center"/>
            </w:pPr>
            <w:r>
              <w:t>Обновление данных о соответствии полувагона определённой накладной</w:t>
            </w:r>
          </w:p>
          <w:p w:rsidR="00CE29C7" w:rsidRPr="000C2C44" w:rsidRDefault="00CE29C7" w:rsidP="00CE29C7">
            <w:pPr>
              <w:pStyle w:val="StyleText"/>
              <w:ind w:firstLine="0"/>
              <w:jc w:val="center"/>
            </w:pPr>
            <w:r>
              <w:rPr>
                <w:lang w:val="en-US"/>
              </w:rPr>
              <w:t>POST</w:t>
            </w:r>
            <w:r w:rsidRPr="000C2C44">
              <w:t>-</w:t>
            </w:r>
            <w:r>
              <w:t>запрос</w:t>
            </w:r>
            <w:r w:rsidRPr="000C2C44">
              <w:t>:</w:t>
            </w:r>
          </w:p>
          <w:p w:rsidR="00CE29C7" w:rsidRPr="000C2C44" w:rsidRDefault="00CE29C7" w:rsidP="00CE29C7">
            <w:pPr>
              <w:pStyle w:val="StyleText"/>
              <w:ind w:firstLine="0"/>
              <w:jc w:val="center"/>
            </w:pPr>
            <w:r w:rsidRPr="007552B0">
              <w:rPr>
                <w:lang w:val="en-US"/>
              </w:rPr>
              <w:t>http</w:t>
            </w:r>
            <w:r w:rsidRPr="000C2C44">
              <w:t>://</w:t>
            </w:r>
            <w:r w:rsidRPr="007552B0">
              <w:rPr>
                <w:lang w:val="en-US"/>
              </w:rPr>
              <w:t>localhost</w:t>
            </w:r>
            <w:r w:rsidRPr="000C2C44">
              <w:t>:8080/</w:t>
            </w:r>
            <w:r w:rsidRPr="007552B0">
              <w:rPr>
                <w:lang w:val="en-US"/>
              </w:rPr>
              <w:t>database</w:t>
            </w:r>
            <w:r w:rsidRPr="000C2C44">
              <w:t>/</w:t>
            </w:r>
            <w:r w:rsidRPr="007552B0">
              <w:rPr>
                <w:lang w:val="en-US"/>
              </w:rPr>
              <w:t>register</w:t>
            </w:r>
            <w:r w:rsidRPr="000C2C44">
              <w:t>/</w:t>
            </w:r>
            <w:r>
              <w:rPr>
                <w:lang w:val="en-US"/>
              </w:rPr>
              <w:t>update</w:t>
            </w:r>
          </w:p>
          <w:p w:rsidR="00CE29C7" w:rsidRPr="00CE29C7" w:rsidRDefault="00CE29C7" w:rsidP="00BF102B">
            <w:pPr>
              <w:pStyle w:val="StyleText"/>
              <w:ind w:firstLine="0"/>
              <w:jc w:val="center"/>
            </w:pPr>
          </w:p>
        </w:tc>
        <w:tc>
          <w:tcPr>
            <w:tcW w:w="2627" w:type="dxa"/>
          </w:tcPr>
          <w:p w:rsidR="00CE29C7" w:rsidRPr="00CE29C7" w:rsidRDefault="00CE29C7" w:rsidP="00CE29C7">
            <w:pPr>
              <w:pStyle w:val="StyleText"/>
              <w:ind w:firstLine="0"/>
              <w:rPr>
                <w:rFonts w:ascii="Courier New" w:hAnsi="Courier New" w:cs="Courier New"/>
                <w:sz w:val="24"/>
                <w:szCs w:val="24"/>
                <w:lang w:val="en-US"/>
              </w:rPr>
            </w:pPr>
            <w:r w:rsidRPr="00CE29C7">
              <w:rPr>
                <w:rFonts w:ascii="Courier New" w:hAnsi="Courier New" w:cs="Courier New"/>
                <w:sz w:val="24"/>
                <w:szCs w:val="24"/>
                <w:lang w:val="en-US"/>
              </w:rPr>
              <w:t>{</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fkNumberInvoice":"140i",</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 xml:space="preserve">  "numberWagon":123456,</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 xml:space="preserve">  "serialNumber":1,</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 xml:space="preserve">  "sD":2.8</w:t>
            </w:r>
          </w:p>
          <w:p w:rsidR="00CE29C7" w:rsidRPr="00A125E4" w:rsidRDefault="00CE29C7" w:rsidP="00CE29C7">
            <w:pPr>
              <w:pStyle w:val="StyleText"/>
              <w:ind w:firstLine="0"/>
              <w:rPr>
                <w:rFonts w:ascii="Courier New" w:hAnsi="Courier New" w:cs="Courier New"/>
                <w:sz w:val="24"/>
                <w:szCs w:val="24"/>
                <w:lang w:val="en-US"/>
              </w:rPr>
            </w:pPr>
            <w:r w:rsidRPr="00CE29C7">
              <w:rPr>
                <w:rFonts w:ascii="Courier New" w:hAnsi="Courier New" w:cs="Courier New"/>
                <w:sz w:val="24"/>
                <w:szCs w:val="24"/>
                <w:lang w:val="en-US"/>
              </w:rPr>
              <w:t>}</w:t>
            </w:r>
          </w:p>
        </w:tc>
        <w:tc>
          <w:tcPr>
            <w:tcW w:w="2242" w:type="dxa"/>
          </w:tcPr>
          <w:p w:rsidR="00CE29C7" w:rsidRPr="00CE29C7" w:rsidRDefault="00CE29C7" w:rsidP="00CE29C7">
            <w:pPr>
              <w:pStyle w:val="StyleText"/>
              <w:ind w:firstLine="0"/>
              <w:rPr>
                <w:rFonts w:ascii="Courier New" w:hAnsi="Courier New" w:cs="Courier New"/>
                <w:sz w:val="24"/>
                <w:szCs w:val="24"/>
              </w:rPr>
            </w:pPr>
            <w:r w:rsidRPr="00CE29C7">
              <w:rPr>
                <w:rFonts w:ascii="Courier New" w:hAnsi="Courier New" w:cs="Courier New"/>
                <w:sz w:val="24"/>
                <w:szCs w:val="24"/>
              </w:rPr>
              <w:t>{</w:t>
            </w:r>
          </w:p>
          <w:p w:rsidR="00CE29C7" w:rsidRPr="00CE29C7" w:rsidRDefault="00CE29C7" w:rsidP="00CE29C7">
            <w:pPr>
              <w:pStyle w:val="StyleText"/>
              <w:jc w:val="center"/>
              <w:rPr>
                <w:rFonts w:ascii="Courier New" w:hAnsi="Courier New" w:cs="Courier New"/>
                <w:sz w:val="24"/>
                <w:szCs w:val="24"/>
              </w:rPr>
            </w:pPr>
            <w:r w:rsidRPr="00CE29C7">
              <w:rPr>
                <w:rFonts w:ascii="Courier New" w:hAnsi="Courier New" w:cs="Courier New"/>
                <w:sz w:val="24"/>
                <w:szCs w:val="24"/>
              </w:rPr>
              <w:t>"</w:t>
            </w:r>
            <w:r w:rsidRPr="00CE29C7">
              <w:rPr>
                <w:rFonts w:ascii="Courier New" w:hAnsi="Courier New" w:cs="Courier New"/>
                <w:sz w:val="24"/>
                <w:szCs w:val="24"/>
                <w:lang w:val="en-US"/>
              </w:rPr>
              <w:t>message</w:t>
            </w:r>
            <w:r w:rsidRPr="00CE29C7">
              <w:rPr>
                <w:rFonts w:ascii="Courier New" w:hAnsi="Courier New" w:cs="Courier New"/>
                <w:sz w:val="24"/>
                <w:szCs w:val="24"/>
              </w:rPr>
              <w:t>": "Номер полувагона должен состоять из 8 цифр!"</w:t>
            </w:r>
          </w:p>
          <w:p w:rsidR="00CE29C7" w:rsidRPr="00CE29C7" w:rsidRDefault="00CE29C7" w:rsidP="00CE29C7">
            <w:pPr>
              <w:pStyle w:val="StyleText"/>
              <w:ind w:firstLine="0"/>
              <w:jc w:val="center"/>
              <w:rPr>
                <w:rFonts w:ascii="Courier New" w:hAnsi="Courier New" w:cs="Courier New"/>
                <w:sz w:val="24"/>
                <w:szCs w:val="24"/>
              </w:rPr>
            </w:pPr>
            <w:r w:rsidRPr="00CE29C7">
              <w:rPr>
                <w:rFonts w:ascii="Courier New" w:hAnsi="Courier New" w:cs="Courier New"/>
                <w:sz w:val="24"/>
                <w:szCs w:val="24"/>
              </w:rPr>
              <w:t xml:space="preserve">} </w:t>
            </w:r>
            <w:r w:rsidRPr="00CE29C7">
              <w:t>(</w:t>
            </w:r>
            <w:r w:rsidRPr="00A125E4">
              <w:t>см</w:t>
            </w:r>
            <w:r w:rsidRPr="00CE29C7">
              <w:t xml:space="preserve">. </w:t>
            </w:r>
            <w:r w:rsidRPr="00A125E4">
              <w:t>рис</w:t>
            </w:r>
            <w:r w:rsidRPr="00CE29C7">
              <w:t xml:space="preserve">. </w:t>
            </w:r>
            <w:r w:rsidRPr="00A125E4">
              <w:t>X)</w:t>
            </w:r>
          </w:p>
        </w:tc>
      </w:tr>
      <w:tr w:rsidR="00CE29C7" w:rsidRPr="00CE29C7" w:rsidTr="00EF0BBF">
        <w:tc>
          <w:tcPr>
            <w:tcW w:w="403" w:type="dxa"/>
          </w:tcPr>
          <w:p w:rsidR="00CE29C7" w:rsidRPr="00CE29C7" w:rsidRDefault="00CE29C7" w:rsidP="00CE29C7">
            <w:pPr>
              <w:pStyle w:val="StyleText"/>
              <w:ind w:firstLine="0"/>
              <w:jc w:val="center"/>
              <w:rPr>
                <w:lang w:val="en-US"/>
              </w:rPr>
            </w:pPr>
            <w:r>
              <w:rPr>
                <w:lang w:val="en-US"/>
              </w:rPr>
              <w:t>13</w:t>
            </w:r>
          </w:p>
        </w:tc>
        <w:tc>
          <w:tcPr>
            <w:tcW w:w="4299" w:type="dxa"/>
          </w:tcPr>
          <w:p w:rsidR="00CE29C7" w:rsidRPr="00180F32" w:rsidRDefault="00CE29C7" w:rsidP="00CE29C7">
            <w:pPr>
              <w:pStyle w:val="StyleText"/>
              <w:ind w:firstLine="0"/>
              <w:jc w:val="center"/>
            </w:pPr>
            <w:r>
              <w:t>Информация обо всех соответствиях полувагонов определённым накладным</w:t>
            </w:r>
          </w:p>
          <w:p w:rsidR="00CE29C7" w:rsidRPr="00180F32" w:rsidRDefault="00CE29C7" w:rsidP="00CE29C7">
            <w:pPr>
              <w:pStyle w:val="StyleText"/>
              <w:ind w:firstLine="0"/>
              <w:jc w:val="center"/>
            </w:pPr>
            <w:r>
              <w:rPr>
                <w:lang w:val="en-US"/>
              </w:rPr>
              <w:t>POST</w:t>
            </w:r>
            <w:r w:rsidRPr="00180F32">
              <w:t>-</w:t>
            </w:r>
            <w:r>
              <w:t>запрос</w:t>
            </w:r>
            <w:r w:rsidRPr="00180F32">
              <w:t>:</w:t>
            </w:r>
          </w:p>
          <w:p w:rsidR="00CE29C7" w:rsidRPr="00180F32" w:rsidRDefault="00CE29C7" w:rsidP="00CE29C7">
            <w:pPr>
              <w:pStyle w:val="StyleText"/>
              <w:ind w:firstLine="0"/>
              <w:jc w:val="center"/>
            </w:pPr>
            <w:r w:rsidRPr="00CE29C7">
              <w:rPr>
                <w:lang w:val="en-US"/>
              </w:rPr>
              <w:t>http</w:t>
            </w:r>
            <w:r w:rsidRPr="00180F32">
              <w:t>://</w:t>
            </w:r>
            <w:r w:rsidRPr="00CE29C7">
              <w:rPr>
                <w:lang w:val="en-US"/>
              </w:rPr>
              <w:t>localhost</w:t>
            </w:r>
            <w:r w:rsidRPr="00180F32">
              <w:t>:8080/</w:t>
            </w:r>
            <w:r w:rsidRPr="00CE29C7">
              <w:rPr>
                <w:lang w:val="en-US"/>
              </w:rPr>
              <w:t>database</w:t>
            </w:r>
            <w:r w:rsidRPr="00180F32">
              <w:t>/</w:t>
            </w:r>
            <w:r w:rsidRPr="00CE29C7">
              <w:rPr>
                <w:lang w:val="en-US"/>
              </w:rPr>
              <w:t>register</w:t>
            </w:r>
            <w:r w:rsidRPr="00180F32">
              <w:t>/</w:t>
            </w:r>
            <w:r w:rsidRPr="00CE29C7">
              <w:rPr>
                <w:lang w:val="en-US"/>
              </w:rPr>
              <w:t>get</w:t>
            </w:r>
            <w:r w:rsidRPr="00180F32">
              <w:t>/</w:t>
            </w:r>
            <w:r w:rsidRPr="00CE29C7">
              <w:rPr>
                <w:lang w:val="en-US"/>
              </w:rPr>
              <w:t>all</w:t>
            </w:r>
          </w:p>
        </w:tc>
        <w:tc>
          <w:tcPr>
            <w:tcW w:w="2627" w:type="dxa"/>
          </w:tcPr>
          <w:p w:rsidR="00CE29C7" w:rsidRPr="00CE29C7" w:rsidRDefault="00CE29C7" w:rsidP="00CE29C7">
            <w:pPr>
              <w:pStyle w:val="StyleText"/>
              <w:ind w:firstLine="0"/>
              <w:rPr>
                <w:rFonts w:ascii="Courier New" w:hAnsi="Courier New" w:cs="Courier New"/>
                <w:sz w:val="24"/>
                <w:szCs w:val="24"/>
                <w:lang w:val="en-US"/>
              </w:rPr>
            </w:pPr>
            <w:r>
              <w:rPr>
                <w:rFonts w:ascii="Courier New" w:hAnsi="Courier New" w:cs="Courier New"/>
                <w:sz w:val="24"/>
                <w:szCs w:val="24"/>
                <w:lang w:val="en-US"/>
              </w:rPr>
              <w:t>-</w:t>
            </w:r>
          </w:p>
        </w:tc>
        <w:tc>
          <w:tcPr>
            <w:tcW w:w="2242" w:type="dxa"/>
          </w:tcPr>
          <w:p w:rsidR="00CE29C7" w:rsidRPr="00CE29C7" w:rsidRDefault="00CE29C7" w:rsidP="00CE29C7">
            <w:pPr>
              <w:pStyle w:val="StyleText"/>
              <w:ind w:firstLine="0"/>
              <w:rPr>
                <w:rFonts w:ascii="Courier New" w:hAnsi="Courier New" w:cs="Courier New"/>
                <w:sz w:val="24"/>
                <w:szCs w:val="24"/>
                <w:lang w:val="en-US"/>
              </w:rPr>
            </w:pPr>
            <w:r w:rsidRPr="00CE29C7">
              <w:rPr>
                <w:rFonts w:ascii="Courier New" w:hAnsi="Courier New" w:cs="Courier New"/>
                <w:sz w:val="24"/>
                <w:szCs w:val="24"/>
                <w:lang w:val="en-US"/>
              </w:rPr>
              <w:t>[{</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fkNumberInvoice": "140i",</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numberWagon": 12345678,</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arrivalMark": false,</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serialNumber": 1,</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actualSerialNumber": 0,</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sD": 2.8</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 {</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fkNumberInvoice": "140i",</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numberWagon": 87654321,</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arrivalMark": false,</w:t>
            </w:r>
          </w:p>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w:t>
            </w:r>
            <w:r w:rsidRPr="00CE29C7">
              <w:rPr>
                <w:rFonts w:ascii="Courier New" w:hAnsi="Courier New" w:cs="Courier New"/>
                <w:sz w:val="24"/>
                <w:szCs w:val="24"/>
                <w:lang w:val="en-US"/>
              </w:rPr>
              <w:t>serialNumber</w:t>
            </w:r>
            <w:r w:rsidRPr="00180F32">
              <w:rPr>
                <w:rFonts w:ascii="Courier New" w:hAnsi="Courier New" w:cs="Courier New"/>
                <w:sz w:val="24"/>
                <w:szCs w:val="24"/>
                <w:lang w:val="en-US"/>
              </w:rPr>
              <w:t>": 2,</w:t>
            </w:r>
          </w:p>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w:t>
            </w:r>
            <w:r w:rsidRPr="00CE29C7">
              <w:rPr>
                <w:rFonts w:ascii="Courier New" w:hAnsi="Courier New" w:cs="Courier New"/>
                <w:sz w:val="24"/>
                <w:szCs w:val="24"/>
                <w:lang w:val="en-US"/>
              </w:rPr>
              <w:t>actualSerialNumber</w:t>
            </w:r>
            <w:r w:rsidRPr="00180F32">
              <w:rPr>
                <w:rFonts w:ascii="Courier New" w:hAnsi="Courier New" w:cs="Courier New"/>
                <w:sz w:val="24"/>
                <w:szCs w:val="24"/>
                <w:lang w:val="en-US"/>
              </w:rPr>
              <w:t>": 0,</w:t>
            </w:r>
          </w:p>
          <w:p w:rsidR="00CE29C7" w:rsidRPr="00CE29C7" w:rsidRDefault="00CE29C7" w:rsidP="00CE29C7">
            <w:pPr>
              <w:pStyle w:val="StyleText"/>
              <w:rPr>
                <w:rFonts w:ascii="Courier New" w:hAnsi="Courier New" w:cs="Courier New"/>
                <w:sz w:val="24"/>
                <w:szCs w:val="24"/>
              </w:rPr>
            </w:pPr>
            <w:r w:rsidRPr="00CE29C7">
              <w:rPr>
                <w:rFonts w:ascii="Courier New" w:hAnsi="Courier New" w:cs="Courier New"/>
                <w:sz w:val="24"/>
                <w:szCs w:val="24"/>
              </w:rPr>
              <w:t>"</w:t>
            </w:r>
            <w:r w:rsidRPr="00CE29C7">
              <w:rPr>
                <w:rFonts w:ascii="Courier New" w:hAnsi="Courier New" w:cs="Courier New"/>
                <w:sz w:val="24"/>
                <w:szCs w:val="24"/>
                <w:lang w:val="en-US"/>
              </w:rPr>
              <w:t>sD</w:t>
            </w:r>
            <w:r w:rsidRPr="00CE29C7">
              <w:rPr>
                <w:rFonts w:ascii="Courier New" w:hAnsi="Courier New" w:cs="Courier New"/>
                <w:sz w:val="24"/>
                <w:szCs w:val="24"/>
              </w:rPr>
              <w:t>": 4.7</w:t>
            </w:r>
          </w:p>
          <w:p w:rsidR="00CE29C7" w:rsidRPr="00CE29C7" w:rsidRDefault="00CE29C7" w:rsidP="00CE29C7">
            <w:pPr>
              <w:pStyle w:val="StyleImage"/>
              <w:rPr>
                <w:lang w:val="en-US"/>
              </w:rPr>
            </w:pPr>
            <w:r w:rsidRPr="00CE29C7">
              <w:rPr>
                <w:rFonts w:ascii="Courier New" w:hAnsi="Courier New" w:cs="Courier New"/>
                <w:sz w:val="24"/>
                <w:szCs w:val="24"/>
              </w:rPr>
              <w:t xml:space="preserve">}] </w:t>
            </w:r>
            <w:r w:rsidRPr="00CE29C7">
              <w:rPr>
                <w:rStyle w:val="StyleText0"/>
              </w:rPr>
              <w:t>(см. рис. X)</w:t>
            </w:r>
          </w:p>
        </w:tc>
      </w:tr>
      <w:tr w:rsidR="00CE29C7" w:rsidRPr="00F56E98" w:rsidTr="00EF0BBF">
        <w:tc>
          <w:tcPr>
            <w:tcW w:w="403" w:type="dxa"/>
          </w:tcPr>
          <w:p w:rsidR="00CE29C7" w:rsidRDefault="00CE29C7" w:rsidP="00CE29C7">
            <w:pPr>
              <w:pStyle w:val="StyleText"/>
              <w:ind w:firstLine="0"/>
              <w:jc w:val="center"/>
              <w:rPr>
                <w:lang w:val="en-US"/>
              </w:rPr>
            </w:pPr>
            <w:r>
              <w:rPr>
                <w:lang w:val="en-US"/>
              </w:rPr>
              <w:t>14</w:t>
            </w:r>
          </w:p>
        </w:tc>
        <w:tc>
          <w:tcPr>
            <w:tcW w:w="4299" w:type="dxa"/>
          </w:tcPr>
          <w:p w:rsidR="00CE29C7" w:rsidRDefault="00CE29C7" w:rsidP="00CE29C7">
            <w:pPr>
              <w:pStyle w:val="StyleText"/>
              <w:ind w:firstLine="0"/>
              <w:jc w:val="center"/>
            </w:pPr>
            <w:r>
              <w:t>Информация обо всех номерах полувагонов, которые занесены в таблицу соответствия</w:t>
            </w:r>
          </w:p>
          <w:p w:rsidR="00CE29C7" w:rsidRPr="00180F32" w:rsidRDefault="00CE29C7" w:rsidP="00CE29C7">
            <w:pPr>
              <w:pStyle w:val="StyleText"/>
              <w:ind w:firstLine="0"/>
              <w:jc w:val="center"/>
            </w:pPr>
            <w:r>
              <w:rPr>
                <w:lang w:val="en-US"/>
              </w:rPr>
              <w:t>POST</w:t>
            </w:r>
            <w:r w:rsidRPr="00180F32">
              <w:t>-</w:t>
            </w:r>
            <w:r>
              <w:t>запрос</w:t>
            </w:r>
            <w:r w:rsidRPr="00180F32">
              <w:t>:</w:t>
            </w:r>
          </w:p>
          <w:p w:rsidR="00CE29C7" w:rsidRPr="00180F32" w:rsidRDefault="00CE29C7" w:rsidP="00CE29C7">
            <w:pPr>
              <w:pStyle w:val="StyleText"/>
              <w:ind w:firstLine="0"/>
              <w:jc w:val="center"/>
            </w:pPr>
            <w:r w:rsidRPr="00CE29C7">
              <w:rPr>
                <w:lang w:val="en-US"/>
              </w:rPr>
              <w:t>http</w:t>
            </w:r>
            <w:r w:rsidRPr="00180F32">
              <w:t>://</w:t>
            </w:r>
            <w:r w:rsidRPr="00CE29C7">
              <w:rPr>
                <w:lang w:val="en-US"/>
              </w:rPr>
              <w:t>localhost</w:t>
            </w:r>
            <w:r w:rsidRPr="00180F32">
              <w:t>:8080/</w:t>
            </w:r>
            <w:r w:rsidRPr="00CE29C7">
              <w:rPr>
                <w:lang w:val="en-US"/>
              </w:rPr>
              <w:t>database</w:t>
            </w:r>
            <w:r w:rsidRPr="00180F32">
              <w:t>/</w:t>
            </w:r>
            <w:r w:rsidRPr="00CE29C7">
              <w:rPr>
                <w:lang w:val="en-US"/>
              </w:rPr>
              <w:t>register</w:t>
            </w:r>
            <w:r w:rsidRPr="00180F32">
              <w:t>/</w:t>
            </w:r>
            <w:r w:rsidRPr="00CE29C7">
              <w:rPr>
                <w:lang w:val="en-US"/>
              </w:rPr>
              <w:t>get</w:t>
            </w:r>
            <w:r w:rsidRPr="00180F32">
              <w:t>/</w:t>
            </w:r>
            <w:r w:rsidRPr="00CE29C7">
              <w:rPr>
                <w:lang w:val="en-US"/>
              </w:rPr>
              <w:t>all</w:t>
            </w:r>
            <w:r w:rsidRPr="00180F32">
              <w:t>/</w:t>
            </w:r>
            <w:r w:rsidRPr="00CE29C7">
              <w:rPr>
                <w:lang w:val="en-US"/>
              </w:rPr>
              <w:t>numbers</w:t>
            </w:r>
          </w:p>
        </w:tc>
        <w:tc>
          <w:tcPr>
            <w:tcW w:w="2627" w:type="dxa"/>
          </w:tcPr>
          <w:p w:rsidR="00CE29C7" w:rsidRPr="00CE29C7" w:rsidRDefault="00CE29C7" w:rsidP="00CE29C7">
            <w:pPr>
              <w:pStyle w:val="StyleText"/>
              <w:ind w:firstLine="0"/>
              <w:rPr>
                <w:rFonts w:ascii="Courier New" w:hAnsi="Courier New" w:cs="Courier New"/>
                <w:sz w:val="24"/>
                <w:szCs w:val="24"/>
                <w:lang w:val="en-US"/>
              </w:rPr>
            </w:pPr>
            <w:r>
              <w:rPr>
                <w:rFonts w:ascii="Courier New" w:hAnsi="Courier New" w:cs="Courier New"/>
                <w:sz w:val="24"/>
                <w:szCs w:val="24"/>
                <w:lang w:val="en-US"/>
              </w:rPr>
              <w:t>-</w:t>
            </w:r>
          </w:p>
        </w:tc>
        <w:tc>
          <w:tcPr>
            <w:tcW w:w="2242" w:type="dxa"/>
          </w:tcPr>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w:t>
            </w:r>
          </w:p>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 xml:space="preserve">    "numberWagon": 12345678</w:t>
            </w:r>
          </w:p>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 {</w:t>
            </w:r>
          </w:p>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 xml:space="preserve">    "numberWagon": 87654321</w:t>
            </w:r>
          </w:p>
          <w:p w:rsidR="00CE29C7" w:rsidRPr="005932AC" w:rsidRDefault="00CE29C7" w:rsidP="00CE29C7">
            <w:pPr>
              <w:pStyle w:val="StyleText"/>
              <w:ind w:firstLine="0"/>
              <w:rPr>
                <w:rFonts w:ascii="Courier New" w:hAnsi="Courier New" w:cs="Courier New"/>
                <w:sz w:val="24"/>
                <w:szCs w:val="24"/>
                <w:lang w:val="en-US"/>
              </w:rPr>
            </w:pPr>
            <w:r w:rsidRPr="00180F32">
              <w:rPr>
                <w:rFonts w:ascii="Courier New" w:hAnsi="Courier New" w:cs="Courier New"/>
                <w:sz w:val="24"/>
                <w:szCs w:val="24"/>
                <w:lang w:val="en-US"/>
              </w:rPr>
              <w:t>}]</w:t>
            </w:r>
            <w:r w:rsidR="005932AC" w:rsidRPr="00180F32">
              <w:rPr>
                <w:rFonts w:ascii="Courier New" w:hAnsi="Courier New" w:cs="Courier New"/>
                <w:sz w:val="24"/>
                <w:szCs w:val="24"/>
                <w:lang w:val="en-US"/>
              </w:rPr>
              <w:t xml:space="preserve"> </w:t>
            </w:r>
            <w:r w:rsidR="005932AC" w:rsidRPr="00180F32">
              <w:rPr>
                <w:lang w:val="en-US"/>
              </w:rPr>
              <w:t>(</w:t>
            </w:r>
            <w:r w:rsidR="005932AC" w:rsidRPr="005932AC">
              <w:t>см</w:t>
            </w:r>
            <w:r w:rsidR="005932AC" w:rsidRPr="00180F32">
              <w:rPr>
                <w:lang w:val="en-US"/>
              </w:rPr>
              <w:t xml:space="preserve">. </w:t>
            </w:r>
            <w:r w:rsidR="005932AC" w:rsidRPr="005932AC">
              <w:t>рис</w:t>
            </w:r>
            <w:r w:rsidR="005932AC" w:rsidRPr="00180F32">
              <w:rPr>
                <w:lang w:val="en-US"/>
              </w:rPr>
              <w:t>. X)</w:t>
            </w:r>
          </w:p>
        </w:tc>
      </w:tr>
    </w:tbl>
    <w:p w:rsidR="00EF0BBF" w:rsidRPr="00A125E4" w:rsidRDefault="00EF0BBF" w:rsidP="00EF0BBF">
      <w:pPr>
        <w:pStyle w:val="StyleText"/>
      </w:pPr>
      <w:r>
        <w:lastRenderedPageBreak/>
        <w:t xml:space="preserve">Продолжение таблицы </w:t>
      </w:r>
      <w:r>
        <w:rPr>
          <w:lang w:val="en-US"/>
        </w:rPr>
        <w:t>X</w:t>
      </w:r>
    </w:p>
    <w:tbl>
      <w:tblPr>
        <w:tblStyle w:val="ab"/>
        <w:tblW w:w="0" w:type="auto"/>
        <w:tblLook w:val="04A0" w:firstRow="1" w:lastRow="0" w:firstColumn="1" w:lastColumn="0" w:noHBand="0" w:noVBand="1"/>
      </w:tblPr>
      <w:tblGrid>
        <w:gridCol w:w="354"/>
        <w:gridCol w:w="2742"/>
        <w:gridCol w:w="5050"/>
        <w:gridCol w:w="1425"/>
      </w:tblGrid>
      <w:tr w:rsidR="00EF0BBF" w:rsidRPr="00A125E4" w:rsidTr="00BF102B">
        <w:tc>
          <w:tcPr>
            <w:tcW w:w="9571" w:type="dxa"/>
            <w:gridSpan w:val="4"/>
          </w:tcPr>
          <w:p w:rsidR="00EF0BBF" w:rsidRPr="00EF0BBF" w:rsidRDefault="00EF0BBF" w:rsidP="00EF0BBF">
            <w:pPr>
              <w:pStyle w:val="StyleText"/>
              <w:jc w:val="center"/>
              <w:rPr>
                <w:b/>
              </w:rPr>
            </w:pPr>
            <w:r w:rsidRPr="00EF0BBF">
              <w:rPr>
                <w:b/>
              </w:rPr>
              <w:t>Таблица Wagons</w:t>
            </w:r>
          </w:p>
        </w:tc>
      </w:tr>
      <w:tr w:rsidR="00EF0BBF" w:rsidRPr="002847D1" w:rsidTr="00EF0BBF">
        <w:tc>
          <w:tcPr>
            <w:tcW w:w="390" w:type="dxa"/>
          </w:tcPr>
          <w:p w:rsidR="00EF0BBF" w:rsidRPr="00EF0BBF" w:rsidRDefault="00EF0BBF" w:rsidP="00BF102B">
            <w:pPr>
              <w:pStyle w:val="StyleText"/>
              <w:ind w:firstLine="0"/>
              <w:jc w:val="center"/>
              <w:rPr>
                <w:lang w:val="en-US"/>
              </w:rPr>
            </w:pPr>
            <w:r>
              <w:rPr>
                <w:lang w:val="en-US"/>
              </w:rPr>
              <w:t>15</w:t>
            </w:r>
          </w:p>
        </w:tc>
        <w:tc>
          <w:tcPr>
            <w:tcW w:w="6864" w:type="dxa"/>
          </w:tcPr>
          <w:p w:rsidR="00EF0BBF" w:rsidRPr="00EF0BBF" w:rsidRDefault="00EF0BBF" w:rsidP="00BF102B">
            <w:pPr>
              <w:pStyle w:val="StyleText"/>
              <w:ind w:firstLine="0"/>
              <w:jc w:val="center"/>
            </w:pPr>
            <w:r>
              <w:t xml:space="preserve">Добавление информации о полувагоне в таблицу </w:t>
            </w:r>
            <w:r>
              <w:rPr>
                <w:lang w:val="en-US"/>
              </w:rPr>
              <w:t>Wagons</w:t>
            </w:r>
          </w:p>
          <w:p w:rsidR="00EF0BBF" w:rsidRPr="00180F32" w:rsidRDefault="00EF0BBF" w:rsidP="00BF102B">
            <w:pPr>
              <w:pStyle w:val="StyleText"/>
              <w:ind w:firstLine="0"/>
              <w:jc w:val="center"/>
            </w:pPr>
            <w:r>
              <w:rPr>
                <w:lang w:val="en-US"/>
              </w:rPr>
              <w:t>POST</w:t>
            </w:r>
            <w:r w:rsidRPr="00180F32">
              <w:t>-</w:t>
            </w:r>
            <w:r>
              <w:t>запрос</w:t>
            </w:r>
            <w:r w:rsidRPr="00180F32">
              <w:t>:</w:t>
            </w:r>
          </w:p>
          <w:p w:rsidR="00EF0BBF" w:rsidRPr="00180F32" w:rsidRDefault="002847D1" w:rsidP="00BF102B">
            <w:pPr>
              <w:pStyle w:val="StyleText"/>
              <w:ind w:firstLine="0"/>
              <w:jc w:val="center"/>
            </w:pPr>
            <w:r w:rsidRPr="002847D1">
              <w:rPr>
                <w:lang w:val="en-US"/>
              </w:rPr>
              <w:t>http</w:t>
            </w:r>
            <w:r w:rsidRPr="00180F32">
              <w:t>://</w:t>
            </w:r>
            <w:r w:rsidRPr="002847D1">
              <w:rPr>
                <w:lang w:val="en-US"/>
              </w:rPr>
              <w:t>localhost</w:t>
            </w:r>
            <w:r w:rsidRPr="00180F32">
              <w:t>:8080/</w:t>
            </w:r>
            <w:r w:rsidRPr="002847D1">
              <w:rPr>
                <w:lang w:val="en-US"/>
              </w:rPr>
              <w:t>database</w:t>
            </w:r>
            <w:r w:rsidRPr="00180F32">
              <w:t>/</w:t>
            </w:r>
            <w:r w:rsidRPr="002847D1">
              <w:rPr>
                <w:lang w:val="en-US"/>
              </w:rPr>
              <w:t>wagons</w:t>
            </w:r>
            <w:r w:rsidRPr="00180F32">
              <w:t>/</w:t>
            </w:r>
            <w:r w:rsidRPr="002847D1">
              <w:rPr>
                <w:lang w:val="en-US"/>
              </w:rPr>
              <w:t>insert</w:t>
            </w:r>
          </w:p>
        </w:tc>
        <w:tc>
          <w:tcPr>
            <w:tcW w:w="222" w:type="dxa"/>
          </w:tcPr>
          <w:p w:rsidR="002847D1" w:rsidRPr="002847D1" w:rsidRDefault="002847D1" w:rsidP="00AA72C7">
            <w:pPr>
              <w:pStyle w:val="StyleText"/>
              <w:ind w:firstLine="0"/>
              <w:rPr>
                <w:rFonts w:ascii="Courier New" w:hAnsi="Courier New" w:cs="Courier New"/>
                <w:sz w:val="24"/>
                <w:szCs w:val="24"/>
                <w:lang w:val="en-US"/>
              </w:rPr>
            </w:pPr>
            <w:r w:rsidRPr="002847D1">
              <w:rPr>
                <w:rFonts w:ascii="Courier New" w:hAnsi="Courier New" w:cs="Courier New"/>
                <w:sz w:val="24"/>
                <w:szCs w:val="24"/>
                <w:lang w:val="en-US"/>
              </w:rPr>
              <w:t>{</w:t>
            </w:r>
          </w:p>
          <w:p w:rsidR="002847D1" w:rsidRPr="002847D1" w:rsidRDefault="002847D1" w:rsidP="002847D1">
            <w:pPr>
              <w:pStyle w:val="StyleText"/>
              <w:rPr>
                <w:rFonts w:ascii="Courier New" w:hAnsi="Courier New" w:cs="Courier New"/>
                <w:sz w:val="24"/>
                <w:szCs w:val="24"/>
                <w:lang w:val="en-US"/>
              </w:rPr>
            </w:pPr>
            <w:r w:rsidRPr="002847D1">
              <w:rPr>
                <w:rFonts w:ascii="Courier New" w:hAnsi="Courier New" w:cs="Courier New"/>
                <w:sz w:val="24"/>
                <w:szCs w:val="24"/>
                <w:lang w:val="en-US"/>
              </w:rPr>
              <w:t>"numberWagon":12345678,</w:t>
            </w:r>
          </w:p>
          <w:p w:rsidR="002847D1" w:rsidRPr="002847D1" w:rsidRDefault="002847D1" w:rsidP="002847D1">
            <w:pPr>
              <w:pStyle w:val="StyleText"/>
              <w:rPr>
                <w:rFonts w:ascii="Courier New" w:hAnsi="Courier New" w:cs="Courier New"/>
                <w:sz w:val="24"/>
                <w:szCs w:val="24"/>
                <w:lang w:val="en-US"/>
              </w:rPr>
            </w:pPr>
            <w:r w:rsidRPr="002847D1">
              <w:rPr>
                <w:rFonts w:ascii="Courier New" w:hAnsi="Courier New" w:cs="Courier New"/>
                <w:sz w:val="24"/>
                <w:szCs w:val="24"/>
                <w:lang w:val="en-US"/>
              </w:rPr>
              <w:t>"arrivalDate":"2020-01-01",</w:t>
            </w:r>
          </w:p>
          <w:p w:rsidR="002847D1" w:rsidRPr="002847D1" w:rsidRDefault="002847D1" w:rsidP="002847D1">
            <w:pPr>
              <w:pStyle w:val="StyleText"/>
              <w:rPr>
                <w:rFonts w:ascii="Courier New" w:hAnsi="Courier New" w:cs="Courier New"/>
                <w:sz w:val="24"/>
                <w:szCs w:val="24"/>
                <w:lang w:val="en-US"/>
              </w:rPr>
            </w:pPr>
            <w:r w:rsidRPr="002847D1">
              <w:rPr>
                <w:rFonts w:ascii="Courier New" w:hAnsi="Courier New" w:cs="Courier New"/>
                <w:sz w:val="24"/>
                <w:szCs w:val="24"/>
                <w:lang w:val="en-US"/>
              </w:rPr>
              <w:t>"imagePath":"</w:t>
            </w:r>
            <w:dir w:val="ltr">
              <w:r w:rsidRPr="002847D1">
                <w:rPr>
                  <w:rFonts w:ascii="Courier New" w:hAnsi="Courier New" w:cs="Courier New"/>
                  <w:sz w:val="24"/>
                  <w:szCs w:val="24"/>
                  <w:lang w:val="en-US"/>
                </w:rPr>
                <w:t>C:\\Projects\\SpringServer\\server\\Images\\image.jpg",</w:t>
              </w:r>
              <w:r w:rsidR="00BF102B" w:rsidRPr="00180F32">
                <w:rPr>
                  <w:lang w:val="en-US"/>
                </w:rPr>
                <w:t>‬</w:t>
              </w:r>
              <w:r w:rsidR="00411DD3" w:rsidRPr="00411DD3">
                <w:rPr>
                  <w:lang w:val="en-US"/>
                </w:rPr>
                <w:t>‬</w:t>
              </w:r>
              <w:r w:rsidR="00F130F5" w:rsidRPr="00BA1F97">
                <w:rPr>
                  <w:lang w:val="en-US"/>
                </w:rPr>
                <w:t>‬</w:t>
              </w:r>
              <w:r w:rsidR="000739B4" w:rsidRPr="000739B4">
                <w:rPr>
                  <w:lang w:val="en-US"/>
                </w:rPr>
                <w:t>‬</w:t>
              </w:r>
              <w:r w:rsidR="00D659C2" w:rsidRPr="00D659C2">
                <w:rPr>
                  <w:lang w:val="en-US"/>
                </w:rPr>
                <w:t>‬</w:t>
              </w:r>
              <w:r w:rsidR="00BC1664" w:rsidRPr="00F45D56">
                <w:rPr>
                  <w:lang w:val="en-US"/>
                </w:rPr>
                <w:t>‬</w:t>
              </w:r>
              <w:r w:rsidR="00F56E98" w:rsidRPr="00F56E98">
                <w:rPr>
                  <w:lang w:val="en-US"/>
                </w:rPr>
                <w:t>‬</w:t>
              </w:r>
            </w:dir>
          </w:p>
          <w:p w:rsidR="002847D1" w:rsidRPr="002847D1" w:rsidRDefault="002847D1" w:rsidP="002847D1">
            <w:pPr>
              <w:pStyle w:val="StyleText"/>
              <w:rPr>
                <w:rFonts w:ascii="Courier New" w:hAnsi="Courier New" w:cs="Courier New"/>
                <w:sz w:val="24"/>
                <w:szCs w:val="24"/>
                <w:lang w:val="en-US"/>
              </w:rPr>
            </w:pPr>
            <w:r w:rsidRPr="002847D1">
              <w:rPr>
                <w:rFonts w:ascii="Courier New" w:hAnsi="Courier New" w:cs="Courier New"/>
                <w:sz w:val="24"/>
                <w:szCs w:val="24"/>
                <w:lang w:val="en-US"/>
              </w:rPr>
              <w:t xml:space="preserve">  "levelCorrectRecognize": 0.98</w:t>
            </w:r>
          </w:p>
          <w:p w:rsidR="00EF0BBF" w:rsidRPr="002847D1" w:rsidRDefault="002847D1" w:rsidP="002847D1">
            <w:pPr>
              <w:pStyle w:val="StyleText"/>
              <w:ind w:firstLine="0"/>
              <w:rPr>
                <w:rFonts w:ascii="Courier New" w:hAnsi="Courier New" w:cs="Courier New"/>
                <w:sz w:val="24"/>
                <w:szCs w:val="24"/>
                <w:lang w:val="en-US"/>
              </w:rPr>
            </w:pPr>
            <w:r w:rsidRPr="002847D1">
              <w:rPr>
                <w:rFonts w:ascii="Courier New" w:hAnsi="Courier New" w:cs="Courier New"/>
                <w:sz w:val="24"/>
                <w:szCs w:val="24"/>
                <w:lang w:val="en-US"/>
              </w:rPr>
              <w:t>}</w:t>
            </w:r>
          </w:p>
        </w:tc>
        <w:tc>
          <w:tcPr>
            <w:tcW w:w="2095" w:type="dxa"/>
          </w:tcPr>
          <w:p w:rsidR="00EF0BBF" w:rsidRPr="002847D1" w:rsidRDefault="002847D1" w:rsidP="002847D1">
            <w:pPr>
              <w:pStyle w:val="StyleText"/>
            </w:pPr>
            <w:r w:rsidRPr="002847D1">
              <w:t>(см. рис. X)</w:t>
            </w:r>
          </w:p>
        </w:tc>
      </w:tr>
      <w:tr w:rsidR="00EF0BBF" w:rsidRPr="00AA72C7" w:rsidTr="00EF0BBF">
        <w:tc>
          <w:tcPr>
            <w:tcW w:w="390" w:type="dxa"/>
          </w:tcPr>
          <w:p w:rsidR="00EF0BBF" w:rsidRPr="00AA72C7" w:rsidRDefault="00AA72C7" w:rsidP="00BF102B">
            <w:pPr>
              <w:pStyle w:val="StyleText"/>
              <w:ind w:firstLine="0"/>
              <w:jc w:val="center"/>
              <w:rPr>
                <w:lang w:val="en-US"/>
              </w:rPr>
            </w:pPr>
            <w:r>
              <w:rPr>
                <w:lang w:val="en-US"/>
              </w:rPr>
              <w:t>16</w:t>
            </w:r>
          </w:p>
        </w:tc>
        <w:tc>
          <w:tcPr>
            <w:tcW w:w="6864" w:type="dxa"/>
          </w:tcPr>
          <w:p w:rsidR="00EF0BBF" w:rsidRDefault="00AA72C7" w:rsidP="00BF102B">
            <w:pPr>
              <w:pStyle w:val="StyleText"/>
              <w:ind w:firstLine="0"/>
              <w:jc w:val="center"/>
            </w:pPr>
            <w:r>
              <w:t xml:space="preserve">Изменение информации о полувагоне в таблице </w:t>
            </w:r>
            <w:r>
              <w:rPr>
                <w:lang w:val="en-US"/>
              </w:rPr>
              <w:t>Wagons</w:t>
            </w:r>
            <w:r w:rsidRPr="00AA72C7">
              <w:t>:</w:t>
            </w:r>
          </w:p>
          <w:p w:rsidR="00AA72C7" w:rsidRPr="00AA72C7" w:rsidRDefault="00AA72C7" w:rsidP="00AA72C7">
            <w:pPr>
              <w:pStyle w:val="StyleText"/>
              <w:ind w:firstLine="0"/>
              <w:jc w:val="center"/>
            </w:pPr>
            <w:r>
              <w:rPr>
                <w:lang w:val="en-US"/>
              </w:rPr>
              <w:t>POST</w:t>
            </w:r>
            <w:r w:rsidRPr="00AA72C7">
              <w:t>-</w:t>
            </w:r>
            <w:r>
              <w:t>запрос</w:t>
            </w:r>
            <w:r w:rsidRPr="00AA72C7">
              <w:t>:</w:t>
            </w:r>
          </w:p>
          <w:p w:rsidR="00AA72C7" w:rsidRPr="00AA72C7" w:rsidRDefault="00AA72C7" w:rsidP="00AA72C7">
            <w:pPr>
              <w:pStyle w:val="StyleText"/>
              <w:ind w:firstLine="0"/>
              <w:jc w:val="center"/>
            </w:pPr>
            <w:r w:rsidRPr="002847D1">
              <w:rPr>
                <w:lang w:val="en-US"/>
              </w:rPr>
              <w:t>http</w:t>
            </w:r>
            <w:r w:rsidRPr="00AA72C7">
              <w:t>://</w:t>
            </w:r>
            <w:r w:rsidRPr="002847D1">
              <w:rPr>
                <w:lang w:val="en-US"/>
              </w:rPr>
              <w:t>localhost</w:t>
            </w:r>
            <w:r w:rsidRPr="00AA72C7">
              <w:t>:8080/</w:t>
            </w:r>
            <w:r w:rsidRPr="002847D1">
              <w:rPr>
                <w:lang w:val="en-US"/>
              </w:rPr>
              <w:t>database</w:t>
            </w:r>
            <w:r w:rsidRPr="00AA72C7">
              <w:t>/</w:t>
            </w:r>
            <w:r w:rsidRPr="002847D1">
              <w:rPr>
                <w:lang w:val="en-US"/>
              </w:rPr>
              <w:t>wagons</w:t>
            </w:r>
            <w:r w:rsidRPr="00AA72C7">
              <w:t>/</w:t>
            </w:r>
            <w:r>
              <w:rPr>
                <w:lang w:val="en-US"/>
              </w:rPr>
              <w:t>update</w:t>
            </w:r>
          </w:p>
        </w:tc>
        <w:tc>
          <w:tcPr>
            <w:tcW w:w="222" w:type="dxa"/>
          </w:tcPr>
          <w:p w:rsidR="00AA72C7" w:rsidRPr="00AA72C7" w:rsidRDefault="00AA72C7" w:rsidP="00AA72C7">
            <w:pPr>
              <w:pStyle w:val="StyleText"/>
              <w:ind w:firstLine="0"/>
              <w:rPr>
                <w:rFonts w:ascii="Courier New" w:hAnsi="Courier New" w:cs="Courier New"/>
                <w:sz w:val="24"/>
                <w:szCs w:val="24"/>
                <w:lang w:val="en-US"/>
              </w:rPr>
            </w:pPr>
            <w:r w:rsidRPr="00AA72C7">
              <w:rPr>
                <w:rFonts w:ascii="Courier New" w:hAnsi="Courier New" w:cs="Courier New"/>
                <w:sz w:val="24"/>
                <w:szCs w:val="24"/>
                <w:lang w:val="en-US"/>
              </w:rPr>
              <w:t>{</w:t>
            </w:r>
          </w:p>
          <w:p w:rsidR="00AA72C7" w:rsidRPr="00AA72C7" w:rsidRDefault="00AA72C7" w:rsidP="00AA72C7">
            <w:pPr>
              <w:pStyle w:val="StyleText"/>
              <w:rPr>
                <w:rFonts w:ascii="Courier New" w:hAnsi="Courier New" w:cs="Courier New"/>
                <w:sz w:val="24"/>
                <w:szCs w:val="24"/>
                <w:lang w:val="en-US"/>
              </w:rPr>
            </w:pPr>
            <w:r w:rsidRPr="00AA72C7">
              <w:rPr>
                <w:rFonts w:ascii="Courier New" w:hAnsi="Courier New" w:cs="Courier New"/>
                <w:sz w:val="24"/>
                <w:szCs w:val="24"/>
                <w:lang w:val="en-US"/>
              </w:rPr>
              <w:t>"numberWagon":12345678,</w:t>
            </w:r>
          </w:p>
          <w:p w:rsidR="00AA72C7" w:rsidRPr="00AA72C7" w:rsidRDefault="00AA72C7" w:rsidP="00AA72C7">
            <w:pPr>
              <w:pStyle w:val="StyleText"/>
              <w:rPr>
                <w:rFonts w:ascii="Courier New" w:hAnsi="Courier New" w:cs="Courier New"/>
                <w:sz w:val="24"/>
                <w:szCs w:val="24"/>
                <w:lang w:val="en-US"/>
              </w:rPr>
            </w:pPr>
            <w:r w:rsidRPr="00AA72C7">
              <w:rPr>
                <w:rFonts w:ascii="Courier New" w:hAnsi="Courier New" w:cs="Courier New"/>
                <w:sz w:val="24"/>
                <w:szCs w:val="24"/>
                <w:lang w:val="en-US"/>
              </w:rPr>
              <w:t>"arrivalDate":"2018-01-01",</w:t>
            </w:r>
          </w:p>
          <w:p w:rsidR="00AA72C7" w:rsidRPr="00AA72C7" w:rsidRDefault="00AA72C7" w:rsidP="00AA72C7">
            <w:pPr>
              <w:pStyle w:val="StyleText"/>
              <w:rPr>
                <w:rFonts w:ascii="Courier New" w:hAnsi="Courier New" w:cs="Courier New"/>
                <w:sz w:val="24"/>
                <w:szCs w:val="24"/>
                <w:lang w:val="en-US"/>
              </w:rPr>
            </w:pPr>
            <w:r w:rsidRPr="00AA72C7">
              <w:rPr>
                <w:rFonts w:ascii="Courier New" w:hAnsi="Courier New" w:cs="Courier New"/>
                <w:sz w:val="24"/>
                <w:szCs w:val="24"/>
                <w:lang w:val="en-US"/>
              </w:rPr>
              <w:t>"imagePath":"</w:t>
            </w:r>
            <w:dir w:val="ltr">
              <w:r w:rsidRPr="00AA72C7">
                <w:rPr>
                  <w:rFonts w:ascii="Courier New" w:hAnsi="Courier New" w:cs="Courier New"/>
                  <w:sz w:val="24"/>
                  <w:szCs w:val="24"/>
                  <w:lang w:val="en-US"/>
                </w:rPr>
                <w:t>C:\\Projects\\SpringServer\\server\\Images\\image.jpg",</w:t>
              </w:r>
              <w:r w:rsidR="00BF102B" w:rsidRPr="00180F32">
                <w:rPr>
                  <w:lang w:val="en-US"/>
                </w:rPr>
                <w:t>‬</w:t>
              </w:r>
              <w:r w:rsidR="00411DD3" w:rsidRPr="00411DD3">
                <w:rPr>
                  <w:lang w:val="en-US"/>
                </w:rPr>
                <w:t>‬</w:t>
              </w:r>
              <w:r w:rsidR="00F130F5" w:rsidRPr="00BA1F97">
                <w:rPr>
                  <w:lang w:val="en-US"/>
                </w:rPr>
                <w:t>‬</w:t>
              </w:r>
              <w:r w:rsidR="000739B4" w:rsidRPr="000739B4">
                <w:rPr>
                  <w:lang w:val="en-US"/>
                </w:rPr>
                <w:t>‬</w:t>
              </w:r>
              <w:r w:rsidR="00D659C2" w:rsidRPr="00D659C2">
                <w:rPr>
                  <w:lang w:val="en-US"/>
                </w:rPr>
                <w:t>‬</w:t>
              </w:r>
              <w:r w:rsidR="00BC1664" w:rsidRPr="00F45D56">
                <w:rPr>
                  <w:lang w:val="en-US"/>
                </w:rPr>
                <w:t>‬</w:t>
              </w:r>
              <w:r w:rsidR="00F56E98" w:rsidRPr="00F56E98">
                <w:rPr>
                  <w:lang w:val="en-US"/>
                </w:rPr>
                <w:t>‬</w:t>
              </w:r>
            </w:dir>
          </w:p>
          <w:p w:rsidR="00AA72C7" w:rsidRPr="00AA72C7" w:rsidRDefault="00AA72C7" w:rsidP="00AA72C7">
            <w:pPr>
              <w:pStyle w:val="StyleText"/>
              <w:rPr>
                <w:rFonts w:ascii="Courier New" w:hAnsi="Courier New" w:cs="Courier New"/>
                <w:sz w:val="24"/>
                <w:szCs w:val="24"/>
                <w:lang w:val="en-US"/>
              </w:rPr>
            </w:pPr>
            <w:r w:rsidRPr="00AA72C7">
              <w:rPr>
                <w:rFonts w:ascii="Courier New" w:hAnsi="Courier New" w:cs="Courier New"/>
                <w:sz w:val="24"/>
                <w:szCs w:val="24"/>
                <w:lang w:val="en-US"/>
              </w:rPr>
              <w:t xml:space="preserve">  "levelCorrectRecognize": 1.40</w:t>
            </w:r>
          </w:p>
          <w:p w:rsidR="00EF0BBF" w:rsidRPr="00AA72C7" w:rsidRDefault="00AA72C7" w:rsidP="00AA72C7">
            <w:pPr>
              <w:pStyle w:val="StyleText"/>
              <w:ind w:firstLine="0"/>
              <w:rPr>
                <w:rFonts w:ascii="Courier New" w:hAnsi="Courier New" w:cs="Courier New"/>
                <w:sz w:val="24"/>
                <w:szCs w:val="24"/>
                <w:lang w:val="en-US"/>
              </w:rPr>
            </w:pPr>
            <w:r w:rsidRPr="00AA72C7">
              <w:rPr>
                <w:rFonts w:ascii="Courier New" w:hAnsi="Courier New" w:cs="Courier New"/>
                <w:sz w:val="24"/>
                <w:szCs w:val="24"/>
                <w:lang w:val="en-US"/>
              </w:rPr>
              <w:t>}</w:t>
            </w:r>
          </w:p>
        </w:tc>
        <w:tc>
          <w:tcPr>
            <w:tcW w:w="2095" w:type="dxa"/>
          </w:tcPr>
          <w:p w:rsidR="00EF0BBF" w:rsidRPr="00AA72C7" w:rsidRDefault="00AA72C7" w:rsidP="00AA72C7">
            <w:pPr>
              <w:pStyle w:val="StyleText"/>
            </w:pPr>
            <w:r w:rsidRPr="00AA72C7">
              <w:t>(см. рис. X)</w:t>
            </w:r>
          </w:p>
        </w:tc>
      </w:tr>
      <w:tr w:rsidR="00513AE5" w:rsidRPr="00513AE5" w:rsidTr="00EF0BBF">
        <w:tc>
          <w:tcPr>
            <w:tcW w:w="390" w:type="dxa"/>
          </w:tcPr>
          <w:p w:rsidR="00513AE5" w:rsidRDefault="00513AE5" w:rsidP="00BF102B">
            <w:pPr>
              <w:pStyle w:val="StyleText"/>
              <w:ind w:firstLine="0"/>
              <w:jc w:val="center"/>
              <w:rPr>
                <w:lang w:val="en-US"/>
              </w:rPr>
            </w:pPr>
            <w:r>
              <w:rPr>
                <w:lang w:val="en-US"/>
              </w:rPr>
              <w:t>17</w:t>
            </w:r>
          </w:p>
        </w:tc>
        <w:tc>
          <w:tcPr>
            <w:tcW w:w="6864" w:type="dxa"/>
          </w:tcPr>
          <w:p w:rsidR="00513AE5" w:rsidRPr="00EF0BBF" w:rsidRDefault="00513AE5" w:rsidP="00513AE5">
            <w:pPr>
              <w:pStyle w:val="StyleText"/>
              <w:ind w:firstLine="0"/>
              <w:jc w:val="center"/>
            </w:pPr>
            <w:r>
              <w:t xml:space="preserve">Добавление информации о полувагоне в таблицу </w:t>
            </w:r>
            <w:r>
              <w:rPr>
                <w:lang w:val="en-US"/>
              </w:rPr>
              <w:t>Wagons</w:t>
            </w:r>
          </w:p>
          <w:p w:rsidR="00513AE5" w:rsidRPr="00180F32" w:rsidRDefault="00513AE5" w:rsidP="00513AE5">
            <w:pPr>
              <w:pStyle w:val="StyleText"/>
              <w:ind w:firstLine="0"/>
              <w:jc w:val="center"/>
            </w:pPr>
            <w:r>
              <w:rPr>
                <w:lang w:val="en-US"/>
              </w:rPr>
              <w:t>POST</w:t>
            </w:r>
            <w:r w:rsidRPr="00180F32">
              <w:t>-</w:t>
            </w:r>
            <w:r>
              <w:t>запрос</w:t>
            </w:r>
            <w:r w:rsidRPr="00180F32">
              <w:t>:</w:t>
            </w:r>
          </w:p>
          <w:p w:rsidR="00513AE5" w:rsidRPr="00180F32" w:rsidRDefault="00513AE5" w:rsidP="00513AE5">
            <w:pPr>
              <w:pStyle w:val="StyleText"/>
              <w:ind w:firstLine="0"/>
              <w:jc w:val="center"/>
            </w:pPr>
            <w:r w:rsidRPr="002847D1">
              <w:rPr>
                <w:lang w:val="en-US"/>
              </w:rPr>
              <w:t>http</w:t>
            </w:r>
            <w:r w:rsidRPr="00180F32">
              <w:t>://</w:t>
            </w:r>
            <w:r w:rsidRPr="002847D1">
              <w:rPr>
                <w:lang w:val="en-US"/>
              </w:rPr>
              <w:t>localhost</w:t>
            </w:r>
            <w:r w:rsidRPr="00180F32">
              <w:t>:8080/</w:t>
            </w:r>
            <w:r w:rsidRPr="002847D1">
              <w:rPr>
                <w:lang w:val="en-US"/>
              </w:rPr>
              <w:t>database</w:t>
            </w:r>
            <w:r w:rsidRPr="00180F32">
              <w:t>/</w:t>
            </w:r>
            <w:r w:rsidRPr="002847D1">
              <w:rPr>
                <w:lang w:val="en-US"/>
              </w:rPr>
              <w:t>wagons</w:t>
            </w:r>
            <w:r w:rsidRPr="00180F32">
              <w:t>/</w:t>
            </w:r>
            <w:r w:rsidRPr="002847D1">
              <w:rPr>
                <w:lang w:val="en-US"/>
              </w:rPr>
              <w:t>insert</w:t>
            </w:r>
          </w:p>
        </w:tc>
        <w:tc>
          <w:tcPr>
            <w:tcW w:w="222" w:type="dxa"/>
          </w:tcPr>
          <w:p w:rsidR="00513AE5" w:rsidRPr="00513AE5" w:rsidRDefault="00513AE5" w:rsidP="00513AE5">
            <w:pPr>
              <w:pStyle w:val="StyleText"/>
              <w:ind w:firstLine="0"/>
              <w:rPr>
                <w:rFonts w:ascii="Courier New" w:hAnsi="Courier New" w:cs="Courier New"/>
                <w:sz w:val="24"/>
                <w:szCs w:val="24"/>
                <w:lang w:val="en-US"/>
              </w:rPr>
            </w:pPr>
            <w:r w:rsidRPr="00513AE5">
              <w:rPr>
                <w:rFonts w:ascii="Courier New" w:hAnsi="Courier New" w:cs="Courier New"/>
                <w:sz w:val="24"/>
                <w:szCs w:val="24"/>
                <w:lang w:val="en-US"/>
              </w:rPr>
              <w:t>{</w:t>
            </w:r>
          </w:p>
          <w:p w:rsidR="00513AE5" w:rsidRPr="00513AE5" w:rsidRDefault="00513AE5" w:rsidP="00513AE5">
            <w:pPr>
              <w:pStyle w:val="StyleText"/>
              <w:rPr>
                <w:rFonts w:ascii="Courier New" w:hAnsi="Courier New" w:cs="Courier New"/>
                <w:sz w:val="24"/>
                <w:szCs w:val="24"/>
                <w:lang w:val="en-US"/>
              </w:rPr>
            </w:pPr>
            <w:r w:rsidRPr="00513AE5">
              <w:rPr>
                <w:rFonts w:ascii="Courier New" w:hAnsi="Courier New" w:cs="Courier New"/>
                <w:sz w:val="24"/>
                <w:szCs w:val="24"/>
                <w:lang w:val="en-US"/>
              </w:rPr>
              <w:t>"numberWagon":12345679,</w:t>
            </w:r>
          </w:p>
          <w:p w:rsidR="00513AE5" w:rsidRPr="00513AE5" w:rsidRDefault="00513AE5" w:rsidP="00513AE5">
            <w:pPr>
              <w:pStyle w:val="StyleText"/>
              <w:rPr>
                <w:rFonts w:ascii="Courier New" w:hAnsi="Courier New" w:cs="Courier New"/>
                <w:sz w:val="24"/>
                <w:szCs w:val="24"/>
                <w:lang w:val="en-US"/>
              </w:rPr>
            </w:pPr>
            <w:r w:rsidRPr="00513AE5">
              <w:rPr>
                <w:rFonts w:ascii="Courier New" w:hAnsi="Courier New" w:cs="Courier New"/>
                <w:sz w:val="24"/>
                <w:szCs w:val="24"/>
                <w:lang w:val="en-US"/>
              </w:rPr>
              <w:t>"arrivalDate":"2014-01-01",</w:t>
            </w:r>
          </w:p>
          <w:p w:rsidR="00513AE5" w:rsidRPr="00513AE5" w:rsidRDefault="00513AE5" w:rsidP="00513AE5">
            <w:pPr>
              <w:pStyle w:val="StyleText"/>
              <w:rPr>
                <w:rFonts w:ascii="Courier New" w:hAnsi="Courier New" w:cs="Courier New"/>
                <w:sz w:val="24"/>
                <w:szCs w:val="24"/>
                <w:lang w:val="en-US"/>
              </w:rPr>
            </w:pPr>
            <w:r w:rsidRPr="00513AE5">
              <w:rPr>
                <w:rFonts w:ascii="Courier New" w:hAnsi="Courier New" w:cs="Courier New"/>
                <w:sz w:val="24"/>
                <w:szCs w:val="24"/>
                <w:lang w:val="en-US"/>
              </w:rPr>
              <w:t xml:space="preserve">  "imagePath":"</w:t>
            </w:r>
            <w:dir w:val="ltr">
              <w:r w:rsidRPr="00513AE5">
                <w:rPr>
                  <w:rFonts w:ascii="Courier New" w:hAnsi="Courier New" w:cs="Courier New"/>
                  <w:sz w:val="24"/>
                  <w:szCs w:val="24"/>
                  <w:lang w:val="en-US"/>
                </w:rPr>
                <w:t>C:\\Projects\\SpringServer\\server\\Images\\image.jpg",</w:t>
              </w:r>
              <w:r w:rsidR="00BF102B" w:rsidRPr="00180F32">
                <w:rPr>
                  <w:lang w:val="en-US"/>
                </w:rPr>
                <w:t>‬</w:t>
              </w:r>
              <w:r w:rsidR="00411DD3" w:rsidRPr="00411DD3">
                <w:rPr>
                  <w:lang w:val="en-US"/>
                </w:rPr>
                <w:t>‬</w:t>
              </w:r>
              <w:r w:rsidR="00F130F5" w:rsidRPr="00BA1F97">
                <w:rPr>
                  <w:lang w:val="en-US"/>
                </w:rPr>
                <w:t>‬</w:t>
              </w:r>
              <w:r w:rsidR="000739B4" w:rsidRPr="000739B4">
                <w:rPr>
                  <w:lang w:val="en-US"/>
                </w:rPr>
                <w:t>‬</w:t>
              </w:r>
              <w:r w:rsidR="00D659C2" w:rsidRPr="00D659C2">
                <w:rPr>
                  <w:lang w:val="en-US"/>
                </w:rPr>
                <w:t>‬</w:t>
              </w:r>
              <w:r w:rsidR="00BC1664" w:rsidRPr="00F45D56">
                <w:rPr>
                  <w:lang w:val="en-US"/>
                </w:rPr>
                <w:t>‬</w:t>
              </w:r>
              <w:r w:rsidR="00F56E98" w:rsidRPr="00F56E98">
                <w:rPr>
                  <w:lang w:val="en-US"/>
                </w:rPr>
                <w:t>‬</w:t>
              </w:r>
            </w:dir>
          </w:p>
          <w:p w:rsidR="00513AE5" w:rsidRPr="00513AE5" w:rsidRDefault="00513AE5" w:rsidP="00513AE5">
            <w:pPr>
              <w:pStyle w:val="StyleText"/>
              <w:rPr>
                <w:rFonts w:ascii="Courier New" w:hAnsi="Courier New" w:cs="Courier New"/>
                <w:sz w:val="24"/>
                <w:szCs w:val="24"/>
                <w:lang w:val="en-US"/>
              </w:rPr>
            </w:pPr>
            <w:r w:rsidRPr="00513AE5">
              <w:rPr>
                <w:rFonts w:ascii="Courier New" w:hAnsi="Courier New" w:cs="Courier New"/>
                <w:sz w:val="24"/>
                <w:szCs w:val="24"/>
                <w:lang w:val="en-US"/>
              </w:rPr>
              <w:t xml:space="preserve">  "levelCorrectRecognize": 0.45</w:t>
            </w:r>
          </w:p>
          <w:p w:rsidR="00513AE5" w:rsidRPr="00AA72C7" w:rsidRDefault="00513AE5" w:rsidP="00513AE5">
            <w:pPr>
              <w:pStyle w:val="StyleText"/>
              <w:ind w:firstLine="0"/>
              <w:rPr>
                <w:rFonts w:ascii="Courier New" w:hAnsi="Courier New" w:cs="Courier New"/>
                <w:sz w:val="24"/>
                <w:szCs w:val="24"/>
                <w:lang w:val="en-US"/>
              </w:rPr>
            </w:pPr>
            <w:r w:rsidRPr="00513AE5">
              <w:rPr>
                <w:rFonts w:ascii="Courier New" w:hAnsi="Courier New" w:cs="Courier New"/>
                <w:sz w:val="24"/>
                <w:szCs w:val="24"/>
                <w:lang w:val="en-US"/>
              </w:rPr>
              <w:t>}</w:t>
            </w:r>
          </w:p>
        </w:tc>
        <w:tc>
          <w:tcPr>
            <w:tcW w:w="2095" w:type="dxa"/>
          </w:tcPr>
          <w:p w:rsidR="00513AE5" w:rsidRPr="00513AE5" w:rsidRDefault="00513AE5" w:rsidP="00513AE5">
            <w:pPr>
              <w:pStyle w:val="StyleText"/>
              <w:rPr>
                <w:rFonts w:ascii="Courier New" w:hAnsi="Courier New" w:cs="Courier New"/>
                <w:sz w:val="24"/>
                <w:szCs w:val="24"/>
              </w:rPr>
            </w:pPr>
            <w:r w:rsidRPr="00513AE5">
              <w:rPr>
                <w:rFonts w:ascii="Courier New" w:hAnsi="Courier New" w:cs="Courier New"/>
                <w:sz w:val="24"/>
                <w:szCs w:val="24"/>
              </w:rPr>
              <w:t>{</w:t>
            </w:r>
          </w:p>
          <w:p w:rsidR="00513AE5" w:rsidRPr="00513AE5" w:rsidRDefault="00513AE5" w:rsidP="00513AE5">
            <w:pPr>
              <w:pStyle w:val="StyleText"/>
              <w:rPr>
                <w:rFonts w:ascii="Courier New" w:hAnsi="Courier New" w:cs="Courier New"/>
                <w:sz w:val="24"/>
                <w:szCs w:val="24"/>
              </w:rPr>
            </w:pPr>
            <w:r w:rsidRPr="00513AE5">
              <w:rPr>
                <w:rFonts w:ascii="Courier New" w:hAnsi="Courier New" w:cs="Courier New"/>
                <w:sz w:val="24"/>
                <w:szCs w:val="24"/>
              </w:rPr>
              <w:t>"</w:t>
            </w:r>
            <w:r w:rsidRPr="00513AE5">
              <w:rPr>
                <w:rFonts w:ascii="Courier New" w:hAnsi="Courier New" w:cs="Courier New"/>
                <w:sz w:val="24"/>
                <w:szCs w:val="24"/>
                <w:lang w:val="en-US"/>
              </w:rPr>
              <w:t>message</w:t>
            </w:r>
            <w:r w:rsidRPr="00513AE5">
              <w:rPr>
                <w:rFonts w:ascii="Courier New" w:hAnsi="Courier New" w:cs="Courier New"/>
                <w:sz w:val="24"/>
                <w:szCs w:val="24"/>
              </w:rPr>
              <w:t>": "Полувагон с данным идентификационным номером не зарегистрирован ни в одной накладной!"</w:t>
            </w:r>
          </w:p>
          <w:p w:rsidR="00513AE5" w:rsidRPr="00513AE5" w:rsidRDefault="00513AE5" w:rsidP="00513AE5">
            <w:pPr>
              <w:pStyle w:val="StyleText"/>
              <w:rPr>
                <w:lang w:val="en-US"/>
              </w:rPr>
            </w:pPr>
            <w:r w:rsidRPr="00513AE5">
              <w:rPr>
                <w:rFonts w:ascii="Courier New" w:hAnsi="Courier New" w:cs="Courier New"/>
                <w:sz w:val="24"/>
                <w:szCs w:val="24"/>
              </w:rPr>
              <w:t xml:space="preserve">} </w:t>
            </w:r>
            <w:r w:rsidRPr="00513AE5">
              <w:t>(см. рис. X)</w:t>
            </w:r>
          </w:p>
        </w:tc>
      </w:tr>
    </w:tbl>
    <w:p w:rsidR="007552B0" w:rsidRDefault="007552B0">
      <w:r w:rsidRPr="00513AE5">
        <w:br w:type="page"/>
      </w:r>
    </w:p>
    <w:p w:rsidR="00192626" w:rsidRPr="00A125E4" w:rsidRDefault="00192626" w:rsidP="00192626">
      <w:pPr>
        <w:pStyle w:val="StyleText"/>
      </w:pPr>
      <w:r>
        <w:lastRenderedPageBreak/>
        <w:t xml:space="preserve">Продолжение таблицы </w:t>
      </w:r>
      <w:r>
        <w:rPr>
          <w:lang w:val="en-US"/>
        </w:rPr>
        <w:t>X</w:t>
      </w:r>
    </w:p>
    <w:tbl>
      <w:tblPr>
        <w:tblStyle w:val="ab"/>
        <w:tblW w:w="0" w:type="auto"/>
        <w:tblLook w:val="04A0" w:firstRow="1" w:lastRow="0" w:firstColumn="1" w:lastColumn="0" w:noHBand="0" w:noVBand="1"/>
      </w:tblPr>
      <w:tblGrid>
        <w:gridCol w:w="362"/>
        <w:gridCol w:w="2849"/>
        <w:gridCol w:w="5318"/>
        <w:gridCol w:w="1042"/>
      </w:tblGrid>
      <w:tr w:rsidR="00192626" w:rsidRPr="00A125E4" w:rsidTr="00BF102B">
        <w:tc>
          <w:tcPr>
            <w:tcW w:w="9571" w:type="dxa"/>
            <w:gridSpan w:val="4"/>
          </w:tcPr>
          <w:p w:rsidR="00192626" w:rsidRPr="00EF0BBF" w:rsidRDefault="00192626" w:rsidP="00BF102B">
            <w:pPr>
              <w:pStyle w:val="StyleText"/>
              <w:jc w:val="center"/>
              <w:rPr>
                <w:b/>
              </w:rPr>
            </w:pPr>
            <w:r w:rsidRPr="00EF0BBF">
              <w:rPr>
                <w:b/>
              </w:rPr>
              <w:t>Таблица Wagons</w:t>
            </w:r>
          </w:p>
        </w:tc>
      </w:tr>
      <w:tr w:rsidR="00192626" w:rsidRPr="002847D1" w:rsidTr="00BF102B">
        <w:tc>
          <w:tcPr>
            <w:tcW w:w="390" w:type="dxa"/>
          </w:tcPr>
          <w:p w:rsidR="00192626" w:rsidRPr="00EF0BBF" w:rsidRDefault="00192626" w:rsidP="00BF102B">
            <w:pPr>
              <w:pStyle w:val="StyleText"/>
              <w:ind w:firstLine="0"/>
              <w:jc w:val="center"/>
              <w:rPr>
                <w:lang w:val="en-US"/>
              </w:rPr>
            </w:pPr>
            <w:r>
              <w:rPr>
                <w:lang w:val="en-US"/>
              </w:rPr>
              <w:t>18</w:t>
            </w:r>
          </w:p>
        </w:tc>
        <w:tc>
          <w:tcPr>
            <w:tcW w:w="6864" w:type="dxa"/>
          </w:tcPr>
          <w:p w:rsidR="00192626" w:rsidRPr="00EF0BBF" w:rsidRDefault="00192626" w:rsidP="00BF102B">
            <w:pPr>
              <w:pStyle w:val="StyleText"/>
              <w:ind w:firstLine="0"/>
              <w:jc w:val="center"/>
            </w:pPr>
            <w:r>
              <w:t xml:space="preserve">Добавление информации о полувагоне в таблицу </w:t>
            </w:r>
            <w:r>
              <w:rPr>
                <w:lang w:val="en-US"/>
              </w:rPr>
              <w:t>Wagons</w:t>
            </w:r>
          </w:p>
          <w:p w:rsidR="00192626" w:rsidRPr="00192626" w:rsidRDefault="00192626" w:rsidP="00BF102B">
            <w:pPr>
              <w:pStyle w:val="StyleText"/>
              <w:ind w:firstLine="0"/>
              <w:jc w:val="center"/>
            </w:pPr>
            <w:r>
              <w:rPr>
                <w:lang w:val="en-US"/>
              </w:rPr>
              <w:t>POST</w:t>
            </w:r>
            <w:r w:rsidRPr="00192626">
              <w:t>-</w:t>
            </w:r>
            <w:r>
              <w:t>запрос</w:t>
            </w:r>
            <w:r w:rsidRPr="00192626">
              <w:t>:</w:t>
            </w:r>
          </w:p>
          <w:p w:rsidR="00192626" w:rsidRPr="00192626" w:rsidRDefault="00192626" w:rsidP="00BF102B">
            <w:pPr>
              <w:pStyle w:val="StyleText"/>
              <w:ind w:firstLine="0"/>
              <w:jc w:val="center"/>
            </w:pPr>
            <w:r w:rsidRPr="002847D1">
              <w:rPr>
                <w:lang w:val="en-US"/>
              </w:rPr>
              <w:t>http</w:t>
            </w:r>
            <w:r w:rsidRPr="00192626">
              <w:t>://</w:t>
            </w:r>
            <w:r w:rsidRPr="002847D1">
              <w:rPr>
                <w:lang w:val="en-US"/>
              </w:rPr>
              <w:t>localhost</w:t>
            </w:r>
            <w:r w:rsidRPr="00192626">
              <w:t>:8080/</w:t>
            </w:r>
            <w:r w:rsidRPr="002847D1">
              <w:rPr>
                <w:lang w:val="en-US"/>
              </w:rPr>
              <w:t>database</w:t>
            </w:r>
            <w:r w:rsidRPr="00192626">
              <w:t>/</w:t>
            </w:r>
            <w:r w:rsidRPr="002847D1">
              <w:rPr>
                <w:lang w:val="en-US"/>
              </w:rPr>
              <w:t>wagons</w:t>
            </w:r>
            <w:r w:rsidRPr="00192626">
              <w:t>/</w:t>
            </w:r>
            <w:r w:rsidRPr="002847D1">
              <w:rPr>
                <w:lang w:val="en-US"/>
              </w:rPr>
              <w:t>insert</w:t>
            </w:r>
          </w:p>
        </w:tc>
        <w:tc>
          <w:tcPr>
            <w:tcW w:w="222" w:type="dxa"/>
          </w:tcPr>
          <w:p w:rsidR="00192626" w:rsidRPr="00192626" w:rsidRDefault="00192626" w:rsidP="00192626">
            <w:pPr>
              <w:pStyle w:val="StyleText"/>
              <w:ind w:firstLine="0"/>
              <w:rPr>
                <w:rFonts w:ascii="Courier New" w:hAnsi="Courier New" w:cs="Courier New"/>
                <w:sz w:val="24"/>
                <w:szCs w:val="24"/>
                <w:lang w:val="en-US"/>
              </w:rPr>
            </w:pPr>
            <w:r w:rsidRPr="00192626">
              <w:rPr>
                <w:rFonts w:ascii="Courier New" w:hAnsi="Courier New" w:cs="Courier New"/>
                <w:sz w:val="24"/>
                <w:szCs w:val="24"/>
                <w:lang w:val="en-US"/>
              </w:rPr>
              <w:t>{</w:t>
            </w:r>
          </w:p>
          <w:p w:rsidR="00192626" w:rsidRPr="00192626" w:rsidRDefault="00192626" w:rsidP="00192626">
            <w:pPr>
              <w:pStyle w:val="StyleText"/>
              <w:rPr>
                <w:rFonts w:ascii="Courier New" w:hAnsi="Courier New" w:cs="Courier New"/>
                <w:sz w:val="24"/>
                <w:szCs w:val="24"/>
                <w:lang w:val="en-US"/>
              </w:rPr>
            </w:pPr>
            <w:r w:rsidRPr="00192626">
              <w:rPr>
                <w:rFonts w:ascii="Courier New" w:hAnsi="Courier New" w:cs="Courier New"/>
                <w:sz w:val="24"/>
                <w:szCs w:val="24"/>
                <w:lang w:val="en-US"/>
              </w:rPr>
              <w:t>"numberWagon":87654321,</w:t>
            </w:r>
          </w:p>
          <w:p w:rsidR="00192626" w:rsidRPr="00192626" w:rsidRDefault="00192626" w:rsidP="00192626">
            <w:pPr>
              <w:pStyle w:val="StyleText"/>
              <w:rPr>
                <w:rFonts w:ascii="Courier New" w:hAnsi="Courier New" w:cs="Courier New"/>
                <w:sz w:val="24"/>
                <w:szCs w:val="24"/>
                <w:lang w:val="en-US"/>
              </w:rPr>
            </w:pPr>
            <w:r w:rsidRPr="00192626">
              <w:rPr>
                <w:rFonts w:ascii="Courier New" w:hAnsi="Courier New" w:cs="Courier New"/>
                <w:sz w:val="24"/>
                <w:szCs w:val="24"/>
                <w:lang w:val="en-US"/>
              </w:rPr>
              <w:t>"arrivalDate":"1984-01-27",</w:t>
            </w:r>
          </w:p>
          <w:p w:rsidR="00192626" w:rsidRPr="00192626" w:rsidRDefault="00192626" w:rsidP="00192626">
            <w:pPr>
              <w:pStyle w:val="StyleText"/>
              <w:rPr>
                <w:rFonts w:ascii="Courier New" w:hAnsi="Courier New" w:cs="Courier New"/>
                <w:sz w:val="24"/>
                <w:szCs w:val="24"/>
                <w:lang w:val="en-US"/>
              </w:rPr>
            </w:pPr>
            <w:r w:rsidRPr="00192626">
              <w:rPr>
                <w:rFonts w:ascii="Courier New" w:hAnsi="Courier New" w:cs="Courier New"/>
                <w:sz w:val="24"/>
                <w:szCs w:val="24"/>
                <w:lang w:val="en-US"/>
              </w:rPr>
              <w:t>"imagePath":"</w:t>
            </w:r>
            <w:dir w:val="ltr">
              <w:r w:rsidRPr="00192626">
                <w:rPr>
                  <w:rFonts w:ascii="Courier New" w:hAnsi="Courier New" w:cs="Courier New"/>
                  <w:sz w:val="24"/>
                  <w:szCs w:val="24"/>
                  <w:lang w:val="en-US"/>
                </w:rPr>
                <w:t>C:\\Projects\\SpringServer\\server\\Images\\image.jpg",</w:t>
              </w:r>
              <w:r w:rsidR="00BF102B" w:rsidRPr="00180F32">
                <w:rPr>
                  <w:lang w:val="en-US"/>
                </w:rPr>
                <w:t>‬</w:t>
              </w:r>
              <w:r w:rsidR="00411DD3" w:rsidRPr="00411DD3">
                <w:rPr>
                  <w:lang w:val="en-US"/>
                </w:rPr>
                <w:t>‬</w:t>
              </w:r>
              <w:r w:rsidR="00F130F5" w:rsidRPr="00BA1F97">
                <w:rPr>
                  <w:lang w:val="en-US"/>
                </w:rPr>
                <w:t>‬</w:t>
              </w:r>
              <w:r w:rsidR="000739B4" w:rsidRPr="000739B4">
                <w:rPr>
                  <w:lang w:val="en-US"/>
                </w:rPr>
                <w:t>‬</w:t>
              </w:r>
              <w:r w:rsidR="00D659C2" w:rsidRPr="00D659C2">
                <w:rPr>
                  <w:lang w:val="en-US"/>
                </w:rPr>
                <w:t>‬</w:t>
              </w:r>
              <w:r w:rsidR="00BC1664" w:rsidRPr="00F45D56">
                <w:rPr>
                  <w:lang w:val="en-US"/>
                </w:rPr>
                <w:t>‬</w:t>
              </w:r>
              <w:r w:rsidR="00F56E98" w:rsidRPr="00F56E98">
                <w:rPr>
                  <w:lang w:val="en-US"/>
                </w:rPr>
                <w:t>‬</w:t>
              </w:r>
            </w:dir>
          </w:p>
          <w:p w:rsidR="00192626" w:rsidRPr="00192626" w:rsidRDefault="00192626" w:rsidP="00192626">
            <w:pPr>
              <w:pStyle w:val="StyleText"/>
              <w:rPr>
                <w:rFonts w:ascii="Courier New" w:hAnsi="Courier New" w:cs="Courier New"/>
                <w:sz w:val="24"/>
                <w:szCs w:val="24"/>
                <w:lang w:val="en-US"/>
              </w:rPr>
            </w:pPr>
            <w:r w:rsidRPr="00192626">
              <w:rPr>
                <w:rFonts w:ascii="Courier New" w:hAnsi="Courier New" w:cs="Courier New"/>
                <w:sz w:val="24"/>
                <w:szCs w:val="24"/>
                <w:lang w:val="en-US"/>
              </w:rPr>
              <w:t xml:space="preserve">  "levelCorrectRecognize": 0.45</w:t>
            </w:r>
          </w:p>
          <w:p w:rsidR="00192626" w:rsidRPr="002847D1" w:rsidRDefault="00192626" w:rsidP="00192626">
            <w:pPr>
              <w:pStyle w:val="StyleText"/>
              <w:ind w:firstLine="0"/>
              <w:rPr>
                <w:rFonts w:ascii="Courier New" w:hAnsi="Courier New" w:cs="Courier New"/>
                <w:sz w:val="24"/>
                <w:szCs w:val="24"/>
                <w:lang w:val="en-US"/>
              </w:rPr>
            </w:pPr>
            <w:r w:rsidRPr="00192626">
              <w:rPr>
                <w:rFonts w:ascii="Courier New" w:hAnsi="Courier New" w:cs="Courier New"/>
                <w:sz w:val="24"/>
                <w:szCs w:val="24"/>
                <w:lang w:val="en-US"/>
              </w:rPr>
              <w:t>}</w:t>
            </w:r>
          </w:p>
        </w:tc>
        <w:tc>
          <w:tcPr>
            <w:tcW w:w="2095" w:type="dxa"/>
          </w:tcPr>
          <w:p w:rsidR="00192626" w:rsidRPr="00192626" w:rsidRDefault="00192626" w:rsidP="00192626">
            <w:pPr>
              <w:pStyle w:val="StyleText"/>
              <w:rPr>
                <w:rFonts w:ascii="Courier New" w:hAnsi="Courier New" w:cs="Courier New"/>
                <w:sz w:val="24"/>
                <w:szCs w:val="24"/>
              </w:rPr>
            </w:pPr>
            <w:r w:rsidRPr="00192626">
              <w:rPr>
                <w:rFonts w:ascii="Courier New" w:hAnsi="Courier New" w:cs="Courier New"/>
                <w:sz w:val="24"/>
                <w:szCs w:val="24"/>
              </w:rPr>
              <w:t>{</w:t>
            </w:r>
          </w:p>
          <w:p w:rsidR="00192626" w:rsidRPr="00192626" w:rsidRDefault="00192626" w:rsidP="00192626">
            <w:pPr>
              <w:pStyle w:val="StyleText"/>
              <w:rPr>
                <w:rFonts w:ascii="Courier New" w:hAnsi="Courier New" w:cs="Courier New"/>
                <w:sz w:val="24"/>
                <w:szCs w:val="24"/>
              </w:rPr>
            </w:pPr>
            <w:r w:rsidRPr="00192626">
              <w:rPr>
                <w:rFonts w:ascii="Courier New" w:hAnsi="Courier New" w:cs="Courier New"/>
                <w:sz w:val="24"/>
                <w:szCs w:val="24"/>
              </w:rPr>
              <w:t xml:space="preserve">    "message": "Прибытие полувагона не может быть раньше, чем отправка всего состава по данной накладной!"</w:t>
            </w:r>
          </w:p>
          <w:p w:rsidR="00192626" w:rsidRPr="00192626" w:rsidRDefault="00192626" w:rsidP="00192626">
            <w:pPr>
              <w:pStyle w:val="StyleText"/>
              <w:rPr>
                <w:lang w:val="en-US"/>
              </w:rPr>
            </w:pPr>
            <w:r w:rsidRPr="00192626">
              <w:rPr>
                <w:rFonts w:ascii="Courier New" w:hAnsi="Courier New" w:cs="Courier New"/>
                <w:sz w:val="24"/>
                <w:szCs w:val="24"/>
              </w:rPr>
              <w:t xml:space="preserve">} </w:t>
            </w:r>
            <w:r w:rsidRPr="00192626">
              <w:t>(см. рис. X)</w:t>
            </w:r>
          </w:p>
        </w:tc>
      </w:tr>
      <w:tr w:rsidR="00121E3E" w:rsidRPr="00121E3E" w:rsidTr="00BF102B">
        <w:tc>
          <w:tcPr>
            <w:tcW w:w="390" w:type="dxa"/>
          </w:tcPr>
          <w:p w:rsidR="00121E3E" w:rsidRDefault="00121E3E" w:rsidP="00BF102B">
            <w:pPr>
              <w:pStyle w:val="StyleText"/>
              <w:ind w:firstLine="0"/>
              <w:jc w:val="center"/>
              <w:rPr>
                <w:lang w:val="en-US"/>
              </w:rPr>
            </w:pPr>
            <w:r>
              <w:rPr>
                <w:lang w:val="en-US"/>
              </w:rPr>
              <w:t>19</w:t>
            </w:r>
          </w:p>
        </w:tc>
        <w:tc>
          <w:tcPr>
            <w:tcW w:w="6864" w:type="dxa"/>
          </w:tcPr>
          <w:p w:rsidR="00121E3E" w:rsidRPr="00121E3E" w:rsidRDefault="00121E3E" w:rsidP="00121E3E">
            <w:pPr>
              <w:pStyle w:val="StyleText"/>
              <w:ind w:firstLine="0"/>
              <w:jc w:val="center"/>
            </w:pPr>
            <w:r>
              <w:t>Информация обо всех соответствиях полувагонов определённым накладным</w:t>
            </w:r>
          </w:p>
          <w:p w:rsidR="00121E3E" w:rsidRPr="00180F32" w:rsidRDefault="00121E3E" w:rsidP="00121E3E">
            <w:pPr>
              <w:pStyle w:val="StyleText"/>
              <w:ind w:firstLine="0"/>
              <w:jc w:val="center"/>
            </w:pPr>
            <w:r>
              <w:rPr>
                <w:lang w:val="en-US"/>
              </w:rPr>
              <w:t>POST</w:t>
            </w:r>
            <w:r w:rsidRPr="00180F32">
              <w:t>-</w:t>
            </w:r>
            <w:r>
              <w:t>запрос</w:t>
            </w:r>
            <w:r w:rsidRPr="00180F32">
              <w:t>:</w:t>
            </w:r>
          </w:p>
          <w:p w:rsidR="00121E3E" w:rsidRPr="00180F32" w:rsidRDefault="00121E3E" w:rsidP="00121E3E">
            <w:pPr>
              <w:pStyle w:val="StyleText"/>
              <w:ind w:firstLine="0"/>
              <w:jc w:val="center"/>
            </w:pPr>
            <w:r w:rsidRPr="00CE29C7">
              <w:rPr>
                <w:lang w:val="en-US"/>
              </w:rPr>
              <w:t>http</w:t>
            </w:r>
            <w:r w:rsidRPr="00180F32">
              <w:t>://</w:t>
            </w:r>
            <w:r w:rsidRPr="00CE29C7">
              <w:rPr>
                <w:lang w:val="en-US"/>
              </w:rPr>
              <w:t>localhost</w:t>
            </w:r>
            <w:r w:rsidRPr="00180F32">
              <w:t>:8080/</w:t>
            </w:r>
            <w:r w:rsidRPr="00CE29C7">
              <w:rPr>
                <w:lang w:val="en-US"/>
              </w:rPr>
              <w:t>database</w:t>
            </w:r>
            <w:r w:rsidRPr="00180F32">
              <w:t>/</w:t>
            </w:r>
            <w:r w:rsidRPr="00CE29C7">
              <w:rPr>
                <w:lang w:val="en-US"/>
              </w:rPr>
              <w:t>register</w:t>
            </w:r>
            <w:r w:rsidRPr="00180F32">
              <w:t>/</w:t>
            </w:r>
            <w:r w:rsidRPr="00CE29C7">
              <w:rPr>
                <w:lang w:val="en-US"/>
              </w:rPr>
              <w:t>get</w:t>
            </w:r>
            <w:r w:rsidRPr="00180F32">
              <w:t>/</w:t>
            </w:r>
            <w:r w:rsidRPr="00CE29C7">
              <w:rPr>
                <w:lang w:val="en-US"/>
              </w:rPr>
              <w:t>all</w:t>
            </w:r>
          </w:p>
        </w:tc>
        <w:tc>
          <w:tcPr>
            <w:tcW w:w="222" w:type="dxa"/>
          </w:tcPr>
          <w:p w:rsidR="00121E3E" w:rsidRPr="00192626" w:rsidRDefault="00121E3E" w:rsidP="00192626">
            <w:pPr>
              <w:pStyle w:val="StyleText"/>
              <w:ind w:firstLine="0"/>
              <w:rPr>
                <w:rFonts w:ascii="Courier New" w:hAnsi="Courier New" w:cs="Courier New"/>
                <w:sz w:val="24"/>
                <w:szCs w:val="24"/>
                <w:lang w:val="en-US"/>
              </w:rPr>
            </w:pPr>
            <w:r>
              <w:rPr>
                <w:rFonts w:ascii="Courier New" w:hAnsi="Courier New" w:cs="Courier New"/>
                <w:sz w:val="24"/>
                <w:szCs w:val="24"/>
                <w:lang w:val="en-US"/>
              </w:rPr>
              <w:t>-</w:t>
            </w:r>
          </w:p>
        </w:tc>
        <w:tc>
          <w:tcPr>
            <w:tcW w:w="2095" w:type="dxa"/>
          </w:tcPr>
          <w:p w:rsidR="00121E3E" w:rsidRPr="00121E3E" w:rsidRDefault="00121E3E" w:rsidP="00121E3E">
            <w:pPr>
              <w:pStyle w:val="StyleText"/>
              <w:jc w:val="center"/>
            </w:pPr>
            <w:r w:rsidRPr="00121E3E">
              <w:t>(см. рис. X)</w:t>
            </w:r>
          </w:p>
        </w:tc>
      </w:tr>
      <w:tr w:rsidR="00F47816" w:rsidRPr="00121E3E" w:rsidTr="00BF102B">
        <w:tc>
          <w:tcPr>
            <w:tcW w:w="390" w:type="dxa"/>
          </w:tcPr>
          <w:p w:rsidR="00F47816" w:rsidRDefault="00F47816" w:rsidP="00BF102B">
            <w:pPr>
              <w:pStyle w:val="StyleText"/>
              <w:ind w:firstLine="0"/>
              <w:jc w:val="center"/>
              <w:rPr>
                <w:lang w:val="en-US"/>
              </w:rPr>
            </w:pPr>
            <w:r>
              <w:rPr>
                <w:lang w:val="en-US"/>
              </w:rPr>
              <w:t>20</w:t>
            </w:r>
          </w:p>
        </w:tc>
        <w:tc>
          <w:tcPr>
            <w:tcW w:w="6864" w:type="dxa"/>
          </w:tcPr>
          <w:p w:rsidR="00F47816" w:rsidRDefault="00F47816" w:rsidP="00121E3E">
            <w:pPr>
              <w:pStyle w:val="StyleText"/>
              <w:ind w:firstLine="0"/>
              <w:jc w:val="center"/>
            </w:pPr>
            <w:r>
              <w:t xml:space="preserve">Удаление записи о полувагоне из таблицы </w:t>
            </w:r>
            <w:r>
              <w:rPr>
                <w:lang w:val="en-US"/>
              </w:rPr>
              <w:t>Wagons</w:t>
            </w:r>
          </w:p>
          <w:p w:rsidR="00F47816" w:rsidRDefault="00F47816" w:rsidP="00121E3E">
            <w:pPr>
              <w:pStyle w:val="StyleText"/>
              <w:ind w:firstLine="0"/>
              <w:jc w:val="center"/>
              <w:rPr>
                <w:lang w:val="en-US"/>
              </w:rPr>
            </w:pPr>
            <w:r>
              <w:rPr>
                <w:lang w:val="en-US"/>
              </w:rPr>
              <w:t>POST-</w:t>
            </w:r>
            <w:r>
              <w:t>запрос</w:t>
            </w:r>
            <w:r>
              <w:rPr>
                <w:lang w:val="en-US"/>
              </w:rPr>
              <w:t>:</w:t>
            </w:r>
          </w:p>
          <w:p w:rsidR="00F47816" w:rsidRPr="00F47816" w:rsidRDefault="00F47816" w:rsidP="00121E3E">
            <w:pPr>
              <w:pStyle w:val="StyleText"/>
              <w:ind w:firstLine="0"/>
              <w:jc w:val="center"/>
              <w:rPr>
                <w:lang w:val="en-US"/>
              </w:rPr>
            </w:pPr>
          </w:p>
        </w:tc>
        <w:tc>
          <w:tcPr>
            <w:tcW w:w="222" w:type="dxa"/>
          </w:tcPr>
          <w:p w:rsidR="00F47816" w:rsidRPr="00F47816" w:rsidRDefault="00F47816" w:rsidP="00F47816">
            <w:pPr>
              <w:pStyle w:val="StyleText"/>
              <w:ind w:firstLine="0"/>
              <w:rPr>
                <w:rFonts w:ascii="Courier New" w:hAnsi="Courier New" w:cs="Courier New"/>
                <w:sz w:val="24"/>
                <w:szCs w:val="24"/>
              </w:rPr>
            </w:pPr>
            <w:r w:rsidRPr="00F47816">
              <w:rPr>
                <w:rFonts w:ascii="Courier New" w:hAnsi="Courier New" w:cs="Courier New"/>
                <w:sz w:val="24"/>
                <w:szCs w:val="24"/>
              </w:rPr>
              <w:t>{</w:t>
            </w:r>
          </w:p>
          <w:p w:rsidR="00F47816" w:rsidRPr="00F47816" w:rsidRDefault="00F47816" w:rsidP="00F47816">
            <w:pPr>
              <w:pStyle w:val="StyleText"/>
              <w:rPr>
                <w:rFonts w:ascii="Courier New" w:hAnsi="Courier New" w:cs="Courier New"/>
                <w:sz w:val="24"/>
                <w:szCs w:val="24"/>
              </w:rPr>
            </w:pPr>
            <w:r w:rsidRPr="00F47816">
              <w:rPr>
                <w:rFonts w:ascii="Courier New" w:hAnsi="Courier New" w:cs="Courier New"/>
                <w:sz w:val="24"/>
                <w:szCs w:val="24"/>
              </w:rPr>
              <w:t>"numberWagon":12345678</w:t>
            </w:r>
          </w:p>
          <w:p w:rsidR="00F47816" w:rsidRPr="00F47816" w:rsidRDefault="00F47816" w:rsidP="00F47816">
            <w:pPr>
              <w:pStyle w:val="StyleText"/>
              <w:ind w:firstLine="0"/>
              <w:rPr>
                <w:rFonts w:ascii="Courier New" w:hAnsi="Courier New" w:cs="Courier New"/>
                <w:sz w:val="24"/>
                <w:szCs w:val="24"/>
              </w:rPr>
            </w:pPr>
            <w:r w:rsidRPr="00F47816">
              <w:rPr>
                <w:rFonts w:ascii="Courier New" w:hAnsi="Courier New" w:cs="Courier New"/>
                <w:sz w:val="24"/>
                <w:szCs w:val="24"/>
              </w:rPr>
              <w:t>}</w:t>
            </w:r>
          </w:p>
        </w:tc>
        <w:tc>
          <w:tcPr>
            <w:tcW w:w="2095" w:type="dxa"/>
          </w:tcPr>
          <w:p w:rsidR="00F47816" w:rsidRPr="00F47816" w:rsidRDefault="00F47816" w:rsidP="00234A33">
            <w:pPr>
              <w:pStyle w:val="StyleText"/>
              <w:jc w:val="center"/>
              <w:rPr>
                <w:lang w:val="en-US"/>
              </w:rPr>
            </w:pPr>
            <w:r w:rsidRPr="00F47816">
              <w:t>(</w:t>
            </w:r>
            <w:r>
              <w:t xml:space="preserve">см. рис. </w:t>
            </w:r>
            <w:r>
              <w:rPr>
                <w:lang w:val="en-US"/>
              </w:rPr>
              <w:t>X-X)</w:t>
            </w:r>
          </w:p>
        </w:tc>
      </w:tr>
    </w:tbl>
    <w:p w:rsidR="007552B0" w:rsidRPr="00121E3E" w:rsidRDefault="00192626">
      <w:r w:rsidRPr="00121E3E">
        <w:br w:type="page"/>
      </w:r>
    </w:p>
    <w:p w:rsidR="0019570C" w:rsidRDefault="0019570C" w:rsidP="0019570C">
      <w:pPr>
        <w:pStyle w:val="Style2"/>
        <w:outlineLvl w:val="2"/>
      </w:pPr>
      <w:bookmarkStart w:id="25" w:name="_Toc72021860"/>
      <w:r>
        <w:lastRenderedPageBreak/>
        <w:t>Результаты тестирования</w:t>
      </w:r>
      <w:bookmarkEnd w:id="25"/>
    </w:p>
    <w:p w:rsidR="0019570C" w:rsidRDefault="0019570C" w:rsidP="0019570C">
      <w:pPr>
        <w:pStyle w:val="StyleText"/>
      </w:pPr>
    </w:p>
    <w:p w:rsidR="0019570C" w:rsidRDefault="0019570C" w:rsidP="0019570C">
      <w:pPr>
        <w:pStyle w:val="StyleImage"/>
      </w:pPr>
      <w:r>
        <w:rPr>
          <w:noProof/>
          <w:lang w:eastAsia="ru-RU"/>
        </w:rPr>
        <w:drawing>
          <wp:inline distT="0" distB="0" distL="0" distR="0">
            <wp:extent cx="5943600" cy="2453640"/>
            <wp:effectExtent l="19050" t="19050" r="19050" b="2286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453640"/>
                    </a:xfrm>
                    <a:prstGeom prst="rect">
                      <a:avLst/>
                    </a:prstGeom>
                    <a:noFill/>
                    <a:ln>
                      <a:solidFill>
                        <a:schemeClr val="tx1"/>
                      </a:solidFill>
                    </a:ln>
                  </pic:spPr>
                </pic:pic>
              </a:graphicData>
            </a:graphic>
          </wp:inline>
        </w:drawing>
      </w:r>
    </w:p>
    <w:p w:rsidR="0019570C" w:rsidRPr="00E30A82" w:rsidRDefault="0019570C" w:rsidP="0019570C">
      <w:pPr>
        <w:pStyle w:val="StyleImage"/>
      </w:pPr>
      <w:r>
        <w:t xml:space="preserve">Рисунок </w:t>
      </w:r>
      <w:r>
        <w:rPr>
          <w:lang w:val="en-US"/>
        </w:rPr>
        <w:t>X</w:t>
      </w:r>
      <w:r w:rsidRPr="0019570C">
        <w:t xml:space="preserve"> – </w:t>
      </w:r>
      <w:r>
        <w:t>Результат</w:t>
      </w:r>
      <w:r w:rsidR="00995DAB">
        <w:t xml:space="preserve"> выполнения</w:t>
      </w:r>
      <w:r>
        <w:t xml:space="preserve"> теста №1 из таблицы тестирования №</w:t>
      </w:r>
      <w:r>
        <w:rPr>
          <w:lang w:val="en-US"/>
        </w:rPr>
        <w:t>X</w:t>
      </w:r>
    </w:p>
    <w:p w:rsidR="0019570C" w:rsidRDefault="0019570C" w:rsidP="0019570C">
      <w:pPr>
        <w:pStyle w:val="StyleImage"/>
      </w:pPr>
    </w:p>
    <w:p w:rsidR="0019570C" w:rsidRDefault="00995DAB" w:rsidP="0019570C">
      <w:pPr>
        <w:pStyle w:val="StyleImage"/>
      </w:pPr>
      <w:r>
        <w:rPr>
          <w:noProof/>
          <w:lang w:eastAsia="ru-RU"/>
        </w:rPr>
        <w:drawing>
          <wp:inline distT="0" distB="0" distL="0" distR="0">
            <wp:extent cx="5935980" cy="2354580"/>
            <wp:effectExtent l="19050" t="19050" r="26670" b="2667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5980" cy="2354580"/>
                    </a:xfrm>
                    <a:prstGeom prst="rect">
                      <a:avLst/>
                    </a:prstGeom>
                    <a:noFill/>
                    <a:ln>
                      <a:solidFill>
                        <a:schemeClr val="tx1"/>
                      </a:solidFill>
                    </a:ln>
                  </pic:spPr>
                </pic:pic>
              </a:graphicData>
            </a:graphic>
          </wp:inline>
        </w:drawing>
      </w:r>
    </w:p>
    <w:p w:rsidR="00995DAB" w:rsidRPr="00995DAB" w:rsidRDefault="00995DAB" w:rsidP="0019570C">
      <w:pPr>
        <w:pStyle w:val="StyleImage"/>
      </w:pPr>
      <w:r>
        <w:t xml:space="preserve">Рисунок </w:t>
      </w:r>
      <w:r>
        <w:rPr>
          <w:lang w:val="en-US"/>
        </w:rPr>
        <w:t>X</w:t>
      </w:r>
      <w:r w:rsidRPr="00995DAB">
        <w:t xml:space="preserve"> – </w:t>
      </w:r>
      <w:r>
        <w:t>Результат выполнения теста №2 из таблицы тестирования №</w:t>
      </w:r>
      <w:r>
        <w:rPr>
          <w:lang w:val="en-US"/>
        </w:rPr>
        <w:t>X</w:t>
      </w:r>
    </w:p>
    <w:p w:rsidR="00995DAB" w:rsidRPr="00995DAB" w:rsidRDefault="00995DAB" w:rsidP="0019570C">
      <w:pPr>
        <w:pStyle w:val="StyleImage"/>
      </w:pPr>
    </w:p>
    <w:p w:rsidR="00995DAB" w:rsidRDefault="00995DAB" w:rsidP="0019570C">
      <w:pPr>
        <w:pStyle w:val="StyleImage"/>
      </w:pPr>
      <w:r>
        <w:rPr>
          <w:noProof/>
          <w:lang w:eastAsia="ru-RU"/>
        </w:rPr>
        <w:drawing>
          <wp:inline distT="0" distB="0" distL="0" distR="0">
            <wp:extent cx="5935980" cy="2240280"/>
            <wp:effectExtent l="19050" t="19050" r="26670" b="2667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5980" cy="2240280"/>
                    </a:xfrm>
                    <a:prstGeom prst="rect">
                      <a:avLst/>
                    </a:prstGeom>
                    <a:noFill/>
                    <a:ln>
                      <a:solidFill>
                        <a:schemeClr val="tx1"/>
                      </a:solidFill>
                    </a:ln>
                  </pic:spPr>
                </pic:pic>
              </a:graphicData>
            </a:graphic>
          </wp:inline>
        </w:drawing>
      </w:r>
    </w:p>
    <w:p w:rsidR="00995DAB" w:rsidRPr="00995DAB" w:rsidRDefault="00995DAB" w:rsidP="0019570C">
      <w:pPr>
        <w:pStyle w:val="StyleImage"/>
      </w:pPr>
      <w:r>
        <w:t xml:space="preserve">Рисунок </w:t>
      </w:r>
      <w:r>
        <w:rPr>
          <w:lang w:val="en-US"/>
        </w:rPr>
        <w:t>X</w:t>
      </w:r>
      <w:r w:rsidRPr="00995DAB">
        <w:t xml:space="preserve"> – </w:t>
      </w:r>
      <w:r>
        <w:t>Результат выполнения теста №3 из таблицы тестирования №</w:t>
      </w:r>
      <w:r>
        <w:rPr>
          <w:lang w:val="en-US"/>
        </w:rPr>
        <w:t>X</w:t>
      </w:r>
    </w:p>
    <w:p w:rsidR="0019570C" w:rsidRDefault="0019570C">
      <w:r>
        <w:br w:type="page"/>
      </w:r>
    </w:p>
    <w:p w:rsidR="00995DAB" w:rsidRDefault="00995DAB" w:rsidP="00995DAB">
      <w:pPr>
        <w:pStyle w:val="StyleImage"/>
      </w:pPr>
      <w:r>
        <w:rPr>
          <w:noProof/>
          <w:lang w:eastAsia="ru-RU"/>
        </w:rPr>
        <w:lastRenderedPageBreak/>
        <w:drawing>
          <wp:inline distT="0" distB="0" distL="0" distR="0">
            <wp:extent cx="5935980" cy="1661160"/>
            <wp:effectExtent l="19050" t="19050" r="26670" b="1524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35980" cy="1661160"/>
                    </a:xfrm>
                    <a:prstGeom prst="rect">
                      <a:avLst/>
                    </a:prstGeom>
                    <a:noFill/>
                    <a:ln>
                      <a:solidFill>
                        <a:schemeClr val="tx1"/>
                      </a:solidFill>
                    </a:ln>
                  </pic:spPr>
                </pic:pic>
              </a:graphicData>
            </a:graphic>
          </wp:inline>
        </w:drawing>
      </w:r>
    </w:p>
    <w:p w:rsidR="00995DAB" w:rsidRPr="00180F32" w:rsidRDefault="00995DAB" w:rsidP="00995DAB">
      <w:pPr>
        <w:pStyle w:val="StyleImage"/>
      </w:pPr>
      <w:r>
        <w:t xml:space="preserve">Рисунок </w:t>
      </w:r>
      <w:r>
        <w:rPr>
          <w:lang w:val="en-US"/>
        </w:rPr>
        <w:t>X</w:t>
      </w:r>
      <w:r w:rsidRPr="00995DAB">
        <w:t xml:space="preserve"> – </w:t>
      </w:r>
      <w:r>
        <w:t>Результат выполнения теста №4 из таблицы тестирования №</w:t>
      </w:r>
      <w:r>
        <w:rPr>
          <w:lang w:val="en-US"/>
        </w:rPr>
        <w:t>X</w:t>
      </w:r>
    </w:p>
    <w:p w:rsidR="00C96D65" w:rsidRPr="00180F32" w:rsidRDefault="00C96D65" w:rsidP="00995DAB">
      <w:pPr>
        <w:pStyle w:val="StyleImage"/>
      </w:pPr>
    </w:p>
    <w:p w:rsidR="00C96D65" w:rsidRDefault="00C96D65" w:rsidP="00995DAB">
      <w:pPr>
        <w:pStyle w:val="StyleImage"/>
      </w:pPr>
      <w:r>
        <w:rPr>
          <w:noProof/>
          <w:lang w:eastAsia="ru-RU"/>
        </w:rPr>
        <w:drawing>
          <wp:inline distT="0" distB="0" distL="0" distR="0">
            <wp:extent cx="5935980" cy="2186940"/>
            <wp:effectExtent l="19050" t="19050" r="26670" b="2286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35980" cy="2186940"/>
                    </a:xfrm>
                    <a:prstGeom prst="rect">
                      <a:avLst/>
                    </a:prstGeom>
                    <a:noFill/>
                    <a:ln>
                      <a:solidFill>
                        <a:schemeClr val="tx1"/>
                      </a:solidFill>
                    </a:ln>
                  </pic:spPr>
                </pic:pic>
              </a:graphicData>
            </a:graphic>
          </wp:inline>
        </w:drawing>
      </w:r>
    </w:p>
    <w:p w:rsidR="00C96D65" w:rsidRPr="00180F32" w:rsidRDefault="00C96D65" w:rsidP="00995DAB">
      <w:pPr>
        <w:pStyle w:val="StyleImage"/>
      </w:pPr>
      <w:r>
        <w:t xml:space="preserve">Рисунок </w:t>
      </w:r>
      <w:r>
        <w:rPr>
          <w:lang w:val="en-US"/>
        </w:rPr>
        <w:t>X</w:t>
      </w:r>
      <w:r w:rsidRPr="00C96D65">
        <w:t xml:space="preserve"> – </w:t>
      </w:r>
      <w:r>
        <w:t>Результат выполнения теста №5 из таблицы тестирования №</w:t>
      </w:r>
      <w:r>
        <w:rPr>
          <w:lang w:val="en-US"/>
        </w:rPr>
        <w:t>X</w:t>
      </w:r>
    </w:p>
    <w:p w:rsidR="00C96D65" w:rsidRPr="00180F32" w:rsidRDefault="00C96D65" w:rsidP="00995DAB">
      <w:pPr>
        <w:pStyle w:val="StyleImage"/>
      </w:pPr>
    </w:p>
    <w:p w:rsidR="00C96D65" w:rsidRDefault="00C96D65" w:rsidP="00995DAB">
      <w:pPr>
        <w:pStyle w:val="StyleImage"/>
      </w:pPr>
      <w:r>
        <w:rPr>
          <w:noProof/>
          <w:lang w:eastAsia="ru-RU"/>
        </w:rPr>
        <w:drawing>
          <wp:inline distT="0" distB="0" distL="0" distR="0">
            <wp:extent cx="5935980" cy="2552700"/>
            <wp:effectExtent l="19050" t="19050" r="26670" b="1905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35980" cy="2552700"/>
                    </a:xfrm>
                    <a:prstGeom prst="rect">
                      <a:avLst/>
                    </a:prstGeom>
                    <a:noFill/>
                    <a:ln>
                      <a:solidFill>
                        <a:schemeClr val="tx1"/>
                      </a:solidFill>
                    </a:ln>
                  </pic:spPr>
                </pic:pic>
              </a:graphicData>
            </a:graphic>
          </wp:inline>
        </w:drawing>
      </w:r>
    </w:p>
    <w:p w:rsidR="00C96D65" w:rsidRPr="00C96D65" w:rsidRDefault="00C96D65" w:rsidP="00C96D65">
      <w:pPr>
        <w:pStyle w:val="StyleImage"/>
      </w:pPr>
      <w:r>
        <w:t xml:space="preserve">Рисунок </w:t>
      </w:r>
      <w:r>
        <w:rPr>
          <w:lang w:val="en-US"/>
        </w:rPr>
        <w:t>X</w:t>
      </w:r>
      <w:r w:rsidRPr="00C96D65">
        <w:t xml:space="preserve"> – </w:t>
      </w:r>
      <w:r>
        <w:t>Результат выполнения теста №6 из таблицы тестирования №</w:t>
      </w:r>
      <w:r>
        <w:rPr>
          <w:lang w:val="en-US"/>
        </w:rPr>
        <w:t>X</w:t>
      </w:r>
    </w:p>
    <w:p w:rsidR="00C96D65" w:rsidRDefault="00C96D65" w:rsidP="00995DAB">
      <w:pPr>
        <w:pStyle w:val="StyleImage"/>
      </w:pPr>
      <w:r>
        <w:rPr>
          <w:noProof/>
          <w:lang w:eastAsia="ru-RU"/>
        </w:rPr>
        <w:lastRenderedPageBreak/>
        <w:drawing>
          <wp:inline distT="0" distB="0" distL="0" distR="0">
            <wp:extent cx="5935980" cy="2179320"/>
            <wp:effectExtent l="19050" t="19050" r="26670" b="1143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35980" cy="2179320"/>
                    </a:xfrm>
                    <a:prstGeom prst="rect">
                      <a:avLst/>
                    </a:prstGeom>
                    <a:noFill/>
                    <a:ln>
                      <a:solidFill>
                        <a:schemeClr val="tx1"/>
                      </a:solidFill>
                    </a:ln>
                  </pic:spPr>
                </pic:pic>
              </a:graphicData>
            </a:graphic>
          </wp:inline>
        </w:drawing>
      </w:r>
    </w:p>
    <w:p w:rsidR="00C96D65" w:rsidRDefault="00C96D65" w:rsidP="00995DAB">
      <w:pPr>
        <w:pStyle w:val="StyleImage"/>
      </w:pPr>
      <w:r>
        <w:t xml:space="preserve">Рисунок </w:t>
      </w:r>
      <w:r>
        <w:rPr>
          <w:lang w:val="en-US"/>
        </w:rPr>
        <w:t>X</w:t>
      </w:r>
      <w:r w:rsidRPr="00C96D65">
        <w:t xml:space="preserve"> – </w:t>
      </w:r>
      <w:r>
        <w:t>Результат выполнения теста №7 из таблицы тестирования №</w:t>
      </w:r>
      <w:r>
        <w:rPr>
          <w:lang w:val="en-US"/>
        </w:rPr>
        <w:t>X</w:t>
      </w:r>
    </w:p>
    <w:p w:rsidR="00C96D65" w:rsidRPr="00180F32" w:rsidRDefault="00C96D65" w:rsidP="00995DAB">
      <w:pPr>
        <w:pStyle w:val="StyleImage"/>
      </w:pPr>
    </w:p>
    <w:p w:rsidR="004C04E2" w:rsidRDefault="004C04E2" w:rsidP="00995DAB">
      <w:pPr>
        <w:pStyle w:val="StyleImage"/>
        <w:rPr>
          <w:lang w:val="en-US"/>
        </w:rPr>
      </w:pPr>
      <w:r>
        <w:rPr>
          <w:noProof/>
          <w:lang w:eastAsia="ru-RU"/>
        </w:rPr>
        <w:drawing>
          <wp:inline distT="0" distB="0" distL="0" distR="0">
            <wp:extent cx="5943600" cy="1600200"/>
            <wp:effectExtent l="19050" t="19050" r="19050" b="1905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1600200"/>
                    </a:xfrm>
                    <a:prstGeom prst="rect">
                      <a:avLst/>
                    </a:prstGeom>
                    <a:noFill/>
                    <a:ln>
                      <a:solidFill>
                        <a:schemeClr val="tx1"/>
                      </a:solidFill>
                    </a:ln>
                  </pic:spPr>
                </pic:pic>
              </a:graphicData>
            </a:graphic>
          </wp:inline>
        </w:drawing>
      </w:r>
    </w:p>
    <w:p w:rsidR="004C04E2" w:rsidRDefault="004C04E2" w:rsidP="00995DAB">
      <w:pPr>
        <w:pStyle w:val="StyleImage"/>
      </w:pPr>
      <w:r>
        <w:t xml:space="preserve">Рисунок </w:t>
      </w:r>
      <w:r>
        <w:rPr>
          <w:lang w:val="en-US"/>
        </w:rPr>
        <w:t>X</w:t>
      </w:r>
      <w:r w:rsidRPr="004C04E2">
        <w:t xml:space="preserve"> – </w:t>
      </w:r>
      <w:r>
        <w:t>Проверка на то</w:t>
      </w:r>
      <w:r w:rsidRPr="004C04E2">
        <w:t xml:space="preserve">, </w:t>
      </w:r>
      <w:r>
        <w:t xml:space="preserve">что после удаления записи накладной (см. рис. </w:t>
      </w:r>
      <w:r>
        <w:rPr>
          <w:lang w:val="en-US"/>
        </w:rPr>
        <w:t xml:space="preserve">X) </w:t>
      </w:r>
      <w:r>
        <w:t>её больше нет в базе данных</w:t>
      </w:r>
    </w:p>
    <w:p w:rsidR="007552B0" w:rsidRDefault="007552B0" w:rsidP="00995DAB">
      <w:pPr>
        <w:pStyle w:val="StyleImage"/>
      </w:pPr>
    </w:p>
    <w:p w:rsidR="007552B0" w:rsidRDefault="007552B0" w:rsidP="00995DAB">
      <w:pPr>
        <w:pStyle w:val="StyleImage"/>
      </w:pPr>
      <w:r>
        <w:rPr>
          <w:noProof/>
          <w:lang w:eastAsia="ru-RU"/>
        </w:rPr>
        <w:drawing>
          <wp:inline distT="0" distB="0" distL="0" distR="0">
            <wp:extent cx="5935980" cy="2286000"/>
            <wp:effectExtent l="19050" t="19050" r="26670" b="1905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35980" cy="2286000"/>
                    </a:xfrm>
                    <a:prstGeom prst="rect">
                      <a:avLst/>
                    </a:prstGeom>
                    <a:noFill/>
                    <a:ln>
                      <a:solidFill>
                        <a:schemeClr val="tx1"/>
                      </a:solidFill>
                    </a:ln>
                  </pic:spPr>
                </pic:pic>
              </a:graphicData>
            </a:graphic>
          </wp:inline>
        </w:drawing>
      </w:r>
    </w:p>
    <w:p w:rsidR="000C2C44" w:rsidRPr="000C2C44" w:rsidRDefault="007552B0" w:rsidP="000C2C44">
      <w:pPr>
        <w:pStyle w:val="StyleImage"/>
      </w:pPr>
      <w:r>
        <w:t xml:space="preserve">Рисунок </w:t>
      </w:r>
      <w:r>
        <w:rPr>
          <w:lang w:val="en-US"/>
        </w:rPr>
        <w:t>X</w:t>
      </w:r>
      <w:r w:rsidRPr="007552B0">
        <w:t xml:space="preserve"> – </w:t>
      </w:r>
      <w:r>
        <w:t>Результат выполнения теста №8 из таблицы тестирования №</w:t>
      </w:r>
      <w:r>
        <w:rPr>
          <w:lang w:val="en-US"/>
        </w:rPr>
        <w:t>X</w:t>
      </w:r>
    </w:p>
    <w:p w:rsidR="000C2C44" w:rsidRDefault="000C2C44" w:rsidP="00995DAB">
      <w:pPr>
        <w:pStyle w:val="StyleImage"/>
      </w:pPr>
      <w:r>
        <w:rPr>
          <w:noProof/>
          <w:lang w:eastAsia="ru-RU"/>
        </w:rPr>
        <w:lastRenderedPageBreak/>
        <w:drawing>
          <wp:inline distT="0" distB="0" distL="0" distR="0">
            <wp:extent cx="5935980" cy="2301240"/>
            <wp:effectExtent l="19050" t="19050" r="26670" b="2286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5980" cy="2301240"/>
                    </a:xfrm>
                    <a:prstGeom prst="rect">
                      <a:avLst/>
                    </a:prstGeom>
                    <a:noFill/>
                    <a:ln>
                      <a:solidFill>
                        <a:schemeClr val="tx1"/>
                      </a:solidFill>
                    </a:ln>
                  </pic:spPr>
                </pic:pic>
              </a:graphicData>
            </a:graphic>
          </wp:inline>
        </w:drawing>
      </w:r>
    </w:p>
    <w:p w:rsidR="000C2C44" w:rsidRPr="00180F32" w:rsidRDefault="000C2C44" w:rsidP="00995DAB">
      <w:pPr>
        <w:pStyle w:val="StyleImage"/>
      </w:pPr>
      <w:r>
        <w:t xml:space="preserve">Рисунок </w:t>
      </w:r>
      <w:r>
        <w:rPr>
          <w:lang w:val="en-US"/>
        </w:rPr>
        <w:t>X</w:t>
      </w:r>
      <w:r w:rsidRPr="000C2C44">
        <w:t xml:space="preserve"> – </w:t>
      </w:r>
      <w:r>
        <w:t>Результат выполнения теста №9 из таблицы тестирования №</w:t>
      </w:r>
      <w:r>
        <w:rPr>
          <w:lang w:val="en-US"/>
        </w:rPr>
        <w:t>X</w:t>
      </w:r>
    </w:p>
    <w:p w:rsidR="000C2C44" w:rsidRDefault="000C2C44" w:rsidP="00995DAB">
      <w:pPr>
        <w:pStyle w:val="StyleImage"/>
      </w:pPr>
    </w:p>
    <w:p w:rsidR="00ED5369" w:rsidRDefault="00ED5369" w:rsidP="00995DAB">
      <w:pPr>
        <w:pStyle w:val="StyleImage"/>
      </w:pPr>
      <w:r>
        <w:rPr>
          <w:noProof/>
          <w:lang w:eastAsia="ru-RU"/>
        </w:rPr>
        <w:drawing>
          <wp:inline distT="0" distB="0" distL="0" distR="0">
            <wp:extent cx="5928360" cy="2225040"/>
            <wp:effectExtent l="19050" t="19050" r="15240" b="2286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28360" cy="2225040"/>
                    </a:xfrm>
                    <a:prstGeom prst="rect">
                      <a:avLst/>
                    </a:prstGeom>
                    <a:noFill/>
                    <a:ln>
                      <a:solidFill>
                        <a:schemeClr val="tx1"/>
                      </a:solidFill>
                    </a:ln>
                  </pic:spPr>
                </pic:pic>
              </a:graphicData>
            </a:graphic>
          </wp:inline>
        </w:drawing>
      </w:r>
    </w:p>
    <w:p w:rsidR="00ED5369" w:rsidRPr="00180F32" w:rsidRDefault="00ED5369" w:rsidP="00995DAB">
      <w:pPr>
        <w:pStyle w:val="StyleImage"/>
      </w:pPr>
      <w:r>
        <w:t xml:space="preserve">Рисунок </w:t>
      </w:r>
      <w:r>
        <w:rPr>
          <w:lang w:val="en-US"/>
        </w:rPr>
        <w:t>X</w:t>
      </w:r>
      <w:r w:rsidRPr="00ED5369">
        <w:t xml:space="preserve"> – </w:t>
      </w:r>
      <w:r>
        <w:t>Результат выполнения теста №10 из таблицы тестирования №</w:t>
      </w:r>
      <w:r>
        <w:rPr>
          <w:lang w:val="en-US"/>
        </w:rPr>
        <w:t>X</w:t>
      </w:r>
    </w:p>
    <w:p w:rsidR="001A458E" w:rsidRPr="00180F32" w:rsidRDefault="001A458E" w:rsidP="00995DAB">
      <w:pPr>
        <w:pStyle w:val="StyleImage"/>
      </w:pPr>
    </w:p>
    <w:p w:rsidR="001A458E" w:rsidRDefault="001A458E" w:rsidP="00995DAB">
      <w:pPr>
        <w:pStyle w:val="StyleImage"/>
      </w:pPr>
      <w:r>
        <w:rPr>
          <w:noProof/>
          <w:lang w:eastAsia="ru-RU"/>
        </w:rPr>
        <w:drawing>
          <wp:inline distT="0" distB="0" distL="0" distR="0">
            <wp:extent cx="5935980" cy="2606040"/>
            <wp:effectExtent l="19050" t="19050" r="26670" b="2286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35980" cy="2606040"/>
                    </a:xfrm>
                    <a:prstGeom prst="rect">
                      <a:avLst/>
                    </a:prstGeom>
                    <a:noFill/>
                    <a:ln>
                      <a:solidFill>
                        <a:schemeClr val="tx1"/>
                      </a:solidFill>
                    </a:ln>
                  </pic:spPr>
                </pic:pic>
              </a:graphicData>
            </a:graphic>
          </wp:inline>
        </w:drawing>
      </w:r>
    </w:p>
    <w:p w:rsidR="00CE29C7" w:rsidRPr="00CE29C7" w:rsidRDefault="001A458E" w:rsidP="00CE29C7">
      <w:pPr>
        <w:pStyle w:val="StyleImage"/>
      </w:pPr>
      <w:r>
        <w:t xml:space="preserve">Рисунок </w:t>
      </w:r>
      <w:r>
        <w:rPr>
          <w:lang w:val="en-US"/>
        </w:rPr>
        <w:t>X</w:t>
      </w:r>
      <w:r w:rsidRPr="001A458E">
        <w:t xml:space="preserve"> – </w:t>
      </w:r>
      <w:r>
        <w:t>Результат выполнения теста №11 из таблицы тестирования №</w:t>
      </w:r>
      <w:r>
        <w:rPr>
          <w:lang w:val="en-US"/>
        </w:rPr>
        <w:t>X</w:t>
      </w:r>
    </w:p>
    <w:p w:rsidR="00CE29C7" w:rsidRDefault="00CE29C7" w:rsidP="00995DAB">
      <w:pPr>
        <w:pStyle w:val="StyleImage"/>
      </w:pPr>
      <w:r>
        <w:rPr>
          <w:noProof/>
          <w:lang w:eastAsia="ru-RU"/>
        </w:rPr>
        <w:lastRenderedPageBreak/>
        <w:drawing>
          <wp:inline distT="0" distB="0" distL="0" distR="0">
            <wp:extent cx="5935980" cy="2049780"/>
            <wp:effectExtent l="19050" t="19050" r="26670" b="2667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35980" cy="2049780"/>
                    </a:xfrm>
                    <a:prstGeom prst="rect">
                      <a:avLst/>
                    </a:prstGeom>
                    <a:noFill/>
                    <a:ln>
                      <a:solidFill>
                        <a:schemeClr val="tx1"/>
                      </a:solidFill>
                    </a:ln>
                  </pic:spPr>
                </pic:pic>
              </a:graphicData>
            </a:graphic>
          </wp:inline>
        </w:drawing>
      </w:r>
    </w:p>
    <w:p w:rsidR="00CE29C7" w:rsidRPr="00180F32" w:rsidRDefault="00CE29C7" w:rsidP="00995DAB">
      <w:pPr>
        <w:pStyle w:val="StyleImage"/>
      </w:pPr>
      <w:r>
        <w:t xml:space="preserve">Рисунок </w:t>
      </w:r>
      <w:r>
        <w:rPr>
          <w:lang w:val="en-US"/>
        </w:rPr>
        <w:t>X</w:t>
      </w:r>
      <w:r w:rsidRPr="00CE29C7">
        <w:t xml:space="preserve"> – </w:t>
      </w:r>
      <w:r>
        <w:t>Результат выполнения теста №12 из таблицы тестирования №</w:t>
      </w:r>
      <w:r>
        <w:rPr>
          <w:lang w:val="en-US"/>
        </w:rPr>
        <w:t>X</w:t>
      </w:r>
    </w:p>
    <w:p w:rsidR="00CE29C7" w:rsidRPr="00180F32" w:rsidRDefault="00CE29C7" w:rsidP="00995DAB">
      <w:pPr>
        <w:pStyle w:val="StyleImage"/>
      </w:pPr>
    </w:p>
    <w:p w:rsidR="00CE29C7" w:rsidRDefault="00CE29C7" w:rsidP="00995DAB">
      <w:pPr>
        <w:pStyle w:val="StyleImage"/>
        <w:rPr>
          <w:lang w:val="en-US"/>
        </w:rPr>
      </w:pPr>
      <w:r>
        <w:rPr>
          <w:noProof/>
          <w:lang w:eastAsia="ru-RU"/>
        </w:rPr>
        <w:drawing>
          <wp:inline distT="0" distB="0" distL="0" distR="0">
            <wp:extent cx="5935980" cy="2941320"/>
            <wp:effectExtent l="19050" t="19050" r="26670" b="1143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35980" cy="2941320"/>
                    </a:xfrm>
                    <a:prstGeom prst="rect">
                      <a:avLst/>
                    </a:prstGeom>
                    <a:noFill/>
                    <a:ln>
                      <a:solidFill>
                        <a:schemeClr val="tx1"/>
                      </a:solidFill>
                    </a:ln>
                  </pic:spPr>
                </pic:pic>
              </a:graphicData>
            </a:graphic>
          </wp:inline>
        </w:drawing>
      </w:r>
    </w:p>
    <w:p w:rsidR="00CE29C7" w:rsidRPr="00180F32" w:rsidRDefault="00CE29C7" w:rsidP="00995DAB">
      <w:pPr>
        <w:pStyle w:val="StyleImage"/>
      </w:pPr>
      <w:r>
        <w:t xml:space="preserve">Рисунок </w:t>
      </w:r>
      <w:r>
        <w:rPr>
          <w:lang w:val="en-US"/>
        </w:rPr>
        <w:t>X</w:t>
      </w:r>
      <w:r w:rsidRPr="00CE29C7">
        <w:t xml:space="preserve"> – </w:t>
      </w:r>
      <w:r>
        <w:t>Результат выполнения теста №13 из таблицы тестирования №</w:t>
      </w:r>
      <w:r>
        <w:rPr>
          <w:lang w:val="en-US"/>
        </w:rPr>
        <w:t>X</w:t>
      </w:r>
    </w:p>
    <w:p w:rsidR="005932AC" w:rsidRPr="00180F32" w:rsidRDefault="005932AC" w:rsidP="00995DAB">
      <w:pPr>
        <w:pStyle w:val="StyleImage"/>
      </w:pPr>
    </w:p>
    <w:p w:rsidR="005932AC" w:rsidRDefault="005932AC" w:rsidP="00995DAB">
      <w:pPr>
        <w:pStyle w:val="StyleImage"/>
      </w:pPr>
      <w:r>
        <w:rPr>
          <w:noProof/>
          <w:lang w:eastAsia="ru-RU"/>
        </w:rPr>
        <w:drawing>
          <wp:inline distT="0" distB="0" distL="0" distR="0">
            <wp:extent cx="5935980" cy="1927860"/>
            <wp:effectExtent l="19050" t="19050" r="26670" b="1524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5980" cy="1927860"/>
                    </a:xfrm>
                    <a:prstGeom prst="rect">
                      <a:avLst/>
                    </a:prstGeom>
                    <a:noFill/>
                    <a:ln>
                      <a:solidFill>
                        <a:schemeClr val="tx1"/>
                      </a:solidFill>
                    </a:ln>
                  </pic:spPr>
                </pic:pic>
              </a:graphicData>
            </a:graphic>
          </wp:inline>
        </w:drawing>
      </w:r>
    </w:p>
    <w:p w:rsidR="002847D1" w:rsidRPr="002847D1" w:rsidRDefault="005932AC" w:rsidP="002847D1">
      <w:pPr>
        <w:pStyle w:val="StyleImage"/>
      </w:pPr>
      <w:r>
        <w:t xml:space="preserve">Рисунок </w:t>
      </w:r>
      <w:r>
        <w:rPr>
          <w:lang w:val="en-US"/>
        </w:rPr>
        <w:t>X</w:t>
      </w:r>
      <w:r w:rsidRPr="005932AC">
        <w:t xml:space="preserve"> – </w:t>
      </w:r>
      <w:r>
        <w:t>Результат выполнения теста №14 из таблицы тестирования №</w:t>
      </w:r>
      <w:r>
        <w:rPr>
          <w:lang w:val="en-US"/>
        </w:rPr>
        <w:t>X</w:t>
      </w:r>
    </w:p>
    <w:p w:rsidR="002847D1" w:rsidRDefault="002847D1" w:rsidP="00995DAB">
      <w:pPr>
        <w:pStyle w:val="StyleImage"/>
      </w:pPr>
      <w:r>
        <w:rPr>
          <w:noProof/>
          <w:lang w:eastAsia="ru-RU"/>
        </w:rPr>
        <w:lastRenderedPageBreak/>
        <w:drawing>
          <wp:inline distT="0" distB="0" distL="0" distR="0">
            <wp:extent cx="5935980" cy="2270760"/>
            <wp:effectExtent l="19050" t="19050" r="26670" b="1524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35980" cy="2270760"/>
                    </a:xfrm>
                    <a:prstGeom prst="rect">
                      <a:avLst/>
                    </a:prstGeom>
                    <a:noFill/>
                    <a:ln>
                      <a:solidFill>
                        <a:schemeClr val="tx1"/>
                      </a:solidFill>
                    </a:ln>
                  </pic:spPr>
                </pic:pic>
              </a:graphicData>
            </a:graphic>
          </wp:inline>
        </w:drawing>
      </w:r>
    </w:p>
    <w:p w:rsidR="002847D1" w:rsidRPr="00180F32" w:rsidRDefault="002847D1" w:rsidP="00995DAB">
      <w:pPr>
        <w:pStyle w:val="StyleImage"/>
      </w:pPr>
      <w:r>
        <w:t xml:space="preserve">Рисунок </w:t>
      </w:r>
      <w:r>
        <w:rPr>
          <w:lang w:val="en-US"/>
        </w:rPr>
        <w:t>X</w:t>
      </w:r>
      <w:r w:rsidRPr="002847D1">
        <w:t xml:space="preserve"> – </w:t>
      </w:r>
      <w:r>
        <w:t>Результат выполнения теста №15 из таблицы тестирования №</w:t>
      </w:r>
      <w:r>
        <w:rPr>
          <w:lang w:val="en-US"/>
        </w:rPr>
        <w:t>X</w:t>
      </w:r>
    </w:p>
    <w:p w:rsidR="00AA72C7" w:rsidRPr="00180F32" w:rsidRDefault="00AA72C7" w:rsidP="00995DAB">
      <w:pPr>
        <w:pStyle w:val="StyleImage"/>
      </w:pPr>
    </w:p>
    <w:p w:rsidR="00AA72C7" w:rsidRDefault="00AA72C7" w:rsidP="00995DAB">
      <w:pPr>
        <w:pStyle w:val="StyleImage"/>
      </w:pPr>
      <w:r>
        <w:rPr>
          <w:noProof/>
          <w:lang w:eastAsia="ru-RU"/>
        </w:rPr>
        <w:drawing>
          <wp:inline distT="0" distB="0" distL="0" distR="0">
            <wp:extent cx="5935980" cy="2247900"/>
            <wp:effectExtent l="19050" t="19050" r="26670" b="1905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5980" cy="2247900"/>
                    </a:xfrm>
                    <a:prstGeom prst="rect">
                      <a:avLst/>
                    </a:prstGeom>
                    <a:noFill/>
                    <a:ln>
                      <a:solidFill>
                        <a:schemeClr val="tx1"/>
                      </a:solidFill>
                    </a:ln>
                  </pic:spPr>
                </pic:pic>
              </a:graphicData>
            </a:graphic>
          </wp:inline>
        </w:drawing>
      </w:r>
    </w:p>
    <w:p w:rsidR="00AA72C7" w:rsidRPr="00180F32" w:rsidRDefault="00AA72C7" w:rsidP="00995DAB">
      <w:pPr>
        <w:pStyle w:val="StyleImage"/>
      </w:pPr>
      <w:r>
        <w:t xml:space="preserve">Рисунок </w:t>
      </w:r>
      <w:r>
        <w:rPr>
          <w:lang w:val="en-US"/>
        </w:rPr>
        <w:t>X</w:t>
      </w:r>
      <w:r w:rsidRPr="00AA72C7">
        <w:t xml:space="preserve"> – </w:t>
      </w:r>
      <w:r>
        <w:t>Результат выполнения теста №16 из таблицы тестирования №</w:t>
      </w:r>
      <w:r>
        <w:rPr>
          <w:lang w:val="en-US"/>
        </w:rPr>
        <w:t>X</w:t>
      </w:r>
    </w:p>
    <w:p w:rsidR="00513AE5" w:rsidRPr="00180F32" w:rsidRDefault="00513AE5" w:rsidP="00995DAB">
      <w:pPr>
        <w:pStyle w:val="StyleImage"/>
      </w:pPr>
    </w:p>
    <w:p w:rsidR="00513AE5" w:rsidRDefault="00513AE5" w:rsidP="00995DAB">
      <w:pPr>
        <w:pStyle w:val="StyleImage"/>
      </w:pPr>
      <w:r>
        <w:rPr>
          <w:noProof/>
          <w:lang w:eastAsia="ru-RU"/>
        </w:rPr>
        <w:drawing>
          <wp:inline distT="0" distB="0" distL="0" distR="0">
            <wp:extent cx="5935980" cy="2194560"/>
            <wp:effectExtent l="19050" t="19050" r="26670" b="1524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35980" cy="2194560"/>
                    </a:xfrm>
                    <a:prstGeom prst="rect">
                      <a:avLst/>
                    </a:prstGeom>
                    <a:noFill/>
                    <a:ln>
                      <a:solidFill>
                        <a:schemeClr val="tx1"/>
                      </a:solidFill>
                    </a:ln>
                  </pic:spPr>
                </pic:pic>
              </a:graphicData>
            </a:graphic>
          </wp:inline>
        </w:drawing>
      </w:r>
    </w:p>
    <w:p w:rsidR="00192626" w:rsidRPr="00192626" w:rsidRDefault="00513AE5" w:rsidP="00192626">
      <w:pPr>
        <w:pStyle w:val="StyleImage"/>
      </w:pPr>
      <w:r>
        <w:t xml:space="preserve">Рисунок </w:t>
      </w:r>
      <w:r>
        <w:rPr>
          <w:lang w:val="en-US"/>
        </w:rPr>
        <w:t>X</w:t>
      </w:r>
      <w:r w:rsidRPr="00513AE5">
        <w:t xml:space="preserve"> – </w:t>
      </w:r>
      <w:r>
        <w:t>Результат выполнения теста №17 из таблицы тестирования №</w:t>
      </w:r>
      <w:r>
        <w:rPr>
          <w:lang w:val="en-US"/>
        </w:rPr>
        <w:t>X</w:t>
      </w:r>
    </w:p>
    <w:p w:rsidR="00192626" w:rsidRDefault="00192626" w:rsidP="00995DAB">
      <w:pPr>
        <w:pStyle w:val="StyleImage"/>
      </w:pPr>
      <w:r>
        <w:rPr>
          <w:noProof/>
          <w:lang w:eastAsia="ru-RU"/>
        </w:rPr>
        <w:lastRenderedPageBreak/>
        <w:drawing>
          <wp:inline distT="0" distB="0" distL="0" distR="0">
            <wp:extent cx="5943600" cy="1981200"/>
            <wp:effectExtent l="19050" t="19050" r="19050" b="1905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1981200"/>
                    </a:xfrm>
                    <a:prstGeom prst="rect">
                      <a:avLst/>
                    </a:prstGeom>
                    <a:noFill/>
                    <a:ln>
                      <a:solidFill>
                        <a:schemeClr val="tx1"/>
                      </a:solidFill>
                    </a:ln>
                  </pic:spPr>
                </pic:pic>
              </a:graphicData>
            </a:graphic>
          </wp:inline>
        </w:drawing>
      </w:r>
    </w:p>
    <w:p w:rsidR="00192626" w:rsidRPr="00180F32" w:rsidRDefault="00192626" w:rsidP="00995DAB">
      <w:pPr>
        <w:pStyle w:val="StyleImage"/>
      </w:pPr>
      <w:r>
        <w:t xml:space="preserve">Рисунок </w:t>
      </w:r>
      <w:r>
        <w:rPr>
          <w:lang w:val="en-US"/>
        </w:rPr>
        <w:t>X</w:t>
      </w:r>
      <w:r w:rsidRPr="00192626">
        <w:t xml:space="preserve"> – </w:t>
      </w:r>
      <w:r>
        <w:t>Результат выполнения теста №18 из таблицы тестирования №</w:t>
      </w:r>
      <w:r>
        <w:rPr>
          <w:lang w:val="en-US"/>
        </w:rPr>
        <w:t>X</w:t>
      </w:r>
    </w:p>
    <w:p w:rsidR="009F404B" w:rsidRPr="00180F32" w:rsidRDefault="009F404B" w:rsidP="00995DAB">
      <w:pPr>
        <w:pStyle w:val="StyleImage"/>
      </w:pPr>
    </w:p>
    <w:p w:rsidR="009F404B" w:rsidRDefault="009F404B" w:rsidP="00995DAB">
      <w:pPr>
        <w:pStyle w:val="StyleImage"/>
      </w:pPr>
      <w:r>
        <w:rPr>
          <w:noProof/>
          <w:lang w:eastAsia="ru-RU"/>
        </w:rPr>
        <w:drawing>
          <wp:inline distT="0" distB="0" distL="0" distR="0">
            <wp:extent cx="5935980" cy="2979420"/>
            <wp:effectExtent l="19050" t="19050" r="26670" b="1143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35980" cy="2979420"/>
                    </a:xfrm>
                    <a:prstGeom prst="rect">
                      <a:avLst/>
                    </a:prstGeom>
                    <a:noFill/>
                    <a:ln>
                      <a:solidFill>
                        <a:schemeClr val="tx1"/>
                      </a:solidFill>
                    </a:ln>
                  </pic:spPr>
                </pic:pic>
              </a:graphicData>
            </a:graphic>
          </wp:inline>
        </w:drawing>
      </w:r>
    </w:p>
    <w:p w:rsidR="009F404B" w:rsidRPr="00180F32" w:rsidRDefault="009F404B" w:rsidP="00995DAB">
      <w:pPr>
        <w:pStyle w:val="StyleImage"/>
      </w:pPr>
      <w:r>
        <w:t xml:space="preserve">Рисунок </w:t>
      </w:r>
      <w:r>
        <w:rPr>
          <w:lang w:val="en-US"/>
        </w:rPr>
        <w:t>X</w:t>
      </w:r>
      <w:r w:rsidRPr="009F404B">
        <w:t xml:space="preserve"> – </w:t>
      </w:r>
      <w:r>
        <w:t>Результат выполнения теста №19 из таблицы тестирования №</w:t>
      </w:r>
      <w:r>
        <w:rPr>
          <w:lang w:val="en-US"/>
        </w:rPr>
        <w:t>X</w:t>
      </w:r>
    </w:p>
    <w:p w:rsidR="00234A33" w:rsidRPr="00180F32" w:rsidRDefault="00234A33" w:rsidP="00995DAB">
      <w:pPr>
        <w:pStyle w:val="StyleImage"/>
      </w:pPr>
    </w:p>
    <w:p w:rsidR="00234A33" w:rsidRDefault="00234A33" w:rsidP="00995DAB">
      <w:pPr>
        <w:pStyle w:val="StyleImage"/>
      </w:pPr>
      <w:r>
        <w:rPr>
          <w:noProof/>
          <w:lang w:eastAsia="ru-RU"/>
        </w:rPr>
        <w:drawing>
          <wp:inline distT="0" distB="0" distL="0" distR="0">
            <wp:extent cx="5935980" cy="1996440"/>
            <wp:effectExtent l="19050" t="19050" r="26670" b="2286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5980" cy="1996440"/>
                    </a:xfrm>
                    <a:prstGeom prst="rect">
                      <a:avLst/>
                    </a:prstGeom>
                    <a:noFill/>
                    <a:ln>
                      <a:solidFill>
                        <a:schemeClr val="tx1"/>
                      </a:solidFill>
                    </a:ln>
                  </pic:spPr>
                </pic:pic>
              </a:graphicData>
            </a:graphic>
          </wp:inline>
        </w:drawing>
      </w:r>
    </w:p>
    <w:p w:rsidR="00234A33" w:rsidRPr="00234A33" w:rsidRDefault="00234A33" w:rsidP="00995DAB">
      <w:pPr>
        <w:pStyle w:val="StyleImage"/>
      </w:pPr>
      <w:r>
        <w:t xml:space="preserve">Рисунок </w:t>
      </w:r>
      <w:r>
        <w:rPr>
          <w:lang w:val="en-US"/>
        </w:rPr>
        <w:t>X</w:t>
      </w:r>
      <w:r w:rsidRPr="00234A33">
        <w:t xml:space="preserve"> – </w:t>
      </w:r>
      <w:r>
        <w:t>Результат выполнения теста №20 из таблицы тестирования №</w:t>
      </w:r>
      <w:r>
        <w:rPr>
          <w:lang w:val="en-US"/>
        </w:rPr>
        <w:t>X</w:t>
      </w:r>
    </w:p>
    <w:p w:rsidR="00192626" w:rsidRDefault="00995DAB">
      <w:r>
        <w:br w:type="page"/>
      </w:r>
    </w:p>
    <w:p w:rsidR="00E443EA" w:rsidRPr="00F45D56" w:rsidRDefault="00E443EA" w:rsidP="00E443EA">
      <w:pPr>
        <w:pStyle w:val="Style2"/>
        <w:outlineLvl w:val="1"/>
      </w:pPr>
      <w:bookmarkStart w:id="26" w:name="_Toc72021861"/>
      <w:r>
        <w:lastRenderedPageBreak/>
        <w:t xml:space="preserve">Тестирование модуля </w:t>
      </w:r>
      <w:r w:rsidRPr="00F45D56">
        <w:t>“</w:t>
      </w:r>
      <w:r>
        <w:t>Пользователь</w:t>
      </w:r>
      <w:r w:rsidRPr="00F45D56">
        <w:t>”</w:t>
      </w:r>
      <w:bookmarkEnd w:id="26"/>
    </w:p>
    <w:p w:rsidR="00E443EA" w:rsidRDefault="001C66E3" w:rsidP="001C66E3">
      <w:pPr>
        <w:pStyle w:val="Style2"/>
        <w:outlineLvl w:val="2"/>
      </w:pPr>
      <w:bookmarkStart w:id="27" w:name="_Toc72021862"/>
      <w:r>
        <w:t>Определение методики тестирования</w:t>
      </w:r>
      <w:bookmarkEnd w:id="27"/>
    </w:p>
    <w:p w:rsidR="001C66E3" w:rsidRDefault="00F45D56" w:rsidP="00F45D56">
      <w:pPr>
        <w:pStyle w:val="StyleText"/>
      </w:pPr>
      <w:r>
        <w:t xml:space="preserve">Для тестирования данного модуля будет использован фреймворк для модульного тестирования </w:t>
      </w:r>
      <w:r>
        <w:rPr>
          <w:lang w:val="en-US"/>
        </w:rPr>
        <w:t>JUnit</w:t>
      </w:r>
      <w:r w:rsidRPr="00F45D56">
        <w:t>5</w:t>
      </w:r>
      <w:r>
        <w:t>.</w:t>
      </w:r>
    </w:p>
    <w:p w:rsidR="00F45D56" w:rsidRDefault="00F45D56" w:rsidP="00F45D56">
      <w:pPr>
        <w:pStyle w:val="StyleText"/>
      </w:pPr>
      <w:r>
        <w:t>Для модульного тестирования были разработаны тесты</w:t>
      </w:r>
      <w:r w:rsidRPr="00F45D56">
        <w:t xml:space="preserve">, </w:t>
      </w:r>
      <w:r>
        <w:t xml:space="preserve">содержащие входные данные и ожидаемые выходные. Тестирование затронуло функционал основного валидатора приложения (класс </w:t>
      </w:r>
      <w:r>
        <w:rPr>
          <w:lang w:val="en-US"/>
        </w:rPr>
        <w:t>DataValidator</w:t>
      </w:r>
      <w:r w:rsidRPr="00F45D56">
        <w:t xml:space="preserve">) </w:t>
      </w:r>
      <w:r>
        <w:t>и класс</w:t>
      </w:r>
      <w:r w:rsidRPr="00F45D56">
        <w:t xml:space="preserve">, </w:t>
      </w:r>
      <w:r>
        <w:t xml:space="preserve">осуществляющей взаимодействие с модулем </w:t>
      </w:r>
      <w:r w:rsidRPr="00F45D56">
        <w:t>“</w:t>
      </w:r>
      <w:r>
        <w:t>Центральный сервер</w:t>
      </w:r>
      <w:r w:rsidRPr="00F45D56">
        <w:t>”</w:t>
      </w:r>
      <w:r>
        <w:t>.</w:t>
      </w:r>
    </w:p>
    <w:p w:rsidR="00F45D56" w:rsidRDefault="00F45D56" w:rsidP="00F45D56">
      <w:pPr>
        <w:pStyle w:val="StyleText"/>
      </w:pPr>
      <w:r>
        <w:t xml:space="preserve">Для тестов класса </w:t>
      </w:r>
      <w:r>
        <w:rPr>
          <w:lang w:val="en-US"/>
        </w:rPr>
        <w:t>DataValidator</w:t>
      </w:r>
      <w:r w:rsidRPr="00F45D56">
        <w:t xml:space="preserve"> </w:t>
      </w:r>
      <w:r>
        <w:t>применяется следующее правило</w:t>
      </w:r>
      <w:r w:rsidRPr="00F45D56">
        <w:t xml:space="preserve">: </w:t>
      </w:r>
      <w:r>
        <w:t>в случае успешного прохождения теста</w:t>
      </w:r>
      <w:r w:rsidRPr="00F45D56">
        <w:t>,</w:t>
      </w:r>
      <w:r>
        <w:t xml:space="preserve"> возвращаемое значение процесса будет равно 0</w:t>
      </w:r>
      <w:r w:rsidRPr="00F45D56">
        <w:t xml:space="preserve">, </w:t>
      </w:r>
      <w:r>
        <w:t>без вывода дополнительных сообщений (рисунки будут снабжены достаточной информацией</w:t>
      </w:r>
      <w:r w:rsidRPr="00F45D56">
        <w:t xml:space="preserve">, </w:t>
      </w:r>
      <w:r>
        <w:t>чтобы судить о успешном прохождении теста</w:t>
      </w:r>
      <w:r w:rsidRPr="00F45D56">
        <w:t xml:space="preserve">, </w:t>
      </w:r>
      <w:r>
        <w:t>а также будет представлен исходный тест каждого модульного теста в отношении конкретных тестируемых методов).</w:t>
      </w:r>
    </w:p>
    <w:p w:rsidR="00F45D56" w:rsidRDefault="00F45D56" w:rsidP="00F45D56">
      <w:pPr>
        <w:pStyle w:val="StyleText"/>
      </w:pPr>
      <w:r>
        <w:t xml:space="preserve">Для тестов класса </w:t>
      </w:r>
      <w:r>
        <w:rPr>
          <w:lang w:val="en-US"/>
        </w:rPr>
        <w:t>DataValidator</w:t>
      </w:r>
      <w:r w:rsidRPr="00F45D56">
        <w:t xml:space="preserve"> </w:t>
      </w:r>
      <w:r>
        <w:t>применяется следующее правило</w:t>
      </w:r>
      <w:r w:rsidRPr="00F45D56">
        <w:t xml:space="preserve">: </w:t>
      </w:r>
      <w:r>
        <w:t>в случае успешного прохождения теста</w:t>
      </w:r>
      <w:r w:rsidRPr="00F45D56">
        <w:t xml:space="preserve">, </w:t>
      </w:r>
      <w:r>
        <w:t>возвращаемое значение процесса будет равно 0 и могут быть выведены сообщения исключений</w:t>
      </w:r>
      <w:r w:rsidRPr="00F45D56">
        <w:t xml:space="preserve">, </w:t>
      </w:r>
      <w:r>
        <w:t xml:space="preserve">который произошли (в случае методов с постфиксом </w:t>
      </w:r>
      <w:r>
        <w:rPr>
          <w:lang w:val="en-US"/>
        </w:rPr>
        <w:t>Exception</w:t>
      </w:r>
      <w:r w:rsidRPr="00F45D56">
        <w:t xml:space="preserve">, </w:t>
      </w:r>
      <w:r>
        <w:t xml:space="preserve">без постфикса </w:t>
      </w:r>
      <w:r>
        <w:rPr>
          <w:lang w:val="en-US"/>
        </w:rPr>
        <w:t>Exception</w:t>
      </w:r>
      <w:r w:rsidRPr="00F45D56">
        <w:t xml:space="preserve"> </w:t>
      </w:r>
      <w:r>
        <w:t>вывод сообщения об ошибке не предусмотрен</w:t>
      </w:r>
      <w:r w:rsidRPr="00F45D56">
        <w:t>)</w:t>
      </w:r>
      <w:r>
        <w:t>.</w:t>
      </w:r>
      <w:r w:rsidR="00BC1664">
        <w:t xml:space="preserve"> Тестирование осуществляется исключительно функционала взаимодействия с базой данных на серверной части приложения</w:t>
      </w:r>
      <w:r w:rsidR="00BC1664" w:rsidRPr="00BC1664">
        <w:t xml:space="preserve">: </w:t>
      </w:r>
      <w:r w:rsidR="00BC1664">
        <w:t>корректность обработки ошибок</w:t>
      </w:r>
      <w:r w:rsidR="004853F7">
        <w:t xml:space="preserve"> и </w:t>
      </w:r>
      <w:r w:rsidR="00BC1664">
        <w:t>корректность добавления/из</w:t>
      </w:r>
      <w:r w:rsidR="004853F7">
        <w:t>менения/удаления/чтения данных (</w:t>
      </w:r>
      <w:r w:rsidR="004853F7">
        <w:rPr>
          <w:lang w:val="en-US"/>
        </w:rPr>
        <w:t>INSERT</w:t>
      </w:r>
      <w:r w:rsidR="004853F7" w:rsidRPr="004853F7">
        <w:t xml:space="preserve">, </w:t>
      </w:r>
      <w:r w:rsidR="004853F7">
        <w:rPr>
          <w:lang w:val="en-US"/>
        </w:rPr>
        <w:t>UPDATE</w:t>
      </w:r>
      <w:r w:rsidR="004853F7" w:rsidRPr="004853F7">
        <w:t xml:space="preserve">, </w:t>
      </w:r>
      <w:r w:rsidR="004853F7">
        <w:rPr>
          <w:lang w:val="en-US"/>
        </w:rPr>
        <w:t>DELETE</w:t>
      </w:r>
      <w:r w:rsidR="004853F7" w:rsidRPr="004853F7">
        <w:t xml:space="preserve">, </w:t>
      </w:r>
      <w:r w:rsidR="004853F7">
        <w:rPr>
          <w:lang w:val="en-US"/>
        </w:rPr>
        <w:t>SELECT</w:t>
      </w:r>
      <w:r w:rsidR="004853F7" w:rsidRPr="004853F7">
        <w:t>).</w:t>
      </w:r>
    </w:p>
    <w:p w:rsidR="005750D9" w:rsidRDefault="005750D9" w:rsidP="00F45D56">
      <w:pPr>
        <w:pStyle w:val="StyleText"/>
      </w:pPr>
      <w:r>
        <w:t>Для каждого модульного теста будет визуализирована таблица входных и выходных данных (ожидаемых) с подтверждениями их выполнения в виде рисунков (скриншотов</w:t>
      </w:r>
      <w:r w:rsidRPr="005750D9">
        <w:t xml:space="preserve">, </w:t>
      </w:r>
      <w:r>
        <w:t>доказывающих работоспособность тестов).</w:t>
      </w:r>
    </w:p>
    <w:p w:rsidR="00DE35C5" w:rsidRDefault="00DE35C5">
      <w:pPr>
        <w:rPr>
          <w:rFonts w:ascii="Times New Roman" w:hAnsi="Times New Roman"/>
          <w:sz w:val="28"/>
        </w:rPr>
      </w:pPr>
      <w:r>
        <w:br w:type="page"/>
      </w:r>
    </w:p>
    <w:p w:rsidR="00DE35C5" w:rsidRPr="007538CC" w:rsidRDefault="00DE35C5" w:rsidP="00DE35C5">
      <w:pPr>
        <w:pStyle w:val="Style2"/>
        <w:outlineLvl w:val="2"/>
      </w:pPr>
      <w:bookmarkStart w:id="28" w:name="_Toc72021863"/>
      <w:r>
        <w:lastRenderedPageBreak/>
        <w:t xml:space="preserve">Модульное тестирование класса </w:t>
      </w:r>
      <w:r>
        <w:rPr>
          <w:lang w:val="en-US"/>
        </w:rPr>
        <w:t>DataValidator</w:t>
      </w:r>
      <w:bookmarkEnd w:id="28"/>
    </w:p>
    <w:p w:rsidR="00DE35C5" w:rsidRPr="00936A17" w:rsidRDefault="007538CC" w:rsidP="00936A17">
      <w:pPr>
        <w:pStyle w:val="Style2"/>
        <w:outlineLvl w:val="3"/>
      </w:pPr>
      <w:r w:rsidRPr="00936A17">
        <w:t>Таблица тестов</w:t>
      </w:r>
    </w:p>
    <w:p w:rsidR="007538CC" w:rsidRPr="00F56E98" w:rsidRDefault="007538CC" w:rsidP="007538CC">
      <w:pPr>
        <w:pStyle w:val="StyleText"/>
      </w:pPr>
      <w:r>
        <w:t xml:space="preserve">Таблица </w:t>
      </w:r>
      <w:r>
        <w:rPr>
          <w:lang w:val="en-US"/>
        </w:rPr>
        <w:t>X</w:t>
      </w:r>
      <w:r w:rsidRPr="00F80213">
        <w:t xml:space="preserve"> – </w:t>
      </w:r>
      <w:r>
        <w:t xml:space="preserve">Таблица тестов для класса </w:t>
      </w:r>
      <w:r>
        <w:rPr>
          <w:lang w:val="en-US"/>
        </w:rPr>
        <w:t>DataValidator</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7538CC" w:rsidTr="007538CC">
        <w:tc>
          <w:tcPr>
            <w:tcW w:w="2084" w:type="dxa"/>
          </w:tcPr>
          <w:p w:rsidR="007538CC" w:rsidRPr="007538CC" w:rsidRDefault="007538CC" w:rsidP="007538CC">
            <w:pPr>
              <w:pStyle w:val="StyleText"/>
              <w:ind w:firstLine="0"/>
              <w:jc w:val="center"/>
              <w:rPr>
                <w:b/>
              </w:rPr>
            </w:pPr>
            <w:r>
              <w:rPr>
                <w:b/>
              </w:rPr>
              <w:t>Метод тестирования</w:t>
            </w:r>
          </w:p>
        </w:tc>
        <w:tc>
          <w:tcPr>
            <w:tcW w:w="2150" w:type="dxa"/>
          </w:tcPr>
          <w:p w:rsidR="007538CC" w:rsidRPr="007538CC" w:rsidRDefault="007538CC" w:rsidP="007538CC">
            <w:pPr>
              <w:pStyle w:val="StyleText"/>
              <w:ind w:firstLine="0"/>
              <w:jc w:val="center"/>
              <w:rPr>
                <w:b/>
              </w:rPr>
            </w:pPr>
            <w:r>
              <w:rPr>
                <w:b/>
              </w:rPr>
              <w:t>Назначение теста</w:t>
            </w:r>
          </w:p>
        </w:tc>
        <w:tc>
          <w:tcPr>
            <w:tcW w:w="1838" w:type="dxa"/>
          </w:tcPr>
          <w:p w:rsidR="007538CC" w:rsidRPr="007538CC" w:rsidRDefault="007538CC" w:rsidP="007538CC">
            <w:pPr>
              <w:pStyle w:val="StyleText"/>
              <w:ind w:firstLine="0"/>
              <w:jc w:val="center"/>
              <w:rPr>
                <w:b/>
              </w:rPr>
            </w:pPr>
            <w:r>
              <w:rPr>
                <w:b/>
              </w:rPr>
              <w:t>Входные данные</w:t>
            </w:r>
          </w:p>
        </w:tc>
        <w:tc>
          <w:tcPr>
            <w:tcW w:w="1691" w:type="dxa"/>
          </w:tcPr>
          <w:p w:rsidR="007538CC" w:rsidRPr="007538CC" w:rsidRDefault="007538CC" w:rsidP="007538CC">
            <w:pPr>
              <w:pStyle w:val="StyleText"/>
              <w:ind w:firstLine="0"/>
              <w:jc w:val="center"/>
              <w:rPr>
                <w:b/>
              </w:rPr>
            </w:pPr>
            <w:r>
              <w:rPr>
                <w:b/>
              </w:rPr>
              <w:t>Ожидаемые выходные данные</w:t>
            </w:r>
          </w:p>
        </w:tc>
        <w:tc>
          <w:tcPr>
            <w:tcW w:w="1808" w:type="dxa"/>
          </w:tcPr>
          <w:p w:rsidR="007538CC" w:rsidRPr="007538CC" w:rsidRDefault="007538CC" w:rsidP="007538CC">
            <w:pPr>
              <w:pStyle w:val="StyleText"/>
              <w:ind w:firstLine="0"/>
              <w:jc w:val="center"/>
              <w:rPr>
                <w:b/>
              </w:rPr>
            </w:pPr>
            <w:r>
              <w:rPr>
                <w:b/>
              </w:rPr>
              <w:t>Результат тестирования</w:t>
            </w:r>
          </w:p>
        </w:tc>
      </w:tr>
      <w:tr w:rsidR="007538CC" w:rsidRPr="007538CC" w:rsidTr="007538CC">
        <w:tc>
          <w:tcPr>
            <w:tcW w:w="2084" w:type="dxa"/>
          </w:tcPr>
          <w:p w:rsidR="007538CC" w:rsidRDefault="007538CC" w:rsidP="007538CC">
            <w:pPr>
              <w:pStyle w:val="StyleText"/>
              <w:ind w:firstLine="0"/>
              <w:jc w:val="center"/>
            </w:pPr>
            <w:r w:rsidRPr="007538CC">
              <w:t>requiredValidator</w:t>
            </w:r>
          </w:p>
        </w:tc>
        <w:tc>
          <w:tcPr>
            <w:tcW w:w="2150" w:type="dxa"/>
          </w:tcPr>
          <w:p w:rsidR="007538CC" w:rsidRPr="007538CC" w:rsidRDefault="007538CC" w:rsidP="007538CC">
            <w:pPr>
              <w:pStyle w:val="StyleText"/>
              <w:ind w:firstLine="0"/>
              <w:jc w:val="center"/>
            </w:pPr>
            <w:r>
              <w:t xml:space="preserve">Проверка корректности проверки метода </w:t>
            </w:r>
            <w:r>
              <w:rPr>
                <w:lang w:val="en-US"/>
              </w:rPr>
              <w:t>requiredValidator</w:t>
            </w:r>
            <w:r w:rsidRPr="007538CC">
              <w:t xml:space="preserve">, </w:t>
            </w:r>
            <w:r>
              <w:t>который проверяет наполненность текстовых данных</w:t>
            </w:r>
          </w:p>
        </w:tc>
        <w:tc>
          <w:tcPr>
            <w:tcW w:w="1838" w:type="dxa"/>
          </w:tcPr>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rPr>
                <w:rFonts w:ascii="Courier New" w:hAnsi="Courier New" w:cs="Courier New"/>
                <w:sz w:val="24"/>
                <w:szCs w:val="24"/>
                <w:lang w:val="en-US"/>
              </w:rPr>
            </w:pPr>
            <w:r w:rsidRPr="007538CC">
              <w:rPr>
                <w:rFonts w:ascii="Courier New" w:hAnsi="Courier New" w:cs="Courier New"/>
                <w:sz w:val="24"/>
                <w:szCs w:val="24"/>
                <w:lang w:val="en-US"/>
              </w:rPr>
              <w:t>"Hello, world!", "Text", "Text 2", ""</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rPr>
                <w:rFonts w:ascii="Courier New" w:hAnsi="Courier New" w:cs="Courier New"/>
                <w:sz w:val="24"/>
                <w:szCs w:val="24"/>
                <w:lang w:val="en-US"/>
              </w:rPr>
            </w:pPr>
            <w:r w:rsidRPr="007538CC">
              <w:rPr>
                <w:rFonts w:ascii="Courier New" w:hAnsi="Courier New" w:cs="Courier New"/>
                <w:sz w:val="24"/>
                <w:szCs w:val="24"/>
                <w:lang w:val="en-US"/>
              </w:rPr>
              <w:t>"", "", "New word", "Hello", "Stone", "Stage"</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rPr>
                <w:rFonts w:ascii="Courier New" w:hAnsi="Courier New" w:cs="Courier New"/>
                <w:sz w:val="24"/>
                <w:szCs w:val="24"/>
                <w:lang w:val="en-US"/>
              </w:rPr>
            </w:pPr>
            <w:r w:rsidRPr="007538CC">
              <w:rPr>
                <w:rFonts w:ascii="Courier New" w:hAnsi="Courier New" w:cs="Courier New"/>
                <w:sz w:val="24"/>
                <w:szCs w:val="24"/>
                <w:lang w:val="en-US"/>
              </w:rPr>
              <w:t>"Hello", "</w:t>
            </w:r>
            <w:r w:rsidRPr="007538CC">
              <w:rPr>
                <w:rFonts w:ascii="Courier New" w:hAnsi="Courier New" w:cs="Courier New"/>
                <w:sz w:val="24"/>
                <w:szCs w:val="24"/>
              </w:rPr>
              <w:t>Текст</w:t>
            </w:r>
            <w:r w:rsidRPr="007538CC">
              <w:rPr>
                <w:rFonts w:ascii="Courier New" w:hAnsi="Courier New" w:cs="Courier New"/>
                <w:sz w:val="24"/>
                <w:szCs w:val="24"/>
                <w:lang w:val="en-US"/>
              </w:rPr>
              <w:t>", "</w:t>
            </w:r>
            <w:r w:rsidRPr="007538CC">
              <w:rPr>
                <w:rFonts w:ascii="Courier New" w:hAnsi="Courier New" w:cs="Courier New"/>
                <w:sz w:val="24"/>
                <w:szCs w:val="24"/>
              </w:rPr>
              <w:t>Автомобиль</w:t>
            </w:r>
            <w:r w:rsidRPr="007538CC">
              <w:rPr>
                <w:rFonts w:ascii="Courier New" w:hAnsi="Courier New" w:cs="Courier New"/>
                <w:sz w:val="24"/>
                <w:szCs w:val="24"/>
                <w:lang w:val="en-US"/>
              </w:rPr>
              <w:t>"</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jc w:val="center"/>
              <w:rPr>
                <w:rFonts w:ascii="Courier New" w:hAnsi="Courier New" w:cs="Courier New"/>
                <w:sz w:val="24"/>
                <w:szCs w:val="24"/>
                <w:lang w:val="en-US"/>
              </w:rPr>
            </w:pPr>
            <w:r w:rsidRPr="007538CC">
              <w:rPr>
                <w:rFonts w:ascii="Courier New" w:hAnsi="Courier New" w:cs="Courier New"/>
                <w:sz w:val="24"/>
                <w:szCs w:val="24"/>
                <w:lang w:val="en-US"/>
              </w:rPr>
              <w:t>"1", "2", "", "null"</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jc w:val="center"/>
              <w:rPr>
                <w:rFonts w:ascii="Courier New" w:hAnsi="Courier New" w:cs="Courier New"/>
                <w:sz w:val="24"/>
                <w:szCs w:val="24"/>
                <w:lang w:val="en-US"/>
              </w:rPr>
            </w:pPr>
            <w:r w:rsidRPr="007538CC">
              <w:rPr>
                <w:rFonts w:ascii="Courier New" w:hAnsi="Courier New" w:cs="Courier New"/>
                <w:sz w:val="24"/>
                <w:szCs w:val="24"/>
                <w:lang w:val="en-US"/>
              </w:rPr>
              <w:t>"2.4", "4", "231212", "2344"</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tc>
        <w:tc>
          <w:tcPr>
            <w:tcW w:w="1691" w:type="dxa"/>
          </w:tcPr>
          <w:p w:rsidR="007538CC" w:rsidRPr="007538CC" w:rsidRDefault="007538CC" w:rsidP="002422A5">
            <w:pPr>
              <w:pStyle w:val="StyleText"/>
              <w:ind w:firstLine="0"/>
              <w:jc w:val="center"/>
              <w:rPr>
                <w:lang w:val="en-US"/>
              </w:rPr>
            </w:pPr>
            <w:r>
              <w:rPr>
                <w:lang w:val="en-US"/>
              </w:rPr>
              <w:t>{ false }</w:t>
            </w:r>
          </w:p>
          <w:p w:rsidR="007538CC" w:rsidRPr="007538CC" w:rsidRDefault="007538CC" w:rsidP="002422A5">
            <w:pPr>
              <w:pStyle w:val="StyleText"/>
              <w:ind w:firstLine="0"/>
              <w:jc w:val="center"/>
              <w:rPr>
                <w:lang w:val="en-US"/>
              </w:rPr>
            </w:pPr>
            <w:r>
              <w:rPr>
                <w:lang w:val="en-US"/>
              </w:rPr>
              <w:t>{ false }</w:t>
            </w:r>
          </w:p>
          <w:p w:rsidR="007538CC" w:rsidRPr="007538CC" w:rsidRDefault="007538CC" w:rsidP="002422A5">
            <w:pPr>
              <w:pStyle w:val="StyleText"/>
              <w:ind w:firstLine="0"/>
              <w:jc w:val="center"/>
              <w:rPr>
                <w:lang w:val="en-US"/>
              </w:rPr>
            </w:pPr>
            <w:r>
              <w:rPr>
                <w:lang w:val="en-US"/>
              </w:rPr>
              <w:t>{ true }</w:t>
            </w:r>
          </w:p>
          <w:p w:rsidR="007538CC" w:rsidRPr="007538CC" w:rsidRDefault="007538CC" w:rsidP="002422A5">
            <w:pPr>
              <w:pStyle w:val="StyleText"/>
              <w:ind w:firstLine="0"/>
              <w:jc w:val="center"/>
              <w:rPr>
                <w:lang w:val="en-US"/>
              </w:rPr>
            </w:pPr>
            <w:r>
              <w:rPr>
                <w:lang w:val="en-US"/>
              </w:rPr>
              <w:t>{ false }</w:t>
            </w:r>
          </w:p>
          <w:p w:rsidR="007538CC" w:rsidRPr="007538CC" w:rsidRDefault="007538CC" w:rsidP="002422A5">
            <w:pPr>
              <w:pStyle w:val="StyleText"/>
              <w:ind w:firstLine="0"/>
              <w:jc w:val="center"/>
              <w:rPr>
                <w:lang w:val="en-US"/>
              </w:rPr>
            </w:pPr>
            <w:r>
              <w:rPr>
                <w:lang w:val="en-US"/>
              </w:rPr>
              <w:t xml:space="preserve">{ </w:t>
            </w:r>
            <w:r w:rsidRPr="007538CC">
              <w:rPr>
                <w:lang w:val="en-US"/>
              </w:rPr>
              <w:t>true</w:t>
            </w:r>
            <w:r>
              <w:rPr>
                <w:lang w:val="en-US"/>
              </w:rPr>
              <w:t xml:space="preserve"> }</w:t>
            </w:r>
          </w:p>
        </w:tc>
        <w:tc>
          <w:tcPr>
            <w:tcW w:w="1808" w:type="dxa"/>
          </w:tcPr>
          <w:p w:rsidR="007538CC" w:rsidRDefault="007538CC" w:rsidP="007538CC">
            <w:pPr>
              <w:pStyle w:val="StyleText"/>
              <w:ind w:firstLine="0"/>
              <w:jc w:val="center"/>
            </w:pPr>
            <w:r>
              <w:t>Успешно</w:t>
            </w:r>
          </w:p>
          <w:p w:rsidR="007538CC" w:rsidRPr="007538CC" w:rsidRDefault="007538CC" w:rsidP="007538CC">
            <w:pPr>
              <w:pStyle w:val="StyleText"/>
              <w:ind w:firstLine="0"/>
              <w:jc w:val="center"/>
              <w:rPr>
                <w:lang w:val="en-US"/>
              </w:rPr>
            </w:pPr>
            <w:r w:rsidRPr="007538CC">
              <w:t>(</w:t>
            </w:r>
            <w:r>
              <w:t xml:space="preserve">см. рис. </w:t>
            </w:r>
            <w:r>
              <w:rPr>
                <w:lang w:val="en-US"/>
              </w:rPr>
              <w:t>X)</w:t>
            </w:r>
          </w:p>
        </w:tc>
      </w:tr>
    </w:tbl>
    <w:p w:rsidR="00E443EA" w:rsidRDefault="00E443EA">
      <w:r w:rsidRPr="007538CC">
        <w:br w:type="page"/>
      </w:r>
    </w:p>
    <w:p w:rsidR="002422A5" w:rsidRPr="002422A5" w:rsidRDefault="002422A5" w:rsidP="002422A5">
      <w:pPr>
        <w:pStyle w:val="StyleText"/>
        <w:rPr>
          <w:lang w:val="en-US"/>
        </w:rPr>
      </w:pPr>
      <w:r>
        <w:lastRenderedPageBreak/>
        <w:t>Продолжение таблицы X</w:t>
      </w:r>
    </w:p>
    <w:tbl>
      <w:tblPr>
        <w:tblStyle w:val="ab"/>
        <w:tblW w:w="0" w:type="auto"/>
        <w:tblLayout w:type="fixed"/>
        <w:tblLook w:val="04A0" w:firstRow="1" w:lastRow="0" w:firstColumn="1" w:lastColumn="0" w:noHBand="0" w:noVBand="1"/>
      </w:tblPr>
      <w:tblGrid>
        <w:gridCol w:w="2084"/>
        <w:gridCol w:w="2150"/>
        <w:gridCol w:w="2253"/>
        <w:gridCol w:w="1276"/>
        <w:gridCol w:w="1808"/>
      </w:tblGrid>
      <w:tr w:rsidR="002422A5" w:rsidRPr="007538CC" w:rsidTr="002422A5">
        <w:tc>
          <w:tcPr>
            <w:tcW w:w="2084" w:type="dxa"/>
          </w:tcPr>
          <w:p w:rsidR="002422A5" w:rsidRDefault="002422A5" w:rsidP="00CF0FBD">
            <w:pPr>
              <w:pStyle w:val="StyleText"/>
              <w:ind w:firstLine="0"/>
              <w:jc w:val="center"/>
            </w:pPr>
            <w:r w:rsidRPr="002422A5">
              <w:t>isAllNumber</w:t>
            </w:r>
          </w:p>
        </w:tc>
        <w:tc>
          <w:tcPr>
            <w:tcW w:w="2150" w:type="dxa"/>
          </w:tcPr>
          <w:p w:rsidR="002422A5" w:rsidRPr="002422A5" w:rsidRDefault="002422A5" w:rsidP="00CF0FBD">
            <w:pPr>
              <w:pStyle w:val="StyleText"/>
              <w:ind w:firstLine="0"/>
              <w:jc w:val="center"/>
            </w:pPr>
            <w:r>
              <w:t>Проверка метода</w:t>
            </w:r>
            <w:r w:rsidRPr="002422A5">
              <w:t xml:space="preserve">, </w:t>
            </w:r>
            <w:r>
              <w:t>осуществляющий проверку содержимого строки на присутствие в ней одних цифр</w:t>
            </w:r>
          </w:p>
        </w:tc>
        <w:tc>
          <w:tcPr>
            <w:tcW w:w="2253" w:type="dxa"/>
          </w:tcPr>
          <w:p w:rsidR="002422A5" w:rsidRPr="002422A5" w:rsidRDefault="002422A5"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23124"</w:t>
            </w:r>
          </w:p>
          <w:p w:rsidR="002422A5" w:rsidRPr="002422A5" w:rsidRDefault="002422A5"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awf90212"</w:t>
            </w:r>
          </w:p>
          <w:p w:rsidR="002422A5" w:rsidRPr="002422A5" w:rsidRDefault="002422A5"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124125"</w:t>
            </w:r>
          </w:p>
          <w:p w:rsidR="002422A5" w:rsidRPr="002422A5" w:rsidRDefault="002422A5"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2125aga"</w:t>
            </w:r>
          </w:p>
          <w:p w:rsidR="002422A5" w:rsidRPr="002422A5" w:rsidRDefault="002422A5"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125125adga"</w:t>
            </w:r>
          </w:p>
          <w:p w:rsidR="002422A5" w:rsidRPr="002422A5" w:rsidRDefault="002422A5"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12125"</w:t>
            </w:r>
          </w:p>
          <w:p w:rsidR="002422A5" w:rsidRPr="007538CC" w:rsidRDefault="002422A5" w:rsidP="002422A5">
            <w:pPr>
              <w:pStyle w:val="StyleText"/>
              <w:ind w:firstLine="0"/>
              <w:jc w:val="center"/>
              <w:rPr>
                <w:rFonts w:ascii="Courier New" w:hAnsi="Courier New" w:cs="Courier New"/>
                <w:sz w:val="24"/>
                <w:szCs w:val="24"/>
                <w:lang w:val="en-US"/>
              </w:rPr>
            </w:pPr>
            <w:r w:rsidRPr="002422A5">
              <w:rPr>
                <w:rFonts w:ascii="Courier New" w:hAnsi="Courier New" w:cs="Courier New"/>
                <w:sz w:val="24"/>
                <w:szCs w:val="24"/>
                <w:lang w:val="en-US"/>
              </w:rPr>
              <w:t>"251261"</w:t>
            </w:r>
          </w:p>
        </w:tc>
        <w:tc>
          <w:tcPr>
            <w:tcW w:w="1276" w:type="dxa"/>
          </w:tcPr>
          <w:p w:rsidR="002422A5" w:rsidRPr="007538CC" w:rsidRDefault="002422A5" w:rsidP="00CF0FBD">
            <w:pPr>
              <w:pStyle w:val="StyleText"/>
              <w:ind w:firstLine="0"/>
              <w:rPr>
                <w:lang w:val="en-US"/>
              </w:rPr>
            </w:pPr>
            <w:r>
              <w:rPr>
                <w:lang w:val="en-US"/>
              </w:rPr>
              <w:t>{ true }</w:t>
            </w:r>
          </w:p>
          <w:p w:rsidR="002422A5" w:rsidRPr="007538CC" w:rsidRDefault="002422A5" w:rsidP="00CF0FBD">
            <w:pPr>
              <w:pStyle w:val="StyleText"/>
              <w:ind w:firstLine="0"/>
              <w:rPr>
                <w:lang w:val="en-US"/>
              </w:rPr>
            </w:pPr>
            <w:r>
              <w:rPr>
                <w:lang w:val="en-US"/>
              </w:rPr>
              <w:t>{ false }</w:t>
            </w:r>
          </w:p>
          <w:p w:rsidR="002422A5" w:rsidRPr="007538CC" w:rsidRDefault="002422A5" w:rsidP="00CF0FBD">
            <w:pPr>
              <w:pStyle w:val="StyleText"/>
              <w:ind w:firstLine="0"/>
              <w:rPr>
                <w:lang w:val="en-US"/>
              </w:rPr>
            </w:pPr>
            <w:r>
              <w:rPr>
                <w:lang w:val="en-US"/>
              </w:rPr>
              <w:t>{ false }</w:t>
            </w:r>
          </w:p>
          <w:p w:rsidR="002422A5" w:rsidRPr="007538CC" w:rsidRDefault="002422A5" w:rsidP="00CF0FBD">
            <w:pPr>
              <w:pStyle w:val="StyleText"/>
              <w:ind w:firstLine="0"/>
              <w:rPr>
                <w:lang w:val="en-US"/>
              </w:rPr>
            </w:pPr>
            <w:r>
              <w:rPr>
                <w:lang w:val="en-US"/>
              </w:rPr>
              <w:t>{ false }</w:t>
            </w:r>
          </w:p>
          <w:p w:rsidR="002422A5" w:rsidRDefault="002422A5" w:rsidP="002422A5">
            <w:pPr>
              <w:pStyle w:val="StyleText"/>
              <w:ind w:firstLine="0"/>
              <w:rPr>
                <w:lang w:val="en-US"/>
              </w:rPr>
            </w:pPr>
            <w:r>
              <w:rPr>
                <w:lang w:val="en-US"/>
              </w:rPr>
              <w:t>{ false }</w:t>
            </w:r>
          </w:p>
          <w:p w:rsidR="002422A5" w:rsidRDefault="002422A5" w:rsidP="002422A5">
            <w:pPr>
              <w:pStyle w:val="StyleText"/>
              <w:ind w:firstLine="0"/>
              <w:rPr>
                <w:lang w:val="en-US"/>
              </w:rPr>
            </w:pPr>
            <w:r>
              <w:rPr>
                <w:lang w:val="en-US"/>
              </w:rPr>
              <w:t>{ true }</w:t>
            </w:r>
          </w:p>
          <w:p w:rsidR="002422A5" w:rsidRPr="007538CC" w:rsidRDefault="002422A5" w:rsidP="002422A5">
            <w:pPr>
              <w:pStyle w:val="StyleText"/>
              <w:ind w:firstLine="0"/>
              <w:rPr>
                <w:lang w:val="en-US"/>
              </w:rPr>
            </w:pPr>
            <w:r>
              <w:rPr>
                <w:lang w:val="en-US"/>
              </w:rPr>
              <w:t>{ true }</w:t>
            </w:r>
          </w:p>
        </w:tc>
        <w:tc>
          <w:tcPr>
            <w:tcW w:w="1808" w:type="dxa"/>
          </w:tcPr>
          <w:p w:rsidR="002422A5" w:rsidRDefault="002422A5" w:rsidP="00CF0FBD">
            <w:pPr>
              <w:pStyle w:val="StyleText"/>
              <w:ind w:firstLine="0"/>
              <w:jc w:val="center"/>
            </w:pPr>
            <w:r>
              <w:t>Успешно</w:t>
            </w:r>
          </w:p>
          <w:p w:rsidR="002422A5" w:rsidRPr="007538CC" w:rsidRDefault="002422A5" w:rsidP="00CF0FBD">
            <w:pPr>
              <w:pStyle w:val="StyleText"/>
              <w:ind w:firstLine="0"/>
              <w:jc w:val="center"/>
              <w:rPr>
                <w:lang w:val="en-US"/>
              </w:rPr>
            </w:pPr>
            <w:r w:rsidRPr="007538CC">
              <w:t>(</w:t>
            </w:r>
            <w:r>
              <w:t xml:space="preserve">см. рис. </w:t>
            </w:r>
            <w:r>
              <w:rPr>
                <w:lang w:val="en-US"/>
              </w:rPr>
              <w:t>X)</w:t>
            </w:r>
          </w:p>
        </w:tc>
      </w:tr>
      <w:tr w:rsidR="000E2B51" w:rsidRPr="000E2B51" w:rsidTr="002422A5">
        <w:tc>
          <w:tcPr>
            <w:tcW w:w="2084" w:type="dxa"/>
          </w:tcPr>
          <w:p w:rsidR="000E2B51" w:rsidRPr="000E2B51" w:rsidRDefault="000E2B51" w:rsidP="00CF0FBD">
            <w:pPr>
              <w:pStyle w:val="StyleText"/>
              <w:ind w:firstLine="0"/>
              <w:jc w:val="center"/>
              <w:rPr>
                <w:lang w:val="en-US"/>
              </w:rPr>
            </w:pPr>
            <w:r>
              <w:rPr>
                <w:lang w:val="en-US"/>
              </w:rPr>
              <w:t>isFloatNumber</w:t>
            </w:r>
          </w:p>
        </w:tc>
        <w:tc>
          <w:tcPr>
            <w:tcW w:w="2150" w:type="dxa"/>
          </w:tcPr>
          <w:p w:rsidR="000E2B51" w:rsidRPr="000E2B51" w:rsidRDefault="000E2B51" w:rsidP="00CF0FBD">
            <w:pPr>
              <w:pStyle w:val="StyleText"/>
              <w:ind w:firstLine="0"/>
              <w:jc w:val="center"/>
            </w:pPr>
            <w:r>
              <w:t>Проверка метода</w:t>
            </w:r>
            <w:r w:rsidRPr="000E2B51">
              <w:t xml:space="preserve">, </w:t>
            </w:r>
            <w:r>
              <w:t xml:space="preserve">осуществляющий проверку содержимого строки на принадлежность числового значения строки к типу </w:t>
            </w:r>
            <w:r>
              <w:rPr>
                <w:lang w:val="en-US"/>
              </w:rPr>
              <w:t>float</w:t>
            </w:r>
          </w:p>
        </w:tc>
        <w:tc>
          <w:tcPr>
            <w:tcW w:w="2253" w:type="dxa"/>
          </w:tcPr>
          <w:p w:rsidR="000E2B51" w:rsidRDefault="000E2B51" w:rsidP="000E2B51">
            <w:pPr>
              <w:pStyle w:val="StyleText"/>
              <w:ind w:firstLine="0"/>
              <w:jc w:val="center"/>
              <w:rPr>
                <w:rFonts w:ascii="Courier New" w:hAnsi="Courier New" w:cs="Courier New"/>
                <w:sz w:val="24"/>
                <w:szCs w:val="24"/>
              </w:rPr>
            </w:pPr>
            <w:r w:rsidRPr="000E2B51">
              <w:rPr>
                <w:rFonts w:ascii="Courier New" w:hAnsi="Courier New" w:cs="Courier New"/>
                <w:sz w:val="24"/>
                <w:szCs w:val="24"/>
              </w:rPr>
              <w:t>"24.</w:t>
            </w:r>
            <w:r>
              <w:rPr>
                <w:rFonts w:ascii="Courier New" w:hAnsi="Courier New" w:cs="Courier New"/>
                <w:sz w:val="24"/>
                <w:szCs w:val="24"/>
              </w:rPr>
              <w:t>512"</w:t>
            </w:r>
          </w:p>
          <w:p w:rsidR="000E2B51" w:rsidRPr="000E2B51" w:rsidRDefault="000E2B51" w:rsidP="000E2B51">
            <w:pPr>
              <w:pStyle w:val="StyleText"/>
              <w:ind w:firstLine="0"/>
              <w:jc w:val="center"/>
              <w:rPr>
                <w:rFonts w:ascii="Courier New" w:hAnsi="Courier New" w:cs="Courier New"/>
                <w:sz w:val="24"/>
                <w:szCs w:val="24"/>
              </w:rPr>
            </w:pPr>
            <w:r w:rsidRPr="000E2B51">
              <w:rPr>
                <w:rFonts w:ascii="Courier New" w:hAnsi="Courier New" w:cs="Courier New"/>
                <w:sz w:val="24"/>
                <w:szCs w:val="24"/>
              </w:rPr>
              <w:t>"234",</w:t>
            </w:r>
          </w:p>
          <w:p w:rsidR="000E2B51" w:rsidRPr="000E2B51" w:rsidRDefault="000E2B51" w:rsidP="000E2B51">
            <w:pPr>
              <w:pStyle w:val="StyleText"/>
              <w:ind w:firstLine="0"/>
              <w:jc w:val="center"/>
              <w:rPr>
                <w:rFonts w:ascii="Courier New" w:hAnsi="Courier New" w:cs="Courier New"/>
                <w:sz w:val="24"/>
                <w:szCs w:val="24"/>
              </w:rPr>
            </w:pPr>
            <w:r>
              <w:rPr>
                <w:rFonts w:ascii="Courier New" w:hAnsi="Courier New" w:cs="Courier New"/>
                <w:sz w:val="24"/>
                <w:szCs w:val="24"/>
              </w:rPr>
              <w:t>"2412awa,agwg"</w:t>
            </w:r>
          </w:p>
          <w:p w:rsidR="000E2B51" w:rsidRPr="000E2B51" w:rsidRDefault="000E2B51" w:rsidP="000E2B51">
            <w:pPr>
              <w:pStyle w:val="StyleText"/>
              <w:ind w:firstLine="0"/>
              <w:jc w:val="center"/>
              <w:rPr>
                <w:rFonts w:ascii="Courier New" w:hAnsi="Courier New" w:cs="Courier New"/>
                <w:sz w:val="24"/>
                <w:szCs w:val="24"/>
              </w:rPr>
            </w:pPr>
            <w:r>
              <w:rPr>
                <w:rFonts w:ascii="Courier New" w:hAnsi="Courier New" w:cs="Courier New"/>
                <w:sz w:val="24"/>
                <w:szCs w:val="24"/>
              </w:rPr>
              <w:t>"21,241"</w:t>
            </w:r>
          </w:p>
          <w:p w:rsidR="000E2B51" w:rsidRPr="000E2B51" w:rsidRDefault="000E2B51" w:rsidP="000E2B51">
            <w:pPr>
              <w:pStyle w:val="StyleText"/>
              <w:ind w:firstLine="0"/>
              <w:jc w:val="center"/>
              <w:rPr>
                <w:rFonts w:ascii="Courier New" w:hAnsi="Courier New" w:cs="Courier New"/>
                <w:sz w:val="24"/>
                <w:szCs w:val="24"/>
              </w:rPr>
            </w:pPr>
            <w:r>
              <w:rPr>
                <w:rFonts w:ascii="Courier New" w:hAnsi="Courier New" w:cs="Courier New"/>
                <w:sz w:val="24"/>
                <w:szCs w:val="24"/>
              </w:rPr>
              <w:t>"9.91"</w:t>
            </w:r>
          </w:p>
          <w:p w:rsidR="000E2B51" w:rsidRPr="000E2B51" w:rsidRDefault="000E2B51" w:rsidP="000E2B51">
            <w:pPr>
              <w:pStyle w:val="StyleText"/>
              <w:ind w:firstLine="0"/>
              <w:jc w:val="center"/>
              <w:rPr>
                <w:rFonts w:ascii="Courier New" w:hAnsi="Courier New" w:cs="Courier New"/>
                <w:sz w:val="24"/>
                <w:szCs w:val="24"/>
              </w:rPr>
            </w:pPr>
            <w:r>
              <w:rPr>
                <w:rFonts w:ascii="Courier New" w:hAnsi="Courier New" w:cs="Courier New"/>
                <w:sz w:val="24"/>
                <w:szCs w:val="24"/>
              </w:rPr>
              <w:t>"25"</w:t>
            </w:r>
          </w:p>
          <w:p w:rsidR="000E2B51" w:rsidRPr="000E2B51" w:rsidRDefault="000E2B51" w:rsidP="000E2B51">
            <w:pPr>
              <w:pStyle w:val="StyleText"/>
              <w:ind w:firstLine="0"/>
              <w:jc w:val="center"/>
              <w:rPr>
                <w:rFonts w:ascii="Courier New" w:hAnsi="Courier New" w:cs="Courier New"/>
                <w:sz w:val="24"/>
                <w:szCs w:val="24"/>
              </w:rPr>
            </w:pPr>
            <w:r w:rsidRPr="000E2B51">
              <w:rPr>
                <w:rFonts w:ascii="Courier New" w:hAnsi="Courier New" w:cs="Courier New"/>
                <w:sz w:val="24"/>
                <w:szCs w:val="24"/>
              </w:rPr>
              <w:t>"wfagwg"</w:t>
            </w:r>
          </w:p>
        </w:tc>
        <w:tc>
          <w:tcPr>
            <w:tcW w:w="1276" w:type="dxa"/>
          </w:tcPr>
          <w:p w:rsidR="000E2B51" w:rsidRPr="00F56E98" w:rsidRDefault="000E2B51" w:rsidP="000E2B51">
            <w:pPr>
              <w:pStyle w:val="StyleText"/>
              <w:ind w:firstLine="0"/>
            </w:pPr>
            <w:r w:rsidRPr="00F56E98">
              <w:t xml:space="preserve">{ </w:t>
            </w:r>
            <w:r>
              <w:rPr>
                <w:lang w:val="en-US"/>
              </w:rPr>
              <w:t>true</w:t>
            </w:r>
            <w:r w:rsidRPr="00F56E98">
              <w:t xml:space="preserve"> }</w:t>
            </w:r>
          </w:p>
          <w:p w:rsidR="000E2B51" w:rsidRPr="00F56E98" w:rsidRDefault="000E2B51" w:rsidP="000E2B51">
            <w:pPr>
              <w:pStyle w:val="StyleText"/>
              <w:ind w:firstLine="0"/>
            </w:pPr>
            <w:r w:rsidRPr="00F56E98">
              <w:t xml:space="preserve">{ </w:t>
            </w:r>
            <w:r>
              <w:rPr>
                <w:lang w:val="en-US"/>
              </w:rPr>
              <w:t>true</w:t>
            </w:r>
            <w:r w:rsidRPr="00F56E98">
              <w:t xml:space="preserve"> }</w:t>
            </w:r>
          </w:p>
          <w:p w:rsidR="000E2B51" w:rsidRPr="00F56E98" w:rsidRDefault="000E2B51" w:rsidP="000E2B51">
            <w:pPr>
              <w:pStyle w:val="StyleText"/>
              <w:ind w:firstLine="0"/>
            </w:pPr>
            <w:r w:rsidRPr="00F56E98">
              <w:t xml:space="preserve">{ </w:t>
            </w:r>
            <w:r>
              <w:rPr>
                <w:lang w:val="en-US"/>
              </w:rPr>
              <w:t>false</w:t>
            </w:r>
            <w:r w:rsidRPr="00F56E98">
              <w:t xml:space="preserve"> }</w:t>
            </w:r>
          </w:p>
          <w:p w:rsidR="000E2B51" w:rsidRPr="00F56E98" w:rsidRDefault="000E2B51" w:rsidP="000E2B51">
            <w:pPr>
              <w:pStyle w:val="StyleText"/>
              <w:ind w:firstLine="0"/>
            </w:pPr>
            <w:r w:rsidRPr="00F56E98">
              <w:t xml:space="preserve">{ </w:t>
            </w:r>
            <w:r>
              <w:rPr>
                <w:lang w:val="en-US"/>
              </w:rPr>
              <w:t>false</w:t>
            </w:r>
            <w:r w:rsidRPr="00F56E98">
              <w:t xml:space="preserve"> }</w:t>
            </w:r>
          </w:p>
          <w:p w:rsidR="000E2B51" w:rsidRPr="00F56E98" w:rsidRDefault="000E2B51" w:rsidP="000E2B51">
            <w:pPr>
              <w:pStyle w:val="StyleText"/>
              <w:ind w:firstLine="0"/>
            </w:pPr>
            <w:r w:rsidRPr="00F56E98">
              <w:t xml:space="preserve">{ </w:t>
            </w:r>
            <w:r>
              <w:rPr>
                <w:lang w:val="en-US"/>
              </w:rPr>
              <w:t>true</w:t>
            </w:r>
            <w:r w:rsidRPr="00F56E98">
              <w:t xml:space="preserve"> }</w:t>
            </w:r>
          </w:p>
          <w:p w:rsidR="000E2B51" w:rsidRDefault="000E2B51" w:rsidP="000E2B51">
            <w:pPr>
              <w:pStyle w:val="StyleText"/>
              <w:ind w:firstLine="0"/>
              <w:rPr>
                <w:lang w:val="en-US"/>
              </w:rPr>
            </w:pPr>
            <w:r>
              <w:rPr>
                <w:lang w:val="en-US"/>
              </w:rPr>
              <w:t>{ true }</w:t>
            </w:r>
          </w:p>
          <w:p w:rsidR="000E2B51" w:rsidRPr="000E2B51" w:rsidRDefault="000E2B51" w:rsidP="000E2B51">
            <w:pPr>
              <w:pStyle w:val="StyleText"/>
              <w:ind w:firstLine="0"/>
            </w:pPr>
            <w:r>
              <w:rPr>
                <w:lang w:val="en-US"/>
              </w:rPr>
              <w:t>{ false }</w:t>
            </w:r>
          </w:p>
        </w:tc>
        <w:tc>
          <w:tcPr>
            <w:tcW w:w="1808" w:type="dxa"/>
          </w:tcPr>
          <w:p w:rsidR="000E2B51" w:rsidRDefault="000E2B51" w:rsidP="00CF0FBD">
            <w:pPr>
              <w:pStyle w:val="StyleText"/>
              <w:ind w:firstLine="0"/>
              <w:jc w:val="center"/>
            </w:pPr>
            <w:r>
              <w:t>Успешно</w:t>
            </w:r>
          </w:p>
          <w:p w:rsidR="000E2B51" w:rsidRPr="000E2B51" w:rsidRDefault="000E2B51" w:rsidP="00CF0FBD">
            <w:pPr>
              <w:pStyle w:val="StyleText"/>
              <w:ind w:firstLine="0"/>
              <w:jc w:val="center"/>
              <w:rPr>
                <w:lang w:val="en-US"/>
              </w:rPr>
            </w:pPr>
            <w:r>
              <w:t xml:space="preserve">(см. рис. </w:t>
            </w:r>
            <w:r>
              <w:rPr>
                <w:lang w:val="en-US"/>
              </w:rPr>
              <w:t>X)</w:t>
            </w:r>
          </w:p>
        </w:tc>
      </w:tr>
      <w:tr w:rsidR="000E2B51" w:rsidRPr="000E2B51" w:rsidTr="002422A5">
        <w:tc>
          <w:tcPr>
            <w:tcW w:w="2084" w:type="dxa"/>
          </w:tcPr>
          <w:p w:rsidR="000E2B51" w:rsidRDefault="001E6D0A" w:rsidP="00CF0FBD">
            <w:pPr>
              <w:pStyle w:val="StyleText"/>
              <w:ind w:firstLine="0"/>
              <w:jc w:val="center"/>
              <w:rPr>
                <w:lang w:val="en-US"/>
              </w:rPr>
            </w:pPr>
            <w:r w:rsidRPr="001E6D0A">
              <w:rPr>
                <w:lang w:val="en-US"/>
              </w:rPr>
              <w:t>dateTimeValidator</w:t>
            </w:r>
          </w:p>
        </w:tc>
        <w:tc>
          <w:tcPr>
            <w:tcW w:w="2150" w:type="dxa"/>
          </w:tcPr>
          <w:p w:rsidR="000E2B51" w:rsidRPr="001E6D0A" w:rsidRDefault="001E6D0A" w:rsidP="00CF0FBD">
            <w:pPr>
              <w:pStyle w:val="StyleText"/>
              <w:ind w:firstLine="0"/>
              <w:jc w:val="center"/>
            </w:pPr>
            <w:r>
              <w:t>Проверка метода</w:t>
            </w:r>
            <w:r w:rsidRPr="001E6D0A">
              <w:t xml:space="preserve">, </w:t>
            </w:r>
            <w:r>
              <w:t>осуществляющего сравнение дат отъезда и прибытия состава</w:t>
            </w:r>
          </w:p>
        </w:tc>
        <w:tc>
          <w:tcPr>
            <w:tcW w:w="2253" w:type="dxa"/>
          </w:tcPr>
          <w:p w:rsidR="00000E6C" w:rsidRDefault="00000E6C" w:rsidP="00000E6C">
            <w:pPr>
              <w:pStyle w:val="StyleText"/>
              <w:ind w:firstLine="0"/>
              <w:rPr>
                <w:rFonts w:ascii="Courier New" w:hAnsi="Courier New" w:cs="Courier New"/>
                <w:sz w:val="24"/>
                <w:szCs w:val="24"/>
              </w:rPr>
            </w:pPr>
            <w:r>
              <w:rPr>
                <w:rFonts w:ascii="Courier New" w:hAnsi="Courier New" w:cs="Courier New"/>
                <w:sz w:val="24"/>
                <w:szCs w:val="24"/>
              </w:rPr>
              <w:t>{ "2001-01-01", "2002-12-14" }</w:t>
            </w:r>
          </w:p>
          <w:p w:rsidR="00000E6C" w:rsidRDefault="00000E6C" w:rsidP="00000E6C">
            <w:pPr>
              <w:pStyle w:val="StyleText"/>
              <w:ind w:firstLine="0"/>
              <w:rPr>
                <w:rFonts w:ascii="Courier New" w:hAnsi="Courier New" w:cs="Courier New"/>
                <w:sz w:val="24"/>
                <w:szCs w:val="24"/>
              </w:rPr>
            </w:pPr>
            <w:r>
              <w:rPr>
                <w:rFonts w:ascii="Courier New" w:hAnsi="Courier New" w:cs="Courier New"/>
                <w:sz w:val="24"/>
                <w:szCs w:val="24"/>
              </w:rPr>
              <w:t>{ "2000-01-02", "1984-12-12" }</w:t>
            </w:r>
          </w:p>
          <w:p w:rsidR="00000E6C" w:rsidRDefault="00000E6C" w:rsidP="00000E6C">
            <w:pPr>
              <w:pStyle w:val="StyleText"/>
              <w:ind w:firstLine="0"/>
              <w:rPr>
                <w:rFonts w:ascii="Courier New" w:hAnsi="Courier New" w:cs="Courier New"/>
                <w:sz w:val="24"/>
                <w:szCs w:val="24"/>
              </w:rPr>
            </w:pPr>
            <w:r>
              <w:rPr>
                <w:rFonts w:ascii="Courier New" w:hAnsi="Courier New" w:cs="Courier New"/>
                <w:sz w:val="24"/>
                <w:szCs w:val="24"/>
              </w:rPr>
              <w:t>{ "asfawg", "2001-15-12" }</w:t>
            </w:r>
          </w:p>
          <w:p w:rsidR="001E6D0A" w:rsidRDefault="001E6D0A" w:rsidP="00000E6C">
            <w:pPr>
              <w:pStyle w:val="StyleText"/>
              <w:ind w:firstLine="0"/>
              <w:rPr>
                <w:rFonts w:ascii="Courier New" w:hAnsi="Courier New" w:cs="Courier New"/>
                <w:sz w:val="24"/>
                <w:szCs w:val="24"/>
              </w:rPr>
            </w:pPr>
            <w:r>
              <w:rPr>
                <w:rFonts w:ascii="Courier New" w:hAnsi="Courier New" w:cs="Courier New"/>
                <w:sz w:val="24"/>
                <w:szCs w:val="24"/>
              </w:rPr>
              <w:t>{ "2015-04-01", "2020-09-17" }</w:t>
            </w:r>
          </w:p>
          <w:p w:rsidR="001E6D0A" w:rsidRDefault="001E6D0A" w:rsidP="001E6D0A">
            <w:pPr>
              <w:pStyle w:val="StyleText"/>
              <w:ind w:firstLine="0"/>
              <w:rPr>
                <w:rFonts w:ascii="Courier New" w:hAnsi="Courier New" w:cs="Courier New"/>
                <w:sz w:val="24"/>
                <w:szCs w:val="24"/>
              </w:rPr>
            </w:pPr>
            <w:r w:rsidRPr="001E6D0A">
              <w:rPr>
                <w:rFonts w:ascii="Courier New" w:hAnsi="Courier New" w:cs="Courier New"/>
                <w:sz w:val="24"/>
                <w:szCs w:val="24"/>
              </w:rPr>
              <w:t>{ "241125awfa.,",</w:t>
            </w:r>
            <w:r>
              <w:rPr>
                <w:rFonts w:ascii="Courier New" w:hAnsi="Courier New" w:cs="Courier New"/>
                <w:sz w:val="24"/>
                <w:szCs w:val="24"/>
              </w:rPr>
              <w:t xml:space="preserve"> "2rawgawga" }</w:t>
            </w:r>
          </w:p>
          <w:p w:rsidR="001E6D0A" w:rsidRDefault="001E6D0A" w:rsidP="001E6D0A">
            <w:pPr>
              <w:pStyle w:val="StyleText"/>
              <w:ind w:firstLine="0"/>
              <w:rPr>
                <w:rFonts w:ascii="Courier New" w:hAnsi="Courier New" w:cs="Courier New"/>
                <w:sz w:val="24"/>
                <w:szCs w:val="24"/>
              </w:rPr>
            </w:pPr>
            <w:r>
              <w:rPr>
                <w:rFonts w:ascii="Courier New" w:hAnsi="Courier New" w:cs="Courier New"/>
                <w:sz w:val="24"/>
                <w:szCs w:val="24"/>
              </w:rPr>
              <w:t>{ "2018-12-12", "awgawgag"}</w:t>
            </w:r>
          </w:p>
          <w:p w:rsidR="000E2B51" w:rsidRPr="000E2B51" w:rsidRDefault="001E6D0A" w:rsidP="001E6D0A">
            <w:pPr>
              <w:pStyle w:val="StyleText"/>
              <w:ind w:firstLine="0"/>
              <w:rPr>
                <w:rFonts w:ascii="Courier New" w:hAnsi="Courier New" w:cs="Courier New"/>
                <w:sz w:val="24"/>
                <w:szCs w:val="24"/>
              </w:rPr>
            </w:pPr>
            <w:r w:rsidRPr="001E6D0A">
              <w:rPr>
                <w:rFonts w:ascii="Courier New" w:hAnsi="Courier New" w:cs="Courier New"/>
                <w:sz w:val="24"/>
                <w:szCs w:val="24"/>
              </w:rPr>
              <w:t>{ "2019-12-14", "2019-12-15" }</w:t>
            </w:r>
          </w:p>
        </w:tc>
        <w:tc>
          <w:tcPr>
            <w:tcW w:w="1276" w:type="dxa"/>
          </w:tcPr>
          <w:p w:rsidR="00000E6C" w:rsidRPr="00000E6C" w:rsidRDefault="00000E6C" w:rsidP="00000E6C">
            <w:pPr>
              <w:pStyle w:val="StyleText"/>
              <w:ind w:firstLine="0"/>
            </w:pPr>
            <w:r w:rsidRPr="00000E6C">
              <w:t xml:space="preserve">{ </w:t>
            </w:r>
            <w:r>
              <w:rPr>
                <w:lang w:val="en-US"/>
              </w:rPr>
              <w:t>true</w:t>
            </w:r>
            <w:r w:rsidRPr="00000E6C">
              <w:t xml:space="preserve"> }</w:t>
            </w:r>
          </w:p>
          <w:p w:rsidR="00000E6C" w:rsidRPr="00000E6C" w:rsidRDefault="00000E6C" w:rsidP="00000E6C">
            <w:pPr>
              <w:pStyle w:val="StyleText"/>
              <w:ind w:firstLine="0"/>
            </w:pPr>
            <w:r w:rsidRPr="00000E6C">
              <w:t xml:space="preserve">{ </w:t>
            </w:r>
            <w:r>
              <w:rPr>
                <w:lang w:val="en-US"/>
              </w:rPr>
              <w:t>false</w:t>
            </w:r>
            <w:r w:rsidRPr="00000E6C">
              <w:t xml:space="preserve"> }</w:t>
            </w:r>
          </w:p>
          <w:p w:rsidR="00000E6C" w:rsidRPr="00000E6C" w:rsidRDefault="00000E6C" w:rsidP="00000E6C">
            <w:pPr>
              <w:pStyle w:val="StyleText"/>
              <w:ind w:firstLine="0"/>
            </w:pPr>
            <w:r w:rsidRPr="00000E6C">
              <w:t xml:space="preserve">{ </w:t>
            </w:r>
            <w:r>
              <w:rPr>
                <w:lang w:val="en-US"/>
              </w:rPr>
              <w:t>false</w:t>
            </w:r>
            <w:r w:rsidRPr="00000E6C">
              <w:t xml:space="preserve"> }</w:t>
            </w:r>
          </w:p>
          <w:p w:rsidR="00000E6C" w:rsidRPr="00000E6C" w:rsidRDefault="00000E6C" w:rsidP="00000E6C">
            <w:pPr>
              <w:pStyle w:val="StyleText"/>
              <w:ind w:firstLine="0"/>
            </w:pPr>
            <w:r w:rsidRPr="00000E6C">
              <w:t xml:space="preserve">{ </w:t>
            </w:r>
            <w:r>
              <w:rPr>
                <w:lang w:val="en-US"/>
              </w:rPr>
              <w:t>true</w:t>
            </w:r>
            <w:r w:rsidRPr="00000E6C">
              <w:t xml:space="preserve"> }</w:t>
            </w:r>
          </w:p>
          <w:p w:rsidR="00000E6C" w:rsidRPr="00000E6C" w:rsidRDefault="00000E6C" w:rsidP="00000E6C">
            <w:pPr>
              <w:pStyle w:val="StyleText"/>
              <w:ind w:firstLine="0"/>
            </w:pPr>
            <w:r w:rsidRPr="00000E6C">
              <w:t xml:space="preserve">{ </w:t>
            </w:r>
            <w:r>
              <w:rPr>
                <w:lang w:val="en-US"/>
              </w:rPr>
              <w:t>false</w:t>
            </w:r>
            <w:r w:rsidRPr="00000E6C">
              <w:t xml:space="preserve"> }</w:t>
            </w:r>
          </w:p>
          <w:p w:rsidR="00000E6C" w:rsidRDefault="00000E6C" w:rsidP="00000E6C">
            <w:pPr>
              <w:pStyle w:val="StyleText"/>
              <w:ind w:firstLine="0"/>
              <w:rPr>
                <w:lang w:val="en-US"/>
              </w:rPr>
            </w:pPr>
            <w:r>
              <w:rPr>
                <w:lang w:val="en-US"/>
              </w:rPr>
              <w:t>{ false}</w:t>
            </w:r>
          </w:p>
          <w:p w:rsidR="000E2B51" w:rsidRPr="001E6D0A" w:rsidRDefault="00000E6C" w:rsidP="00000E6C">
            <w:pPr>
              <w:pStyle w:val="StyleText"/>
              <w:ind w:firstLine="0"/>
            </w:pPr>
            <w:r>
              <w:rPr>
                <w:lang w:val="en-US"/>
              </w:rPr>
              <w:t>{ true }</w:t>
            </w:r>
          </w:p>
        </w:tc>
        <w:tc>
          <w:tcPr>
            <w:tcW w:w="1808" w:type="dxa"/>
          </w:tcPr>
          <w:p w:rsidR="000E2B51" w:rsidRDefault="00000E6C" w:rsidP="00CF0FBD">
            <w:pPr>
              <w:pStyle w:val="StyleText"/>
              <w:ind w:firstLine="0"/>
              <w:jc w:val="center"/>
            </w:pPr>
            <w:r>
              <w:t>Успешно</w:t>
            </w:r>
          </w:p>
          <w:p w:rsidR="00000E6C" w:rsidRPr="00000E6C" w:rsidRDefault="00000E6C" w:rsidP="00CF0FBD">
            <w:pPr>
              <w:pStyle w:val="StyleText"/>
              <w:ind w:firstLine="0"/>
              <w:jc w:val="center"/>
              <w:rPr>
                <w:lang w:val="en-US"/>
              </w:rPr>
            </w:pPr>
            <w:r>
              <w:t xml:space="preserve">(см. рис. </w:t>
            </w:r>
            <w:r>
              <w:rPr>
                <w:lang w:val="en-US"/>
              </w:rPr>
              <w:t>X)</w:t>
            </w:r>
          </w:p>
        </w:tc>
      </w:tr>
    </w:tbl>
    <w:p w:rsidR="002422A5" w:rsidRDefault="002422A5">
      <w:r>
        <w:br w:type="page"/>
      </w:r>
    </w:p>
    <w:p w:rsidR="00841201" w:rsidRPr="002422A5" w:rsidRDefault="00841201" w:rsidP="00841201">
      <w:pPr>
        <w:pStyle w:val="StyleText"/>
        <w:rPr>
          <w:lang w:val="en-US"/>
        </w:rPr>
      </w:pPr>
      <w:r>
        <w:lastRenderedPageBreak/>
        <w:t>Продолжение таблицы X</w:t>
      </w:r>
    </w:p>
    <w:tbl>
      <w:tblPr>
        <w:tblStyle w:val="ab"/>
        <w:tblW w:w="0" w:type="auto"/>
        <w:tblLayout w:type="fixed"/>
        <w:tblLook w:val="04A0" w:firstRow="1" w:lastRow="0" w:firstColumn="1" w:lastColumn="0" w:noHBand="0" w:noVBand="1"/>
      </w:tblPr>
      <w:tblGrid>
        <w:gridCol w:w="2084"/>
        <w:gridCol w:w="2150"/>
        <w:gridCol w:w="2253"/>
        <w:gridCol w:w="1276"/>
        <w:gridCol w:w="1808"/>
      </w:tblGrid>
      <w:tr w:rsidR="00841201" w:rsidRPr="007538CC" w:rsidTr="00CF0FBD">
        <w:tc>
          <w:tcPr>
            <w:tcW w:w="2084" w:type="dxa"/>
          </w:tcPr>
          <w:p w:rsidR="00841201" w:rsidRDefault="00841201" w:rsidP="00CF0FBD">
            <w:pPr>
              <w:pStyle w:val="StyleText"/>
              <w:ind w:firstLine="0"/>
              <w:jc w:val="center"/>
            </w:pPr>
            <w:r w:rsidRPr="00841201">
              <w:t>dateTextValidator</w:t>
            </w:r>
          </w:p>
        </w:tc>
        <w:tc>
          <w:tcPr>
            <w:tcW w:w="2150" w:type="dxa"/>
          </w:tcPr>
          <w:p w:rsidR="00841201" w:rsidRPr="00841201" w:rsidRDefault="00841201" w:rsidP="00841201">
            <w:pPr>
              <w:pStyle w:val="StyleText"/>
              <w:ind w:firstLine="0"/>
              <w:jc w:val="center"/>
            </w:pPr>
            <w:r>
              <w:t>Проверка метода</w:t>
            </w:r>
            <w:r w:rsidRPr="002422A5">
              <w:t xml:space="preserve">, </w:t>
            </w:r>
            <w:r>
              <w:t>осуществляющий проверку содержимого строки</w:t>
            </w:r>
            <w:r w:rsidRPr="00841201">
              <w:t xml:space="preserve">, </w:t>
            </w:r>
            <w:r>
              <w:t>содержащей дату</w:t>
            </w:r>
            <w:r w:rsidRPr="00841201">
              <w:t xml:space="preserve">, </w:t>
            </w:r>
            <w:r>
              <w:t>на корректный формат даты</w:t>
            </w:r>
          </w:p>
        </w:tc>
        <w:tc>
          <w:tcPr>
            <w:tcW w:w="2253" w:type="dxa"/>
          </w:tcPr>
          <w:p w:rsidR="00841201" w:rsidRDefault="00841201"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Hello, world!"</w:t>
            </w:r>
          </w:p>
          <w:p w:rsidR="00841201" w:rsidRDefault="00841201"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2001-01-01"</w:t>
            </w:r>
          </w:p>
          <w:p w:rsidR="00841201" w:rsidRDefault="00841201"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18.12.1998"</w:t>
            </w:r>
          </w:p>
          <w:p w:rsidR="00841201" w:rsidRDefault="00841201"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24.55-212512"</w:t>
            </w:r>
          </w:p>
          <w:p w:rsidR="00841201" w:rsidRDefault="00841201"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2021-02-17"</w:t>
            </w:r>
          </w:p>
          <w:p w:rsidR="00841201" w:rsidRPr="007538CC" w:rsidRDefault="00841201" w:rsidP="002B296E">
            <w:pPr>
              <w:pStyle w:val="StyleText"/>
              <w:ind w:firstLine="0"/>
              <w:jc w:val="center"/>
              <w:rPr>
                <w:rFonts w:ascii="Courier New" w:hAnsi="Courier New" w:cs="Courier New"/>
                <w:sz w:val="24"/>
                <w:szCs w:val="24"/>
                <w:lang w:val="en-US"/>
              </w:rPr>
            </w:pPr>
            <w:r w:rsidRPr="00841201">
              <w:rPr>
                <w:rFonts w:ascii="Courier New" w:hAnsi="Courier New" w:cs="Courier New"/>
                <w:sz w:val="24"/>
                <w:szCs w:val="24"/>
                <w:lang w:val="en-US"/>
              </w:rPr>
              <w:t>"2014-03-19"</w:t>
            </w:r>
          </w:p>
        </w:tc>
        <w:tc>
          <w:tcPr>
            <w:tcW w:w="1276" w:type="dxa"/>
          </w:tcPr>
          <w:p w:rsidR="00841201" w:rsidRPr="007538CC" w:rsidRDefault="00841201" w:rsidP="002B296E">
            <w:pPr>
              <w:pStyle w:val="StyleText"/>
              <w:ind w:firstLine="0"/>
              <w:jc w:val="center"/>
              <w:rPr>
                <w:lang w:val="en-US"/>
              </w:rPr>
            </w:pPr>
            <w:r>
              <w:rPr>
                <w:lang w:val="en-US"/>
              </w:rPr>
              <w:t xml:space="preserve">{ </w:t>
            </w:r>
            <w:r w:rsidR="00AE24AD">
              <w:rPr>
                <w:lang w:val="en-US"/>
              </w:rPr>
              <w:t>false</w:t>
            </w:r>
            <w:r>
              <w:rPr>
                <w:lang w:val="en-US"/>
              </w:rPr>
              <w:t xml:space="preserve"> }</w:t>
            </w:r>
          </w:p>
          <w:p w:rsidR="00841201" w:rsidRPr="007538CC" w:rsidRDefault="00841201" w:rsidP="002B296E">
            <w:pPr>
              <w:pStyle w:val="StyleText"/>
              <w:ind w:firstLine="0"/>
              <w:jc w:val="center"/>
              <w:rPr>
                <w:lang w:val="en-US"/>
              </w:rPr>
            </w:pPr>
            <w:r>
              <w:rPr>
                <w:lang w:val="en-US"/>
              </w:rPr>
              <w:t xml:space="preserve">{ </w:t>
            </w:r>
            <w:r w:rsidR="00AE24AD">
              <w:rPr>
                <w:lang w:val="en-US"/>
              </w:rPr>
              <w:t>true</w:t>
            </w:r>
            <w:r>
              <w:rPr>
                <w:lang w:val="en-US"/>
              </w:rPr>
              <w:t xml:space="preserve"> }</w:t>
            </w:r>
          </w:p>
          <w:p w:rsidR="00841201" w:rsidRPr="007538CC" w:rsidRDefault="00841201" w:rsidP="002B296E">
            <w:pPr>
              <w:pStyle w:val="StyleText"/>
              <w:ind w:firstLine="0"/>
              <w:jc w:val="center"/>
              <w:rPr>
                <w:lang w:val="en-US"/>
              </w:rPr>
            </w:pPr>
            <w:r>
              <w:rPr>
                <w:lang w:val="en-US"/>
              </w:rPr>
              <w:t xml:space="preserve">{ </w:t>
            </w:r>
            <w:r w:rsidR="00AE24AD">
              <w:rPr>
                <w:lang w:val="en-US"/>
              </w:rPr>
              <w:t>false</w:t>
            </w:r>
            <w:r>
              <w:rPr>
                <w:lang w:val="en-US"/>
              </w:rPr>
              <w:t xml:space="preserve"> }</w:t>
            </w:r>
          </w:p>
          <w:p w:rsidR="00841201" w:rsidRPr="007538CC" w:rsidRDefault="00841201" w:rsidP="002B296E">
            <w:pPr>
              <w:pStyle w:val="StyleText"/>
              <w:ind w:firstLine="0"/>
              <w:jc w:val="center"/>
              <w:rPr>
                <w:lang w:val="en-US"/>
              </w:rPr>
            </w:pPr>
            <w:r>
              <w:rPr>
                <w:lang w:val="en-US"/>
              </w:rPr>
              <w:t xml:space="preserve">{ </w:t>
            </w:r>
            <w:r w:rsidR="00AE24AD">
              <w:rPr>
                <w:lang w:val="en-US"/>
              </w:rPr>
              <w:t>false</w:t>
            </w:r>
            <w:r>
              <w:rPr>
                <w:lang w:val="en-US"/>
              </w:rPr>
              <w:t xml:space="preserve"> }</w:t>
            </w:r>
          </w:p>
          <w:p w:rsidR="00841201" w:rsidRDefault="00841201" w:rsidP="002B296E">
            <w:pPr>
              <w:pStyle w:val="StyleText"/>
              <w:ind w:firstLine="0"/>
              <w:jc w:val="center"/>
              <w:rPr>
                <w:lang w:val="en-US"/>
              </w:rPr>
            </w:pPr>
            <w:r>
              <w:rPr>
                <w:lang w:val="en-US"/>
              </w:rPr>
              <w:t xml:space="preserve">{ </w:t>
            </w:r>
            <w:r w:rsidR="00AE24AD">
              <w:rPr>
                <w:lang w:val="en-US"/>
              </w:rPr>
              <w:t>true</w:t>
            </w:r>
            <w:r>
              <w:rPr>
                <w:lang w:val="en-US"/>
              </w:rPr>
              <w:t xml:space="preserve"> }</w:t>
            </w:r>
          </w:p>
          <w:p w:rsidR="00841201" w:rsidRPr="007538CC" w:rsidRDefault="00841201" w:rsidP="002B296E">
            <w:pPr>
              <w:pStyle w:val="StyleText"/>
              <w:ind w:firstLine="0"/>
              <w:jc w:val="center"/>
              <w:rPr>
                <w:lang w:val="en-US"/>
              </w:rPr>
            </w:pPr>
            <w:r>
              <w:rPr>
                <w:lang w:val="en-US"/>
              </w:rPr>
              <w:t xml:space="preserve">{ true </w:t>
            </w:r>
            <w:r w:rsidR="00AE24AD">
              <w:rPr>
                <w:lang w:val="en-US"/>
              </w:rPr>
              <w:t>}</w:t>
            </w:r>
          </w:p>
        </w:tc>
        <w:tc>
          <w:tcPr>
            <w:tcW w:w="1808" w:type="dxa"/>
          </w:tcPr>
          <w:p w:rsidR="00841201" w:rsidRDefault="00841201" w:rsidP="00CF0FBD">
            <w:pPr>
              <w:pStyle w:val="StyleText"/>
              <w:ind w:firstLine="0"/>
              <w:jc w:val="center"/>
            </w:pPr>
            <w:r>
              <w:t>Успешно</w:t>
            </w:r>
          </w:p>
          <w:p w:rsidR="00841201" w:rsidRPr="007538CC" w:rsidRDefault="00841201" w:rsidP="00CF0FBD">
            <w:pPr>
              <w:pStyle w:val="StyleText"/>
              <w:ind w:firstLine="0"/>
              <w:jc w:val="center"/>
              <w:rPr>
                <w:lang w:val="en-US"/>
              </w:rPr>
            </w:pPr>
            <w:r w:rsidRPr="007538CC">
              <w:t>(</w:t>
            </w:r>
            <w:r>
              <w:t xml:space="preserve">см. рис. </w:t>
            </w:r>
            <w:r>
              <w:rPr>
                <w:lang w:val="en-US"/>
              </w:rPr>
              <w:t>X)</w:t>
            </w:r>
          </w:p>
        </w:tc>
      </w:tr>
    </w:tbl>
    <w:p w:rsidR="00841201" w:rsidRDefault="00841201">
      <w:r>
        <w:br w:type="page"/>
      </w:r>
    </w:p>
    <w:p w:rsidR="007538CC" w:rsidRDefault="007538CC" w:rsidP="007538CC">
      <w:pPr>
        <w:pStyle w:val="Style2"/>
        <w:outlineLvl w:val="3"/>
      </w:pPr>
      <w:r>
        <w:lastRenderedPageBreak/>
        <w:t>Результат тестирования</w:t>
      </w:r>
    </w:p>
    <w:p w:rsidR="007538CC" w:rsidRDefault="007538CC" w:rsidP="007538CC">
      <w:pPr>
        <w:pStyle w:val="StyleImage"/>
      </w:pPr>
    </w:p>
    <w:p w:rsidR="007538CC" w:rsidRDefault="007538CC" w:rsidP="007538CC">
      <w:pPr>
        <w:pStyle w:val="StyleImage"/>
      </w:pPr>
      <w:r>
        <w:rPr>
          <w:noProof/>
          <w:lang w:eastAsia="ru-RU"/>
        </w:rPr>
        <w:drawing>
          <wp:inline distT="0" distB="0" distL="0" distR="0">
            <wp:extent cx="5937250" cy="1949450"/>
            <wp:effectExtent l="19050" t="19050" r="25400" b="1270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7250" cy="1949450"/>
                    </a:xfrm>
                    <a:prstGeom prst="rect">
                      <a:avLst/>
                    </a:prstGeom>
                    <a:noFill/>
                    <a:ln>
                      <a:solidFill>
                        <a:schemeClr val="tx1"/>
                      </a:solidFill>
                    </a:ln>
                  </pic:spPr>
                </pic:pic>
              </a:graphicData>
            </a:graphic>
          </wp:inline>
        </w:drawing>
      </w:r>
    </w:p>
    <w:p w:rsidR="007538CC" w:rsidRPr="002422A5" w:rsidRDefault="007538CC" w:rsidP="007538CC">
      <w:pPr>
        <w:pStyle w:val="StyleImage"/>
      </w:pPr>
      <w:r>
        <w:t xml:space="preserve">Рисунок </w:t>
      </w:r>
      <w:r>
        <w:rPr>
          <w:lang w:val="en-US"/>
        </w:rPr>
        <w:t>X</w:t>
      </w:r>
      <w:r w:rsidRPr="007538CC">
        <w:t xml:space="preserve"> – </w:t>
      </w:r>
      <w:r>
        <w:t xml:space="preserve">Результат выполнения тестового метода </w:t>
      </w:r>
      <w:r w:rsidR="00A638D7">
        <w:rPr>
          <w:lang w:val="en-US"/>
        </w:rPr>
        <w:t>requiredValidator</w:t>
      </w:r>
    </w:p>
    <w:p w:rsidR="007538CC" w:rsidRDefault="007538CC" w:rsidP="007538CC">
      <w:pPr>
        <w:pStyle w:val="StyleImage"/>
      </w:pPr>
    </w:p>
    <w:p w:rsidR="002422A5" w:rsidRDefault="002422A5" w:rsidP="007538CC">
      <w:pPr>
        <w:pStyle w:val="StyleImage"/>
      </w:pPr>
      <w:r>
        <w:rPr>
          <w:noProof/>
          <w:lang w:eastAsia="ru-RU"/>
        </w:rPr>
        <w:drawing>
          <wp:inline distT="0" distB="0" distL="0" distR="0">
            <wp:extent cx="5937250" cy="2057400"/>
            <wp:effectExtent l="19050" t="19050" r="25400" b="1905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7250" cy="2057400"/>
                    </a:xfrm>
                    <a:prstGeom prst="rect">
                      <a:avLst/>
                    </a:prstGeom>
                    <a:noFill/>
                    <a:ln>
                      <a:solidFill>
                        <a:schemeClr val="tx1"/>
                      </a:solidFill>
                    </a:ln>
                  </pic:spPr>
                </pic:pic>
              </a:graphicData>
            </a:graphic>
          </wp:inline>
        </w:drawing>
      </w:r>
    </w:p>
    <w:p w:rsidR="002422A5" w:rsidRPr="00F56E98" w:rsidRDefault="002422A5" w:rsidP="007538CC">
      <w:pPr>
        <w:pStyle w:val="StyleImage"/>
      </w:pPr>
      <w:r>
        <w:t xml:space="preserve">Рисунок </w:t>
      </w:r>
      <w:r>
        <w:rPr>
          <w:lang w:val="en-US"/>
        </w:rPr>
        <w:t>X</w:t>
      </w:r>
      <w:r w:rsidRPr="002422A5">
        <w:t xml:space="preserve"> – </w:t>
      </w:r>
      <w:r>
        <w:t xml:space="preserve">Результат выполнения тестового метода </w:t>
      </w:r>
      <w:r>
        <w:rPr>
          <w:lang w:val="en-US"/>
        </w:rPr>
        <w:t>isAllNumber</w:t>
      </w:r>
    </w:p>
    <w:p w:rsidR="008A20D1" w:rsidRPr="00F56E98" w:rsidRDefault="008A20D1" w:rsidP="007538CC">
      <w:pPr>
        <w:pStyle w:val="StyleImage"/>
      </w:pPr>
    </w:p>
    <w:p w:rsidR="008A20D1" w:rsidRDefault="008A20D1" w:rsidP="007538CC">
      <w:pPr>
        <w:pStyle w:val="StyleImage"/>
      </w:pPr>
      <w:r>
        <w:rPr>
          <w:noProof/>
          <w:lang w:eastAsia="ru-RU"/>
        </w:rPr>
        <w:drawing>
          <wp:inline distT="0" distB="0" distL="0" distR="0">
            <wp:extent cx="5937250" cy="1981200"/>
            <wp:effectExtent l="19050" t="19050" r="25400" b="1905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7250" cy="1981200"/>
                    </a:xfrm>
                    <a:prstGeom prst="rect">
                      <a:avLst/>
                    </a:prstGeom>
                    <a:noFill/>
                    <a:ln>
                      <a:solidFill>
                        <a:schemeClr val="tx1"/>
                      </a:solidFill>
                    </a:ln>
                  </pic:spPr>
                </pic:pic>
              </a:graphicData>
            </a:graphic>
          </wp:inline>
        </w:drawing>
      </w:r>
    </w:p>
    <w:p w:rsidR="00A9417F" w:rsidRPr="00A9417F" w:rsidRDefault="008A20D1" w:rsidP="00A9417F">
      <w:pPr>
        <w:pStyle w:val="StyleImage"/>
      </w:pPr>
      <w:r>
        <w:t xml:space="preserve">Рисунок </w:t>
      </w:r>
      <w:r>
        <w:rPr>
          <w:lang w:val="en-US"/>
        </w:rPr>
        <w:t>X</w:t>
      </w:r>
      <w:r w:rsidRPr="008A20D1">
        <w:t xml:space="preserve"> – </w:t>
      </w:r>
      <w:r>
        <w:t xml:space="preserve">Результат выполнения тестового метода </w:t>
      </w:r>
      <w:r>
        <w:rPr>
          <w:lang w:val="en-US"/>
        </w:rPr>
        <w:t>isFloatNumber</w:t>
      </w:r>
    </w:p>
    <w:p w:rsidR="00A9417F" w:rsidRDefault="00A9417F" w:rsidP="007538CC">
      <w:pPr>
        <w:pStyle w:val="StyleImage"/>
      </w:pPr>
      <w:r>
        <w:rPr>
          <w:noProof/>
          <w:lang w:eastAsia="ru-RU"/>
        </w:rPr>
        <w:lastRenderedPageBreak/>
        <w:drawing>
          <wp:inline distT="0" distB="0" distL="0" distR="0">
            <wp:extent cx="5937250" cy="2070100"/>
            <wp:effectExtent l="19050" t="19050" r="25400" b="2540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37250" cy="2070100"/>
                    </a:xfrm>
                    <a:prstGeom prst="rect">
                      <a:avLst/>
                    </a:prstGeom>
                    <a:noFill/>
                    <a:ln>
                      <a:solidFill>
                        <a:schemeClr val="tx1"/>
                      </a:solidFill>
                    </a:ln>
                  </pic:spPr>
                </pic:pic>
              </a:graphicData>
            </a:graphic>
          </wp:inline>
        </w:drawing>
      </w:r>
    </w:p>
    <w:p w:rsidR="00A9417F" w:rsidRPr="00F56E98" w:rsidRDefault="00A9417F" w:rsidP="007538CC">
      <w:pPr>
        <w:pStyle w:val="StyleImage"/>
      </w:pPr>
      <w:r>
        <w:t xml:space="preserve">Рисунок </w:t>
      </w:r>
      <w:r>
        <w:rPr>
          <w:lang w:val="en-US"/>
        </w:rPr>
        <w:t>X</w:t>
      </w:r>
      <w:r w:rsidRPr="00A9417F">
        <w:t xml:space="preserve"> – </w:t>
      </w:r>
      <w:r>
        <w:t xml:space="preserve">Результат выполнения тестового метода </w:t>
      </w:r>
      <w:r>
        <w:rPr>
          <w:lang w:val="en-US"/>
        </w:rPr>
        <w:t>dateTimeValidator</w:t>
      </w:r>
    </w:p>
    <w:p w:rsidR="007B2498" w:rsidRPr="00F56E98" w:rsidRDefault="007B2498" w:rsidP="007538CC">
      <w:pPr>
        <w:pStyle w:val="StyleImage"/>
      </w:pPr>
    </w:p>
    <w:p w:rsidR="007B2498" w:rsidRDefault="007B2498" w:rsidP="007538CC">
      <w:pPr>
        <w:pStyle w:val="StyleImage"/>
      </w:pPr>
      <w:r>
        <w:rPr>
          <w:noProof/>
          <w:lang w:eastAsia="ru-RU"/>
        </w:rPr>
        <w:drawing>
          <wp:inline distT="0" distB="0" distL="0" distR="0">
            <wp:extent cx="5937250" cy="2025650"/>
            <wp:effectExtent l="19050" t="19050" r="25400" b="1270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7250" cy="2025650"/>
                    </a:xfrm>
                    <a:prstGeom prst="rect">
                      <a:avLst/>
                    </a:prstGeom>
                    <a:noFill/>
                    <a:ln>
                      <a:solidFill>
                        <a:schemeClr val="tx1"/>
                      </a:solidFill>
                    </a:ln>
                  </pic:spPr>
                </pic:pic>
              </a:graphicData>
            </a:graphic>
          </wp:inline>
        </w:drawing>
      </w:r>
    </w:p>
    <w:p w:rsidR="007B2498" w:rsidRPr="00F56E98" w:rsidRDefault="007B2498" w:rsidP="007538CC">
      <w:pPr>
        <w:pStyle w:val="StyleImage"/>
      </w:pPr>
      <w:r>
        <w:t xml:space="preserve">Рисунок </w:t>
      </w:r>
      <w:r>
        <w:rPr>
          <w:lang w:val="en-US"/>
        </w:rPr>
        <w:t>X</w:t>
      </w:r>
      <w:r w:rsidRPr="007B2498">
        <w:t xml:space="preserve"> – </w:t>
      </w:r>
      <w:r>
        <w:t xml:space="preserve">Результат выполнения тестового метода </w:t>
      </w:r>
      <w:r>
        <w:rPr>
          <w:lang w:val="en-US"/>
        </w:rPr>
        <w:t>dateTextValidator</w:t>
      </w:r>
    </w:p>
    <w:p w:rsidR="00885164" w:rsidRPr="00F56E98" w:rsidRDefault="00885164">
      <w:pPr>
        <w:rPr>
          <w:rFonts w:ascii="Times New Roman" w:hAnsi="Times New Roman"/>
          <w:sz w:val="28"/>
        </w:rPr>
      </w:pPr>
      <w:r w:rsidRPr="00F56E98">
        <w:br w:type="page"/>
      </w:r>
    </w:p>
    <w:p w:rsidR="00885164" w:rsidRDefault="00885164" w:rsidP="00885164">
      <w:pPr>
        <w:pStyle w:val="Style2"/>
        <w:outlineLvl w:val="3"/>
      </w:pPr>
      <w:r>
        <w:lastRenderedPageBreak/>
        <w:t>Исходный код тестовых методов</w:t>
      </w:r>
    </w:p>
    <w:p w:rsidR="00885164" w:rsidRPr="00F56E98" w:rsidRDefault="00885164" w:rsidP="00885164">
      <w:pPr>
        <w:pStyle w:val="Style2"/>
      </w:pPr>
      <w:r>
        <w:t xml:space="preserve">Код тестового метода </w:t>
      </w:r>
      <w:r w:rsidRPr="00885164">
        <w:t>requiredValidator</w:t>
      </w:r>
      <w:r w:rsidRPr="00F56E98">
        <w:t>:</w:t>
      </w:r>
    </w:p>
    <w:p w:rsidR="00885164" w:rsidRPr="00F56E98" w:rsidRDefault="00885164" w:rsidP="00885164">
      <w:pPr>
        <w:pStyle w:val="Code"/>
        <w:rPr>
          <w:lang w:val="ru-RU"/>
        </w:rPr>
      </w:pPr>
      <w:r w:rsidRPr="00F56E98">
        <w:rPr>
          <w:lang w:val="ru-RU"/>
        </w:rPr>
        <w:t>@</w:t>
      </w:r>
      <w:r w:rsidRPr="00885164">
        <w:t>Test</w:t>
      </w:r>
    </w:p>
    <w:p w:rsidR="00885164" w:rsidRPr="00F56E98" w:rsidRDefault="00885164" w:rsidP="00885164">
      <w:pPr>
        <w:pStyle w:val="Code"/>
        <w:rPr>
          <w:lang w:val="ru-RU"/>
        </w:rPr>
      </w:pPr>
      <w:r w:rsidRPr="00F56E98">
        <w:rPr>
          <w:lang w:val="ru-RU"/>
        </w:rPr>
        <w:t xml:space="preserve">    </w:t>
      </w:r>
      <w:r w:rsidRPr="00885164">
        <w:t>void</w:t>
      </w:r>
      <w:r w:rsidRPr="00F56E98">
        <w:rPr>
          <w:lang w:val="ru-RU"/>
        </w:rPr>
        <w:t xml:space="preserve"> </w:t>
      </w:r>
      <w:r w:rsidRPr="00885164">
        <w:t>requiredValidator</w:t>
      </w:r>
      <w:r w:rsidRPr="00F56E98">
        <w:rPr>
          <w:lang w:val="ru-RU"/>
        </w:rPr>
        <w:t>() {</w:t>
      </w:r>
    </w:p>
    <w:p w:rsidR="00885164" w:rsidRPr="00F56E98" w:rsidRDefault="00885164" w:rsidP="00885164">
      <w:pPr>
        <w:pStyle w:val="Code"/>
        <w:rPr>
          <w:lang w:val="ru-RU"/>
        </w:rPr>
      </w:pPr>
      <w:r w:rsidRPr="00F56E98">
        <w:rPr>
          <w:lang w:val="ru-RU"/>
        </w:rPr>
        <w:t xml:space="preserve">        //Проверка на работоспособность метода, проверяющего</w:t>
      </w:r>
    </w:p>
    <w:p w:rsidR="00885164" w:rsidRPr="00F56E98" w:rsidRDefault="00885164" w:rsidP="00885164">
      <w:pPr>
        <w:pStyle w:val="Code"/>
        <w:rPr>
          <w:lang w:val="ru-RU"/>
        </w:rPr>
      </w:pPr>
      <w:r w:rsidRPr="00F56E98">
        <w:rPr>
          <w:lang w:val="ru-RU"/>
        </w:rPr>
        <w:t xml:space="preserve">        //содержимого текстовых полей (их наполненность)</w:t>
      </w:r>
    </w:p>
    <w:p w:rsidR="00885164" w:rsidRPr="00885164" w:rsidRDefault="00885164" w:rsidP="00885164">
      <w:pPr>
        <w:pStyle w:val="Code"/>
      </w:pPr>
      <w:r w:rsidRPr="00F56E98">
        <w:rPr>
          <w:lang w:val="ru-RU"/>
        </w:rPr>
        <w:t xml:space="preserve">        </w:t>
      </w:r>
      <w:r w:rsidRPr="00885164">
        <w:t>String[][] inputData = new String[][]{</w:t>
      </w:r>
    </w:p>
    <w:p w:rsidR="00885164" w:rsidRPr="00885164" w:rsidRDefault="00885164" w:rsidP="00885164">
      <w:pPr>
        <w:pStyle w:val="Code"/>
      </w:pPr>
      <w:r w:rsidRPr="00885164">
        <w:t xml:space="preserve">                {</w:t>
      </w:r>
    </w:p>
    <w:p w:rsidR="00885164" w:rsidRPr="00885164" w:rsidRDefault="00885164" w:rsidP="00885164">
      <w:pPr>
        <w:pStyle w:val="Code"/>
      </w:pPr>
      <w:r w:rsidRPr="00885164">
        <w:t xml:space="preserve">                    "Hello, world!", "Text", "Text 2", ""</w:t>
      </w:r>
    </w:p>
    <w:p w:rsidR="00885164" w:rsidRPr="00885164" w:rsidRDefault="00885164" w:rsidP="00885164">
      <w:pPr>
        <w:pStyle w:val="Code"/>
      </w:pPr>
      <w:r w:rsidRPr="00885164">
        <w:t xml:space="preserve">                },</w:t>
      </w:r>
    </w:p>
    <w:p w:rsidR="00885164" w:rsidRPr="00885164" w:rsidRDefault="00885164" w:rsidP="00885164">
      <w:pPr>
        <w:pStyle w:val="Code"/>
      </w:pPr>
      <w:r w:rsidRPr="00885164">
        <w:t xml:space="preserve">                {</w:t>
      </w:r>
    </w:p>
    <w:p w:rsidR="00885164" w:rsidRPr="00885164" w:rsidRDefault="00885164" w:rsidP="00885164">
      <w:pPr>
        <w:pStyle w:val="Code"/>
      </w:pPr>
      <w:r w:rsidRPr="00885164">
        <w:t xml:space="preserve">                    "", "", "New word", "Hello", "Stone", "Stage"</w:t>
      </w:r>
    </w:p>
    <w:p w:rsidR="00885164" w:rsidRPr="00885164" w:rsidRDefault="00885164" w:rsidP="00885164">
      <w:pPr>
        <w:pStyle w:val="Code"/>
      </w:pPr>
      <w:r w:rsidRPr="00885164">
        <w:t xml:space="preserve">                },</w:t>
      </w:r>
    </w:p>
    <w:p w:rsidR="00885164" w:rsidRPr="00885164" w:rsidRDefault="00885164" w:rsidP="00885164">
      <w:pPr>
        <w:pStyle w:val="Code"/>
      </w:pPr>
      <w:r w:rsidRPr="00885164">
        <w:t xml:space="preserve">                {</w:t>
      </w:r>
    </w:p>
    <w:p w:rsidR="00885164" w:rsidRPr="00885164" w:rsidRDefault="00885164" w:rsidP="00885164">
      <w:pPr>
        <w:pStyle w:val="Code"/>
      </w:pPr>
      <w:r w:rsidRPr="00885164">
        <w:t xml:space="preserve">                    "Hello", "Текст", "Автомобиль"</w:t>
      </w:r>
    </w:p>
    <w:p w:rsidR="00885164" w:rsidRPr="00885164" w:rsidRDefault="00885164" w:rsidP="00885164">
      <w:pPr>
        <w:pStyle w:val="Code"/>
      </w:pPr>
      <w:r w:rsidRPr="00885164">
        <w:t xml:space="preserve">                },</w:t>
      </w:r>
    </w:p>
    <w:p w:rsidR="00885164" w:rsidRPr="00885164" w:rsidRDefault="00885164" w:rsidP="00885164">
      <w:pPr>
        <w:pStyle w:val="Code"/>
      </w:pPr>
      <w:r w:rsidRPr="00885164">
        <w:t xml:space="preserve">                {</w:t>
      </w:r>
    </w:p>
    <w:p w:rsidR="00885164" w:rsidRPr="00885164" w:rsidRDefault="00885164" w:rsidP="00885164">
      <w:pPr>
        <w:pStyle w:val="Code"/>
      </w:pPr>
      <w:r w:rsidRPr="00885164">
        <w:t xml:space="preserve">                    "1", "2", "", "null"</w:t>
      </w:r>
    </w:p>
    <w:p w:rsidR="00885164" w:rsidRPr="00885164" w:rsidRDefault="00885164" w:rsidP="00885164">
      <w:pPr>
        <w:pStyle w:val="Code"/>
      </w:pPr>
      <w:r w:rsidRPr="00885164">
        <w:t xml:space="preserve">                },</w:t>
      </w:r>
    </w:p>
    <w:p w:rsidR="00885164" w:rsidRPr="00885164" w:rsidRDefault="00885164" w:rsidP="00885164">
      <w:pPr>
        <w:pStyle w:val="Code"/>
      </w:pPr>
      <w:r w:rsidRPr="00885164">
        <w:t xml:space="preserve">                {</w:t>
      </w:r>
    </w:p>
    <w:p w:rsidR="00885164" w:rsidRPr="00885164" w:rsidRDefault="00885164" w:rsidP="00885164">
      <w:pPr>
        <w:pStyle w:val="Code"/>
      </w:pPr>
      <w:r w:rsidRPr="00885164">
        <w:t xml:space="preserve">                    "2.4", "4", "231212", "2344"</w:t>
      </w:r>
    </w:p>
    <w:p w:rsidR="00885164" w:rsidRPr="00885164" w:rsidRDefault="00885164" w:rsidP="00885164">
      <w:pPr>
        <w:pStyle w:val="Code"/>
      </w:pPr>
      <w:r w:rsidRPr="00885164">
        <w:t xml:space="preserve">                }</w:t>
      </w:r>
    </w:p>
    <w:p w:rsidR="00885164" w:rsidRPr="00885164" w:rsidRDefault="00885164" w:rsidP="00885164">
      <w:pPr>
        <w:pStyle w:val="Code"/>
      </w:pPr>
      <w:r w:rsidRPr="00885164">
        <w:t xml:space="preserve">        };</w:t>
      </w:r>
    </w:p>
    <w:p w:rsidR="00885164" w:rsidRPr="00885164" w:rsidRDefault="00885164" w:rsidP="00885164">
      <w:pPr>
        <w:pStyle w:val="Code"/>
      </w:pPr>
    </w:p>
    <w:p w:rsidR="00885164" w:rsidRPr="00885164" w:rsidRDefault="00885164" w:rsidP="00885164">
      <w:pPr>
        <w:pStyle w:val="Code"/>
      </w:pPr>
      <w:r w:rsidRPr="00885164">
        <w:t xml:space="preserve">        boolean[] results = new boolean[]{</w:t>
      </w:r>
    </w:p>
    <w:p w:rsidR="00885164" w:rsidRPr="00885164" w:rsidRDefault="00885164" w:rsidP="00885164">
      <w:pPr>
        <w:pStyle w:val="Code"/>
      </w:pPr>
      <w:r w:rsidRPr="00885164">
        <w:t xml:space="preserve">                false,</w:t>
      </w:r>
    </w:p>
    <w:p w:rsidR="00885164" w:rsidRPr="00885164" w:rsidRDefault="00885164" w:rsidP="00885164">
      <w:pPr>
        <w:pStyle w:val="Code"/>
      </w:pPr>
      <w:r w:rsidRPr="00885164">
        <w:t xml:space="preserve">                false,</w:t>
      </w:r>
    </w:p>
    <w:p w:rsidR="00885164" w:rsidRPr="00885164" w:rsidRDefault="00885164" w:rsidP="00885164">
      <w:pPr>
        <w:pStyle w:val="Code"/>
      </w:pPr>
      <w:r w:rsidRPr="00885164">
        <w:t xml:space="preserve">                true,</w:t>
      </w:r>
    </w:p>
    <w:p w:rsidR="00885164" w:rsidRPr="00885164" w:rsidRDefault="00885164" w:rsidP="00885164">
      <w:pPr>
        <w:pStyle w:val="Code"/>
      </w:pPr>
      <w:r w:rsidRPr="00885164">
        <w:t xml:space="preserve">                false,</w:t>
      </w:r>
    </w:p>
    <w:p w:rsidR="00885164" w:rsidRPr="00885164" w:rsidRDefault="00885164" w:rsidP="00885164">
      <w:pPr>
        <w:pStyle w:val="Code"/>
      </w:pPr>
      <w:r w:rsidRPr="00885164">
        <w:t xml:space="preserve">                true</w:t>
      </w:r>
    </w:p>
    <w:p w:rsidR="00885164" w:rsidRPr="00885164" w:rsidRDefault="00885164" w:rsidP="00885164">
      <w:pPr>
        <w:pStyle w:val="Code"/>
      </w:pPr>
      <w:r w:rsidRPr="00885164">
        <w:t xml:space="preserve">        };</w:t>
      </w:r>
    </w:p>
    <w:p w:rsidR="00885164" w:rsidRPr="00885164" w:rsidRDefault="00885164" w:rsidP="00885164">
      <w:pPr>
        <w:pStyle w:val="Code"/>
      </w:pPr>
    </w:p>
    <w:p w:rsidR="00885164" w:rsidRPr="00885164" w:rsidRDefault="00885164" w:rsidP="00885164">
      <w:pPr>
        <w:pStyle w:val="Code"/>
      </w:pPr>
      <w:r w:rsidRPr="00885164">
        <w:t xml:space="preserve">        for(int i = 0; i &lt; inputData.length; i++){</w:t>
      </w:r>
    </w:p>
    <w:p w:rsidR="00885164" w:rsidRPr="00885164" w:rsidRDefault="00885164" w:rsidP="00885164">
      <w:pPr>
        <w:pStyle w:val="Code"/>
      </w:pPr>
      <w:r w:rsidRPr="00885164">
        <w:t xml:space="preserve">            Assert.assertEquals(results[i], DataValidator.requiredValidator(inputData[i]));</w:t>
      </w:r>
    </w:p>
    <w:p w:rsidR="00885164" w:rsidRPr="00885164" w:rsidRDefault="00885164" w:rsidP="00885164">
      <w:pPr>
        <w:pStyle w:val="Code"/>
      </w:pPr>
      <w:r w:rsidRPr="00885164">
        <w:t xml:space="preserve">        }</w:t>
      </w:r>
    </w:p>
    <w:p w:rsidR="00885164" w:rsidRDefault="00885164" w:rsidP="00885164">
      <w:pPr>
        <w:pStyle w:val="Code"/>
      </w:pPr>
      <w:r w:rsidRPr="00885164">
        <w:t xml:space="preserve">    }</w:t>
      </w:r>
    </w:p>
    <w:p w:rsidR="00885164" w:rsidRPr="00F56E98" w:rsidRDefault="00885164" w:rsidP="00885164">
      <w:pPr>
        <w:pStyle w:val="StyleText"/>
        <w:rPr>
          <w:lang w:val="en-US"/>
        </w:rPr>
      </w:pPr>
    </w:p>
    <w:p w:rsidR="00885164" w:rsidRPr="00885164" w:rsidRDefault="00885164" w:rsidP="00885164">
      <w:pPr>
        <w:pStyle w:val="StyleText"/>
        <w:rPr>
          <w:b/>
          <w:lang w:val="en-US"/>
        </w:rPr>
      </w:pPr>
      <w:r w:rsidRPr="00885164">
        <w:rPr>
          <w:b/>
        </w:rPr>
        <w:t>Код</w:t>
      </w:r>
      <w:r w:rsidRPr="00F56E98">
        <w:rPr>
          <w:b/>
          <w:lang w:val="en-US"/>
        </w:rPr>
        <w:t xml:space="preserve"> </w:t>
      </w:r>
      <w:r w:rsidRPr="00885164">
        <w:rPr>
          <w:b/>
        </w:rPr>
        <w:t>тестового</w:t>
      </w:r>
      <w:r w:rsidRPr="00F56E98">
        <w:rPr>
          <w:b/>
          <w:lang w:val="en-US"/>
        </w:rPr>
        <w:t xml:space="preserve"> </w:t>
      </w:r>
      <w:r w:rsidRPr="00885164">
        <w:rPr>
          <w:b/>
        </w:rPr>
        <w:t>метода</w:t>
      </w:r>
      <w:r w:rsidRPr="00F56E98">
        <w:rPr>
          <w:b/>
          <w:lang w:val="en-US"/>
        </w:rPr>
        <w:t xml:space="preserve"> isAllNumber</w:t>
      </w:r>
      <w:r w:rsidRPr="00885164">
        <w:rPr>
          <w:b/>
          <w:lang w:val="en-US"/>
        </w:rPr>
        <w:t>:</w:t>
      </w:r>
    </w:p>
    <w:p w:rsidR="00885164" w:rsidRPr="00F56E98" w:rsidRDefault="00885164" w:rsidP="00885164">
      <w:pPr>
        <w:pStyle w:val="Code"/>
      </w:pPr>
      <w:r w:rsidRPr="00F56E98">
        <w:t>@</w:t>
      </w:r>
      <w:r w:rsidRPr="00885164">
        <w:t>Test</w:t>
      </w:r>
    </w:p>
    <w:p w:rsidR="00885164" w:rsidRPr="00F56E98" w:rsidRDefault="00885164" w:rsidP="00885164">
      <w:pPr>
        <w:pStyle w:val="Code"/>
      </w:pPr>
      <w:r w:rsidRPr="00F56E98">
        <w:t xml:space="preserve">    </w:t>
      </w:r>
      <w:r w:rsidRPr="00885164">
        <w:t>void</w:t>
      </w:r>
      <w:r w:rsidRPr="00F56E98">
        <w:t xml:space="preserve"> </w:t>
      </w:r>
      <w:r w:rsidRPr="00885164">
        <w:t>isAllNumber</w:t>
      </w:r>
      <w:r w:rsidRPr="00F56E98">
        <w:t>() {</w:t>
      </w:r>
    </w:p>
    <w:p w:rsidR="00885164" w:rsidRPr="00885164" w:rsidRDefault="00885164" w:rsidP="00885164">
      <w:pPr>
        <w:pStyle w:val="Code"/>
        <w:rPr>
          <w:lang w:val="ru-RU"/>
        </w:rPr>
      </w:pPr>
      <w:r w:rsidRPr="00F56E98">
        <w:t xml:space="preserve">        </w:t>
      </w:r>
      <w:r w:rsidRPr="00885164">
        <w:rPr>
          <w:lang w:val="ru-RU"/>
        </w:rPr>
        <w:t>//Проверка на работоспособность метода, проверающего символы строки</w:t>
      </w:r>
    </w:p>
    <w:p w:rsidR="00885164" w:rsidRPr="00885164" w:rsidRDefault="00885164" w:rsidP="00885164">
      <w:pPr>
        <w:pStyle w:val="Code"/>
        <w:rPr>
          <w:lang w:val="ru-RU"/>
        </w:rPr>
      </w:pPr>
      <w:r w:rsidRPr="00885164">
        <w:rPr>
          <w:lang w:val="ru-RU"/>
        </w:rPr>
        <w:t xml:space="preserve">        //на принадлежность исключительно всех к цифрам</w:t>
      </w:r>
    </w:p>
    <w:p w:rsidR="00885164" w:rsidRPr="00885164" w:rsidRDefault="00885164" w:rsidP="00885164">
      <w:pPr>
        <w:pStyle w:val="Code"/>
      </w:pPr>
      <w:r w:rsidRPr="00885164">
        <w:rPr>
          <w:lang w:val="ru-RU"/>
        </w:rPr>
        <w:t xml:space="preserve">        </w:t>
      </w:r>
      <w:r w:rsidRPr="00885164">
        <w:t>String[] inputData = new String[]{</w:t>
      </w:r>
    </w:p>
    <w:p w:rsidR="00885164" w:rsidRPr="00885164" w:rsidRDefault="00885164" w:rsidP="00885164">
      <w:pPr>
        <w:pStyle w:val="Code"/>
      </w:pPr>
      <w:r w:rsidRPr="00885164">
        <w:t xml:space="preserve">                "23124",</w:t>
      </w:r>
    </w:p>
    <w:p w:rsidR="00885164" w:rsidRPr="00885164" w:rsidRDefault="00885164" w:rsidP="00885164">
      <w:pPr>
        <w:pStyle w:val="Code"/>
      </w:pPr>
      <w:r w:rsidRPr="00885164">
        <w:t xml:space="preserve">                ",awf90212",</w:t>
      </w:r>
    </w:p>
    <w:p w:rsidR="00885164" w:rsidRPr="00885164" w:rsidRDefault="00885164" w:rsidP="00885164">
      <w:pPr>
        <w:pStyle w:val="Code"/>
      </w:pPr>
      <w:r w:rsidRPr="00885164">
        <w:t xml:space="preserve">                ".124125",</w:t>
      </w:r>
    </w:p>
    <w:p w:rsidR="00885164" w:rsidRPr="00885164" w:rsidRDefault="00885164" w:rsidP="00885164">
      <w:pPr>
        <w:pStyle w:val="Code"/>
      </w:pPr>
      <w:r w:rsidRPr="00885164">
        <w:t xml:space="preserve">                "2125aga",</w:t>
      </w:r>
    </w:p>
    <w:p w:rsidR="00885164" w:rsidRPr="00885164" w:rsidRDefault="00885164" w:rsidP="00885164">
      <w:pPr>
        <w:pStyle w:val="Code"/>
      </w:pPr>
      <w:r w:rsidRPr="00885164">
        <w:t xml:space="preserve">                "125125adga",</w:t>
      </w:r>
    </w:p>
    <w:p w:rsidR="00885164" w:rsidRPr="00885164" w:rsidRDefault="00885164" w:rsidP="00885164">
      <w:pPr>
        <w:pStyle w:val="Code"/>
      </w:pPr>
      <w:r w:rsidRPr="00885164">
        <w:t xml:space="preserve">                "12125",</w:t>
      </w:r>
    </w:p>
    <w:p w:rsidR="00885164" w:rsidRPr="00885164" w:rsidRDefault="00885164" w:rsidP="00885164">
      <w:pPr>
        <w:pStyle w:val="Code"/>
      </w:pPr>
      <w:r w:rsidRPr="00885164">
        <w:lastRenderedPageBreak/>
        <w:t xml:space="preserve">                "251261"</w:t>
      </w:r>
    </w:p>
    <w:p w:rsidR="00885164" w:rsidRPr="00885164" w:rsidRDefault="00885164" w:rsidP="00885164">
      <w:pPr>
        <w:pStyle w:val="Code"/>
      </w:pPr>
      <w:r w:rsidRPr="00885164">
        <w:t xml:space="preserve">        };</w:t>
      </w:r>
    </w:p>
    <w:p w:rsidR="00885164" w:rsidRPr="00885164" w:rsidRDefault="00885164" w:rsidP="00885164">
      <w:pPr>
        <w:pStyle w:val="Code"/>
      </w:pPr>
    </w:p>
    <w:p w:rsidR="00885164" w:rsidRPr="00885164" w:rsidRDefault="00885164" w:rsidP="00885164">
      <w:pPr>
        <w:pStyle w:val="Code"/>
      </w:pPr>
      <w:r w:rsidRPr="00885164">
        <w:t xml:space="preserve">        boolean[] results = new boolean[]{</w:t>
      </w:r>
    </w:p>
    <w:p w:rsidR="00885164" w:rsidRPr="00885164" w:rsidRDefault="00885164" w:rsidP="00885164">
      <w:pPr>
        <w:pStyle w:val="Code"/>
      </w:pPr>
      <w:r w:rsidRPr="00885164">
        <w:t xml:space="preserve">                true,</w:t>
      </w:r>
    </w:p>
    <w:p w:rsidR="00885164" w:rsidRPr="00885164" w:rsidRDefault="00885164" w:rsidP="00885164">
      <w:pPr>
        <w:pStyle w:val="Code"/>
      </w:pPr>
      <w:r w:rsidRPr="00885164">
        <w:t xml:space="preserve">                false,</w:t>
      </w:r>
    </w:p>
    <w:p w:rsidR="00885164" w:rsidRPr="00885164" w:rsidRDefault="00885164" w:rsidP="00885164">
      <w:pPr>
        <w:pStyle w:val="Code"/>
      </w:pPr>
      <w:r w:rsidRPr="00885164">
        <w:t xml:space="preserve">                false,</w:t>
      </w:r>
    </w:p>
    <w:p w:rsidR="00885164" w:rsidRPr="00885164" w:rsidRDefault="00885164" w:rsidP="00885164">
      <w:pPr>
        <w:pStyle w:val="Code"/>
      </w:pPr>
      <w:r w:rsidRPr="00885164">
        <w:t xml:space="preserve">                false,</w:t>
      </w:r>
    </w:p>
    <w:p w:rsidR="00885164" w:rsidRPr="00885164" w:rsidRDefault="00885164" w:rsidP="00885164">
      <w:pPr>
        <w:pStyle w:val="Code"/>
      </w:pPr>
      <w:r w:rsidRPr="00885164">
        <w:t xml:space="preserve">                false,</w:t>
      </w:r>
    </w:p>
    <w:p w:rsidR="00885164" w:rsidRPr="00885164" w:rsidRDefault="00885164" w:rsidP="00885164">
      <w:pPr>
        <w:pStyle w:val="Code"/>
      </w:pPr>
      <w:r w:rsidRPr="00885164">
        <w:t xml:space="preserve">                true,</w:t>
      </w:r>
    </w:p>
    <w:p w:rsidR="00885164" w:rsidRPr="00885164" w:rsidRDefault="00885164" w:rsidP="00885164">
      <w:pPr>
        <w:pStyle w:val="Code"/>
      </w:pPr>
      <w:r w:rsidRPr="00885164">
        <w:t xml:space="preserve">                true</w:t>
      </w:r>
    </w:p>
    <w:p w:rsidR="00885164" w:rsidRPr="00885164" w:rsidRDefault="00885164" w:rsidP="00885164">
      <w:pPr>
        <w:pStyle w:val="Code"/>
      </w:pPr>
      <w:r w:rsidRPr="00885164">
        <w:t xml:space="preserve">        };</w:t>
      </w:r>
    </w:p>
    <w:p w:rsidR="00885164" w:rsidRPr="00885164" w:rsidRDefault="00885164" w:rsidP="00885164">
      <w:pPr>
        <w:pStyle w:val="Code"/>
      </w:pPr>
    </w:p>
    <w:p w:rsidR="00885164" w:rsidRPr="00885164" w:rsidRDefault="00885164" w:rsidP="00885164">
      <w:pPr>
        <w:pStyle w:val="Code"/>
      </w:pPr>
      <w:r w:rsidRPr="00885164">
        <w:t xml:space="preserve">        for(int i = 0; i &lt; inputData.length; i++){</w:t>
      </w:r>
    </w:p>
    <w:p w:rsidR="00885164" w:rsidRPr="00885164" w:rsidRDefault="00885164" w:rsidP="00885164">
      <w:pPr>
        <w:pStyle w:val="Code"/>
      </w:pPr>
      <w:r w:rsidRPr="00885164">
        <w:t xml:space="preserve">            Assert.assertEquals(results[i], DataValidator.isAllNumber(inputData[i]));</w:t>
      </w:r>
    </w:p>
    <w:p w:rsidR="00885164" w:rsidRPr="00885164" w:rsidRDefault="00885164" w:rsidP="00885164">
      <w:pPr>
        <w:pStyle w:val="Code"/>
      </w:pPr>
      <w:r w:rsidRPr="00885164">
        <w:t xml:space="preserve">        }</w:t>
      </w:r>
    </w:p>
    <w:p w:rsidR="00885164" w:rsidRDefault="00885164" w:rsidP="00885164">
      <w:pPr>
        <w:pStyle w:val="Code"/>
      </w:pPr>
      <w:r w:rsidRPr="00885164">
        <w:t xml:space="preserve">    }</w:t>
      </w:r>
    </w:p>
    <w:p w:rsidR="00885164" w:rsidRPr="00F56E98" w:rsidRDefault="00885164" w:rsidP="00885164">
      <w:pPr>
        <w:pStyle w:val="StyleText"/>
        <w:rPr>
          <w:lang w:val="en-US"/>
        </w:rPr>
      </w:pPr>
    </w:p>
    <w:p w:rsidR="00885164" w:rsidRDefault="00885164" w:rsidP="00885164">
      <w:pPr>
        <w:pStyle w:val="StyleText"/>
        <w:rPr>
          <w:b/>
          <w:lang w:val="en-US"/>
        </w:rPr>
      </w:pPr>
      <w:r w:rsidRPr="00885164">
        <w:rPr>
          <w:b/>
        </w:rPr>
        <w:t>Код</w:t>
      </w:r>
      <w:r w:rsidRPr="00F56E98">
        <w:rPr>
          <w:b/>
          <w:lang w:val="en-US"/>
        </w:rPr>
        <w:t xml:space="preserve"> </w:t>
      </w:r>
      <w:r w:rsidRPr="00885164">
        <w:rPr>
          <w:b/>
        </w:rPr>
        <w:t>тестового</w:t>
      </w:r>
      <w:r w:rsidRPr="00F56E98">
        <w:rPr>
          <w:b/>
          <w:lang w:val="en-US"/>
        </w:rPr>
        <w:t xml:space="preserve"> </w:t>
      </w:r>
      <w:r w:rsidRPr="00885164">
        <w:rPr>
          <w:b/>
        </w:rPr>
        <w:t>метода</w:t>
      </w:r>
      <w:r w:rsidRPr="00F56E98">
        <w:rPr>
          <w:b/>
          <w:lang w:val="en-US"/>
        </w:rPr>
        <w:t xml:space="preserve"> isFloatNumber</w:t>
      </w:r>
      <w:r>
        <w:rPr>
          <w:b/>
          <w:lang w:val="en-US"/>
        </w:rPr>
        <w:t>:</w:t>
      </w:r>
    </w:p>
    <w:p w:rsidR="00885164" w:rsidRPr="00F56E98" w:rsidRDefault="00885164" w:rsidP="00885164">
      <w:pPr>
        <w:pStyle w:val="Code"/>
      </w:pPr>
      <w:r w:rsidRPr="00F56E98">
        <w:t>@</w:t>
      </w:r>
      <w:r w:rsidRPr="00885164">
        <w:t>Test</w:t>
      </w:r>
    </w:p>
    <w:p w:rsidR="00885164" w:rsidRPr="00F56E98" w:rsidRDefault="00885164" w:rsidP="00885164">
      <w:pPr>
        <w:pStyle w:val="Code"/>
      </w:pPr>
      <w:r w:rsidRPr="00F56E98">
        <w:t xml:space="preserve">    </w:t>
      </w:r>
      <w:r w:rsidRPr="00885164">
        <w:t>void</w:t>
      </w:r>
      <w:r w:rsidRPr="00F56E98">
        <w:t xml:space="preserve"> </w:t>
      </w:r>
      <w:r w:rsidRPr="00885164">
        <w:t>isFloatNumber</w:t>
      </w:r>
      <w:r w:rsidRPr="00F56E98">
        <w:t>() {</w:t>
      </w:r>
    </w:p>
    <w:p w:rsidR="00885164" w:rsidRPr="00885164" w:rsidRDefault="00885164" w:rsidP="00885164">
      <w:pPr>
        <w:pStyle w:val="Code"/>
        <w:rPr>
          <w:lang w:val="ru-RU"/>
        </w:rPr>
      </w:pPr>
      <w:r w:rsidRPr="00F56E98">
        <w:t xml:space="preserve">        </w:t>
      </w:r>
      <w:r w:rsidRPr="00885164">
        <w:rPr>
          <w:lang w:val="ru-RU"/>
        </w:rPr>
        <w:t>//Проверка на работоспособность метода, проверяющего принадлежность строки</w:t>
      </w:r>
    </w:p>
    <w:p w:rsidR="00885164" w:rsidRPr="00885164" w:rsidRDefault="00885164" w:rsidP="00885164">
      <w:pPr>
        <w:pStyle w:val="Code"/>
      </w:pPr>
      <w:r w:rsidRPr="00885164">
        <w:rPr>
          <w:lang w:val="ru-RU"/>
        </w:rPr>
        <w:t xml:space="preserve">        </w:t>
      </w:r>
      <w:r w:rsidRPr="00885164">
        <w:t>//к типу данных float</w:t>
      </w:r>
    </w:p>
    <w:p w:rsidR="00885164" w:rsidRPr="00885164" w:rsidRDefault="00885164" w:rsidP="00885164">
      <w:pPr>
        <w:pStyle w:val="Code"/>
      </w:pPr>
      <w:r w:rsidRPr="00885164">
        <w:t xml:space="preserve">        String[] inputData = new String[]{</w:t>
      </w:r>
    </w:p>
    <w:p w:rsidR="00885164" w:rsidRPr="00885164" w:rsidRDefault="00885164" w:rsidP="00885164">
      <w:pPr>
        <w:pStyle w:val="Code"/>
      </w:pPr>
      <w:r w:rsidRPr="00885164">
        <w:t xml:space="preserve">                "24.512",</w:t>
      </w:r>
    </w:p>
    <w:p w:rsidR="00885164" w:rsidRPr="00885164" w:rsidRDefault="00885164" w:rsidP="00885164">
      <w:pPr>
        <w:pStyle w:val="Code"/>
      </w:pPr>
      <w:r w:rsidRPr="00885164">
        <w:t xml:space="preserve">                "234",</w:t>
      </w:r>
    </w:p>
    <w:p w:rsidR="00885164" w:rsidRPr="00885164" w:rsidRDefault="00885164" w:rsidP="00885164">
      <w:pPr>
        <w:pStyle w:val="Code"/>
      </w:pPr>
      <w:r w:rsidRPr="00885164">
        <w:t xml:space="preserve">                "2412awa,agwg",</w:t>
      </w:r>
    </w:p>
    <w:p w:rsidR="00885164" w:rsidRPr="00885164" w:rsidRDefault="00885164" w:rsidP="00885164">
      <w:pPr>
        <w:pStyle w:val="Code"/>
      </w:pPr>
      <w:r w:rsidRPr="00885164">
        <w:t xml:space="preserve">                "21,241",</w:t>
      </w:r>
    </w:p>
    <w:p w:rsidR="00885164" w:rsidRPr="00885164" w:rsidRDefault="00885164" w:rsidP="00885164">
      <w:pPr>
        <w:pStyle w:val="Code"/>
      </w:pPr>
      <w:r w:rsidRPr="00885164">
        <w:t xml:space="preserve">                "9.91",</w:t>
      </w:r>
    </w:p>
    <w:p w:rsidR="00885164" w:rsidRPr="00885164" w:rsidRDefault="00885164" w:rsidP="00885164">
      <w:pPr>
        <w:pStyle w:val="Code"/>
      </w:pPr>
      <w:r w:rsidRPr="00885164">
        <w:t xml:space="preserve">                "25",</w:t>
      </w:r>
    </w:p>
    <w:p w:rsidR="00885164" w:rsidRPr="00885164" w:rsidRDefault="00885164" w:rsidP="00885164">
      <w:pPr>
        <w:pStyle w:val="Code"/>
      </w:pPr>
      <w:r w:rsidRPr="00885164">
        <w:t xml:space="preserve">                "wfagwg"</w:t>
      </w:r>
    </w:p>
    <w:p w:rsidR="00885164" w:rsidRPr="00885164" w:rsidRDefault="00885164" w:rsidP="00885164">
      <w:pPr>
        <w:pStyle w:val="Code"/>
      </w:pPr>
      <w:r w:rsidRPr="00885164">
        <w:t xml:space="preserve">        };</w:t>
      </w:r>
    </w:p>
    <w:p w:rsidR="00885164" w:rsidRPr="00885164" w:rsidRDefault="00885164" w:rsidP="00885164">
      <w:pPr>
        <w:pStyle w:val="Code"/>
      </w:pPr>
    </w:p>
    <w:p w:rsidR="00885164" w:rsidRPr="00885164" w:rsidRDefault="00885164" w:rsidP="00885164">
      <w:pPr>
        <w:pStyle w:val="Code"/>
      </w:pPr>
      <w:r w:rsidRPr="00885164">
        <w:t xml:space="preserve">        boolean[] results = new boolean[]{</w:t>
      </w:r>
    </w:p>
    <w:p w:rsidR="00885164" w:rsidRPr="00885164" w:rsidRDefault="00885164" w:rsidP="00885164">
      <w:pPr>
        <w:pStyle w:val="Code"/>
      </w:pPr>
      <w:r w:rsidRPr="00885164">
        <w:t xml:space="preserve">                true,</w:t>
      </w:r>
    </w:p>
    <w:p w:rsidR="00885164" w:rsidRPr="00885164" w:rsidRDefault="00885164" w:rsidP="00885164">
      <w:pPr>
        <w:pStyle w:val="Code"/>
      </w:pPr>
      <w:r w:rsidRPr="00885164">
        <w:t xml:space="preserve">                true,</w:t>
      </w:r>
    </w:p>
    <w:p w:rsidR="00885164" w:rsidRPr="00885164" w:rsidRDefault="00885164" w:rsidP="00885164">
      <w:pPr>
        <w:pStyle w:val="Code"/>
      </w:pPr>
      <w:r w:rsidRPr="00885164">
        <w:t xml:space="preserve">                false,</w:t>
      </w:r>
    </w:p>
    <w:p w:rsidR="00885164" w:rsidRPr="00885164" w:rsidRDefault="00885164" w:rsidP="00885164">
      <w:pPr>
        <w:pStyle w:val="Code"/>
      </w:pPr>
      <w:r w:rsidRPr="00885164">
        <w:t xml:space="preserve">                false,</w:t>
      </w:r>
    </w:p>
    <w:p w:rsidR="00885164" w:rsidRPr="00885164" w:rsidRDefault="00885164" w:rsidP="00885164">
      <w:pPr>
        <w:pStyle w:val="Code"/>
      </w:pPr>
      <w:r w:rsidRPr="00885164">
        <w:t xml:space="preserve">                true,</w:t>
      </w:r>
    </w:p>
    <w:p w:rsidR="00885164" w:rsidRPr="00885164" w:rsidRDefault="00885164" w:rsidP="00885164">
      <w:pPr>
        <w:pStyle w:val="Code"/>
      </w:pPr>
      <w:r w:rsidRPr="00885164">
        <w:t xml:space="preserve">                true,</w:t>
      </w:r>
    </w:p>
    <w:p w:rsidR="00885164" w:rsidRPr="00885164" w:rsidRDefault="00885164" w:rsidP="00885164">
      <w:pPr>
        <w:pStyle w:val="Code"/>
      </w:pPr>
      <w:r w:rsidRPr="00885164">
        <w:t xml:space="preserve">                false</w:t>
      </w:r>
    </w:p>
    <w:p w:rsidR="00885164" w:rsidRPr="00885164" w:rsidRDefault="00885164" w:rsidP="00885164">
      <w:pPr>
        <w:pStyle w:val="Code"/>
      </w:pPr>
      <w:r w:rsidRPr="00885164">
        <w:t xml:space="preserve">        };</w:t>
      </w:r>
    </w:p>
    <w:p w:rsidR="00885164" w:rsidRPr="00885164" w:rsidRDefault="00885164" w:rsidP="00885164">
      <w:pPr>
        <w:pStyle w:val="Code"/>
      </w:pPr>
    </w:p>
    <w:p w:rsidR="00885164" w:rsidRPr="00885164" w:rsidRDefault="00885164" w:rsidP="00885164">
      <w:pPr>
        <w:pStyle w:val="Code"/>
      </w:pPr>
      <w:r w:rsidRPr="00885164">
        <w:t xml:space="preserve">        for(int i = 0; i &lt; inputData.length; i++){</w:t>
      </w:r>
    </w:p>
    <w:p w:rsidR="00885164" w:rsidRPr="00885164" w:rsidRDefault="00885164" w:rsidP="00885164">
      <w:pPr>
        <w:pStyle w:val="Code"/>
      </w:pPr>
      <w:r w:rsidRPr="00885164">
        <w:t xml:space="preserve">            Assert.assertEquals(results[i], DataValidator.isFloatNumber(inputData[i]));</w:t>
      </w:r>
    </w:p>
    <w:p w:rsidR="00885164" w:rsidRPr="00885164" w:rsidRDefault="00885164" w:rsidP="00885164">
      <w:pPr>
        <w:pStyle w:val="Code"/>
      </w:pPr>
      <w:r w:rsidRPr="00885164">
        <w:t xml:space="preserve">        }</w:t>
      </w:r>
    </w:p>
    <w:p w:rsidR="00885164" w:rsidRPr="00885164" w:rsidRDefault="00885164" w:rsidP="00885164">
      <w:pPr>
        <w:pStyle w:val="Code"/>
      </w:pPr>
      <w:r w:rsidRPr="00885164">
        <w:t xml:space="preserve">    }</w:t>
      </w:r>
    </w:p>
    <w:p w:rsidR="007538CC" w:rsidRDefault="007538CC">
      <w:pPr>
        <w:rPr>
          <w:lang w:val="en-US"/>
        </w:rPr>
      </w:pPr>
      <w:r w:rsidRPr="00885164">
        <w:rPr>
          <w:lang w:val="en-US"/>
        </w:rPr>
        <w:br w:type="page"/>
      </w:r>
    </w:p>
    <w:p w:rsidR="00885164" w:rsidRPr="00885164" w:rsidRDefault="00885164" w:rsidP="00885164">
      <w:pPr>
        <w:pStyle w:val="StyleText"/>
        <w:rPr>
          <w:b/>
          <w:lang w:val="en-US"/>
        </w:rPr>
      </w:pPr>
      <w:r w:rsidRPr="00885164">
        <w:rPr>
          <w:b/>
        </w:rPr>
        <w:lastRenderedPageBreak/>
        <w:t>Код</w:t>
      </w:r>
      <w:r w:rsidRPr="00F56E98">
        <w:rPr>
          <w:b/>
          <w:lang w:val="en-US"/>
        </w:rPr>
        <w:t xml:space="preserve"> </w:t>
      </w:r>
      <w:r w:rsidRPr="00885164">
        <w:rPr>
          <w:b/>
        </w:rPr>
        <w:t>тестового</w:t>
      </w:r>
      <w:r w:rsidRPr="00F56E98">
        <w:rPr>
          <w:b/>
          <w:lang w:val="en-US"/>
        </w:rPr>
        <w:t xml:space="preserve"> </w:t>
      </w:r>
      <w:r w:rsidRPr="00885164">
        <w:rPr>
          <w:b/>
        </w:rPr>
        <w:t>метода</w:t>
      </w:r>
      <w:r w:rsidRPr="00F56E98">
        <w:rPr>
          <w:b/>
          <w:lang w:val="en-US"/>
        </w:rPr>
        <w:t xml:space="preserve"> dateTimeValidator</w:t>
      </w:r>
      <w:r w:rsidRPr="00885164">
        <w:rPr>
          <w:b/>
          <w:lang w:val="en-US"/>
        </w:rPr>
        <w:t>:</w:t>
      </w:r>
    </w:p>
    <w:p w:rsidR="00885164" w:rsidRPr="00F56E98" w:rsidRDefault="00885164" w:rsidP="00885164">
      <w:pPr>
        <w:pStyle w:val="Code"/>
      </w:pPr>
      <w:r w:rsidRPr="00F56E98">
        <w:t>@</w:t>
      </w:r>
      <w:r w:rsidRPr="00885164">
        <w:t>Test</w:t>
      </w:r>
    </w:p>
    <w:p w:rsidR="00885164" w:rsidRPr="00F56E98" w:rsidRDefault="00885164" w:rsidP="00885164">
      <w:pPr>
        <w:pStyle w:val="Code"/>
      </w:pPr>
      <w:r w:rsidRPr="00F56E98">
        <w:t xml:space="preserve">    </w:t>
      </w:r>
      <w:r w:rsidRPr="00885164">
        <w:t>void</w:t>
      </w:r>
      <w:r w:rsidRPr="00F56E98">
        <w:t xml:space="preserve"> </w:t>
      </w:r>
      <w:r w:rsidRPr="00885164">
        <w:t>dateTimeValidator</w:t>
      </w:r>
      <w:r w:rsidRPr="00F56E98">
        <w:t>() {</w:t>
      </w:r>
    </w:p>
    <w:p w:rsidR="00885164" w:rsidRPr="00885164" w:rsidRDefault="00885164" w:rsidP="00885164">
      <w:pPr>
        <w:pStyle w:val="Code"/>
        <w:rPr>
          <w:lang w:val="ru-RU"/>
        </w:rPr>
      </w:pPr>
      <w:r w:rsidRPr="00F56E98">
        <w:t xml:space="preserve">        </w:t>
      </w:r>
      <w:r w:rsidRPr="00885164">
        <w:rPr>
          <w:lang w:val="ru-RU"/>
        </w:rPr>
        <w:t>//Проверка на работоспособность метода, сравнивающего даты отъезда и прибытия состава полувагонов</w:t>
      </w:r>
    </w:p>
    <w:p w:rsidR="00885164" w:rsidRPr="00885164" w:rsidRDefault="00885164" w:rsidP="00885164">
      <w:pPr>
        <w:pStyle w:val="Code"/>
      </w:pPr>
      <w:r w:rsidRPr="00885164">
        <w:rPr>
          <w:lang w:val="ru-RU"/>
        </w:rPr>
        <w:t xml:space="preserve">        </w:t>
      </w:r>
      <w:r w:rsidRPr="00885164">
        <w:t>String[][] inputData = new String[][]{</w:t>
      </w:r>
    </w:p>
    <w:p w:rsidR="00885164" w:rsidRPr="00885164" w:rsidRDefault="00885164" w:rsidP="00885164">
      <w:pPr>
        <w:pStyle w:val="Code"/>
      </w:pPr>
      <w:r w:rsidRPr="00885164">
        <w:t xml:space="preserve">                { "2001-01-01", "2002-12-14" },</w:t>
      </w:r>
    </w:p>
    <w:p w:rsidR="00885164" w:rsidRPr="00885164" w:rsidRDefault="00885164" w:rsidP="00885164">
      <w:pPr>
        <w:pStyle w:val="Code"/>
      </w:pPr>
      <w:r w:rsidRPr="00885164">
        <w:t xml:space="preserve">                { "2000-01-02", "1984-12-12" },</w:t>
      </w:r>
    </w:p>
    <w:p w:rsidR="00885164" w:rsidRPr="00885164" w:rsidRDefault="00885164" w:rsidP="00885164">
      <w:pPr>
        <w:pStyle w:val="Code"/>
      </w:pPr>
      <w:r w:rsidRPr="00885164">
        <w:t xml:space="preserve">                { "asfawg", "2001-15-12" },</w:t>
      </w:r>
    </w:p>
    <w:p w:rsidR="00885164" w:rsidRPr="00885164" w:rsidRDefault="00885164" w:rsidP="00885164">
      <w:pPr>
        <w:pStyle w:val="Code"/>
      </w:pPr>
      <w:r w:rsidRPr="00885164">
        <w:t xml:space="preserve">                { "2015-04-01", "2020-09-17" },</w:t>
      </w:r>
    </w:p>
    <w:p w:rsidR="00885164" w:rsidRPr="00885164" w:rsidRDefault="00885164" w:rsidP="00885164">
      <w:pPr>
        <w:pStyle w:val="Code"/>
      </w:pPr>
      <w:r w:rsidRPr="00885164">
        <w:t xml:space="preserve">                { "241125awfa.,", "2rawgawga" },</w:t>
      </w:r>
    </w:p>
    <w:p w:rsidR="00885164" w:rsidRPr="00885164" w:rsidRDefault="00885164" w:rsidP="00885164">
      <w:pPr>
        <w:pStyle w:val="Code"/>
      </w:pPr>
      <w:r w:rsidRPr="00885164">
        <w:t xml:space="preserve">                { "2018-12-12", "awgawgag"},</w:t>
      </w:r>
    </w:p>
    <w:p w:rsidR="00885164" w:rsidRPr="00885164" w:rsidRDefault="00885164" w:rsidP="00885164">
      <w:pPr>
        <w:pStyle w:val="Code"/>
      </w:pPr>
      <w:r w:rsidRPr="00885164">
        <w:t xml:space="preserve">                { "2019-12-14", "2019-12-15" }</w:t>
      </w:r>
    </w:p>
    <w:p w:rsidR="00885164" w:rsidRPr="00885164" w:rsidRDefault="00885164" w:rsidP="00885164">
      <w:pPr>
        <w:pStyle w:val="Code"/>
      </w:pPr>
      <w:r w:rsidRPr="00885164">
        <w:t xml:space="preserve">        };</w:t>
      </w:r>
    </w:p>
    <w:p w:rsidR="00885164" w:rsidRPr="00885164" w:rsidRDefault="00885164" w:rsidP="00885164">
      <w:pPr>
        <w:pStyle w:val="Code"/>
      </w:pPr>
    </w:p>
    <w:p w:rsidR="00885164" w:rsidRPr="00885164" w:rsidRDefault="00885164" w:rsidP="00885164">
      <w:pPr>
        <w:pStyle w:val="Code"/>
      </w:pPr>
      <w:r w:rsidRPr="00885164">
        <w:t xml:space="preserve">        boolean[] results = new boolean[]{</w:t>
      </w:r>
    </w:p>
    <w:p w:rsidR="00885164" w:rsidRPr="00885164" w:rsidRDefault="00885164" w:rsidP="00885164">
      <w:pPr>
        <w:pStyle w:val="Code"/>
      </w:pPr>
      <w:r w:rsidRPr="00885164">
        <w:t xml:space="preserve">                true,</w:t>
      </w:r>
    </w:p>
    <w:p w:rsidR="00885164" w:rsidRPr="00885164" w:rsidRDefault="00885164" w:rsidP="00885164">
      <w:pPr>
        <w:pStyle w:val="Code"/>
      </w:pPr>
      <w:r w:rsidRPr="00885164">
        <w:t xml:space="preserve">                false,</w:t>
      </w:r>
    </w:p>
    <w:p w:rsidR="00885164" w:rsidRPr="00885164" w:rsidRDefault="00885164" w:rsidP="00885164">
      <w:pPr>
        <w:pStyle w:val="Code"/>
      </w:pPr>
      <w:r w:rsidRPr="00885164">
        <w:t xml:space="preserve">                false,</w:t>
      </w:r>
    </w:p>
    <w:p w:rsidR="00885164" w:rsidRPr="00885164" w:rsidRDefault="00885164" w:rsidP="00885164">
      <w:pPr>
        <w:pStyle w:val="Code"/>
      </w:pPr>
      <w:r w:rsidRPr="00885164">
        <w:t xml:space="preserve">                true,</w:t>
      </w:r>
    </w:p>
    <w:p w:rsidR="00885164" w:rsidRPr="00885164" w:rsidRDefault="00885164" w:rsidP="00885164">
      <w:pPr>
        <w:pStyle w:val="Code"/>
      </w:pPr>
      <w:r w:rsidRPr="00885164">
        <w:t xml:space="preserve">                false,</w:t>
      </w:r>
    </w:p>
    <w:p w:rsidR="00885164" w:rsidRPr="00885164" w:rsidRDefault="00885164" w:rsidP="00885164">
      <w:pPr>
        <w:pStyle w:val="Code"/>
      </w:pPr>
      <w:r w:rsidRPr="00885164">
        <w:t xml:space="preserve">                false,</w:t>
      </w:r>
    </w:p>
    <w:p w:rsidR="00885164" w:rsidRPr="00885164" w:rsidRDefault="00885164" w:rsidP="00885164">
      <w:pPr>
        <w:pStyle w:val="Code"/>
      </w:pPr>
      <w:r w:rsidRPr="00885164">
        <w:t xml:space="preserve">                true</w:t>
      </w:r>
    </w:p>
    <w:p w:rsidR="00885164" w:rsidRPr="00885164" w:rsidRDefault="00885164" w:rsidP="00885164">
      <w:pPr>
        <w:pStyle w:val="Code"/>
      </w:pPr>
      <w:r w:rsidRPr="00885164">
        <w:t xml:space="preserve">        };</w:t>
      </w:r>
    </w:p>
    <w:p w:rsidR="00885164" w:rsidRPr="00885164" w:rsidRDefault="00885164" w:rsidP="00885164">
      <w:pPr>
        <w:pStyle w:val="Code"/>
      </w:pPr>
    </w:p>
    <w:p w:rsidR="00885164" w:rsidRPr="00885164" w:rsidRDefault="00885164" w:rsidP="00885164">
      <w:pPr>
        <w:pStyle w:val="Code"/>
      </w:pPr>
      <w:r w:rsidRPr="00885164">
        <w:t xml:space="preserve">        for(int i = 0; i &lt; inputData.length; i++){</w:t>
      </w:r>
    </w:p>
    <w:p w:rsidR="00885164" w:rsidRPr="00885164" w:rsidRDefault="00885164" w:rsidP="00885164">
      <w:pPr>
        <w:pStyle w:val="Code"/>
      </w:pPr>
      <w:r w:rsidRPr="00885164">
        <w:t xml:space="preserve">            Assert.assertEquals(results[i], DataValidator.dateTimeValidator(inputData[i][0], inputData[i][1]));</w:t>
      </w:r>
    </w:p>
    <w:p w:rsidR="00885164" w:rsidRPr="00885164" w:rsidRDefault="00885164" w:rsidP="00885164">
      <w:pPr>
        <w:pStyle w:val="Code"/>
      </w:pPr>
      <w:r w:rsidRPr="00885164">
        <w:t xml:space="preserve">        }</w:t>
      </w:r>
    </w:p>
    <w:p w:rsidR="00885164" w:rsidRDefault="00885164" w:rsidP="00885164">
      <w:pPr>
        <w:pStyle w:val="Code"/>
      </w:pPr>
      <w:r w:rsidRPr="00885164">
        <w:t xml:space="preserve">    }</w:t>
      </w:r>
    </w:p>
    <w:p w:rsidR="00885164" w:rsidRPr="00F56E98" w:rsidRDefault="00885164" w:rsidP="00885164">
      <w:pPr>
        <w:pStyle w:val="StyleText"/>
        <w:rPr>
          <w:lang w:val="en-US"/>
        </w:rPr>
      </w:pPr>
    </w:p>
    <w:p w:rsidR="00885164" w:rsidRPr="00885164" w:rsidRDefault="00885164" w:rsidP="00885164">
      <w:pPr>
        <w:pStyle w:val="StyleText"/>
        <w:rPr>
          <w:b/>
          <w:lang w:val="en-US"/>
        </w:rPr>
      </w:pPr>
      <w:r w:rsidRPr="00885164">
        <w:rPr>
          <w:b/>
        </w:rPr>
        <w:t>Код</w:t>
      </w:r>
      <w:r w:rsidRPr="00F56E98">
        <w:rPr>
          <w:b/>
          <w:lang w:val="en-US"/>
        </w:rPr>
        <w:t xml:space="preserve"> </w:t>
      </w:r>
      <w:r w:rsidRPr="00885164">
        <w:rPr>
          <w:b/>
        </w:rPr>
        <w:t>тестового</w:t>
      </w:r>
      <w:r w:rsidRPr="00F56E98">
        <w:rPr>
          <w:b/>
          <w:lang w:val="en-US"/>
        </w:rPr>
        <w:t xml:space="preserve"> </w:t>
      </w:r>
      <w:r w:rsidRPr="00885164">
        <w:rPr>
          <w:b/>
        </w:rPr>
        <w:t>метода</w:t>
      </w:r>
      <w:r w:rsidRPr="00F56E98">
        <w:rPr>
          <w:b/>
          <w:lang w:val="en-US"/>
        </w:rPr>
        <w:t xml:space="preserve"> dateTextValidator</w:t>
      </w:r>
      <w:r w:rsidRPr="00885164">
        <w:rPr>
          <w:b/>
          <w:lang w:val="en-US"/>
        </w:rPr>
        <w:t>:</w:t>
      </w:r>
    </w:p>
    <w:p w:rsidR="00885164" w:rsidRPr="00F56E98" w:rsidRDefault="00885164" w:rsidP="00885164">
      <w:pPr>
        <w:pStyle w:val="Code"/>
      </w:pPr>
      <w:r w:rsidRPr="00F56E98">
        <w:t>@</w:t>
      </w:r>
      <w:r w:rsidRPr="00885164">
        <w:t>Test</w:t>
      </w:r>
    </w:p>
    <w:p w:rsidR="00885164" w:rsidRPr="00F56E98" w:rsidRDefault="00885164" w:rsidP="00885164">
      <w:pPr>
        <w:pStyle w:val="Code"/>
      </w:pPr>
      <w:r w:rsidRPr="00F56E98">
        <w:t xml:space="preserve">    </w:t>
      </w:r>
      <w:r w:rsidRPr="00885164">
        <w:t>void</w:t>
      </w:r>
      <w:r w:rsidRPr="00F56E98">
        <w:t xml:space="preserve"> </w:t>
      </w:r>
      <w:r w:rsidRPr="00885164">
        <w:t>dateTextValidator</w:t>
      </w:r>
      <w:r w:rsidRPr="00F56E98">
        <w:t>() {</w:t>
      </w:r>
    </w:p>
    <w:p w:rsidR="00885164" w:rsidRPr="00885164" w:rsidRDefault="00885164" w:rsidP="00885164">
      <w:pPr>
        <w:pStyle w:val="Code"/>
        <w:rPr>
          <w:lang w:val="ru-RU"/>
        </w:rPr>
      </w:pPr>
      <w:r w:rsidRPr="00F56E98">
        <w:t xml:space="preserve">        </w:t>
      </w:r>
      <w:r w:rsidRPr="00885164">
        <w:rPr>
          <w:lang w:val="ru-RU"/>
        </w:rPr>
        <w:t>//Проверка на работоспособность метода, проверяющего формат даты</w:t>
      </w:r>
    </w:p>
    <w:p w:rsidR="00885164" w:rsidRPr="00885164" w:rsidRDefault="00885164" w:rsidP="00885164">
      <w:pPr>
        <w:pStyle w:val="Code"/>
      </w:pPr>
      <w:r w:rsidRPr="00885164">
        <w:rPr>
          <w:lang w:val="ru-RU"/>
        </w:rPr>
        <w:t xml:space="preserve">        </w:t>
      </w:r>
      <w:r w:rsidRPr="00885164">
        <w:t>String[] inputData = new String[]{</w:t>
      </w:r>
    </w:p>
    <w:p w:rsidR="00885164" w:rsidRPr="00885164" w:rsidRDefault="00885164" w:rsidP="00885164">
      <w:pPr>
        <w:pStyle w:val="Code"/>
      </w:pPr>
      <w:r w:rsidRPr="00885164">
        <w:t xml:space="preserve">                "Hello, world!",</w:t>
      </w:r>
    </w:p>
    <w:p w:rsidR="00885164" w:rsidRPr="00885164" w:rsidRDefault="00885164" w:rsidP="00885164">
      <w:pPr>
        <w:pStyle w:val="Code"/>
      </w:pPr>
      <w:r w:rsidRPr="00885164">
        <w:t xml:space="preserve">                "2001-01-01",</w:t>
      </w:r>
    </w:p>
    <w:p w:rsidR="00885164" w:rsidRPr="00885164" w:rsidRDefault="00885164" w:rsidP="00885164">
      <w:pPr>
        <w:pStyle w:val="Code"/>
      </w:pPr>
      <w:r w:rsidRPr="00885164">
        <w:t xml:space="preserve">                "18.12.1998",</w:t>
      </w:r>
    </w:p>
    <w:p w:rsidR="00885164" w:rsidRPr="00885164" w:rsidRDefault="00885164" w:rsidP="00885164">
      <w:pPr>
        <w:pStyle w:val="Code"/>
      </w:pPr>
      <w:r w:rsidRPr="00885164">
        <w:t xml:space="preserve">                "24.55-212512",</w:t>
      </w:r>
    </w:p>
    <w:p w:rsidR="00885164" w:rsidRPr="00885164" w:rsidRDefault="00885164" w:rsidP="00885164">
      <w:pPr>
        <w:pStyle w:val="Code"/>
      </w:pPr>
      <w:r w:rsidRPr="00885164">
        <w:t xml:space="preserve">                "2021-02-17",</w:t>
      </w:r>
    </w:p>
    <w:p w:rsidR="00885164" w:rsidRPr="00885164" w:rsidRDefault="00885164" w:rsidP="00885164">
      <w:pPr>
        <w:pStyle w:val="Code"/>
      </w:pPr>
      <w:r w:rsidRPr="00885164">
        <w:t xml:space="preserve">                "2014-03-19"</w:t>
      </w:r>
    </w:p>
    <w:p w:rsidR="00885164" w:rsidRPr="00885164" w:rsidRDefault="00885164" w:rsidP="00885164">
      <w:pPr>
        <w:pStyle w:val="Code"/>
      </w:pPr>
      <w:r w:rsidRPr="00885164">
        <w:t xml:space="preserve">        };</w:t>
      </w:r>
    </w:p>
    <w:p w:rsidR="00885164" w:rsidRPr="00885164" w:rsidRDefault="00885164" w:rsidP="00885164">
      <w:pPr>
        <w:pStyle w:val="Code"/>
      </w:pPr>
    </w:p>
    <w:p w:rsidR="00885164" w:rsidRPr="00885164" w:rsidRDefault="00885164" w:rsidP="00885164">
      <w:pPr>
        <w:pStyle w:val="Code"/>
      </w:pPr>
      <w:r w:rsidRPr="00885164">
        <w:t xml:space="preserve">        boolean[] results = new boolean[]{</w:t>
      </w:r>
    </w:p>
    <w:p w:rsidR="00885164" w:rsidRPr="00885164" w:rsidRDefault="00885164" w:rsidP="00885164">
      <w:pPr>
        <w:pStyle w:val="Code"/>
      </w:pPr>
      <w:r w:rsidRPr="00885164">
        <w:t xml:space="preserve">                false,</w:t>
      </w:r>
    </w:p>
    <w:p w:rsidR="00885164" w:rsidRPr="00885164" w:rsidRDefault="00885164" w:rsidP="00885164">
      <w:pPr>
        <w:pStyle w:val="Code"/>
      </w:pPr>
      <w:r w:rsidRPr="00885164">
        <w:t xml:space="preserve">                true,</w:t>
      </w:r>
    </w:p>
    <w:p w:rsidR="00885164" w:rsidRPr="00885164" w:rsidRDefault="00885164" w:rsidP="00885164">
      <w:pPr>
        <w:pStyle w:val="Code"/>
      </w:pPr>
      <w:r w:rsidRPr="00885164">
        <w:t xml:space="preserve">                false,</w:t>
      </w:r>
    </w:p>
    <w:p w:rsidR="00885164" w:rsidRPr="00885164" w:rsidRDefault="00885164" w:rsidP="00885164">
      <w:pPr>
        <w:pStyle w:val="Code"/>
      </w:pPr>
      <w:r w:rsidRPr="00885164">
        <w:t xml:space="preserve">                false,</w:t>
      </w:r>
    </w:p>
    <w:p w:rsidR="00885164" w:rsidRPr="00885164" w:rsidRDefault="00885164" w:rsidP="00885164">
      <w:pPr>
        <w:pStyle w:val="Code"/>
      </w:pPr>
      <w:r w:rsidRPr="00885164">
        <w:t xml:space="preserve">                true,</w:t>
      </w:r>
    </w:p>
    <w:p w:rsidR="00885164" w:rsidRPr="00885164" w:rsidRDefault="00885164" w:rsidP="00885164">
      <w:pPr>
        <w:pStyle w:val="Code"/>
      </w:pPr>
      <w:r w:rsidRPr="00885164">
        <w:t xml:space="preserve">                true</w:t>
      </w:r>
    </w:p>
    <w:p w:rsidR="00885164" w:rsidRPr="00885164" w:rsidRDefault="00885164" w:rsidP="00885164">
      <w:pPr>
        <w:pStyle w:val="Code"/>
      </w:pPr>
      <w:r w:rsidRPr="00885164">
        <w:lastRenderedPageBreak/>
        <w:t xml:space="preserve">        };</w:t>
      </w:r>
    </w:p>
    <w:p w:rsidR="00885164" w:rsidRPr="00885164" w:rsidRDefault="00885164" w:rsidP="00885164">
      <w:pPr>
        <w:pStyle w:val="Code"/>
      </w:pPr>
    </w:p>
    <w:p w:rsidR="00885164" w:rsidRPr="00885164" w:rsidRDefault="00885164" w:rsidP="00885164">
      <w:pPr>
        <w:pStyle w:val="Code"/>
      </w:pPr>
      <w:r w:rsidRPr="00885164">
        <w:t xml:space="preserve">        for(int i = 0; i &lt; inputData.length; i++){</w:t>
      </w:r>
    </w:p>
    <w:p w:rsidR="00885164" w:rsidRPr="00885164" w:rsidRDefault="00885164" w:rsidP="00885164">
      <w:pPr>
        <w:pStyle w:val="Code"/>
      </w:pPr>
      <w:r w:rsidRPr="00885164">
        <w:t xml:space="preserve">            Assert.assertEquals(results[i], DataValidator.dateTextValidator(inputData[i]));</w:t>
      </w:r>
    </w:p>
    <w:p w:rsidR="00885164" w:rsidRPr="00F56E98" w:rsidRDefault="00885164" w:rsidP="00885164">
      <w:pPr>
        <w:pStyle w:val="Code"/>
        <w:rPr>
          <w:lang w:val="ru-RU"/>
        </w:rPr>
      </w:pPr>
      <w:r w:rsidRPr="00885164">
        <w:t xml:space="preserve">        </w:t>
      </w:r>
      <w:r w:rsidRPr="00F56E98">
        <w:rPr>
          <w:lang w:val="ru-RU"/>
        </w:rPr>
        <w:t>}</w:t>
      </w:r>
    </w:p>
    <w:p w:rsidR="00885164" w:rsidRPr="00F56E98" w:rsidRDefault="00885164" w:rsidP="00885164">
      <w:pPr>
        <w:pStyle w:val="Code"/>
        <w:rPr>
          <w:lang w:val="ru-RU"/>
        </w:rPr>
      </w:pPr>
      <w:r w:rsidRPr="00F56E98">
        <w:rPr>
          <w:lang w:val="ru-RU"/>
        </w:rPr>
        <w:t xml:space="preserve">    }</w:t>
      </w:r>
    </w:p>
    <w:p w:rsidR="001501B4" w:rsidRPr="00F56E98" w:rsidRDefault="00885164">
      <w:r w:rsidRPr="00F56E98">
        <w:br w:type="page"/>
      </w:r>
    </w:p>
    <w:p w:rsidR="001501B4" w:rsidRPr="001501B4" w:rsidRDefault="001501B4" w:rsidP="001501B4">
      <w:pPr>
        <w:pStyle w:val="Style2"/>
        <w:outlineLvl w:val="2"/>
      </w:pPr>
      <w:bookmarkStart w:id="29" w:name="_Toc72021864"/>
      <w:r w:rsidRPr="001501B4">
        <w:lastRenderedPageBreak/>
        <w:t xml:space="preserve">Модульное тестирование класса </w:t>
      </w:r>
      <w:r w:rsidRPr="001501B4">
        <w:rPr>
          <w:lang w:val="en-US"/>
        </w:rPr>
        <w:t>Data</w:t>
      </w:r>
      <w:r>
        <w:rPr>
          <w:lang w:val="en-US"/>
        </w:rPr>
        <w:t>Network</w:t>
      </w:r>
      <w:bookmarkEnd w:id="29"/>
    </w:p>
    <w:p w:rsidR="001501B4" w:rsidRDefault="001501B4" w:rsidP="001501B4">
      <w:pPr>
        <w:pStyle w:val="Style2"/>
        <w:outlineLvl w:val="3"/>
      </w:pPr>
      <w:r>
        <w:t>Таблица тестов</w:t>
      </w:r>
    </w:p>
    <w:p w:rsidR="001501B4" w:rsidRPr="001501B4" w:rsidRDefault="001501B4" w:rsidP="001501B4">
      <w:pPr>
        <w:pStyle w:val="StyleText"/>
      </w:pPr>
      <w:r>
        <w:t xml:space="preserve">Таблица </w:t>
      </w:r>
      <w:r>
        <w:rPr>
          <w:lang w:val="en-US"/>
        </w:rPr>
        <w:t>X</w:t>
      </w:r>
      <w:r w:rsidRPr="00F80213">
        <w:t xml:space="preserve"> – </w:t>
      </w:r>
      <w:r>
        <w:t xml:space="preserve">Таблица тестов для класса </w:t>
      </w:r>
      <w:r w:rsidRPr="001501B4">
        <w:rPr>
          <w:lang w:val="en-US"/>
        </w:rPr>
        <w:t>Data</w:t>
      </w:r>
      <w:r>
        <w:rPr>
          <w:lang w:val="en-US"/>
        </w:rPr>
        <w:t>Network</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1501B4" w:rsidTr="00F56E98">
        <w:tc>
          <w:tcPr>
            <w:tcW w:w="2084" w:type="dxa"/>
          </w:tcPr>
          <w:p w:rsidR="001501B4" w:rsidRPr="007538CC" w:rsidRDefault="001501B4" w:rsidP="00F56E98">
            <w:pPr>
              <w:pStyle w:val="StyleText"/>
              <w:ind w:firstLine="0"/>
              <w:jc w:val="center"/>
              <w:rPr>
                <w:b/>
              </w:rPr>
            </w:pPr>
            <w:r>
              <w:rPr>
                <w:b/>
              </w:rPr>
              <w:t>Метод тестирования</w:t>
            </w:r>
          </w:p>
        </w:tc>
        <w:tc>
          <w:tcPr>
            <w:tcW w:w="2150" w:type="dxa"/>
          </w:tcPr>
          <w:p w:rsidR="001501B4" w:rsidRPr="007538CC" w:rsidRDefault="001501B4" w:rsidP="00F56E98">
            <w:pPr>
              <w:pStyle w:val="StyleText"/>
              <w:ind w:firstLine="0"/>
              <w:jc w:val="center"/>
              <w:rPr>
                <w:b/>
              </w:rPr>
            </w:pPr>
            <w:r>
              <w:rPr>
                <w:b/>
              </w:rPr>
              <w:t>Назначение теста</w:t>
            </w:r>
          </w:p>
        </w:tc>
        <w:tc>
          <w:tcPr>
            <w:tcW w:w="1838" w:type="dxa"/>
          </w:tcPr>
          <w:p w:rsidR="001501B4" w:rsidRPr="007538CC" w:rsidRDefault="001501B4" w:rsidP="00F56E98">
            <w:pPr>
              <w:pStyle w:val="StyleText"/>
              <w:ind w:firstLine="0"/>
              <w:jc w:val="center"/>
              <w:rPr>
                <w:b/>
              </w:rPr>
            </w:pPr>
            <w:r>
              <w:rPr>
                <w:b/>
              </w:rPr>
              <w:t>Входные данные</w:t>
            </w:r>
          </w:p>
        </w:tc>
        <w:tc>
          <w:tcPr>
            <w:tcW w:w="1691" w:type="dxa"/>
          </w:tcPr>
          <w:p w:rsidR="001501B4" w:rsidRPr="007538CC" w:rsidRDefault="001501B4" w:rsidP="00F56E98">
            <w:pPr>
              <w:pStyle w:val="StyleText"/>
              <w:ind w:firstLine="0"/>
              <w:jc w:val="center"/>
              <w:rPr>
                <w:b/>
              </w:rPr>
            </w:pPr>
            <w:r>
              <w:rPr>
                <w:b/>
              </w:rPr>
              <w:t>Ожидаемые выходные данные</w:t>
            </w:r>
          </w:p>
        </w:tc>
        <w:tc>
          <w:tcPr>
            <w:tcW w:w="1808" w:type="dxa"/>
          </w:tcPr>
          <w:p w:rsidR="001501B4" w:rsidRPr="007538CC" w:rsidRDefault="001501B4" w:rsidP="00F56E98">
            <w:pPr>
              <w:pStyle w:val="StyleText"/>
              <w:ind w:firstLine="0"/>
              <w:jc w:val="center"/>
              <w:rPr>
                <w:b/>
              </w:rPr>
            </w:pPr>
            <w:r>
              <w:rPr>
                <w:b/>
              </w:rPr>
              <w:t>Результат тестирования</w:t>
            </w:r>
          </w:p>
        </w:tc>
      </w:tr>
      <w:tr w:rsidR="001501B4" w:rsidRPr="007538CC" w:rsidTr="00F56E98">
        <w:tc>
          <w:tcPr>
            <w:tcW w:w="2084" w:type="dxa"/>
          </w:tcPr>
          <w:p w:rsidR="001501B4" w:rsidRDefault="00B07987" w:rsidP="00F56E98">
            <w:pPr>
              <w:pStyle w:val="StyleText"/>
              <w:ind w:firstLine="0"/>
              <w:jc w:val="center"/>
            </w:pPr>
            <w:r w:rsidRPr="00B07987">
              <w:t>insertDataElementInvoiceException</w:t>
            </w:r>
          </w:p>
        </w:tc>
        <w:tc>
          <w:tcPr>
            <w:tcW w:w="2150" w:type="dxa"/>
          </w:tcPr>
          <w:p w:rsidR="001501B4" w:rsidRPr="007538CC" w:rsidRDefault="00B07987" w:rsidP="001501B4">
            <w:pPr>
              <w:pStyle w:val="StyleText"/>
              <w:ind w:firstLine="0"/>
              <w:jc w:val="center"/>
            </w:pPr>
            <w:r>
              <w:t>Попытка добавления не корректных данных записи накладной в базу данных</w:t>
            </w:r>
          </w:p>
        </w:tc>
        <w:tc>
          <w:tcPr>
            <w:tcW w:w="1838" w:type="dxa"/>
          </w:tcPr>
          <w:p w:rsidR="00B07987" w:rsidRPr="00B07987" w:rsidRDefault="00B07987" w:rsidP="00B07987">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Pr="00B07987">
              <w:rPr>
                <w:rFonts w:ascii="Courier New" w:hAnsi="Courier New" w:cs="Courier New"/>
                <w:sz w:val="24"/>
                <w:szCs w:val="24"/>
                <w:lang w:val="en-US"/>
              </w:rPr>
              <w:t>"</w:t>
            </w:r>
            <w:r>
              <w:rPr>
                <w:rFonts w:ascii="Courier New" w:hAnsi="Courier New" w:cs="Courier New"/>
                <w:sz w:val="24"/>
                <w:szCs w:val="24"/>
                <w:lang w:val="en-US"/>
              </w:rPr>
              <w:t>invoice1",</w:t>
            </w:r>
            <w:r w:rsidRPr="00B07987">
              <w:rPr>
                <w:rFonts w:ascii="Courier New" w:hAnsi="Courier New" w:cs="Courier New"/>
                <w:sz w:val="24"/>
                <w:szCs w:val="24"/>
                <w:lang w:val="en-US"/>
              </w:rPr>
              <w:t>"supplier1",25,</w:t>
            </w:r>
          </w:p>
          <w:p w:rsidR="00B07987" w:rsidRPr="00B07987" w:rsidRDefault="00B07987" w:rsidP="00B07987">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001-01-01",</w:t>
            </w:r>
          </w:p>
          <w:p w:rsidR="00B07987" w:rsidRPr="00B07987" w:rsidRDefault="00B07987" w:rsidP="00B07987">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r w:rsidRPr="00B07987">
              <w:rPr>
                <w:rFonts w:ascii="Courier New" w:hAnsi="Courier New" w:cs="Courier New"/>
                <w:sz w:val="24"/>
                <w:szCs w:val="24"/>
                <w:lang w:val="en-US"/>
              </w:rPr>
              <w:t>,</w:t>
            </w:r>
          </w:p>
          <w:p w:rsidR="00B07987" w:rsidRPr="00B07987" w:rsidRDefault="00F56E98" w:rsidP="00B07987">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00B07987" w:rsidRPr="00B07987">
              <w:rPr>
                <w:rFonts w:ascii="Courier New" w:hAnsi="Courier New" w:cs="Courier New"/>
                <w:sz w:val="24"/>
                <w:szCs w:val="24"/>
                <w:lang w:val="en-US"/>
              </w:rPr>
              <w:t>"i",</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supplier2</w:t>
            </w:r>
            <w:r w:rsidR="00B07987" w:rsidRPr="00B07987">
              <w:rPr>
                <w:rFonts w:ascii="Courier New" w:hAnsi="Courier New" w:cs="Courier New"/>
                <w:sz w:val="24"/>
                <w:szCs w:val="24"/>
                <w:lang w:val="en-US"/>
              </w:rPr>
              <w:t>,</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5,</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020-01-01",</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015-12-05"),</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00B07987" w:rsidRPr="00B07987">
              <w:rPr>
                <w:rFonts w:ascii="Courier New" w:hAnsi="Courier New" w:cs="Courier New"/>
                <w:sz w:val="24"/>
                <w:szCs w:val="24"/>
                <w:lang w:val="en-US"/>
              </w:rPr>
              <w:t>"invoice2",</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supplier1",</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1,</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001-01-01",</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awfawf"}</w:t>
            </w:r>
            <w:r w:rsidR="00B07987" w:rsidRPr="00B07987">
              <w:rPr>
                <w:rFonts w:ascii="Courier New" w:hAnsi="Courier New" w:cs="Courier New"/>
                <w:sz w:val="24"/>
                <w:szCs w:val="24"/>
                <w:lang w:val="en-US"/>
              </w:rPr>
              <w:t>,</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invoice5</w:t>
            </w:r>
            <w:r w:rsidR="00B07987" w:rsidRPr="00B07987">
              <w:rPr>
                <w:rFonts w:ascii="Courier New" w:hAnsi="Courier New" w:cs="Courier New"/>
                <w:sz w:val="24"/>
                <w:szCs w:val="24"/>
                <w:lang w:val="en-US"/>
              </w:rPr>
              <w:t>,</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supplier1</w:t>
            </w:r>
            <w:r w:rsidR="00B07987" w:rsidRPr="00B07987">
              <w:rPr>
                <w:rFonts w:ascii="Courier New" w:hAnsi="Courier New" w:cs="Courier New"/>
                <w:sz w:val="24"/>
                <w:szCs w:val="24"/>
                <w:lang w:val="en-US"/>
              </w:rPr>
              <w:t>,</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awfawfag",</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r w:rsidR="00B07987" w:rsidRPr="00B07987">
              <w:rPr>
                <w:rFonts w:ascii="Courier New" w:hAnsi="Courier New" w:cs="Courier New"/>
                <w:sz w:val="24"/>
                <w:szCs w:val="24"/>
                <w:lang w:val="en-US"/>
              </w:rPr>
              <w:t>,</w:t>
            </w:r>
            <w:r>
              <w:rPr>
                <w:rFonts w:ascii="Courier New" w:hAnsi="Courier New" w:cs="Courier New"/>
                <w:sz w:val="24"/>
                <w:szCs w:val="24"/>
                <w:lang w:val="en-US"/>
              </w:rPr>
              <w:t xml:space="preserve"> {"invoice7</w:t>
            </w:r>
            <w:r w:rsidR="00B07987" w:rsidRPr="00B07987">
              <w:rPr>
                <w:rFonts w:ascii="Courier New" w:hAnsi="Courier New" w:cs="Courier New"/>
                <w:sz w:val="24"/>
                <w:szCs w:val="24"/>
                <w:lang w:val="en-US"/>
              </w:rPr>
              <w:t>,</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supplier1</w:t>
            </w:r>
            <w:r w:rsidR="00B07987" w:rsidRPr="00B07987">
              <w:rPr>
                <w:rFonts w:ascii="Courier New" w:hAnsi="Courier New" w:cs="Courier New"/>
                <w:sz w:val="24"/>
                <w:szCs w:val="24"/>
                <w:lang w:val="en-US"/>
              </w:rPr>
              <w:t>,</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0,</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awfawfag",</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015-12-05"),</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00B07987" w:rsidRPr="00B07987">
              <w:rPr>
                <w:rFonts w:ascii="Courier New" w:hAnsi="Courier New" w:cs="Courier New"/>
                <w:sz w:val="24"/>
                <w:szCs w:val="24"/>
                <w:lang w:val="en-US"/>
              </w:rPr>
              <w:t>"invoiceinvoiceinvoiceinvoiceinvoice8",</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supplier7",7,</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015-12-06",</w:t>
            </w:r>
          </w:p>
          <w:p w:rsidR="001501B4" w:rsidRPr="00B07987" w:rsidRDefault="00B07987" w:rsidP="00B07987">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015-12-05"</w:t>
            </w:r>
            <w:r w:rsidR="00F56E98">
              <w:rPr>
                <w:rFonts w:ascii="Courier New" w:hAnsi="Courier New" w:cs="Courier New"/>
                <w:sz w:val="24"/>
                <w:szCs w:val="24"/>
                <w:lang w:val="en-US"/>
              </w:rPr>
              <w:t>}</w:t>
            </w:r>
          </w:p>
        </w:tc>
        <w:tc>
          <w:tcPr>
            <w:tcW w:w="1691" w:type="dxa"/>
          </w:tcPr>
          <w:p w:rsidR="001501B4" w:rsidRPr="00F56E98" w:rsidRDefault="00A2337D" w:rsidP="00F56E98">
            <w:pPr>
              <w:pStyle w:val="StyleText"/>
              <w:ind w:firstLine="0"/>
              <w:jc w:val="center"/>
            </w:pPr>
            <w:r>
              <w:t>Сообщения об ошибке</w:t>
            </w:r>
            <w:r w:rsidRPr="00F56E98">
              <w:t xml:space="preserve">, </w:t>
            </w:r>
            <w:r>
              <w:t>которые несут информацию о конкретных ошибках во входных данных</w:t>
            </w:r>
          </w:p>
        </w:tc>
        <w:tc>
          <w:tcPr>
            <w:tcW w:w="1808" w:type="dxa"/>
          </w:tcPr>
          <w:p w:rsidR="001501B4" w:rsidRDefault="001501B4" w:rsidP="00F56E98">
            <w:pPr>
              <w:pStyle w:val="StyleText"/>
              <w:ind w:firstLine="0"/>
              <w:jc w:val="center"/>
            </w:pPr>
            <w:r>
              <w:t>Успешно</w:t>
            </w:r>
          </w:p>
          <w:p w:rsidR="001501B4" w:rsidRPr="00B07987" w:rsidRDefault="001501B4" w:rsidP="00F56E98">
            <w:pPr>
              <w:pStyle w:val="StyleText"/>
              <w:ind w:firstLine="0"/>
              <w:jc w:val="center"/>
            </w:pPr>
            <w:r w:rsidRPr="007538CC">
              <w:t>(</w:t>
            </w:r>
            <w:r>
              <w:t xml:space="preserve">см. рис. </w:t>
            </w:r>
            <w:r>
              <w:rPr>
                <w:lang w:val="en-US"/>
              </w:rPr>
              <w:t>X</w:t>
            </w:r>
            <w:r w:rsidRPr="00B07987">
              <w:t>)</w:t>
            </w:r>
          </w:p>
        </w:tc>
      </w:tr>
    </w:tbl>
    <w:p w:rsidR="001501B4" w:rsidRDefault="001501B4" w:rsidP="00F56E98">
      <w:pPr>
        <w:pStyle w:val="StyleText"/>
      </w:pPr>
    </w:p>
    <w:p w:rsidR="00F56E98" w:rsidRPr="00F56E98" w:rsidRDefault="00F56E98" w:rsidP="00F56E98">
      <w:pPr>
        <w:pStyle w:val="StyleText"/>
        <w:rPr>
          <w:lang w:val="en-US"/>
        </w:rPr>
      </w:pPr>
      <w:r>
        <w:lastRenderedPageBreak/>
        <w:t xml:space="preserve">Продолжение таблицы </w:t>
      </w:r>
      <w:r>
        <w:rPr>
          <w:lang w:val="en-US"/>
        </w:rPr>
        <w:t>X</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F56E98" w:rsidRPr="00B07987" w:rsidTr="00F56E98">
        <w:tc>
          <w:tcPr>
            <w:tcW w:w="2084" w:type="dxa"/>
          </w:tcPr>
          <w:p w:rsidR="00F56E98" w:rsidRDefault="00F56E98" w:rsidP="00F56E98">
            <w:pPr>
              <w:pStyle w:val="StyleText"/>
              <w:ind w:firstLine="0"/>
              <w:jc w:val="center"/>
            </w:pPr>
            <w:r w:rsidRPr="00F56E98">
              <w:t>insertDataElementInvoiceNonException</w:t>
            </w:r>
          </w:p>
        </w:tc>
        <w:tc>
          <w:tcPr>
            <w:tcW w:w="2150" w:type="dxa"/>
          </w:tcPr>
          <w:p w:rsidR="00F56E98" w:rsidRPr="00F56E98" w:rsidRDefault="00F56E98" w:rsidP="00F56E98">
            <w:pPr>
              <w:pStyle w:val="StyleText"/>
              <w:ind w:firstLine="0"/>
              <w:jc w:val="center"/>
            </w:pPr>
            <w:r>
              <w:t>Добавление корректных данных</w:t>
            </w:r>
            <w:r w:rsidRPr="00F56E98">
              <w:t xml:space="preserve">, </w:t>
            </w:r>
            <w:r>
              <w:t>характеризующие данные о накладной</w:t>
            </w:r>
          </w:p>
        </w:tc>
        <w:tc>
          <w:tcPr>
            <w:tcW w:w="1838" w:type="dxa"/>
          </w:tcPr>
          <w:p w:rsidR="00F56E98" w:rsidRPr="00F56E98"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invoice1</w:t>
            </w:r>
            <w:r w:rsidRPr="00F56E98">
              <w:rPr>
                <w:rFonts w:ascii="Courier New" w:hAnsi="Courier New" w:cs="Courier New"/>
                <w:sz w:val="24"/>
                <w:szCs w:val="24"/>
                <w:lang w:val="en-US"/>
              </w:rPr>
              <w:t>,</w:t>
            </w:r>
          </w:p>
          <w:p w:rsidR="00F56E98" w:rsidRPr="00F56E98"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supplier1</w:t>
            </w:r>
            <w:r w:rsidRPr="00F56E98">
              <w:rPr>
                <w:rFonts w:ascii="Courier New" w:hAnsi="Courier New" w:cs="Courier New"/>
                <w:sz w:val="24"/>
                <w:szCs w:val="24"/>
                <w:lang w:val="en-US"/>
              </w:rPr>
              <w:t>,</w:t>
            </w:r>
          </w:p>
          <w:p w:rsidR="00F56E98" w:rsidRPr="00F56E98" w:rsidRDefault="00F56E98" w:rsidP="00F56E98">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5,</w:t>
            </w:r>
          </w:p>
          <w:p w:rsidR="00F56E98" w:rsidRPr="00F56E98" w:rsidRDefault="00F56E98" w:rsidP="00F56E98">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016-01-01",</w:t>
            </w:r>
          </w:p>
          <w:p w:rsidR="00F56E98" w:rsidRPr="00F56E98"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r w:rsidRPr="00F56E98">
              <w:rPr>
                <w:rFonts w:ascii="Courier New" w:hAnsi="Courier New" w:cs="Courier New"/>
                <w:sz w:val="24"/>
                <w:szCs w:val="24"/>
                <w:lang w:val="en-US"/>
              </w:rPr>
              <w:t>,</w:t>
            </w:r>
          </w:p>
          <w:p w:rsidR="00F56E98" w:rsidRPr="00F56E98"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invoice2</w:t>
            </w:r>
            <w:r w:rsidRPr="00F56E98">
              <w:rPr>
                <w:rFonts w:ascii="Courier New" w:hAnsi="Courier New" w:cs="Courier New"/>
                <w:sz w:val="24"/>
                <w:szCs w:val="24"/>
                <w:lang w:val="en-US"/>
              </w:rPr>
              <w:t>,</w:t>
            </w:r>
          </w:p>
          <w:p w:rsidR="00F56E98" w:rsidRPr="00F56E98"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supplier2</w:t>
            </w:r>
            <w:r w:rsidRPr="00F56E98">
              <w:rPr>
                <w:rFonts w:ascii="Courier New" w:hAnsi="Courier New" w:cs="Courier New"/>
                <w:sz w:val="24"/>
                <w:szCs w:val="24"/>
                <w:lang w:val="en-US"/>
              </w:rPr>
              <w:t>,</w:t>
            </w:r>
          </w:p>
          <w:p w:rsidR="00F56E98" w:rsidRPr="00F56E98" w:rsidRDefault="00F56E98" w:rsidP="00F56E98">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4,</w:t>
            </w:r>
          </w:p>
          <w:p w:rsidR="00F56E98" w:rsidRPr="00F56E98" w:rsidRDefault="00F56E98" w:rsidP="00F56E98">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020-01-01",</w:t>
            </w:r>
          </w:p>
          <w:p w:rsidR="00F56E98" w:rsidRPr="00F56E98" w:rsidRDefault="00853FAA"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r w:rsidR="00F56E98" w:rsidRPr="00F56E98">
              <w:rPr>
                <w:rFonts w:ascii="Courier New" w:hAnsi="Courier New" w:cs="Courier New"/>
                <w:sz w:val="24"/>
                <w:szCs w:val="24"/>
                <w:lang w:val="en-US"/>
              </w:rPr>
              <w:t>,</w:t>
            </w:r>
          </w:p>
          <w:p w:rsidR="00F56E98" w:rsidRPr="00F56E98" w:rsidRDefault="00B904BD" w:rsidP="00B904BD">
            <w:pPr>
              <w:pStyle w:val="StyleText"/>
              <w:ind w:firstLine="0"/>
              <w:rPr>
                <w:rFonts w:ascii="Courier New" w:hAnsi="Courier New" w:cs="Courier New"/>
                <w:sz w:val="24"/>
                <w:szCs w:val="24"/>
                <w:lang w:val="en-US"/>
              </w:rPr>
            </w:pPr>
            <w:r>
              <w:rPr>
                <w:rFonts w:ascii="Courier New" w:hAnsi="Courier New" w:cs="Courier New"/>
                <w:sz w:val="24"/>
                <w:szCs w:val="24"/>
                <w:lang w:val="en-US"/>
              </w:rPr>
              <w:t>{"invoice3</w:t>
            </w:r>
            <w:r w:rsidR="00F56E98" w:rsidRPr="00F56E98">
              <w:rPr>
                <w:rFonts w:ascii="Courier New" w:hAnsi="Courier New" w:cs="Courier New"/>
                <w:sz w:val="24"/>
                <w:szCs w:val="24"/>
                <w:lang w:val="en-US"/>
              </w:rPr>
              <w:t>,</w:t>
            </w:r>
          </w:p>
          <w:p w:rsidR="00F56E98" w:rsidRPr="00F56E98" w:rsidRDefault="00B904BD" w:rsidP="00B904BD">
            <w:pPr>
              <w:pStyle w:val="StyleText"/>
              <w:ind w:firstLine="0"/>
              <w:rPr>
                <w:rFonts w:ascii="Courier New" w:hAnsi="Courier New" w:cs="Courier New"/>
                <w:sz w:val="24"/>
                <w:szCs w:val="24"/>
                <w:lang w:val="en-US"/>
              </w:rPr>
            </w:pPr>
            <w:r>
              <w:rPr>
                <w:rFonts w:ascii="Courier New" w:hAnsi="Courier New" w:cs="Courier New"/>
                <w:sz w:val="24"/>
                <w:szCs w:val="24"/>
                <w:lang w:val="en-US"/>
              </w:rPr>
              <w:t>"supplier3</w:t>
            </w:r>
            <w:r w:rsidR="00F56E98" w:rsidRPr="00F56E98">
              <w:rPr>
                <w:rFonts w:ascii="Courier New" w:hAnsi="Courier New" w:cs="Courier New"/>
                <w:sz w:val="24"/>
                <w:szCs w:val="24"/>
                <w:lang w:val="en-US"/>
              </w:rPr>
              <w:t>,</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3,</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001-01-01",</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000-12-01"</w:t>
            </w:r>
            <w:r w:rsidR="00B904BD">
              <w:rPr>
                <w:rFonts w:ascii="Courier New" w:hAnsi="Courier New" w:cs="Courier New"/>
                <w:sz w:val="24"/>
                <w:szCs w:val="24"/>
                <w:lang w:val="en-US"/>
              </w:rPr>
              <w:t>}</w:t>
            </w:r>
            <w:r w:rsidRPr="00F56E98">
              <w:rPr>
                <w:rFonts w:ascii="Courier New" w:hAnsi="Courier New" w:cs="Courier New"/>
                <w:sz w:val="24"/>
                <w:szCs w:val="24"/>
                <w:lang w:val="en-US"/>
              </w:rPr>
              <w:t>,</w:t>
            </w:r>
          </w:p>
          <w:p w:rsidR="00F56E98" w:rsidRPr="00F56E98" w:rsidRDefault="00B904BD" w:rsidP="00B904BD">
            <w:pPr>
              <w:pStyle w:val="StyleText"/>
              <w:ind w:firstLine="0"/>
              <w:rPr>
                <w:rFonts w:ascii="Courier New" w:hAnsi="Courier New" w:cs="Courier New"/>
                <w:sz w:val="24"/>
                <w:szCs w:val="24"/>
                <w:lang w:val="en-US"/>
              </w:rPr>
            </w:pPr>
            <w:r>
              <w:rPr>
                <w:rFonts w:ascii="Courier New" w:hAnsi="Courier New" w:cs="Courier New"/>
                <w:sz w:val="24"/>
                <w:szCs w:val="24"/>
                <w:lang w:val="en-US"/>
              </w:rPr>
              <w:t>{"invoice4</w:t>
            </w:r>
            <w:r w:rsidR="00F56E98" w:rsidRPr="00F56E98">
              <w:rPr>
                <w:rFonts w:ascii="Courier New" w:hAnsi="Courier New" w:cs="Courier New"/>
                <w:sz w:val="24"/>
                <w:szCs w:val="24"/>
                <w:lang w:val="en-US"/>
              </w:rPr>
              <w:t>,</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w:t>
            </w:r>
            <w:r w:rsidR="00B904BD">
              <w:rPr>
                <w:rFonts w:ascii="Courier New" w:hAnsi="Courier New" w:cs="Courier New"/>
                <w:sz w:val="24"/>
                <w:szCs w:val="24"/>
                <w:lang w:val="en-US"/>
              </w:rPr>
              <w:t>supplier4</w:t>
            </w:r>
            <w:r w:rsidRPr="00F56E98">
              <w:rPr>
                <w:rFonts w:ascii="Courier New" w:hAnsi="Courier New" w:cs="Courier New"/>
                <w:sz w:val="24"/>
                <w:szCs w:val="24"/>
                <w:lang w:val="en-US"/>
              </w:rPr>
              <w:t>,</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020-10-15",</w:t>
            </w:r>
          </w:p>
          <w:p w:rsidR="00F56E98" w:rsidRPr="00F56E98" w:rsidRDefault="00B904BD" w:rsidP="00B904BD">
            <w:pPr>
              <w:pStyle w:val="StyleText"/>
              <w:ind w:firstLine="0"/>
              <w:rPr>
                <w:rFonts w:ascii="Courier New" w:hAnsi="Courier New" w:cs="Courier New"/>
                <w:sz w:val="24"/>
                <w:szCs w:val="24"/>
                <w:lang w:val="en-US"/>
              </w:rPr>
            </w:pPr>
            <w:r>
              <w:rPr>
                <w:rFonts w:ascii="Courier New" w:hAnsi="Courier New" w:cs="Courier New"/>
                <w:sz w:val="24"/>
                <w:szCs w:val="24"/>
                <w:lang w:val="en-US"/>
              </w:rPr>
              <w:t>"2019-10-11"}</w:t>
            </w:r>
            <w:r w:rsidR="00F56E98" w:rsidRPr="00F56E98">
              <w:rPr>
                <w:rFonts w:ascii="Courier New" w:hAnsi="Courier New" w:cs="Courier New"/>
                <w:sz w:val="24"/>
                <w:szCs w:val="24"/>
                <w:lang w:val="en-US"/>
              </w:rPr>
              <w:t>,</w:t>
            </w:r>
          </w:p>
          <w:p w:rsidR="00F56E98" w:rsidRPr="00F56E98" w:rsidRDefault="00B904BD" w:rsidP="00B904BD">
            <w:pPr>
              <w:pStyle w:val="StyleText"/>
              <w:ind w:firstLine="0"/>
              <w:rPr>
                <w:rFonts w:ascii="Courier New" w:hAnsi="Courier New" w:cs="Courier New"/>
                <w:sz w:val="24"/>
                <w:szCs w:val="24"/>
                <w:lang w:val="en-US"/>
              </w:rPr>
            </w:pPr>
            <w:r>
              <w:rPr>
                <w:rFonts w:ascii="Courier New" w:hAnsi="Courier New" w:cs="Courier New"/>
                <w:sz w:val="24"/>
                <w:szCs w:val="24"/>
                <w:lang w:val="en-US"/>
              </w:rPr>
              <w:t>{"invoice5</w:t>
            </w:r>
            <w:r w:rsidR="00F56E98" w:rsidRPr="00F56E98">
              <w:rPr>
                <w:rFonts w:ascii="Courier New" w:hAnsi="Courier New" w:cs="Courier New"/>
                <w:sz w:val="24"/>
                <w:szCs w:val="24"/>
                <w:lang w:val="en-US"/>
              </w:rPr>
              <w:t>,</w:t>
            </w:r>
          </w:p>
          <w:p w:rsidR="00F56E98" w:rsidRPr="00F56E98" w:rsidRDefault="00B904BD" w:rsidP="00B904BD">
            <w:pPr>
              <w:pStyle w:val="StyleText"/>
              <w:ind w:firstLine="0"/>
              <w:rPr>
                <w:rFonts w:ascii="Courier New" w:hAnsi="Courier New" w:cs="Courier New"/>
                <w:sz w:val="24"/>
                <w:szCs w:val="24"/>
                <w:lang w:val="en-US"/>
              </w:rPr>
            </w:pPr>
            <w:r>
              <w:rPr>
                <w:rFonts w:ascii="Courier New" w:hAnsi="Courier New" w:cs="Courier New"/>
                <w:sz w:val="24"/>
                <w:szCs w:val="24"/>
                <w:lang w:val="en-US"/>
              </w:rPr>
              <w:t>"supplier5</w:t>
            </w:r>
            <w:r w:rsidR="00F56E98" w:rsidRPr="00F56E98">
              <w:rPr>
                <w:rFonts w:ascii="Courier New" w:hAnsi="Courier New" w:cs="Courier New"/>
                <w:sz w:val="24"/>
                <w:szCs w:val="24"/>
                <w:lang w:val="en-US"/>
              </w:rPr>
              <w:t>,</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8,</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015-12-20",</w:t>
            </w:r>
          </w:p>
          <w:p w:rsidR="00F56E98" w:rsidRPr="00F56E98" w:rsidRDefault="00B904BD" w:rsidP="00B904BD">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p>
        </w:tc>
        <w:tc>
          <w:tcPr>
            <w:tcW w:w="1691" w:type="dxa"/>
          </w:tcPr>
          <w:p w:rsidR="00F56E98" w:rsidRPr="00F56E98" w:rsidRDefault="00B904BD" w:rsidP="00F56E98">
            <w:pPr>
              <w:pStyle w:val="StyleText"/>
              <w:ind w:firstLine="0"/>
              <w:jc w:val="center"/>
            </w:pPr>
            <w:r>
              <w:t>Завершение процесса с кодом 0</w:t>
            </w:r>
          </w:p>
        </w:tc>
        <w:tc>
          <w:tcPr>
            <w:tcW w:w="1808" w:type="dxa"/>
          </w:tcPr>
          <w:p w:rsidR="00F56E98" w:rsidRDefault="00F56E98" w:rsidP="00F56E98">
            <w:pPr>
              <w:pStyle w:val="StyleText"/>
              <w:ind w:firstLine="0"/>
              <w:jc w:val="center"/>
            </w:pPr>
            <w:r>
              <w:t>Успешно</w:t>
            </w:r>
          </w:p>
          <w:p w:rsidR="00F56E98" w:rsidRPr="00B07987" w:rsidRDefault="00F56E98" w:rsidP="00F56E98">
            <w:pPr>
              <w:pStyle w:val="StyleText"/>
              <w:ind w:firstLine="0"/>
              <w:jc w:val="center"/>
            </w:pPr>
            <w:r w:rsidRPr="007538CC">
              <w:t>(</w:t>
            </w:r>
            <w:r>
              <w:t xml:space="preserve">см. рис. </w:t>
            </w:r>
            <w:r>
              <w:rPr>
                <w:lang w:val="en-US"/>
              </w:rPr>
              <w:t>X</w:t>
            </w:r>
            <w:r w:rsidRPr="00B07987">
              <w:t>)</w:t>
            </w:r>
          </w:p>
        </w:tc>
      </w:tr>
    </w:tbl>
    <w:p w:rsidR="00F56E98" w:rsidRDefault="00F56E98" w:rsidP="00F56E98">
      <w:r>
        <w:br w:type="page"/>
      </w:r>
    </w:p>
    <w:p w:rsidR="00A2337D" w:rsidRPr="00F56E98" w:rsidRDefault="00A2337D" w:rsidP="00A2337D">
      <w:pPr>
        <w:pStyle w:val="StyleText"/>
        <w:rPr>
          <w:lang w:val="en-US"/>
        </w:rPr>
      </w:pPr>
      <w:r>
        <w:lastRenderedPageBreak/>
        <w:t xml:space="preserve">Продолжение таблицы </w:t>
      </w:r>
      <w:r>
        <w:rPr>
          <w:lang w:val="en-US"/>
        </w:rPr>
        <w:t>X</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A2337D" w:rsidRPr="00B07987" w:rsidTr="00714C00">
        <w:tc>
          <w:tcPr>
            <w:tcW w:w="2084" w:type="dxa"/>
          </w:tcPr>
          <w:p w:rsidR="00A2337D" w:rsidRDefault="00A2337D" w:rsidP="00714C00">
            <w:pPr>
              <w:pStyle w:val="StyleText"/>
              <w:ind w:firstLine="0"/>
              <w:jc w:val="center"/>
            </w:pPr>
            <w:r w:rsidRPr="00A2337D">
              <w:t>updateDataElementInvoiceException</w:t>
            </w:r>
          </w:p>
        </w:tc>
        <w:tc>
          <w:tcPr>
            <w:tcW w:w="2150" w:type="dxa"/>
          </w:tcPr>
          <w:p w:rsidR="00A2337D" w:rsidRPr="00A2337D" w:rsidRDefault="00A2337D" w:rsidP="00714C00">
            <w:pPr>
              <w:pStyle w:val="StyleText"/>
              <w:ind w:firstLine="0"/>
              <w:jc w:val="center"/>
            </w:pPr>
            <w:r>
              <w:t>Попытка обновления данных о накладных некорректными данными</w:t>
            </w:r>
          </w:p>
        </w:tc>
        <w:tc>
          <w:tcPr>
            <w:tcW w:w="1838" w:type="dxa"/>
          </w:tcPr>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invoice1</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supplier1</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25,</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2016-01-01",</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Pr="00A2337D">
              <w:rPr>
                <w:rFonts w:ascii="Courier New" w:hAnsi="Courier New" w:cs="Courier New"/>
                <w:sz w:val="24"/>
                <w:szCs w:val="24"/>
                <w:lang w:val="en-US"/>
              </w:rPr>
              <w:t>"invoice</w:t>
            </w:r>
            <w:r>
              <w:rPr>
                <w:rFonts w:ascii="Courier New" w:hAnsi="Courier New" w:cs="Courier New"/>
                <w:sz w:val="24"/>
                <w:szCs w:val="24"/>
                <w:lang w:val="en-US"/>
              </w:rPr>
              <w:t>2</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supplier2</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4,</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2020-01-01",</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invoice3</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supplier3</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3,</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2001-01-01",</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2000-12-01"}</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invoice4</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supplier4</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2,</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2020-10-15",</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2019-10-11"}</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invoice5</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supplier5</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8,</w:t>
            </w:r>
          </w:p>
          <w:p w:rsidR="00A2337D" w:rsidRPr="00F56E98"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2015-12-20",</w:t>
            </w:r>
            <w:r>
              <w:rPr>
                <w:rFonts w:ascii="Courier New" w:hAnsi="Courier New" w:cs="Courier New"/>
                <w:sz w:val="24"/>
                <w:szCs w:val="24"/>
                <w:lang w:val="en-US"/>
              </w:rPr>
              <w:t>"2015-12-05"}</w:t>
            </w:r>
          </w:p>
        </w:tc>
        <w:tc>
          <w:tcPr>
            <w:tcW w:w="1691" w:type="dxa"/>
          </w:tcPr>
          <w:p w:rsidR="00A2337D" w:rsidRPr="00F56E98" w:rsidRDefault="00A2337D" w:rsidP="00714C00">
            <w:pPr>
              <w:pStyle w:val="StyleText"/>
              <w:ind w:firstLine="0"/>
              <w:jc w:val="center"/>
            </w:pPr>
            <w:r>
              <w:t>Сообщения об ошибке</w:t>
            </w:r>
            <w:r w:rsidRPr="00F56E98">
              <w:t xml:space="preserve">, </w:t>
            </w:r>
            <w:r>
              <w:t>которые несут информацию о конкретных ошибках в</w:t>
            </w:r>
            <w:r>
              <w:t>о входных</w:t>
            </w:r>
            <w:r>
              <w:t xml:space="preserve"> данных</w:t>
            </w:r>
          </w:p>
        </w:tc>
        <w:tc>
          <w:tcPr>
            <w:tcW w:w="1808" w:type="dxa"/>
          </w:tcPr>
          <w:p w:rsidR="00A2337D" w:rsidRDefault="00A2337D" w:rsidP="00714C00">
            <w:pPr>
              <w:pStyle w:val="StyleText"/>
              <w:ind w:firstLine="0"/>
              <w:jc w:val="center"/>
            </w:pPr>
            <w:r>
              <w:t>Успешно</w:t>
            </w:r>
          </w:p>
          <w:p w:rsidR="00A2337D" w:rsidRPr="00B07987" w:rsidRDefault="00A2337D" w:rsidP="00714C00">
            <w:pPr>
              <w:pStyle w:val="StyleText"/>
              <w:ind w:firstLine="0"/>
              <w:jc w:val="center"/>
            </w:pPr>
            <w:r w:rsidRPr="007538CC">
              <w:t>(</w:t>
            </w:r>
            <w:r>
              <w:t xml:space="preserve">см. рис. </w:t>
            </w:r>
            <w:r>
              <w:rPr>
                <w:lang w:val="en-US"/>
              </w:rPr>
              <w:t>X</w:t>
            </w:r>
            <w:r w:rsidRPr="00B07987">
              <w:t>)</w:t>
            </w:r>
          </w:p>
        </w:tc>
      </w:tr>
    </w:tbl>
    <w:p w:rsidR="00A2337D" w:rsidRDefault="00A2337D" w:rsidP="00F56E9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A30D83" w:rsidRPr="00F56E98" w:rsidRDefault="00A30D83" w:rsidP="00A30D83">
      <w:pPr>
        <w:pStyle w:val="StyleText"/>
        <w:rPr>
          <w:lang w:val="en-US"/>
        </w:rPr>
      </w:pPr>
      <w:r>
        <w:lastRenderedPageBreak/>
        <w:t xml:space="preserve">Продолжение таблицы </w:t>
      </w:r>
      <w:r>
        <w:rPr>
          <w:lang w:val="en-US"/>
        </w:rPr>
        <w:t>X</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A30D83" w:rsidRPr="00B07987" w:rsidTr="00714C00">
        <w:tc>
          <w:tcPr>
            <w:tcW w:w="2084" w:type="dxa"/>
          </w:tcPr>
          <w:p w:rsidR="00A30D83" w:rsidRDefault="00A30D83" w:rsidP="00714C00">
            <w:pPr>
              <w:pStyle w:val="StyleText"/>
              <w:ind w:firstLine="0"/>
              <w:jc w:val="center"/>
            </w:pPr>
            <w:r w:rsidRPr="00A2337D">
              <w:t>updateDataElementInvoice</w:t>
            </w:r>
            <w:r>
              <w:rPr>
                <w:lang w:val="en-US"/>
              </w:rPr>
              <w:t>Non</w:t>
            </w:r>
            <w:r w:rsidRPr="00A2337D">
              <w:t>Exception</w:t>
            </w:r>
          </w:p>
        </w:tc>
        <w:tc>
          <w:tcPr>
            <w:tcW w:w="2150" w:type="dxa"/>
          </w:tcPr>
          <w:p w:rsidR="00A30D83" w:rsidRPr="00A2337D" w:rsidRDefault="00A30D83" w:rsidP="00714C00">
            <w:pPr>
              <w:pStyle w:val="StyleText"/>
              <w:ind w:firstLine="0"/>
              <w:jc w:val="center"/>
            </w:pPr>
            <w:r>
              <w:t>Обновление</w:t>
            </w:r>
            <w:r>
              <w:t xml:space="preserve"> данных о накладных</w:t>
            </w:r>
            <w:r>
              <w:t xml:space="preserve"> </w:t>
            </w:r>
            <w:r>
              <w:t>корректными данными</w:t>
            </w:r>
          </w:p>
        </w:tc>
        <w:tc>
          <w:tcPr>
            <w:tcW w:w="1838" w:type="dxa"/>
          </w:tcPr>
          <w:p w:rsidR="00A30D83" w:rsidRPr="00A30D83" w:rsidRDefault="00A30D83" w:rsidP="00A30D83">
            <w:pPr>
              <w:pStyle w:val="StyleText"/>
              <w:ind w:firstLine="0"/>
              <w:rPr>
                <w:rFonts w:ascii="Courier New" w:hAnsi="Courier New" w:cs="Courier New"/>
                <w:sz w:val="24"/>
                <w:szCs w:val="24"/>
                <w:lang w:val="en-US"/>
              </w:rPr>
            </w:pPr>
            <w:r>
              <w:rPr>
                <w:rFonts w:ascii="Courier New" w:hAnsi="Courier New" w:cs="Courier New"/>
                <w:sz w:val="24"/>
                <w:szCs w:val="24"/>
                <w:lang w:val="en-US"/>
              </w:rPr>
              <w:t>{"invoice1</w:t>
            </w:r>
            <w:r w:rsidRPr="00A30D83">
              <w:rPr>
                <w:rFonts w:ascii="Courier New" w:hAnsi="Courier New" w:cs="Courier New"/>
                <w:sz w:val="24"/>
                <w:szCs w:val="24"/>
                <w:lang w:val="en-US"/>
              </w:rPr>
              <w:t>,</w:t>
            </w:r>
          </w:p>
          <w:p w:rsidR="00A30D83" w:rsidRPr="00A30D83" w:rsidRDefault="00A30D83" w:rsidP="00A30D83">
            <w:pPr>
              <w:pStyle w:val="StyleText"/>
              <w:ind w:firstLine="0"/>
              <w:rPr>
                <w:rFonts w:ascii="Courier New" w:hAnsi="Courier New" w:cs="Courier New"/>
                <w:sz w:val="24"/>
                <w:szCs w:val="24"/>
                <w:lang w:val="en-US"/>
              </w:rPr>
            </w:pPr>
            <w:r>
              <w:rPr>
                <w:rFonts w:ascii="Courier New" w:hAnsi="Courier New" w:cs="Courier New"/>
                <w:sz w:val="24"/>
                <w:szCs w:val="24"/>
                <w:lang w:val="en-US"/>
              </w:rPr>
              <w:t>"supplier1</w:t>
            </w:r>
            <w:r w:rsidRPr="00A30D83">
              <w:rPr>
                <w:rFonts w:ascii="Courier New" w:hAnsi="Courier New" w:cs="Courier New"/>
                <w:sz w:val="24"/>
                <w:szCs w:val="24"/>
                <w:lang w:val="en-US"/>
              </w:rPr>
              <w:t>,</w:t>
            </w:r>
          </w:p>
          <w:p w:rsidR="00A30D83" w:rsidRPr="00A30D83" w:rsidRDefault="00A30D83" w:rsidP="00A30D83">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4,</w:t>
            </w:r>
          </w:p>
          <w:p w:rsidR="00A30D83" w:rsidRPr="00A30D83" w:rsidRDefault="00A30D83" w:rsidP="00A30D83">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2017-01-01",</w:t>
            </w:r>
          </w:p>
          <w:p w:rsidR="00A30D83" w:rsidRPr="00A30D83" w:rsidRDefault="00A30D83" w:rsidP="00A30D83">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r w:rsidRPr="00A30D83">
              <w:rPr>
                <w:rFonts w:ascii="Courier New" w:hAnsi="Courier New" w:cs="Courier New"/>
                <w:sz w:val="24"/>
                <w:szCs w:val="24"/>
                <w:lang w:val="en-US"/>
              </w:rPr>
              <w:t>,</w:t>
            </w:r>
          </w:p>
          <w:p w:rsidR="00A30D83" w:rsidRPr="00A30D83" w:rsidRDefault="00A30D83" w:rsidP="00A30D83">
            <w:pPr>
              <w:pStyle w:val="StyleText"/>
              <w:ind w:firstLine="0"/>
              <w:rPr>
                <w:rFonts w:ascii="Courier New" w:hAnsi="Courier New" w:cs="Courier New"/>
                <w:sz w:val="24"/>
                <w:szCs w:val="24"/>
                <w:lang w:val="en-US"/>
              </w:rPr>
            </w:pPr>
            <w:r>
              <w:rPr>
                <w:rFonts w:ascii="Courier New" w:hAnsi="Courier New" w:cs="Courier New"/>
                <w:sz w:val="24"/>
                <w:szCs w:val="24"/>
                <w:lang w:val="en-US"/>
              </w:rPr>
              <w:t>{"invoice2</w:t>
            </w:r>
            <w:r w:rsidRPr="00A30D83">
              <w:rPr>
                <w:rFonts w:ascii="Courier New" w:hAnsi="Courier New" w:cs="Courier New"/>
                <w:sz w:val="24"/>
                <w:szCs w:val="24"/>
                <w:lang w:val="en-US"/>
              </w:rPr>
              <w:t>,</w:t>
            </w:r>
          </w:p>
          <w:p w:rsidR="00A30D83" w:rsidRPr="00A30D83" w:rsidRDefault="00A30D83" w:rsidP="00A30D83">
            <w:pPr>
              <w:pStyle w:val="StyleText"/>
              <w:ind w:firstLine="0"/>
              <w:rPr>
                <w:rFonts w:ascii="Courier New" w:hAnsi="Courier New" w:cs="Courier New"/>
                <w:sz w:val="24"/>
                <w:szCs w:val="24"/>
                <w:lang w:val="en-US"/>
              </w:rPr>
            </w:pPr>
            <w:r>
              <w:rPr>
                <w:rFonts w:ascii="Courier New" w:hAnsi="Courier New" w:cs="Courier New"/>
                <w:sz w:val="24"/>
                <w:szCs w:val="24"/>
                <w:lang w:val="en-US"/>
              </w:rPr>
              <w:t>"Имя поставщика</w:t>
            </w:r>
            <w:r w:rsidRPr="00A30D83">
              <w:rPr>
                <w:rFonts w:ascii="Courier New" w:hAnsi="Courier New" w:cs="Courier New"/>
                <w:sz w:val="24"/>
                <w:szCs w:val="24"/>
                <w:lang w:val="en-US"/>
              </w:rPr>
              <w:t>,</w:t>
            </w:r>
          </w:p>
          <w:p w:rsidR="00A30D83" w:rsidRPr="00A30D83" w:rsidRDefault="00A30D83" w:rsidP="00A30D83">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5,</w:t>
            </w:r>
          </w:p>
          <w:p w:rsidR="00A30D83" w:rsidRPr="00A30D83" w:rsidRDefault="00A30D83" w:rsidP="00A30D83">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2020-01-01",</w:t>
            </w:r>
          </w:p>
          <w:p w:rsidR="00A30D83" w:rsidRPr="00A30D83" w:rsidRDefault="00A30D83" w:rsidP="00A30D83">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2015-</w:t>
            </w:r>
            <w:r>
              <w:rPr>
                <w:rFonts w:ascii="Courier New" w:hAnsi="Courier New" w:cs="Courier New"/>
                <w:sz w:val="24"/>
                <w:szCs w:val="24"/>
                <w:lang w:val="en-US"/>
              </w:rPr>
              <w:t>12-05"}</w:t>
            </w:r>
            <w:r w:rsidRPr="00A30D83">
              <w:rPr>
                <w:rFonts w:ascii="Courier New" w:hAnsi="Courier New" w:cs="Courier New"/>
                <w:sz w:val="24"/>
                <w:szCs w:val="24"/>
                <w:lang w:val="en-US"/>
              </w:rPr>
              <w:t>,</w:t>
            </w:r>
          </w:p>
          <w:p w:rsidR="00A30D83" w:rsidRPr="00A30D83" w:rsidRDefault="00A30D83" w:rsidP="00A30D83">
            <w:pPr>
              <w:pStyle w:val="StyleText"/>
              <w:ind w:firstLine="0"/>
              <w:rPr>
                <w:rFonts w:ascii="Courier New" w:hAnsi="Courier New" w:cs="Courier New"/>
                <w:sz w:val="24"/>
                <w:szCs w:val="24"/>
                <w:lang w:val="en-US"/>
              </w:rPr>
            </w:pPr>
            <w:r>
              <w:rPr>
                <w:rFonts w:ascii="Courier New" w:hAnsi="Courier New" w:cs="Courier New"/>
                <w:sz w:val="24"/>
                <w:szCs w:val="24"/>
                <w:lang w:val="en-US"/>
              </w:rPr>
              <w:t>{"invoice3</w:t>
            </w:r>
            <w:r w:rsidRPr="00A30D83">
              <w:rPr>
                <w:rFonts w:ascii="Courier New" w:hAnsi="Courier New" w:cs="Courier New"/>
                <w:sz w:val="24"/>
                <w:szCs w:val="24"/>
                <w:lang w:val="en-US"/>
              </w:rPr>
              <w:t>,</w:t>
            </w:r>
          </w:p>
          <w:p w:rsidR="00A30D83" w:rsidRPr="00A30D83" w:rsidRDefault="00A30D83" w:rsidP="00A30D83">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ООО Компания",</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11,</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2001-01-01",</w:t>
            </w:r>
          </w:p>
          <w:p w:rsidR="00A30D83" w:rsidRPr="00A30D83" w:rsidRDefault="00F24794" w:rsidP="00F24794">
            <w:pPr>
              <w:pStyle w:val="StyleText"/>
              <w:ind w:firstLine="0"/>
              <w:rPr>
                <w:rFonts w:ascii="Courier New" w:hAnsi="Courier New" w:cs="Courier New"/>
                <w:sz w:val="24"/>
                <w:szCs w:val="24"/>
                <w:lang w:val="en-US"/>
              </w:rPr>
            </w:pPr>
            <w:r>
              <w:rPr>
                <w:rFonts w:ascii="Courier New" w:hAnsi="Courier New" w:cs="Courier New"/>
                <w:sz w:val="24"/>
                <w:szCs w:val="24"/>
                <w:lang w:val="en-US"/>
              </w:rPr>
              <w:t>"2000-12-01"}</w:t>
            </w:r>
            <w:r w:rsidR="00A30D83" w:rsidRPr="00A30D83">
              <w:rPr>
                <w:rFonts w:ascii="Courier New" w:hAnsi="Courier New" w:cs="Courier New"/>
                <w:sz w:val="24"/>
                <w:szCs w:val="24"/>
                <w:lang w:val="en-US"/>
              </w:rPr>
              <w:t>,</w:t>
            </w:r>
          </w:p>
          <w:p w:rsidR="00A30D83" w:rsidRPr="00A30D83" w:rsidRDefault="00F24794" w:rsidP="00F24794">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00A30D83" w:rsidRPr="00A30D83">
              <w:rPr>
                <w:rFonts w:ascii="Courier New" w:hAnsi="Courier New" w:cs="Courier New"/>
                <w:sz w:val="24"/>
                <w:szCs w:val="24"/>
                <w:lang w:val="en-US"/>
              </w:rPr>
              <w:t>"inv</w:t>
            </w:r>
            <w:r>
              <w:rPr>
                <w:rFonts w:ascii="Courier New" w:hAnsi="Courier New" w:cs="Courier New"/>
                <w:sz w:val="24"/>
                <w:szCs w:val="24"/>
                <w:lang w:val="en-US"/>
              </w:rPr>
              <w:t>oice4</w:t>
            </w:r>
            <w:r w:rsidR="00A30D83" w:rsidRPr="00A30D83">
              <w:rPr>
                <w:rFonts w:ascii="Courier New" w:hAnsi="Courier New" w:cs="Courier New"/>
                <w:sz w:val="24"/>
                <w:szCs w:val="24"/>
                <w:lang w:val="en-US"/>
              </w:rPr>
              <w:t>,</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Name",</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2,</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2021-03-11",</w:t>
            </w:r>
          </w:p>
          <w:p w:rsidR="00A30D83" w:rsidRPr="00A30D83" w:rsidRDefault="00F24794" w:rsidP="00F24794">
            <w:pPr>
              <w:pStyle w:val="StyleText"/>
              <w:ind w:firstLine="0"/>
              <w:rPr>
                <w:rFonts w:ascii="Courier New" w:hAnsi="Courier New" w:cs="Courier New"/>
                <w:sz w:val="24"/>
                <w:szCs w:val="24"/>
                <w:lang w:val="en-US"/>
              </w:rPr>
            </w:pPr>
            <w:r>
              <w:rPr>
                <w:rFonts w:ascii="Courier New" w:hAnsi="Courier New" w:cs="Courier New"/>
                <w:sz w:val="24"/>
                <w:szCs w:val="24"/>
                <w:lang w:val="en-US"/>
              </w:rPr>
              <w:t>"2019-10-11"}</w:t>
            </w:r>
            <w:r w:rsidR="00A30D83" w:rsidRPr="00A30D83">
              <w:rPr>
                <w:rFonts w:ascii="Courier New" w:hAnsi="Courier New" w:cs="Courier New"/>
                <w:sz w:val="24"/>
                <w:szCs w:val="24"/>
                <w:lang w:val="en-US"/>
              </w:rPr>
              <w:t>,</w:t>
            </w:r>
          </w:p>
          <w:p w:rsidR="00A30D83" w:rsidRPr="00A30D83" w:rsidRDefault="00F24794" w:rsidP="00F24794">
            <w:pPr>
              <w:pStyle w:val="StyleText"/>
              <w:ind w:firstLine="0"/>
              <w:rPr>
                <w:rFonts w:ascii="Courier New" w:hAnsi="Courier New" w:cs="Courier New"/>
                <w:sz w:val="24"/>
                <w:szCs w:val="24"/>
                <w:lang w:val="en-US"/>
              </w:rPr>
            </w:pPr>
            <w:r>
              <w:rPr>
                <w:rFonts w:ascii="Courier New" w:hAnsi="Courier New" w:cs="Courier New"/>
                <w:sz w:val="24"/>
                <w:szCs w:val="24"/>
                <w:lang w:val="en-US"/>
              </w:rPr>
              <w:t>{"invoice5</w:t>
            </w:r>
            <w:r w:rsidR="00A30D83" w:rsidRPr="00A30D83">
              <w:rPr>
                <w:rFonts w:ascii="Courier New" w:hAnsi="Courier New" w:cs="Courier New"/>
                <w:sz w:val="24"/>
                <w:szCs w:val="24"/>
                <w:lang w:val="en-US"/>
              </w:rPr>
              <w:t>,</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Name 2",</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8,</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2015-12-20",</w:t>
            </w:r>
          </w:p>
          <w:p w:rsidR="00A30D83" w:rsidRPr="00F56E98" w:rsidRDefault="00F24794" w:rsidP="00A30D83">
            <w:pPr>
              <w:pStyle w:val="StyleText"/>
              <w:ind w:firstLine="0"/>
              <w:rPr>
                <w:rFonts w:ascii="Courier New" w:hAnsi="Courier New" w:cs="Courier New"/>
                <w:sz w:val="24"/>
                <w:szCs w:val="24"/>
                <w:lang w:val="en-US"/>
              </w:rPr>
            </w:pPr>
            <w:r>
              <w:rPr>
                <w:rFonts w:ascii="Courier New" w:hAnsi="Courier New" w:cs="Courier New"/>
                <w:sz w:val="24"/>
                <w:szCs w:val="24"/>
                <w:lang w:val="en-US"/>
              </w:rPr>
              <w:t>"2000-01-01"}</w:t>
            </w:r>
          </w:p>
        </w:tc>
        <w:tc>
          <w:tcPr>
            <w:tcW w:w="1691" w:type="dxa"/>
          </w:tcPr>
          <w:p w:rsidR="00A30D83" w:rsidRPr="00F56E98" w:rsidRDefault="00A30D83" w:rsidP="00714C00">
            <w:pPr>
              <w:pStyle w:val="StyleText"/>
              <w:ind w:firstLine="0"/>
              <w:jc w:val="center"/>
            </w:pPr>
            <w:r>
              <w:t>Завершение процесса с кодом 0</w:t>
            </w:r>
          </w:p>
        </w:tc>
        <w:tc>
          <w:tcPr>
            <w:tcW w:w="1808" w:type="dxa"/>
          </w:tcPr>
          <w:p w:rsidR="00A30D83" w:rsidRDefault="00A30D83" w:rsidP="00714C00">
            <w:pPr>
              <w:pStyle w:val="StyleText"/>
              <w:ind w:firstLine="0"/>
              <w:jc w:val="center"/>
            </w:pPr>
            <w:r>
              <w:t>Успешно</w:t>
            </w:r>
          </w:p>
          <w:p w:rsidR="00A30D83" w:rsidRPr="00B07987" w:rsidRDefault="00A30D83" w:rsidP="00714C00">
            <w:pPr>
              <w:pStyle w:val="StyleText"/>
              <w:ind w:firstLine="0"/>
              <w:jc w:val="center"/>
            </w:pPr>
            <w:r w:rsidRPr="007538CC">
              <w:t>(</w:t>
            </w:r>
            <w:r>
              <w:t xml:space="preserve">см. рис. </w:t>
            </w:r>
            <w:r>
              <w:rPr>
                <w:lang w:val="en-US"/>
              </w:rPr>
              <w:t>X</w:t>
            </w:r>
            <w:r w:rsidRPr="00B07987">
              <w:t>)</w:t>
            </w:r>
          </w:p>
        </w:tc>
      </w:tr>
    </w:tbl>
    <w:p w:rsidR="00A30D83" w:rsidRDefault="00A30D83" w:rsidP="00F56E9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956155" w:rsidRPr="00F56E98" w:rsidRDefault="00956155" w:rsidP="00956155">
      <w:pPr>
        <w:pStyle w:val="StyleText"/>
        <w:rPr>
          <w:lang w:val="en-US"/>
        </w:rPr>
      </w:pPr>
      <w:r>
        <w:lastRenderedPageBreak/>
        <w:t xml:space="preserve">Продолжение таблицы </w:t>
      </w:r>
      <w:r>
        <w:rPr>
          <w:lang w:val="en-US"/>
        </w:rPr>
        <w:t>X</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956155" w:rsidRPr="00B07987" w:rsidTr="00714C00">
        <w:tc>
          <w:tcPr>
            <w:tcW w:w="2084" w:type="dxa"/>
          </w:tcPr>
          <w:p w:rsidR="00956155" w:rsidRDefault="00956155" w:rsidP="00714C00">
            <w:pPr>
              <w:pStyle w:val="StyleText"/>
              <w:ind w:firstLine="0"/>
              <w:jc w:val="center"/>
            </w:pPr>
            <w:r w:rsidRPr="00956155">
              <w:t>insertDataElementWagonException</w:t>
            </w:r>
          </w:p>
        </w:tc>
        <w:tc>
          <w:tcPr>
            <w:tcW w:w="2150" w:type="dxa"/>
          </w:tcPr>
          <w:p w:rsidR="00956155" w:rsidRPr="00956155" w:rsidRDefault="00956155" w:rsidP="00714C00">
            <w:pPr>
              <w:pStyle w:val="StyleText"/>
              <w:ind w:firstLine="0"/>
              <w:jc w:val="center"/>
            </w:pPr>
            <w:r>
              <w:t>Попытка добавление записи с не корректными данными</w:t>
            </w:r>
            <w:r w:rsidRPr="00956155">
              <w:t xml:space="preserve">, </w:t>
            </w:r>
            <w:r>
              <w:t>характеризующими запись полувагонов</w:t>
            </w:r>
          </w:p>
        </w:tc>
        <w:tc>
          <w:tcPr>
            <w:tcW w:w="1838" w:type="dxa"/>
          </w:tcPr>
          <w:p w:rsidR="00956155" w:rsidRPr="00956155" w:rsidRDefault="00956155" w:rsidP="00956155">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Pr="00956155">
              <w:rPr>
                <w:rFonts w:ascii="Courier New" w:hAnsi="Courier New" w:cs="Courier New"/>
                <w:sz w:val="24"/>
                <w:szCs w:val="24"/>
                <w:lang w:val="en-US"/>
              </w:rPr>
              <w:t>23234455,</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2001-01-12","C:\\Projects\\SpringServer\\server\\Images\\test_image.jpg",</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0.0</w:t>
            </w:r>
            <w:r>
              <w:rPr>
                <w:rFonts w:ascii="Courier New" w:hAnsi="Courier New" w:cs="Courier New"/>
                <w:sz w:val="24"/>
                <w:szCs w:val="24"/>
                <w:lang w:val="en-US"/>
              </w:rPr>
              <w:t>}</w:t>
            </w:r>
            <w:r w:rsidRPr="00956155">
              <w:rPr>
                <w:rFonts w:ascii="Courier New" w:hAnsi="Courier New" w:cs="Courier New"/>
                <w:sz w:val="24"/>
                <w:szCs w:val="24"/>
                <w:lang w:val="en-US"/>
              </w:rPr>
              <w:t>,</w:t>
            </w:r>
          </w:p>
          <w:p w:rsidR="00956155" w:rsidRPr="00956155" w:rsidRDefault="00956155" w:rsidP="00956155">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Pr="00956155">
              <w:rPr>
                <w:rFonts w:ascii="Courier New" w:hAnsi="Courier New" w:cs="Courier New"/>
                <w:sz w:val="24"/>
                <w:szCs w:val="24"/>
                <w:lang w:val="en-US"/>
              </w:rPr>
              <w:t>1267890,</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2001-01-10","C:\\Projects\\SpringServer\\server\\Images\\test_image.jpg",</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0.0</w:t>
            </w:r>
            <w:r>
              <w:rPr>
                <w:rFonts w:ascii="Courier New" w:hAnsi="Courier New" w:cs="Courier New"/>
                <w:sz w:val="24"/>
                <w:szCs w:val="24"/>
                <w:lang w:val="en-US"/>
              </w:rPr>
              <w:t>}</w:t>
            </w:r>
            <w:r w:rsidRPr="00956155">
              <w:rPr>
                <w:rFonts w:ascii="Courier New" w:hAnsi="Courier New" w:cs="Courier New"/>
                <w:sz w:val="24"/>
                <w:szCs w:val="24"/>
                <w:lang w:val="en-US"/>
              </w:rPr>
              <w:t>,</w:t>
            </w:r>
          </w:p>
          <w:p w:rsidR="00956155" w:rsidRPr="00956155" w:rsidRDefault="00956155" w:rsidP="00956155">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Pr="00956155">
              <w:rPr>
                <w:rFonts w:ascii="Courier New" w:hAnsi="Courier New" w:cs="Courier New"/>
                <w:sz w:val="24"/>
                <w:szCs w:val="24"/>
                <w:lang w:val="en-US"/>
              </w:rPr>
              <w:t>87654321,</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1900-12-12","C:\\Projects\\SpringServer\\server\\Images\\test_image.jpg",</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0.0</w:t>
            </w:r>
            <w:r>
              <w:rPr>
                <w:rFonts w:ascii="Courier New" w:hAnsi="Courier New" w:cs="Courier New"/>
                <w:sz w:val="24"/>
                <w:szCs w:val="24"/>
                <w:lang w:val="en-US"/>
              </w:rPr>
              <w:t>}</w:t>
            </w:r>
            <w:r w:rsidRPr="00956155">
              <w:rPr>
                <w:rFonts w:ascii="Courier New" w:hAnsi="Courier New" w:cs="Courier New"/>
                <w:sz w:val="24"/>
                <w:szCs w:val="24"/>
                <w:lang w:val="en-US"/>
              </w:rPr>
              <w:t>,</w:t>
            </w:r>
          </w:p>
          <w:p w:rsidR="00956155" w:rsidRPr="00956155" w:rsidRDefault="00956155" w:rsidP="00956155">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Pr="00956155">
              <w:rPr>
                <w:rFonts w:ascii="Courier New" w:hAnsi="Courier New" w:cs="Courier New"/>
                <w:sz w:val="24"/>
                <w:szCs w:val="24"/>
                <w:lang w:val="en-US"/>
              </w:rPr>
              <w:t>567898766,</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2001-01-04","C:\\Projects\\SpringServer\\server\\Images\\test_image.jpg",</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0.0</w:t>
            </w:r>
            <w:r>
              <w:rPr>
                <w:rFonts w:ascii="Courier New" w:hAnsi="Courier New" w:cs="Courier New"/>
                <w:sz w:val="24"/>
                <w:szCs w:val="24"/>
                <w:lang w:val="en-US"/>
              </w:rPr>
              <w:t>}</w:t>
            </w:r>
            <w:r w:rsidRPr="00956155">
              <w:rPr>
                <w:rFonts w:ascii="Courier New" w:hAnsi="Courier New" w:cs="Courier New"/>
                <w:sz w:val="24"/>
                <w:szCs w:val="24"/>
                <w:lang w:val="en-US"/>
              </w:rPr>
              <w:t>,</w:t>
            </w:r>
            <w:r>
              <w:rPr>
                <w:rFonts w:ascii="Courier New" w:hAnsi="Courier New" w:cs="Courier New"/>
                <w:sz w:val="24"/>
                <w:szCs w:val="24"/>
                <w:lang w:val="en-US"/>
              </w:rPr>
              <w:t>{</w:t>
            </w:r>
            <w:r w:rsidRPr="00956155">
              <w:rPr>
                <w:rFonts w:ascii="Courier New" w:hAnsi="Courier New" w:cs="Courier New"/>
                <w:sz w:val="24"/>
                <w:szCs w:val="24"/>
                <w:lang w:val="en-US"/>
              </w:rPr>
              <w:t>12345679,"2awgahahawhawh",</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C:\\Projects\\SpringServer\\server\\Images\\test_image.jpg",</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0.0</w:t>
            </w:r>
            <w:r>
              <w:rPr>
                <w:rFonts w:ascii="Courier New" w:hAnsi="Courier New" w:cs="Courier New"/>
                <w:sz w:val="24"/>
                <w:szCs w:val="24"/>
                <w:lang w:val="en-US"/>
              </w:rPr>
              <w:t>}</w:t>
            </w:r>
            <w:r w:rsidRPr="00956155">
              <w:rPr>
                <w:rFonts w:ascii="Courier New" w:hAnsi="Courier New" w:cs="Courier New"/>
                <w:sz w:val="24"/>
                <w:szCs w:val="24"/>
                <w:lang w:val="en-US"/>
              </w:rPr>
              <w:t>,</w:t>
            </w:r>
            <w:r>
              <w:rPr>
                <w:rFonts w:ascii="Courier New" w:hAnsi="Courier New" w:cs="Courier New"/>
                <w:sz w:val="24"/>
                <w:szCs w:val="24"/>
                <w:lang w:val="en-US"/>
              </w:rPr>
              <w:t>{</w:t>
            </w:r>
            <w:r w:rsidRPr="00956155">
              <w:rPr>
                <w:rFonts w:ascii="Courier New" w:hAnsi="Courier New" w:cs="Courier New"/>
                <w:sz w:val="24"/>
                <w:szCs w:val="24"/>
                <w:lang w:val="en-US"/>
              </w:rPr>
              <w:t>12348765,"2001-01-04","NONE",</w:t>
            </w:r>
          </w:p>
          <w:p w:rsidR="00956155" w:rsidRPr="00F56E98"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0.0</w:t>
            </w:r>
            <w:r>
              <w:rPr>
                <w:rFonts w:ascii="Courier New" w:hAnsi="Courier New" w:cs="Courier New"/>
                <w:sz w:val="24"/>
                <w:szCs w:val="24"/>
                <w:lang w:val="en-US"/>
              </w:rPr>
              <w:t>}</w:t>
            </w:r>
          </w:p>
        </w:tc>
        <w:tc>
          <w:tcPr>
            <w:tcW w:w="1691" w:type="dxa"/>
          </w:tcPr>
          <w:p w:rsidR="00956155" w:rsidRPr="00F56E98" w:rsidRDefault="00086778" w:rsidP="00714C00">
            <w:pPr>
              <w:pStyle w:val="StyleText"/>
              <w:ind w:firstLine="0"/>
              <w:jc w:val="center"/>
            </w:pPr>
            <w:r>
              <w:t>Сообщения об ошибке</w:t>
            </w:r>
            <w:r w:rsidRPr="00F56E98">
              <w:t xml:space="preserve">, </w:t>
            </w:r>
            <w:r>
              <w:t>которые несут информацию о конкретных ошибках во входных данных</w:t>
            </w:r>
          </w:p>
        </w:tc>
        <w:tc>
          <w:tcPr>
            <w:tcW w:w="1808" w:type="dxa"/>
          </w:tcPr>
          <w:p w:rsidR="00956155" w:rsidRDefault="00956155" w:rsidP="00714C00">
            <w:pPr>
              <w:pStyle w:val="StyleText"/>
              <w:ind w:firstLine="0"/>
              <w:jc w:val="center"/>
            </w:pPr>
            <w:r>
              <w:t>Успешно</w:t>
            </w:r>
          </w:p>
          <w:p w:rsidR="00956155" w:rsidRPr="00B07987" w:rsidRDefault="00956155" w:rsidP="00714C00">
            <w:pPr>
              <w:pStyle w:val="StyleText"/>
              <w:ind w:firstLine="0"/>
              <w:jc w:val="center"/>
            </w:pPr>
            <w:r w:rsidRPr="007538CC">
              <w:t>(</w:t>
            </w:r>
            <w:r>
              <w:t xml:space="preserve">см. рис. </w:t>
            </w:r>
            <w:r>
              <w:rPr>
                <w:lang w:val="en-US"/>
              </w:rPr>
              <w:t>X</w:t>
            </w:r>
            <w:r w:rsidRPr="00B07987">
              <w:t>)</w:t>
            </w:r>
          </w:p>
        </w:tc>
      </w:tr>
    </w:tbl>
    <w:p w:rsidR="00956155" w:rsidRDefault="00956155" w:rsidP="00F56E9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D56C7F" w:rsidRPr="00F56E98" w:rsidRDefault="00D56C7F" w:rsidP="00D56C7F">
      <w:pPr>
        <w:pStyle w:val="StyleText"/>
        <w:rPr>
          <w:lang w:val="en-US"/>
        </w:rPr>
      </w:pPr>
      <w:r>
        <w:lastRenderedPageBreak/>
        <w:t xml:space="preserve">Продолжение таблицы </w:t>
      </w:r>
      <w:r>
        <w:rPr>
          <w:lang w:val="en-US"/>
        </w:rPr>
        <w:t>X</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D56C7F" w:rsidRPr="00B07987" w:rsidTr="00714C00">
        <w:tc>
          <w:tcPr>
            <w:tcW w:w="2084" w:type="dxa"/>
          </w:tcPr>
          <w:p w:rsidR="00D56C7F" w:rsidRDefault="00D56C7F" w:rsidP="00714C00">
            <w:pPr>
              <w:pStyle w:val="StyleText"/>
              <w:ind w:firstLine="0"/>
              <w:jc w:val="center"/>
            </w:pPr>
            <w:r w:rsidRPr="00D56C7F">
              <w:t>insertDataElementWagonNonException</w:t>
            </w:r>
          </w:p>
        </w:tc>
        <w:tc>
          <w:tcPr>
            <w:tcW w:w="2150" w:type="dxa"/>
          </w:tcPr>
          <w:p w:rsidR="00D56C7F" w:rsidRPr="00D56C7F" w:rsidRDefault="00D56C7F" w:rsidP="00D56C7F">
            <w:pPr>
              <w:pStyle w:val="StyleText"/>
              <w:ind w:firstLine="0"/>
              <w:jc w:val="center"/>
            </w:pPr>
            <w:r>
              <w:t>Добавление данных о полувагоне с корректными данными</w:t>
            </w:r>
          </w:p>
        </w:tc>
        <w:tc>
          <w:tcPr>
            <w:tcW w:w="1838" w:type="dxa"/>
          </w:tcPr>
          <w:p w:rsidR="00D56C7F" w:rsidRDefault="00D56C7F" w:rsidP="00D56C7F">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Pr="00D56C7F">
              <w:rPr>
                <w:rFonts w:ascii="Courier New" w:hAnsi="Courier New" w:cs="Courier New"/>
                <w:sz w:val="24"/>
                <w:szCs w:val="24"/>
                <w:lang w:val="en-US"/>
              </w:rPr>
              <w:t>12345678,"2006-01-12","C:\\Projects\\SpringServer\\server\\Images\\test_image.jpg",0.0</w:t>
            </w:r>
            <w:r>
              <w:rPr>
                <w:rFonts w:ascii="Courier New" w:hAnsi="Courier New" w:cs="Courier New"/>
                <w:sz w:val="24"/>
                <w:szCs w:val="24"/>
                <w:lang w:val="en-US"/>
              </w:rPr>
              <w:t>}</w:t>
            </w:r>
            <w:r w:rsidRPr="00D56C7F">
              <w:rPr>
                <w:rFonts w:ascii="Courier New" w:hAnsi="Courier New" w:cs="Courier New"/>
                <w:sz w:val="24"/>
                <w:szCs w:val="24"/>
                <w:lang w:val="en-US"/>
              </w:rPr>
              <w:t>,</w:t>
            </w:r>
            <w:r>
              <w:rPr>
                <w:rFonts w:ascii="Courier New" w:hAnsi="Courier New" w:cs="Courier New"/>
                <w:sz w:val="24"/>
                <w:szCs w:val="24"/>
                <w:lang w:val="en-US"/>
              </w:rPr>
              <w:t>{</w:t>
            </w:r>
            <w:r w:rsidRPr="00D56C7F">
              <w:rPr>
                <w:rFonts w:ascii="Courier New" w:hAnsi="Courier New" w:cs="Courier New"/>
                <w:sz w:val="24"/>
                <w:szCs w:val="24"/>
                <w:lang w:val="en-US"/>
              </w:rPr>
              <w:t>87654321,"2011-01-10","C:\\Projects\\SpringServer\\server\\Images\\test_image.jpg",0.0</w:t>
            </w:r>
            <w:r>
              <w:rPr>
                <w:rFonts w:ascii="Courier New" w:hAnsi="Courier New" w:cs="Courier New"/>
                <w:sz w:val="24"/>
                <w:szCs w:val="24"/>
                <w:lang w:val="en-US"/>
              </w:rPr>
              <w:t>}</w:t>
            </w:r>
            <w:r w:rsidRPr="00D56C7F">
              <w:rPr>
                <w:rFonts w:ascii="Courier New" w:hAnsi="Courier New" w:cs="Courier New"/>
                <w:sz w:val="24"/>
                <w:szCs w:val="24"/>
                <w:lang w:val="en-US"/>
              </w:rPr>
              <w:t>,</w:t>
            </w:r>
            <w:r>
              <w:rPr>
                <w:rFonts w:ascii="Courier New" w:hAnsi="Courier New" w:cs="Courier New"/>
                <w:sz w:val="24"/>
                <w:szCs w:val="24"/>
                <w:lang w:val="en-US"/>
              </w:rPr>
              <w:t>{</w:t>
            </w:r>
            <w:r w:rsidRPr="00D56C7F">
              <w:rPr>
                <w:rFonts w:ascii="Courier New" w:hAnsi="Courier New" w:cs="Courier New"/>
                <w:sz w:val="24"/>
                <w:szCs w:val="24"/>
                <w:lang w:val="en-US"/>
              </w:rPr>
              <w:t>12345679,"2019-12-12",</w:t>
            </w:r>
          </w:p>
          <w:p w:rsidR="00D56C7F" w:rsidRPr="00D56C7F" w:rsidRDefault="00D56C7F" w:rsidP="00D56C7F">
            <w:pPr>
              <w:pStyle w:val="StyleText"/>
              <w:ind w:firstLine="0"/>
              <w:rPr>
                <w:rFonts w:ascii="Courier New" w:hAnsi="Courier New" w:cs="Courier New"/>
                <w:sz w:val="24"/>
                <w:szCs w:val="24"/>
                <w:lang w:val="en-US"/>
              </w:rPr>
            </w:pPr>
            <w:r w:rsidRPr="00D56C7F">
              <w:rPr>
                <w:rFonts w:ascii="Courier New" w:hAnsi="Courier New" w:cs="Courier New"/>
                <w:sz w:val="24"/>
                <w:szCs w:val="24"/>
                <w:lang w:val="en-US"/>
              </w:rPr>
              <w:t>"C:\\Projects\\SpringServer\\server\\Images\\test_image.jpg",0.0</w:t>
            </w:r>
            <w:r>
              <w:rPr>
                <w:rFonts w:ascii="Courier New" w:hAnsi="Courier New" w:cs="Courier New"/>
                <w:sz w:val="24"/>
                <w:szCs w:val="24"/>
                <w:lang w:val="en-US"/>
              </w:rPr>
              <w:t>}</w:t>
            </w:r>
            <w:r w:rsidRPr="00D56C7F">
              <w:rPr>
                <w:rFonts w:ascii="Courier New" w:hAnsi="Courier New" w:cs="Courier New"/>
                <w:sz w:val="24"/>
                <w:szCs w:val="24"/>
                <w:lang w:val="en-US"/>
              </w:rPr>
              <w:t>,</w:t>
            </w:r>
            <w:r>
              <w:rPr>
                <w:rFonts w:ascii="Courier New" w:hAnsi="Courier New" w:cs="Courier New"/>
                <w:sz w:val="24"/>
                <w:szCs w:val="24"/>
                <w:lang w:val="en-US"/>
              </w:rPr>
              <w:t>{</w:t>
            </w:r>
            <w:r w:rsidRPr="00D56C7F">
              <w:rPr>
                <w:rFonts w:ascii="Courier New" w:hAnsi="Courier New" w:cs="Courier New"/>
                <w:sz w:val="24"/>
                <w:szCs w:val="24"/>
                <w:lang w:val="en-US"/>
              </w:rPr>
              <w:t>12348765,</w:t>
            </w:r>
          </w:p>
          <w:p w:rsidR="00D56C7F" w:rsidRPr="00F56E98" w:rsidRDefault="00D56C7F" w:rsidP="00D56C7F">
            <w:pPr>
              <w:pStyle w:val="StyleText"/>
              <w:ind w:firstLine="0"/>
              <w:rPr>
                <w:rFonts w:ascii="Courier New" w:hAnsi="Courier New" w:cs="Courier New"/>
                <w:sz w:val="24"/>
                <w:szCs w:val="24"/>
                <w:lang w:val="en-US"/>
              </w:rPr>
            </w:pPr>
            <w:r w:rsidRPr="00D56C7F">
              <w:rPr>
                <w:rFonts w:ascii="Courier New" w:hAnsi="Courier New" w:cs="Courier New"/>
                <w:sz w:val="24"/>
                <w:szCs w:val="24"/>
                <w:lang w:val="en-US"/>
              </w:rPr>
              <w:t>"2015-01-04","C:\\Projects\\SpringServer\\server\\Images\\test_image.jpg",0.0</w:t>
            </w:r>
            <w:r>
              <w:rPr>
                <w:rFonts w:ascii="Courier New" w:hAnsi="Courier New" w:cs="Courier New"/>
                <w:sz w:val="24"/>
                <w:szCs w:val="24"/>
                <w:lang w:val="en-US"/>
              </w:rPr>
              <w:t>}</w:t>
            </w:r>
          </w:p>
        </w:tc>
        <w:tc>
          <w:tcPr>
            <w:tcW w:w="1691" w:type="dxa"/>
          </w:tcPr>
          <w:p w:rsidR="00D56C7F" w:rsidRPr="00F56E98" w:rsidRDefault="00D56C7F" w:rsidP="00714C00">
            <w:pPr>
              <w:pStyle w:val="StyleText"/>
              <w:ind w:firstLine="0"/>
              <w:jc w:val="center"/>
            </w:pPr>
            <w:r>
              <w:t>Завершение процесса с кодом 0</w:t>
            </w:r>
          </w:p>
        </w:tc>
        <w:tc>
          <w:tcPr>
            <w:tcW w:w="1808" w:type="dxa"/>
          </w:tcPr>
          <w:p w:rsidR="00D56C7F" w:rsidRDefault="00D56C7F" w:rsidP="00714C00">
            <w:pPr>
              <w:pStyle w:val="StyleText"/>
              <w:ind w:firstLine="0"/>
              <w:jc w:val="center"/>
            </w:pPr>
            <w:r>
              <w:t>Успешно</w:t>
            </w:r>
          </w:p>
          <w:p w:rsidR="00D56C7F" w:rsidRPr="00B07987" w:rsidRDefault="00D56C7F" w:rsidP="00714C00">
            <w:pPr>
              <w:pStyle w:val="StyleText"/>
              <w:ind w:firstLine="0"/>
              <w:jc w:val="center"/>
            </w:pPr>
            <w:r w:rsidRPr="007538CC">
              <w:t>(</w:t>
            </w:r>
            <w:r>
              <w:t xml:space="preserve">см. рис. </w:t>
            </w:r>
            <w:r>
              <w:rPr>
                <w:lang w:val="en-US"/>
              </w:rPr>
              <w:t>X</w:t>
            </w:r>
            <w:r w:rsidRPr="00B07987">
              <w:t>)</w:t>
            </w:r>
          </w:p>
        </w:tc>
      </w:tr>
    </w:tbl>
    <w:p w:rsidR="00D56C7F" w:rsidRDefault="00D56C7F" w:rsidP="00F56E9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B016D3" w:rsidRPr="00F56E98" w:rsidRDefault="00B016D3" w:rsidP="00B016D3">
      <w:pPr>
        <w:pStyle w:val="StyleText"/>
        <w:rPr>
          <w:lang w:val="en-US"/>
        </w:rPr>
      </w:pPr>
      <w:r>
        <w:lastRenderedPageBreak/>
        <w:t xml:space="preserve">Продолжение таблицы </w:t>
      </w:r>
      <w:r>
        <w:rPr>
          <w:lang w:val="en-US"/>
        </w:rPr>
        <w:t>X</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B016D3" w:rsidRPr="00B07987" w:rsidTr="00714C00">
        <w:tc>
          <w:tcPr>
            <w:tcW w:w="2084" w:type="dxa"/>
          </w:tcPr>
          <w:p w:rsidR="00B016D3" w:rsidRDefault="00B016D3" w:rsidP="00714C00">
            <w:pPr>
              <w:pStyle w:val="StyleText"/>
              <w:ind w:firstLine="0"/>
              <w:jc w:val="center"/>
            </w:pPr>
            <w:r w:rsidRPr="00B016D3">
              <w:t>updateDataElementWagonException</w:t>
            </w:r>
          </w:p>
        </w:tc>
        <w:tc>
          <w:tcPr>
            <w:tcW w:w="2150" w:type="dxa"/>
          </w:tcPr>
          <w:p w:rsidR="00B016D3" w:rsidRPr="00956155" w:rsidRDefault="00B016D3" w:rsidP="00B016D3">
            <w:pPr>
              <w:pStyle w:val="StyleText"/>
              <w:ind w:firstLine="0"/>
              <w:jc w:val="center"/>
            </w:pPr>
            <w:r>
              <w:t xml:space="preserve">Попытка </w:t>
            </w:r>
            <w:r>
              <w:t>обновления</w:t>
            </w:r>
            <w:r>
              <w:t xml:space="preserve"> записи с не корректными данными</w:t>
            </w:r>
            <w:r w:rsidRPr="00956155">
              <w:t xml:space="preserve">, </w:t>
            </w:r>
            <w:r>
              <w:t>характеризующими запись полувагонов</w:t>
            </w:r>
          </w:p>
        </w:tc>
        <w:tc>
          <w:tcPr>
            <w:tcW w:w="1838" w:type="dxa"/>
          </w:tcPr>
          <w:p w:rsidR="006C330C" w:rsidRPr="006C330C" w:rsidRDefault="006C330C" w:rsidP="006C330C">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Pr="006C330C">
              <w:rPr>
                <w:rFonts w:ascii="Courier New" w:hAnsi="Courier New" w:cs="Courier New"/>
                <w:sz w:val="24"/>
                <w:szCs w:val="24"/>
                <w:lang w:val="en-US"/>
              </w:rPr>
              <w:t>12345678,</w:t>
            </w:r>
          </w:p>
          <w:p w:rsidR="006C330C" w:rsidRPr="006C330C" w:rsidRDefault="006C330C" w:rsidP="006C330C">
            <w:pPr>
              <w:pStyle w:val="StyleText"/>
              <w:ind w:firstLine="0"/>
              <w:rPr>
                <w:rFonts w:ascii="Courier New" w:hAnsi="Courier New" w:cs="Courier New"/>
                <w:sz w:val="24"/>
                <w:szCs w:val="24"/>
                <w:lang w:val="en-US"/>
              </w:rPr>
            </w:pPr>
            <w:r w:rsidRPr="006C330C">
              <w:rPr>
                <w:rFonts w:ascii="Courier New" w:hAnsi="Courier New" w:cs="Courier New"/>
                <w:sz w:val="24"/>
                <w:szCs w:val="24"/>
                <w:lang w:val="en-US"/>
              </w:rPr>
              <w:t>"1950-09-12","C:\\Projects\\SpringServer\\server\\Images\\test_image.jpg",0.0</w:t>
            </w:r>
            <w:r>
              <w:rPr>
                <w:rFonts w:ascii="Courier New" w:hAnsi="Courier New" w:cs="Courier New"/>
                <w:sz w:val="24"/>
                <w:szCs w:val="24"/>
                <w:lang w:val="en-US"/>
              </w:rPr>
              <w:t>}</w:t>
            </w:r>
            <w:r w:rsidRPr="006C330C">
              <w:rPr>
                <w:rFonts w:ascii="Courier New" w:hAnsi="Courier New" w:cs="Courier New"/>
                <w:sz w:val="24"/>
                <w:szCs w:val="24"/>
                <w:lang w:val="en-US"/>
              </w:rPr>
              <w:t>,</w:t>
            </w:r>
            <w:r>
              <w:rPr>
                <w:rFonts w:ascii="Courier New" w:hAnsi="Courier New" w:cs="Courier New"/>
                <w:sz w:val="24"/>
                <w:szCs w:val="24"/>
                <w:lang w:val="en-US"/>
              </w:rPr>
              <w:t>{</w:t>
            </w:r>
            <w:r w:rsidRPr="006C330C">
              <w:rPr>
                <w:rFonts w:ascii="Courier New" w:hAnsi="Courier New" w:cs="Courier New"/>
                <w:sz w:val="24"/>
                <w:szCs w:val="24"/>
                <w:lang w:val="en-US"/>
              </w:rPr>
              <w:t>87654321,"2011-01-10","C:\\Projects\\teskjhgfcx.jpg",0.0</w:t>
            </w:r>
            <w:r>
              <w:rPr>
                <w:rFonts w:ascii="Courier New" w:hAnsi="Courier New" w:cs="Courier New"/>
                <w:sz w:val="24"/>
                <w:szCs w:val="24"/>
                <w:lang w:val="en-US"/>
              </w:rPr>
              <w:t>}</w:t>
            </w:r>
            <w:r w:rsidRPr="006C330C">
              <w:rPr>
                <w:rFonts w:ascii="Courier New" w:hAnsi="Courier New" w:cs="Courier New"/>
                <w:sz w:val="24"/>
                <w:szCs w:val="24"/>
                <w:lang w:val="en-US"/>
              </w:rPr>
              <w:t>,</w:t>
            </w:r>
            <w:r>
              <w:rPr>
                <w:rFonts w:ascii="Courier New" w:hAnsi="Courier New" w:cs="Courier New"/>
                <w:sz w:val="24"/>
                <w:szCs w:val="24"/>
                <w:lang w:val="en-US"/>
              </w:rPr>
              <w:t>{</w:t>
            </w:r>
            <w:r w:rsidRPr="006C330C">
              <w:rPr>
                <w:rFonts w:ascii="Courier New" w:hAnsi="Courier New" w:cs="Courier New"/>
                <w:sz w:val="24"/>
                <w:szCs w:val="24"/>
                <w:lang w:val="en-US"/>
              </w:rPr>
              <w:t>12345679,"1997-01-01","C:\\Projects\\SpringServer\\server\\Images\\test_image.jpg",</w:t>
            </w:r>
          </w:p>
          <w:p w:rsidR="006C330C" w:rsidRDefault="006C330C" w:rsidP="006C330C">
            <w:pPr>
              <w:pStyle w:val="StyleText"/>
              <w:ind w:firstLine="0"/>
              <w:rPr>
                <w:rFonts w:ascii="Courier New" w:hAnsi="Courier New" w:cs="Courier New"/>
                <w:sz w:val="24"/>
                <w:szCs w:val="24"/>
                <w:lang w:val="en-US"/>
              </w:rPr>
            </w:pPr>
            <w:r w:rsidRPr="006C330C">
              <w:rPr>
                <w:rFonts w:ascii="Courier New" w:hAnsi="Courier New" w:cs="Courier New"/>
                <w:sz w:val="24"/>
                <w:szCs w:val="24"/>
                <w:lang w:val="en-US"/>
              </w:rPr>
              <w:t>-90.0</w:t>
            </w:r>
            <w:r>
              <w:rPr>
                <w:rFonts w:ascii="Courier New" w:hAnsi="Courier New" w:cs="Courier New"/>
                <w:sz w:val="24"/>
                <w:szCs w:val="24"/>
                <w:lang w:val="en-US"/>
              </w:rPr>
              <w:t>}</w:t>
            </w:r>
            <w:r w:rsidRPr="006C330C">
              <w:rPr>
                <w:rFonts w:ascii="Courier New" w:hAnsi="Courier New" w:cs="Courier New"/>
                <w:sz w:val="24"/>
                <w:szCs w:val="24"/>
                <w:lang w:val="en-US"/>
              </w:rPr>
              <w:t>,</w:t>
            </w:r>
            <w:r>
              <w:rPr>
                <w:rFonts w:ascii="Courier New" w:hAnsi="Courier New" w:cs="Courier New"/>
                <w:sz w:val="24"/>
                <w:szCs w:val="24"/>
                <w:lang w:val="en-US"/>
              </w:rPr>
              <w:t>{</w:t>
            </w:r>
          </w:p>
          <w:p w:rsidR="006C330C" w:rsidRPr="006C330C" w:rsidRDefault="006C330C" w:rsidP="006C330C">
            <w:pPr>
              <w:pStyle w:val="StyleText"/>
              <w:ind w:firstLine="0"/>
              <w:rPr>
                <w:rFonts w:ascii="Courier New" w:hAnsi="Courier New" w:cs="Courier New"/>
                <w:sz w:val="24"/>
                <w:szCs w:val="24"/>
                <w:lang w:val="en-US"/>
              </w:rPr>
            </w:pPr>
            <w:r w:rsidRPr="006C330C">
              <w:rPr>
                <w:rFonts w:ascii="Courier New" w:hAnsi="Courier New" w:cs="Courier New"/>
                <w:sz w:val="24"/>
                <w:szCs w:val="24"/>
                <w:lang w:val="en-US"/>
              </w:rPr>
              <w:t>12348765,</w:t>
            </w:r>
          </w:p>
          <w:p w:rsidR="00B016D3" w:rsidRPr="00F56E98" w:rsidRDefault="006C330C" w:rsidP="006C330C">
            <w:pPr>
              <w:pStyle w:val="StyleText"/>
              <w:ind w:firstLine="0"/>
              <w:rPr>
                <w:rFonts w:ascii="Courier New" w:hAnsi="Courier New" w:cs="Courier New"/>
                <w:sz w:val="24"/>
                <w:szCs w:val="24"/>
                <w:lang w:val="en-US"/>
              </w:rPr>
            </w:pPr>
            <w:r w:rsidRPr="006C330C">
              <w:rPr>
                <w:rFonts w:ascii="Courier New" w:hAnsi="Courier New" w:cs="Courier New"/>
                <w:sz w:val="24"/>
                <w:szCs w:val="24"/>
                <w:lang w:val="en-US"/>
              </w:rPr>
              <w:t>"2015-01-04","awfawfawf",0.0</w:t>
            </w:r>
            <w:r>
              <w:rPr>
                <w:rFonts w:ascii="Courier New" w:hAnsi="Courier New" w:cs="Courier New"/>
                <w:sz w:val="24"/>
                <w:szCs w:val="24"/>
                <w:lang w:val="en-US"/>
              </w:rPr>
              <w:t>}</w:t>
            </w:r>
          </w:p>
        </w:tc>
        <w:tc>
          <w:tcPr>
            <w:tcW w:w="1691" w:type="dxa"/>
          </w:tcPr>
          <w:p w:rsidR="00B016D3" w:rsidRPr="00F56E98" w:rsidRDefault="00B016D3" w:rsidP="00714C00">
            <w:pPr>
              <w:pStyle w:val="StyleText"/>
              <w:ind w:firstLine="0"/>
              <w:jc w:val="center"/>
            </w:pPr>
            <w:r>
              <w:t>Сообщения об ошибке</w:t>
            </w:r>
            <w:r w:rsidRPr="00F56E98">
              <w:t xml:space="preserve">, </w:t>
            </w:r>
            <w:r>
              <w:t>которые несут информацию о конкретных ошибках во входных данных</w:t>
            </w:r>
          </w:p>
        </w:tc>
        <w:tc>
          <w:tcPr>
            <w:tcW w:w="1808" w:type="dxa"/>
          </w:tcPr>
          <w:p w:rsidR="00B016D3" w:rsidRDefault="00B016D3" w:rsidP="00714C00">
            <w:pPr>
              <w:pStyle w:val="StyleText"/>
              <w:ind w:firstLine="0"/>
              <w:jc w:val="center"/>
            </w:pPr>
            <w:r>
              <w:t>Успешно</w:t>
            </w:r>
          </w:p>
          <w:p w:rsidR="00B016D3" w:rsidRPr="00B07987" w:rsidRDefault="00B016D3" w:rsidP="00714C00">
            <w:pPr>
              <w:pStyle w:val="StyleText"/>
              <w:ind w:firstLine="0"/>
              <w:jc w:val="center"/>
            </w:pPr>
            <w:r w:rsidRPr="007538CC">
              <w:t>(</w:t>
            </w:r>
            <w:r>
              <w:t xml:space="preserve">см. рис. </w:t>
            </w:r>
            <w:r>
              <w:rPr>
                <w:lang w:val="en-US"/>
              </w:rPr>
              <w:t>X</w:t>
            </w:r>
            <w:r w:rsidRPr="00B07987">
              <w:t>)</w:t>
            </w:r>
          </w:p>
        </w:tc>
      </w:tr>
    </w:tbl>
    <w:p w:rsidR="00B016D3" w:rsidRDefault="00B016D3" w:rsidP="00F56E9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2B5456" w:rsidRPr="00F56E98" w:rsidRDefault="002B5456" w:rsidP="002B5456">
      <w:pPr>
        <w:pStyle w:val="StyleText"/>
        <w:rPr>
          <w:lang w:val="en-US"/>
        </w:rPr>
      </w:pPr>
      <w:r>
        <w:lastRenderedPageBreak/>
        <w:t xml:space="preserve">Продолжение таблицы </w:t>
      </w:r>
      <w:r>
        <w:rPr>
          <w:lang w:val="en-US"/>
        </w:rPr>
        <w:t>X</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2B5456" w:rsidRPr="00B07987" w:rsidTr="00714C00">
        <w:tc>
          <w:tcPr>
            <w:tcW w:w="2084" w:type="dxa"/>
          </w:tcPr>
          <w:p w:rsidR="002B5456" w:rsidRDefault="00B653A1" w:rsidP="00714C00">
            <w:pPr>
              <w:pStyle w:val="StyleText"/>
              <w:ind w:firstLine="0"/>
              <w:jc w:val="center"/>
            </w:pPr>
            <w:r w:rsidRPr="00B653A1">
              <w:t>insertDataElementRegisterException</w:t>
            </w:r>
          </w:p>
        </w:tc>
        <w:tc>
          <w:tcPr>
            <w:tcW w:w="2150" w:type="dxa"/>
          </w:tcPr>
          <w:p w:rsidR="002B5456" w:rsidRPr="00956155" w:rsidRDefault="00B653A1" w:rsidP="00714C00">
            <w:pPr>
              <w:pStyle w:val="StyleText"/>
              <w:ind w:firstLine="0"/>
              <w:jc w:val="center"/>
            </w:pPr>
            <w:r>
              <w:t>Попытка добавления</w:t>
            </w:r>
            <w:r w:rsidR="004760E9">
              <w:t xml:space="preserve"> записи с</w:t>
            </w:r>
            <w:r>
              <w:t xml:space="preserve"> не</w:t>
            </w:r>
            <w:r w:rsidR="004760E9">
              <w:t xml:space="preserve"> </w:t>
            </w:r>
            <w:r w:rsidR="002B5456">
              <w:t>корректными данными</w:t>
            </w:r>
            <w:r w:rsidR="002B5456" w:rsidRPr="00956155">
              <w:t xml:space="preserve">, </w:t>
            </w:r>
            <w:r w:rsidR="002B5456">
              <w:t>характеризую</w:t>
            </w:r>
            <w:r>
              <w:t>щими запись регистрации</w:t>
            </w:r>
          </w:p>
        </w:tc>
        <w:tc>
          <w:tcPr>
            <w:tcW w:w="1838" w:type="dxa"/>
          </w:tcPr>
          <w:p w:rsidR="00B653A1" w:rsidRDefault="00B653A1" w:rsidP="00B653A1">
            <w:pPr>
              <w:pStyle w:val="StyleText"/>
              <w:ind w:firstLine="0"/>
              <w:rPr>
                <w:rFonts w:ascii="Courier New" w:hAnsi="Courier New" w:cs="Courier New"/>
                <w:sz w:val="24"/>
                <w:szCs w:val="24"/>
                <w:lang w:val="en-US"/>
              </w:rPr>
            </w:pPr>
            <w:r>
              <w:rPr>
                <w:rFonts w:ascii="Courier New" w:hAnsi="Courier New" w:cs="Courier New"/>
                <w:sz w:val="24"/>
                <w:szCs w:val="24"/>
                <w:lang w:val="en-US"/>
              </w:rPr>
              <w:t>{"invoice1, 1,1, 0.0}</w:t>
            </w:r>
            <w:r w:rsidRPr="00B653A1">
              <w:rPr>
                <w:rFonts w:ascii="Courier New" w:hAnsi="Courier New" w:cs="Courier New"/>
                <w:sz w:val="24"/>
                <w:szCs w:val="24"/>
                <w:lang w:val="en-US"/>
              </w:rPr>
              <w:t>,</w:t>
            </w:r>
          </w:p>
          <w:p w:rsidR="00B653A1" w:rsidRPr="00B653A1" w:rsidRDefault="00B653A1" w:rsidP="00B653A1">
            <w:pPr>
              <w:pStyle w:val="StyleText"/>
              <w:ind w:firstLine="0"/>
              <w:rPr>
                <w:rFonts w:ascii="Courier New" w:hAnsi="Courier New" w:cs="Courier New"/>
                <w:sz w:val="24"/>
                <w:szCs w:val="24"/>
                <w:lang w:val="en-US"/>
              </w:rPr>
            </w:pPr>
            <w:r>
              <w:rPr>
                <w:rFonts w:ascii="Courier New" w:hAnsi="Courier New" w:cs="Courier New"/>
                <w:sz w:val="24"/>
                <w:szCs w:val="24"/>
                <w:lang w:val="en-US"/>
              </w:rPr>
              <w:t>{"2", 87654321,2,0.0}</w:t>
            </w:r>
            <w:r w:rsidRPr="00B653A1">
              <w:rPr>
                <w:rFonts w:ascii="Courier New" w:hAnsi="Courier New" w:cs="Courier New"/>
                <w:sz w:val="24"/>
                <w:szCs w:val="24"/>
                <w:lang w:val="en-US"/>
              </w:rPr>
              <w:t>,</w:t>
            </w:r>
            <w:r>
              <w:rPr>
                <w:rFonts w:ascii="Courier New" w:hAnsi="Courier New" w:cs="Courier New"/>
                <w:sz w:val="24"/>
                <w:szCs w:val="24"/>
                <w:lang w:val="en-US"/>
              </w:rPr>
              <w:t>{"invoice5", 12345679,0,0.0}</w:t>
            </w:r>
            <w:r w:rsidRPr="00B653A1">
              <w:rPr>
                <w:rFonts w:ascii="Courier New" w:hAnsi="Courier New" w:cs="Courier New"/>
                <w:sz w:val="24"/>
                <w:szCs w:val="24"/>
                <w:lang w:val="en-US"/>
              </w:rPr>
              <w:t>,</w:t>
            </w:r>
            <w:r>
              <w:rPr>
                <w:rFonts w:ascii="Courier New" w:hAnsi="Courier New" w:cs="Courier New"/>
                <w:sz w:val="24"/>
                <w:szCs w:val="24"/>
                <w:lang w:val="en-US"/>
              </w:rPr>
              <w:t>{"invoice1", 12348765, 4,</w:t>
            </w:r>
            <w:r w:rsidRPr="00B653A1">
              <w:rPr>
                <w:rFonts w:ascii="Courier New" w:hAnsi="Courier New" w:cs="Courier New"/>
                <w:sz w:val="24"/>
                <w:szCs w:val="24"/>
                <w:lang w:val="en-US"/>
              </w:rPr>
              <w:t xml:space="preserve"> </w:t>
            </w:r>
            <w:r>
              <w:rPr>
                <w:rFonts w:ascii="Courier New" w:hAnsi="Courier New" w:cs="Courier New"/>
                <w:sz w:val="24"/>
                <w:szCs w:val="24"/>
                <w:lang w:val="en-US"/>
              </w:rPr>
              <w:t>(-0.9)}</w:t>
            </w:r>
            <w:r w:rsidRPr="00B653A1">
              <w:rPr>
                <w:rFonts w:ascii="Courier New" w:hAnsi="Courier New" w:cs="Courier New"/>
                <w:sz w:val="24"/>
                <w:szCs w:val="24"/>
                <w:lang w:val="en-US"/>
              </w:rPr>
              <w:t>,</w:t>
            </w:r>
          </w:p>
          <w:p w:rsidR="002B5456" w:rsidRPr="00F56E98" w:rsidRDefault="00B653A1" w:rsidP="00B653A1">
            <w:pPr>
              <w:pStyle w:val="StyleText"/>
              <w:ind w:firstLine="0"/>
              <w:rPr>
                <w:rFonts w:ascii="Courier New" w:hAnsi="Courier New" w:cs="Courier New"/>
                <w:sz w:val="24"/>
                <w:szCs w:val="24"/>
                <w:lang w:val="en-US"/>
              </w:rPr>
            </w:pPr>
            <w:r>
              <w:rPr>
                <w:rFonts w:ascii="Courier New" w:hAnsi="Courier New" w:cs="Courier New"/>
                <w:sz w:val="24"/>
                <w:szCs w:val="24"/>
                <w:lang w:val="en-US"/>
              </w:rPr>
              <w:t>{"invoice5, 12345679,5,0.0}</w:t>
            </w:r>
          </w:p>
        </w:tc>
        <w:tc>
          <w:tcPr>
            <w:tcW w:w="1691" w:type="dxa"/>
          </w:tcPr>
          <w:p w:rsidR="002B5456" w:rsidRPr="00F56E98" w:rsidRDefault="002B5456" w:rsidP="00714C00">
            <w:pPr>
              <w:pStyle w:val="StyleText"/>
              <w:ind w:firstLine="0"/>
              <w:jc w:val="center"/>
            </w:pPr>
            <w:r>
              <w:t>Сообщения об ошибке</w:t>
            </w:r>
            <w:r w:rsidRPr="00F56E98">
              <w:t xml:space="preserve">, </w:t>
            </w:r>
            <w:r>
              <w:t>которые несут информацию о конкретных ошибках во входных данных</w:t>
            </w:r>
          </w:p>
        </w:tc>
        <w:tc>
          <w:tcPr>
            <w:tcW w:w="1808" w:type="dxa"/>
          </w:tcPr>
          <w:p w:rsidR="002B5456" w:rsidRDefault="002B5456" w:rsidP="00714C00">
            <w:pPr>
              <w:pStyle w:val="StyleText"/>
              <w:ind w:firstLine="0"/>
              <w:jc w:val="center"/>
            </w:pPr>
            <w:r>
              <w:t>Успешно</w:t>
            </w:r>
          </w:p>
          <w:p w:rsidR="002B5456" w:rsidRPr="00B07987" w:rsidRDefault="002B5456" w:rsidP="00714C00">
            <w:pPr>
              <w:pStyle w:val="StyleText"/>
              <w:ind w:firstLine="0"/>
              <w:jc w:val="center"/>
            </w:pPr>
            <w:r w:rsidRPr="007538CC">
              <w:t>(</w:t>
            </w:r>
            <w:r>
              <w:t xml:space="preserve">см. рис. </w:t>
            </w:r>
            <w:r>
              <w:rPr>
                <w:lang w:val="en-US"/>
              </w:rPr>
              <w:t>X</w:t>
            </w:r>
            <w:r w:rsidRPr="00B07987">
              <w:t>)</w:t>
            </w:r>
          </w:p>
        </w:tc>
      </w:tr>
      <w:tr w:rsidR="0036116F" w:rsidRPr="007879DC" w:rsidTr="00714C00">
        <w:tc>
          <w:tcPr>
            <w:tcW w:w="2084" w:type="dxa"/>
          </w:tcPr>
          <w:p w:rsidR="0036116F" w:rsidRPr="00B653A1" w:rsidRDefault="0036116F" w:rsidP="00714C00">
            <w:pPr>
              <w:pStyle w:val="StyleText"/>
              <w:ind w:firstLine="0"/>
              <w:jc w:val="center"/>
            </w:pPr>
            <w:r w:rsidRPr="0036116F">
              <w:t>insertDataElementRegisterNonException</w:t>
            </w:r>
          </w:p>
        </w:tc>
        <w:tc>
          <w:tcPr>
            <w:tcW w:w="2150" w:type="dxa"/>
          </w:tcPr>
          <w:p w:rsidR="0036116F" w:rsidRDefault="007879DC" w:rsidP="00714C00">
            <w:pPr>
              <w:pStyle w:val="StyleText"/>
              <w:ind w:firstLine="0"/>
              <w:jc w:val="center"/>
            </w:pPr>
            <w:r>
              <w:t>Добавление</w:t>
            </w:r>
            <w:r>
              <w:t xml:space="preserve"> записи с</w:t>
            </w:r>
            <w:r>
              <w:t xml:space="preserve"> </w:t>
            </w:r>
            <w:r>
              <w:t>корректными данными</w:t>
            </w:r>
            <w:r w:rsidRPr="00956155">
              <w:t xml:space="preserve">, </w:t>
            </w:r>
            <w:r>
              <w:t>характеризующими запись регистрации</w:t>
            </w:r>
          </w:p>
        </w:tc>
        <w:tc>
          <w:tcPr>
            <w:tcW w:w="1838" w:type="dxa"/>
          </w:tcPr>
          <w:p w:rsidR="007879DC" w:rsidRPr="007879DC" w:rsidRDefault="007879DC" w:rsidP="007879DC">
            <w:pPr>
              <w:pStyle w:val="StyleText"/>
              <w:ind w:firstLine="0"/>
              <w:rPr>
                <w:rFonts w:ascii="Courier New" w:hAnsi="Courier New" w:cs="Courier New"/>
                <w:sz w:val="24"/>
                <w:szCs w:val="24"/>
                <w:lang w:val="en-US"/>
              </w:rPr>
            </w:pPr>
            <w:r>
              <w:rPr>
                <w:rFonts w:ascii="Courier New" w:hAnsi="Courier New" w:cs="Courier New"/>
                <w:sz w:val="24"/>
                <w:szCs w:val="24"/>
                <w:lang w:val="en-US"/>
              </w:rPr>
              <w:t>{"invoice1,12345678,1,0.0}</w:t>
            </w:r>
            <w:r w:rsidRPr="007879DC">
              <w:rPr>
                <w:rFonts w:ascii="Courier New" w:hAnsi="Courier New" w:cs="Courier New"/>
                <w:sz w:val="24"/>
                <w:szCs w:val="24"/>
                <w:lang w:val="en-US"/>
              </w:rPr>
              <w:t>,</w:t>
            </w:r>
            <w:r>
              <w:rPr>
                <w:rFonts w:ascii="Courier New" w:hAnsi="Courier New" w:cs="Courier New"/>
                <w:sz w:val="24"/>
                <w:szCs w:val="24"/>
                <w:lang w:val="en-US"/>
              </w:rPr>
              <w:t>{"invoice1",87654321,2,2.0}</w:t>
            </w:r>
            <w:r w:rsidRPr="007879DC">
              <w:rPr>
                <w:rFonts w:ascii="Courier New" w:hAnsi="Courier New" w:cs="Courier New"/>
                <w:sz w:val="24"/>
                <w:szCs w:val="24"/>
                <w:lang w:val="en-US"/>
              </w:rPr>
              <w:t>,</w:t>
            </w:r>
          </w:p>
          <w:p w:rsidR="0036116F" w:rsidRPr="007879DC" w:rsidRDefault="007879DC" w:rsidP="007879DC">
            <w:pPr>
              <w:pStyle w:val="StyleText"/>
              <w:ind w:firstLine="0"/>
              <w:rPr>
                <w:rFonts w:ascii="Courier New" w:hAnsi="Courier New" w:cs="Courier New"/>
                <w:sz w:val="24"/>
                <w:szCs w:val="24"/>
                <w:lang w:val="en-US"/>
              </w:rPr>
            </w:pPr>
            <w:r>
              <w:rPr>
                <w:rFonts w:ascii="Courier New" w:hAnsi="Courier New" w:cs="Courier New"/>
                <w:sz w:val="24"/>
                <w:szCs w:val="24"/>
                <w:lang w:val="en-US"/>
              </w:rPr>
              <w:t>{"invoice1,12345679,3,4.3}</w:t>
            </w:r>
            <w:r w:rsidRPr="007879DC">
              <w:rPr>
                <w:rFonts w:ascii="Courier New" w:hAnsi="Courier New" w:cs="Courier New"/>
                <w:sz w:val="24"/>
                <w:szCs w:val="24"/>
                <w:lang w:val="en-US"/>
              </w:rPr>
              <w:t>,</w:t>
            </w:r>
            <w:r>
              <w:rPr>
                <w:rFonts w:ascii="Courier New" w:hAnsi="Courier New" w:cs="Courier New"/>
                <w:sz w:val="24"/>
                <w:szCs w:val="24"/>
                <w:lang w:val="en-US"/>
              </w:rPr>
              <w:t>{"invoice1", 12348765,4,0.09}</w:t>
            </w:r>
          </w:p>
        </w:tc>
        <w:tc>
          <w:tcPr>
            <w:tcW w:w="1691" w:type="dxa"/>
          </w:tcPr>
          <w:p w:rsidR="0036116F" w:rsidRPr="007879DC" w:rsidRDefault="007879DC" w:rsidP="00714C00">
            <w:pPr>
              <w:pStyle w:val="StyleText"/>
              <w:ind w:firstLine="0"/>
              <w:jc w:val="center"/>
              <w:rPr>
                <w:lang w:val="en-US"/>
              </w:rPr>
            </w:pPr>
            <w:r>
              <w:t>Завершение процесса с кодом 0</w:t>
            </w:r>
          </w:p>
        </w:tc>
        <w:tc>
          <w:tcPr>
            <w:tcW w:w="1808" w:type="dxa"/>
          </w:tcPr>
          <w:p w:rsidR="007879DC" w:rsidRDefault="007879DC" w:rsidP="007879DC">
            <w:pPr>
              <w:pStyle w:val="StyleText"/>
              <w:ind w:firstLine="0"/>
              <w:jc w:val="center"/>
            </w:pPr>
            <w:r>
              <w:t>Успешно</w:t>
            </w:r>
          </w:p>
          <w:p w:rsidR="0036116F" w:rsidRPr="007879DC" w:rsidRDefault="007879DC" w:rsidP="007879DC">
            <w:pPr>
              <w:pStyle w:val="StyleText"/>
              <w:ind w:firstLine="0"/>
              <w:jc w:val="center"/>
              <w:rPr>
                <w:lang w:val="en-US"/>
              </w:rPr>
            </w:pPr>
            <w:r w:rsidRPr="007538CC">
              <w:t>(</w:t>
            </w:r>
            <w:r>
              <w:t xml:space="preserve">см. рис. </w:t>
            </w:r>
            <w:r>
              <w:rPr>
                <w:lang w:val="en-US"/>
              </w:rPr>
              <w:t>X</w:t>
            </w:r>
            <w:r w:rsidRPr="00B07987">
              <w:t>)</w:t>
            </w:r>
          </w:p>
        </w:tc>
      </w:tr>
      <w:tr w:rsidR="006C679F" w:rsidRPr="006C679F" w:rsidTr="00714C00">
        <w:tc>
          <w:tcPr>
            <w:tcW w:w="2084" w:type="dxa"/>
          </w:tcPr>
          <w:p w:rsidR="006C679F" w:rsidRPr="0036116F" w:rsidRDefault="006C679F" w:rsidP="00714C00">
            <w:pPr>
              <w:pStyle w:val="StyleText"/>
              <w:ind w:firstLine="0"/>
              <w:jc w:val="center"/>
            </w:pPr>
            <w:r w:rsidRPr="006C679F">
              <w:t>updateDataElementRegisterException</w:t>
            </w:r>
          </w:p>
        </w:tc>
        <w:tc>
          <w:tcPr>
            <w:tcW w:w="2150" w:type="dxa"/>
          </w:tcPr>
          <w:p w:rsidR="006C679F" w:rsidRDefault="006C679F" w:rsidP="006C679F">
            <w:pPr>
              <w:pStyle w:val="StyleText"/>
              <w:ind w:firstLine="0"/>
              <w:jc w:val="center"/>
            </w:pPr>
            <w:r>
              <w:t xml:space="preserve">Попытка </w:t>
            </w:r>
            <w:r>
              <w:t>обновления</w:t>
            </w:r>
            <w:r>
              <w:t xml:space="preserve"> записи с не корректными данными</w:t>
            </w:r>
            <w:r w:rsidRPr="00956155">
              <w:t xml:space="preserve">, </w:t>
            </w:r>
            <w:r>
              <w:t>характеризующими запись регистрации</w:t>
            </w:r>
          </w:p>
        </w:tc>
        <w:tc>
          <w:tcPr>
            <w:tcW w:w="1838" w:type="dxa"/>
          </w:tcPr>
          <w:p w:rsidR="006C679F" w:rsidRPr="006C679F" w:rsidRDefault="006C679F" w:rsidP="006C679F">
            <w:pPr>
              <w:pStyle w:val="StyleText"/>
              <w:ind w:firstLine="0"/>
              <w:rPr>
                <w:rFonts w:ascii="Courier New" w:hAnsi="Courier New" w:cs="Courier New"/>
                <w:sz w:val="24"/>
                <w:szCs w:val="24"/>
                <w:lang w:val="en-US"/>
              </w:rPr>
            </w:pPr>
            <w:r>
              <w:rPr>
                <w:rFonts w:ascii="Courier New" w:hAnsi="Courier New" w:cs="Courier New"/>
                <w:sz w:val="24"/>
                <w:szCs w:val="24"/>
                <w:lang w:val="en-US"/>
              </w:rPr>
              <w:t>{"invoice1,12345678,9,0.0}</w:t>
            </w:r>
            <w:r w:rsidRPr="006C679F">
              <w:rPr>
                <w:rFonts w:ascii="Courier New" w:hAnsi="Courier New" w:cs="Courier New"/>
                <w:sz w:val="24"/>
                <w:szCs w:val="24"/>
                <w:lang w:val="en-US"/>
              </w:rPr>
              <w:t>,</w:t>
            </w:r>
            <w:r>
              <w:rPr>
                <w:rFonts w:ascii="Courier New" w:hAnsi="Courier New" w:cs="Courier New"/>
                <w:sz w:val="24"/>
                <w:szCs w:val="24"/>
                <w:lang w:val="en-US"/>
              </w:rPr>
              <w:t>{"invoice1", 87654321,0,2.0}</w:t>
            </w:r>
            <w:r w:rsidRPr="006C679F">
              <w:rPr>
                <w:rFonts w:ascii="Courier New" w:hAnsi="Courier New" w:cs="Courier New"/>
                <w:sz w:val="24"/>
                <w:szCs w:val="24"/>
                <w:lang w:val="en-US"/>
              </w:rPr>
              <w:t>,</w:t>
            </w:r>
            <w:r>
              <w:rPr>
                <w:rFonts w:ascii="Courier New" w:hAnsi="Courier New" w:cs="Courier New"/>
                <w:sz w:val="24"/>
                <w:szCs w:val="24"/>
                <w:lang w:val="en-US"/>
              </w:rPr>
              <w:t>{</w:t>
            </w:r>
            <w:r w:rsidRPr="006C679F">
              <w:rPr>
                <w:rFonts w:ascii="Courier New" w:hAnsi="Courier New" w:cs="Courier New"/>
                <w:sz w:val="24"/>
                <w:szCs w:val="24"/>
                <w:lang w:val="en-US"/>
              </w:rPr>
              <w:t>"</w:t>
            </w:r>
            <w:r>
              <w:rPr>
                <w:rFonts w:ascii="Courier New" w:hAnsi="Courier New" w:cs="Courier New"/>
                <w:sz w:val="24"/>
                <w:szCs w:val="24"/>
                <w:lang w:val="en-US"/>
              </w:rPr>
              <w:t>invoice1",12345677,3,4.3}</w:t>
            </w:r>
            <w:r w:rsidRPr="006C679F">
              <w:rPr>
                <w:rFonts w:ascii="Courier New" w:hAnsi="Courier New" w:cs="Courier New"/>
                <w:sz w:val="24"/>
                <w:szCs w:val="24"/>
                <w:lang w:val="en-US"/>
              </w:rPr>
              <w:t>,</w:t>
            </w:r>
          </w:p>
          <w:p w:rsidR="006C679F" w:rsidRPr="006C679F" w:rsidRDefault="006C679F" w:rsidP="006C679F">
            <w:pPr>
              <w:pStyle w:val="StyleText"/>
              <w:ind w:firstLine="0"/>
              <w:rPr>
                <w:rFonts w:ascii="Courier New" w:hAnsi="Courier New" w:cs="Courier New"/>
                <w:sz w:val="24"/>
                <w:szCs w:val="24"/>
                <w:lang w:val="en-US"/>
              </w:rPr>
            </w:pPr>
            <w:r>
              <w:rPr>
                <w:rFonts w:ascii="Courier New" w:hAnsi="Courier New" w:cs="Courier New"/>
                <w:sz w:val="24"/>
                <w:szCs w:val="24"/>
                <w:lang w:val="en-US"/>
              </w:rPr>
              <w:t>{"invoice1,12348765,4,(-10)}</w:t>
            </w:r>
          </w:p>
        </w:tc>
        <w:tc>
          <w:tcPr>
            <w:tcW w:w="1691" w:type="dxa"/>
          </w:tcPr>
          <w:p w:rsidR="006C679F" w:rsidRPr="006C679F" w:rsidRDefault="006C679F" w:rsidP="00714C00">
            <w:pPr>
              <w:pStyle w:val="StyleText"/>
              <w:ind w:firstLine="0"/>
              <w:jc w:val="center"/>
            </w:pPr>
            <w:r>
              <w:t>Сообщения об ошибке</w:t>
            </w:r>
            <w:r w:rsidRPr="00F56E98">
              <w:t xml:space="preserve">, </w:t>
            </w:r>
            <w:r>
              <w:t>которые несут информацию о конкретных ошибках во входных данных</w:t>
            </w:r>
          </w:p>
        </w:tc>
        <w:tc>
          <w:tcPr>
            <w:tcW w:w="1808" w:type="dxa"/>
          </w:tcPr>
          <w:p w:rsidR="006C679F" w:rsidRDefault="006C679F" w:rsidP="006C679F">
            <w:pPr>
              <w:pStyle w:val="StyleText"/>
              <w:ind w:firstLine="0"/>
              <w:jc w:val="center"/>
            </w:pPr>
            <w:r>
              <w:t>Успешно</w:t>
            </w:r>
          </w:p>
          <w:p w:rsidR="006C679F" w:rsidRPr="006C679F" w:rsidRDefault="006C679F" w:rsidP="006C679F">
            <w:pPr>
              <w:pStyle w:val="StyleText"/>
              <w:ind w:firstLine="0"/>
              <w:jc w:val="center"/>
            </w:pPr>
            <w:r w:rsidRPr="007538CC">
              <w:t>(</w:t>
            </w:r>
            <w:r>
              <w:t xml:space="preserve">см. рис. </w:t>
            </w:r>
            <w:r>
              <w:rPr>
                <w:lang w:val="en-US"/>
              </w:rPr>
              <w:t>X</w:t>
            </w:r>
            <w:r w:rsidRPr="00B07987">
              <w:t>)</w:t>
            </w:r>
          </w:p>
        </w:tc>
      </w:tr>
      <w:tr w:rsidR="00F00F3F" w:rsidRPr="00F00F3F" w:rsidTr="00714C00">
        <w:tc>
          <w:tcPr>
            <w:tcW w:w="2084" w:type="dxa"/>
          </w:tcPr>
          <w:p w:rsidR="00F00F3F" w:rsidRPr="006C679F" w:rsidRDefault="00F00F3F" w:rsidP="00714C00">
            <w:pPr>
              <w:pStyle w:val="StyleText"/>
              <w:ind w:firstLine="0"/>
              <w:jc w:val="center"/>
            </w:pPr>
            <w:r w:rsidRPr="006C679F">
              <w:t>updateDataElementRegister</w:t>
            </w:r>
            <w:r>
              <w:rPr>
                <w:lang w:val="en-US"/>
              </w:rPr>
              <w:t>Non</w:t>
            </w:r>
            <w:r w:rsidRPr="006C679F">
              <w:t>Exception</w:t>
            </w:r>
          </w:p>
        </w:tc>
        <w:tc>
          <w:tcPr>
            <w:tcW w:w="2150" w:type="dxa"/>
          </w:tcPr>
          <w:p w:rsidR="00F00F3F" w:rsidRDefault="00F00F3F" w:rsidP="006C679F">
            <w:pPr>
              <w:pStyle w:val="StyleText"/>
              <w:ind w:firstLine="0"/>
              <w:jc w:val="center"/>
            </w:pPr>
            <w:r>
              <w:t>Обновление</w:t>
            </w:r>
            <w:r>
              <w:t xml:space="preserve"> записи с</w:t>
            </w:r>
            <w:r>
              <w:t xml:space="preserve"> </w:t>
            </w:r>
            <w:r>
              <w:t>корректными данными</w:t>
            </w:r>
            <w:r w:rsidRPr="00956155">
              <w:t xml:space="preserve">, </w:t>
            </w:r>
            <w:r>
              <w:t>характеризующими запись регистрации</w:t>
            </w:r>
          </w:p>
        </w:tc>
        <w:tc>
          <w:tcPr>
            <w:tcW w:w="1838" w:type="dxa"/>
          </w:tcPr>
          <w:p w:rsidR="00F00F3F" w:rsidRPr="00F00F3F" w:rsidRDefault="00F00F3F" w:rsidP="00F00F3F">
            <w:pPr>
              <w:pStyle w:val="StyleText"/>
              <w:ind w:firstLine="0"/>
              <w:rPr>
                <w:rFonts w:ascii="Courier New" w:hAnsi="Courier New" w:cs="Courier New"/>
                <w:sz w:val="24"/>
                <w:szCs w:val="24"/>
                <w:lang w:val="en-US"/>
              </w:rPr>
            </w:pPr>
            <w:r>
              <w:rPr>
                <w:rFonts w:ascii="Courier New" w:hAnsi="Courier New" w:cs="Courier New"/>
                <w:sz w:val="24"/>
                <w:szCs w:val="24"/>
                <w:lang w:val="en-US"/>
              </w:rPr>
              <w:t>{"invoice1,12345678,1,</w:t>
            </w:r>
            <w:r w:rsidRPr="00F00F3F">
              <w:rPr>
                <w:rFonts w:ascii="Courier New" w:hAnsi="Courier New" w:cs="Courier New"/>
                <w:sz w:val="24"/>
                <w:szCs w:val="24"/>
                <w:lang w:val="en-US"/>
              </w:rPr>
              <w:t>0.0),</w:t>
            </w:r>
            <w:r>
              <w:rPr>
                <w:rFonts w:ascii="Courier New" w:hAnsi="Courier New" w:cs="Courier New"/>
                <w:sz w:val="24"/>
                <w:szCs w:val="24"/>
                <w:lang w:val="en-US"/>
              </w:rPr>
              <w:t>{"invoice1",87654321,2,2.0}</w:t>
            </w:r>
            <w:r w:rsidRPr="00F00F3F">
              <w:rPr>
                <w:rFonts w:ascii="Courier New" w:hAnsi="Courier New" w:cs="Courier New"/>
                <w:sz w:val="24"/>
                <w:szCs w:val="24"/>
                <w:lang w:val="en-US"/>
              </w:rPr>
              <w:t>,</w:t>
            </w:r>
            <w:r>
              <w:rPr>
                <w:rFonts w:ascii="Courier New" w:hAnsi="Courier New" w:cs="Courier New"/>
                <w:sz w:val="24"/>
                <w:szCs w:val="24"/>
                <w:lang w:val="en-US"/>
              </w:rPr>
              <w:t>{"invoice1,12345679,3,4.3}</w:t>
            </w:r>
            <w:r w:rsidRPr="00F00F3F">
              <w:rPr>
                <w:rFonts w:ascii="Courier New" w:hAnsi="Courier New" w:cs="Courier New"/>
                <w:sz w:val="24"/>
                <w:szCs w:val="24"/>
                <w:lang w:val="en-US"/>
              </w:rPr>
              <w:t>,</w:t>
            </w:r>
          </w:p>
          <w:p w:rsidR="00F00F3F" w:rsidRPr="00F00F3F" w:rsidRDefault="00F00F3F" w:rsidP="00F00F3F">
            <w:pPr>
              <w:pStyle w:val="StyleText"/>
              <w:ind w:firstLine="0"/>
              <w:rPr>
                <w:rFonts w:ascii="Courier New" w:hAnsi="Courier New" w:cs="Courier New"/>
                <w:sz w:val="24"/>
                <w:szCs w:val="24"/>
                <w:lang w:val="en-US"/>
              </w:rPr>
            </w:pPr>
            <w:r>
              <w:rPr>
                <w:rFonts w:ascii="Courier New" w:hAnsi="Courier New" w:cs="Courier New"/>
                <w:sz w:val="24"/>
                <w:szCs w:val="24"/>
                <w:lang w:val="en-US"/>
              </w:rPr>
              <w:t>{"invoice1",12348765,, 10.4}</w:t>
            </w:r>
          </w:p>
        </w:tc>
        <w:tc>
          <w:tcPr>
            <w:tcW w:w="1691" w:type="dxa"/>
          </w:tcPr>
          <w:p w:rsidR="00F00F3F" w:rsidRPr="00F00F3F" w:rsidRDefault="00F00F3F" w:rsidP="00714C00">
            <w:pPr>
              <w:pStyle w:val="StyleText"/>
              <w:ind w:firstLine="0"/>
              <w:jc w:val="center"/>
              <w:rPr>
                <w:lang w:val="en-US"/>
              </w:rPr>
            </w:pPr>
            <w:r>
              <w:t>Завершение процесса с кодом 0</w:t>
            </w:r>
          </w:p>
        </w:tc>
        <w:tc>
          <w:tcPr>
            <w:tcW w:w="1808" w:type="dxa"/>
          </w:tcPr>
          <w:p w:rsidR="00F00F3F" w:rsidRDefault="00F00F3F" w:rsidP="00F00F3F">
            <w:pPr>
              <w:pStyle w:val="StyleText"/>
              <w:ind w:firstLine="0"/>
              <w:jc w:val="center"/>
            </w:pPr>
            <w:r>
              <w:t>Успешно</w:t>
            </w:r>
          </w:p>
          <w:p w:rsidR="00F00F3F" w:rsidRPr="00F00F3F" w:rsidRDefault="00F00F3F" w:rsidP="00F00F3F">
            <w:pPr>
              <w:pStyle w:val="StyleText"/>
              <w:ind w:firstLine="0"/>
              <w:jc w:val="center"/>
              <w:rPr>
                <w:lang w:val="en-US"/>
              </w:rPr>
            </w:pPr>
            <w:r w:rsidRPr="007538CC">
              <w:t>(</w:t>
            </w:r>
            <w:r>
              <w:t xml:space="preserve">см. рис. </w:t>
            </w:r>
            <w:r>
              <w:rPr>
                <w:lang w:val="en-US"/>
              </w:rPr>
              <w:t>X</w:t>
            </w:r>
            <w:r w:rsidRPr="00B07987">
              <w:t>)</w:t>
            </w:r>
          </w:p>
        </w:tc>
      </w:tr>
    </w:tbl>
    <w:p w:rsidR="002B5456" w:rsidRPr="00F00F3F" w:rsidRDefault="002B5456" w:rsidP="00F56E98">
      <w:pPr>
        <w:rPr>
          <w:rFonts w:ascii="Times New Roman" w:eastAsia="SimSun" w:hAnsi="Times New Roman" w:cs="Times New Roman"/>
          <w:b/>
          <w:kern w:val="1"/>
          <w:sz w:val="28"/>
          <w:szCs w:val="28"/>
          <w:lang w:val="en-US" w:eastAsia="ar-SA"/>
        </w:rPr>
      </w:pPr>
      <w:r w:rsidRPr="00F00F3F">
        <w:rPr>
          <w:rFonts w:ascii="Times New Roman" w:eastAsia="SimSun" w:hAnsi="Times New Roman" w:cs="Times New Roman"/>
          <w:b/>
          <w:kern w:val="1"/>
          <w:sz w:val="28"/>
          <w:szCs w:val="28"/>
          <w:lang w:val="en-US" w:eastAsia="ar-SA"/>
        </w:rPr>
        <w:br w:type="page"/>
      </w:r>
    </w:p>
    <w:p w:rsidR="00F56E98" w:rsidRDefault="00F56E98" w:rsidP="00F56E98">
      <w:pPr>
        <w:pStyle w:val="Style2"/>
        <w:outlineLvl w:val="3"/>
      </w:pPr>
      <w:r>
        <w:lastRenderedPageBreak/>
        <w:t>Результаты тестирования</w:t>
      </w:r>
    </w:p>
    <w:p w:rsidR="00F56E98" w:rsidRDefault="00F56E98" w:rsidP="00F56E98">
      <w:pPr>
        <w:pStyle w:val="StyleImage"/>
      </w:pPr>
    </w:p>
    <w:p w:rsidR="00F56E98" w:rsidRDefault="00F56E98" w:rsidP="00F56E98">
      <w:pPr>
        <w:pStyle w:val="StyleImage"/>
      </w:pPr>
      <w:r>
        <w:rPr>
          <w:noProof/>
          <w:lang w:eastAsia="ru-RU"/>
        </w:rPr>
        <w:drawing>
          <wp:inline distT="0" distB="0" distL="0" distR="0">
            <wp:extent cx="5930900" cy="1511300"/>
            <wp:effectExtent l="19050" t="19050" r="12700" b="1270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30900" cy="1511300"/>
                    </a:xfrm>
                    <a:prstGeom prst="rect">
                      <a:avLst/>
                    </a:prstGeom>
                    <a:noFill/>
                    <a:ln>
                      <a:solidFill>
                        <a:schemeClr val="tx1"/>
                      </a:solidFill>
                    </a:ln>
                  </pic:spPr>
                </pic:pic>
              </a:graphicData>
            </a:graphic>
          </wp:inline>
        </w:drawing>
      </w:r>
    </w:p>
    <w:p w:rsidR="00F56E98" w:rsidRDefault="00F56E98" w:rsidP="00F56E98">
      <w:pPr>
        <w:pStyle w:val="StyleImage"/>
        <w:rPr>
          <w:lang w:val="en-US"/>
        </w:rPr>
      </w:pPr>
      <w:r>
        <w:t xml:space="preserve">Рисунок </w:t>
      </w:r>
      <w:r>
        <w:rPr>
          <w:lang w:val="en-US"/>
        </w:rPr>
        <w:t>X</w:t>
      </w:r>
      <w:r w:rsidRPr="00F56E98">
        <w:t xml:space="preserve"> – </w:t>
      </w:r>
      <w:r>
        <w:t xml:space="preserve">Результат выполнения тестового метода </w:t>
      </w:r>
      <w:r>
        <w:rPr>
          <w:lang w:val="en-US"/>
        </w:rPr>
        <w:t>insertDataElementInvoiceException</w:t>
      </w:r>
    </w:p>
    <w:p w:rsidR="00B904BD" w:rsidRDefault="00B904BD" w:rsidP="00F56E98">
      <w:pPr>
        <w:pStyle w:val="StyleImage"/>
        <w:rPr>
          <w:lang w:val="en-US"/>
        </w:rPr>
      </w:pPr>
    </w:p>
    <w:p w:rsidR="00B904BD" w:rsidRDefault="00B904BD" w:rsidP="00F56E98">
      <w:pPr>
        <w:pStyle w:val="StyleImage"/>
      </w:pPr>
      <w:r>
        <w:rPr>
          <w:noProof/>
          <w:lang w:eastAsia="ru-RU"/>
        </w:rPr>
        <w:drawing>
          <wp:inline distT="0" distB="0" distL="0" distR="0">
            <wp:extent cx="5937250" cy="2698750"/>
            <wp:effectExtent l="19050" t="19050" r="25400" b="2540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7250" cy="2698750"/>
                    </a:xfrm>
                    <a:prstGeom prst="rect">
                      <a:avLst/>
                    </a:prstGeom>
                    <a:noFill/>
                    <a:ln>
                      <a:solidFill>
                        <a:schemeClr val="tx1"/>
                      </a:solidFill>
                    </a:ln>
                  </pic:spPr>
                </pic:pic>
              </a:graphicData>
            </a:graphic>
          </wp:inline>
        </w:drawing>
      </w:r>
    </w:p>
    <w:p w:rsidR="00B904BD" w:rsidRPr="00B904BD" w:rsidRDefault="00B904BD" w:rsidP="00F56E98">
      <w:pPr>
        <w:pStyle w:val="StyleImage"/>
      </w:pPr>
      <w:r>
        <w:t xml:space="preserve">Рисунок </w:t>
      </w:r>
      <w:r>
        <w:rPr>
          <w:lang w:val="en-US"/>
        </w:rPr>
        <w:t>X</w:t>
      </w:r>
      <w:r w:rsidRPr="00B904BD">
        <w:t xml:space="preserve"> – </w:t>
      </w:r>
      <w:r>
        <w:t xml:space="preserve">Результат выполнения тестового метода </w:t>
      </w:r>
      <w:r>
        <w:rPr>
          <w:lang w:val="en-US"/>
        </w:rPr>
        <w:t>insertDataElementInvoiceNonException</w:t>
      </w:r>
    </w:p>
    <w:p w:rsidR="00B904BD" w:rsidRDefault="00B904BD" w:rsidP="00F56E98">
      <w:pPr>
        <w:pStyle w:val="StyleImage"/>
      </w:pPr>
    </w:p>
    <w:p w:rsidR="00E4759A" w:rsidRDefault="00E4759A" w:rsidP="00F56E98">
      <w:pPr>
        <w:pStyle w:val="StyleImage"/>
      </w:pPr>
      <w:r>
        <w:rPr>
          <w:noProof/>
          <w:lang w:eastAsia="ru-RU"/>
        </w:rPr>
        <w:drawing>
          <wp:inline distT="0" distB="0" distL="0" distR="0">
            <wp:extent cx="5930900" cy="1498600"/>
            <wp:effectExtent l="19050" t="19050" r="12700" b="2540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30900" cy="1498600"/>
                    </a:xfrm>
                    <a:prstGeom prst="rect">
                      <a:avLst/>
                    </a:prstGeom>
                    <a:noFill/>
                    <a:ln>
                      <a:solidFill>
                        <a:schemeClr val="tx1"/>
                      </a:solidFill>
                    </a:ln>
                  </pic:spPr>
                </pic:pic>
              </a:graphicData>
            </a:graphic>
          </wp:inline>
        </w:drawing>
      </w:r>
    </w:p>
    <w:p w:rsidR="00E4759A" w:rsidRDefault="00E4759A" w:rsidP="00F56E98">
      <w:pPr>
        <w:pStyle w:val="StyleImage"/>
        <w:rPr>
          <w:lang w:val="en-US"/>
        </w:rPr>
      </w:pPr>
      <w:r>
        <w:t xml:space="preserve">Рисунок </w:t>
      </w:r>
      <w:r>
        <w:rPr>
          <w:lang w:val="en-US"/>
        </w:rPr>
        <w:t>X</w:t>
      </w:r>
      <w:r w:rsidRPr="00E4759A">
        <w:t xml:space="preserve"> – </w:t>
      </w:r>
      <w:r>
        <w:t xml:space="preserve">Результат выполнения тестового метода </w:t>
      </w:r>
      <w:r>
        <w:rPr>
          <w:lang w:val="en-US"/>
        </w:rPr>
        <w:t>updateDataElementInvoiceException</w:t>
      </w:r>
    </w:p>
    <w:p w:rsidR="00F24794" w:rsidRDefault="00F24794" w:rsidP="00F56E98">
      <w:pPr>
        <w:pStyle w:val="StyleImage"/>
      </w:pPr>
      <w:r>
        <w:rPr>
          <w:noProof/>
          <w:lang w:eastAsia="ru-RU"/>
        </w:rPr>
        <w:lastRenderedPageBreak/>
        <w:drawing>
          <wp:inline distT="0" distB="0" distL="0" distR="0">
            <wp:extent cx="5937250" cy="2406650"/>
            <wp:effectExtent l="19050" t="19050" r="25400" b="1270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7250" cy="2406650"/>
                    </a:xfrm>
                    <a:prstGeom prst="rect">
                      <a:avLst/>
                    </a:prstGeom>
                    <a:noFill/>
                    <a:ln>
                      <a:solidFill>
                        <a:schemeClr val="tx1"/>
                      </a:solidFill>
                    </a:ln>
                  </pic:spPr>
                </pic:pic>
              </a:graphicData>
            </a:graphic>
          </wp:inline>
        </w:drawing>
      </w:r>
    </w:p>
    <w:p w:rsidR="00F24794" w:rsidRPr="00F24794" w:rsidRDefault="00F24794" w:rsidP="00F56E98">
      <w:pPr>
        <w:pStyle w:val="StyleImage"/>
      </w:pPr>
      <w:r>
        <w:t xml:space="preserve">Рисунок </w:t>
      </w:r>
      <w:r>
        <w:rPr>
          <w:lang w:val="en-US"/>
        </w:rPr>
        <w:t>X</w:t>
      </w:r>
      <w:r w:rsidRPr="00F24794">
        <w:t xml:space="preserve"> – </w:t>
      </w:r>
      <w:r>
        <w:t xml:space="preserve">Результат выполнения тестового метода </w:t>
      </w:r>
      <w:r>
        <w:rPr>
          <w:lang w:val="en-US"/>
        </w:rPr>
        <w:t>updateDataElementInvoiceNonException</w:t>
      </w:r>
    </w:p>
    <w:p w:rsidR="00F24794" w:rsidRDefault="00F24794" w:rsidP="00F56E98">
      <w:pPr>
        <w:pStyle w:val="StyleImage"/>
      </w:pPr>
    </w:p>
    <w:p w:rsidR="004E368A" w:rsidRDefault="004E368A" w:rsidP="00F56E98">
      <w:pPr>
        <w:pStyle w:val="StyleImage"/>
      </w:pPr>
      <w:r>
        <w:rPr>
          <w:noProof/>
          <w:lang w:eastAsia="ru-RU"/>
        </w:rPr>
        <w:drawing>
          <wp:inline distT="0" distB="0" distL="0" distR="0">
            <wp:extent cx="5937250" cy="1587500"/>
            <wp:effectExtent l="19050" t="19050" r="25400" b="1270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37250" cy="1587500"/>
                    </a:xfrm>
                    <a:prstGeom prst="rect">
                      <a:avLst/>
                    </a:prstGeom>
                    <a:noFill/>
                    <a:ln>
                      <a:solidFill>
                        <a:schemeClr val="tx1"/>
                      </a:solidFill>
                    </a:ln>
                  </pic:spPr>
                </pic:pic>
              </a:graphicData>
            </a:graphic>
          </wp:inline>
        </w:drawing>
      </w:r>
    </w:p>
    <w:p w:rsidR="004E368A" w:rsidRDefault="004E368A" w:rsidP="00F56E98">
      <w:pPr>
        <w:pStyle w:val="StyleImage"/>
        <w:rPr>
          <w:lang w:val="en-US"/>
        </w:rPr>
      </w:pPr>
      <w:r>
        <w:t xml:space="preserve">Рисунок </w:t>
      </w:r>
      <w:r>
        <w:rPr>
          <w:lang w:val="en-US"/>
        </w:rPr>
        <w:t>X</w:t>
      </w:r>
      <w:r w:rsidRPr="004E368A">
        <w:t xml:space="preserve"> – </w:t>
      </w:r>
      <w:r>
        <w:t xml:space="preserve">Результат выполнения тестового метода </w:t>
      </w:r>
      <w:r>
        <w:rPr>
          <w:lang w:val="en-US"/>
        </w:rPr>
        <w:t>insertDataElementWagonException</w:t>
      </w:r>
    </w:p>
    <w:p w:rsidR="00C92F4F" w:rsidRDefault="00C92F4F" w:rsidP="00F56E98">
      <w:pPr>
        <w:pStyle w:val="StyleImage"/>
        <w:rPr>
          <w:lang w:val="en-US"/>
        </w:rPr>
      </w:pPr>
    </w:p>
    <w:p w:rsidR="00C92F4F" w:rsidRDefault="00C92F4F" w:rsidP="00F56E98">
      <w:pPr>
        <w:pStyle w:val="StyleImage"/>
      </w:pPr>
      <w:r>
        <w:rPr>
          <w:noProof/>
          <w:lang w:eastAsia="ru-RU"/>
        </w:rPr>
        <w:drawing>
          <wp:inline distT="0" distB="0" distL="0" distR="0">
            <wp:extent cx="5937250" cy="2635250"/>
            <wp:effectExtent l="19050" t="19050" r="25400" b="1270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7250" cy="2635250"/>
                    </a:xfrm>
                    <a:prstGeom prst="rect">
                      <a:avLst/>
                    </a:prstGeom>
                    <a:noFill/>
                    <a:ln>
                      <a:solidFill>
                        <a:schemeClr val="tx1"/>
                      </a:solidFill>
                    </a:ln>
                  </pic:spPr>
                </pic:pic>
              </a:graphicData>
            </a:graphic>
          </wp:inline>
        </w:drawing>
      </w:r>
    </w:p>
    <w:p w:rsidR="00C92F4F" w:rsidRDefault="00C92F4F" w:rsidP="00F56E98">
      <w:pPr>
        <w:pStyle w:val="StyleImage"/>
        <w:rPr>
          <w:lang w:val="en-US"/>
        </w:rPr>
      </w:pPr>
      <w:r>
        <w:t xml:space="preserve">Рисунок </w:t>
      </w:r>
      <w:r>
        <w:rPr>
          <w:lang w:val="en-US"/>
        </w:rPr>
        <w:t>X</w:t>
      </w:r>
      <w:r w:rsidRPr="00C92F4F">
        <w:t xml:space="preserve"> – </w:t>
      </w:r>
      <w:r>
        <w:t xml:space="preserve">Результат выполнения тестового метода </w:t>
      </w:r>
      <w:r>
        <w:rPr>
          <w:lang w:val="en-US"/>
        </w:rPr>
        <w:t>insertDataElementWagonNonException</w:t>
      </w:r>
    </w:p>
    <w:p w:rsidR="006C330C" w:rsidRDefault="006C330C" w:rsidP="00F56E98">
      <w:pPr>
        <w:pStyle w:val="StyleImage"/>
      </w:pPr>
      <w:r>
        <w:rPr>
          <w:noProof/>
          <w:lang w:eastAsia="ru-RU"/>
        </w:rPr>
        <w:lastRenderedPageBreak/>
        <w:drawing>
          <wp:inline distT="0" distB="0" distL="0" distR="0">
            <wp:extent cx="5937250" cy="1905000"/>
            <wp:effectExtent l="19050" t="19050" r="25400" b="1905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7250" cy="1905000"/>
                    </a:xfrm>
                    <a:prstGeom prst="rect">
                      <a:avLst/>
                    </a:prstGeom>
                    <a:noFill/>
                    <a:ln>
                      <a:solidFill>
                        <a:schemeClr val="tx1"/>
                      </a:solidFill>
                    </a:ln>
                  </pic:spPr>
                </pic:pic>
              </a:graphicData>
            </a:graphic>
          </wp:inline>
        </w:drawing>
      </w:r>
    </w:p>
    <w:p w:rsidR="006C330C" w:rsidRPr="006C330C" w:rsidRDefault="006C330C" w:rsidP="00F56E98">
      <w:pPr>
        <w:pStyle w:val="StyleImage"/>
      </w:pPr>
      <w:r>
        <w:t xml:space="preserve">Рисунок </w:t>
      </w:r>
      <w:r>
        <w:rPr>
          <w:lang w:val="en-US"/>
        </w:rPr>
        <w:t>X</w:t>
      </w:r>
      <w:r w:rsidRPr="006C330C">
        <w:t xml:space="preserve"> – </w:t>
      </w:r>
      <w:r>
        <w:t xml:space="preserve">Результат выполнения тестового метода </w:t>
      </w:r>
      <w:r>
        <w:rPr>
          <w:lang w:val="en-US"/>
        </w:rPr>
        <w:t>updateDataElementWagonException</w:t>
      </w:r>
    </w:p>
    <w:p w:rsidR="006C330C" w:rsidRDefault="006C330C" w:rsidP="00F56E98">
      <w:pPr>
        <w:pStyle w:val="StyleImage"/>
      </w:pPr>
    </w:p>
    <w:p w:rsidR="00F46CF2" w:rsidRDefault="00F46CF2" w:rsidP="00F56E98">
      <w:pPr>
        <w:pStyle w:val="StyleImage"/>
      </w:pPr>
      <w:r>
        <w:rPr>
          <w:noProof/>
          <w:lang w:eastAsia="ru-RU"/>
        </w:rPr>
        <w:drawing>
          <wp:inline distT="0" distB="0" distL="0" distR="0">
            <wp:extent cx="5937250" cy="1873250"/>
            <wp:effectExtent l="19050" t="19050" r="25400" b="1270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37250" cy="1873250"/>
                    </a:xfrm>
                    <a:prstGeom prst="rect">
                      <a:avLst/>
                    </a:prstGeom>
                    <a:noFill/>
                    <a:ln>
                      <a:solidFill>
                        <a:schemeClr val="tx1"/>
                      </a:solidFill>
                    </a:ln>
                  </pic:spPr>
                </pic:pic>
              </a:graphicData>
            </a:graphic>
          </wp:inline>
        </w:drawing>
      </w:r>
    </w:p>
    <w:p w:rsidR="00F46CF2" w:rsidRDefault="00F46CF2" w:rsidP="00F56E98">
      <w:pPr>
        <w:pStyle w:val="StyleImage"/>
        <w:rPr>
          <w:lang w:val="en-US"/>
        </w:rPr>
      </w:pPr>
      <w:r>
        <w:t xml:space="preserve">Рисунок </w:t>
      </w:r>
      <w:r>
        <w:rPr>
          <w:lang w:val="en-US"/>
        </w:rPr>
        <w:t>X</w:t>
      </w:r>
      <w:r w:rsidRPr="00F46CF2">
        <w:t xml:space="preserve"> – </w:t>
      </w:r>
      <w:r>
        <w:t xml:space="preserve">Результат выполнения тестового метода </w:t>
      </w:r>
      <w:r>
        <w:rPr>
          <w:lang w:val="en-US"/>
        </w:rPr>
        <w:t>insertDataElementRegisterException</w:t>
      </w:r>
    </w:p>
    <w:p w:rsidR="007879DC" w:rsidRDefault="007879DC" w:rsidP="00F56E98">
      <w:pPr>
        <w:pStyle w:val="StyleImage"/>
        <w:rPr>
          <w:lang w:val="en-US"/>
        </w:rPr>
      </w:pPr>
    </w:p>
    <w:p w:rsidR="007879DC" w:rsidRDefault="007879DC" w:rsidP="00F56E98">
      <w:pPr>
        <w:pStyle w:val="StyleImage"/>
      </w:pPr>
      <w:r>
        <w:rPr>
          <w:noProof/>
          <w:lang w:eastAsia="ru-RU"/>
        </w:rPr>
        <w:drawing>
          <wp:inline distT="0" distB="0" distL="0" distR="0">
            <wp:extent cx="5937250" cy="2705100"/>
            <wp:effectExtent l="19050" t="19050" r="25400" b="1905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37250" cy="2705100"/>
                    </a:xfrm>
                    <a:prstGeom prst="rect">
                      <a:avLst/>
                    </a:prstGeom>
                    <a:noFill/>
                    <a:ln>
                      <a:solidFill>
                        <a:schemeClr val="tx1"/>
                      </a:solidFill>
                    </a:ln>
                  </pic:spPr>
                </pic:pic>
              </a:graphicData>
            </a:graphic>
          </wp:inline>
        </w:drawing>
      </w:r>
    </w:p>
    <w:p w:rsidR="007879DC" w:rsidRDefault="007879DC" w:rsidP="00F56E98">
      <w:pPr>
        <w:pStyle w:val="StyleImage"/>
        <w:rPr>
          <w:lang w:val="en-US"/>
        </w:rPr>
      </w:pPr>
      <w:r>
        <w:t xml:space="preserve">Рисунок </w:t>
      </w:r>
      <w:r>
        <w:rPr>
          <w:lang w:val="en-US"/>
        </w:rPr>
        <w:t>X</w:t>
      </w:r>
      <w:r w:rsidRPr="007879DC">
        <w:t xml:space="preserve"> – </w:t>
      </w:r>
      <w:r>
        <w:t xml:space="preserve">Результат выполнения тестового метода </w:t>
      </w:r>
      <w:r>
        <w:rPr>
          <w:lang w:val="en-US"/>
        </w:rPr>
        <w:t>insertDataElementRegisterNonException</w:t>
      </w:r>
    </w:p>
    <w:p w:rsidR="003D5B0D" w:rsidRDefault="003D5B0D" w:rsidP="00F56E98">
      <w:pPr>
        <w:pStyle w:val="StyleImage"/>
      </w:pPr>
      <w:r>
        <w:rPr>
          <w:noProof/>
          <w:lang w:eastAsia="ru-RU"/>
        </w:rPr>
        <w:lastRenderedPageBreak/>
        <w:drawing>
          <wp:inline distT="0" distB="0" distL="0" distR="0">
            <wp:extent cx="5937250" cy="1600200"/>
            <wp:effectExtent l="19050" t="19050" r="25400" b="19050"/>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37250" cy="1600200"/>
                    </a:xfrm>
                    <a:prstGeom prst="rect">
                      <a:avLst/>
                    </a:prstGeom>
                    <a:noFill/>
                    <a:ln>
                      <a:solidFill>
                        <a:schemeClr val="tx1"/>
                      </a:solidFill>
                    </a:ln>
                  </pic:spPr>
                </pic:pic>
              </a:graphicData>
            </a:graphic>
          </wp:inline>
        </w:drawing>
      </w:r>
    </w:p>
    <w:p w:rsidR="003D5B0D" w:rsidRDefault="003D5B0D" w:rsidP="00F56E98">
      <w:pPr>
        <w:pStyle w:val="StyleImage"/>
        <w:rPr>
          <w:lang w:val="en-US"/>
        </w:rPr>
      </w:pPr>
      <w:r>
        <w:t xml:space="preserve">Рисунок </w:t>
      </w:r>
      <w:r>
        <w:rPr>
          <w:lang w:val="en-US"/>
        </w:rPr>
        <w:t>X</w:t>
      </w:r>
      <w:r w:rsidRPr="003D5B0D">
        <w:t xml:space="preserve"> – </w:t>
      </w:r>
      <w:r>
        <w:t xml:space="preserve">Результат выполнения тестового метода </w:t>
      </w:r>
      <w:r>
        <w:rPr>
          <w:lang w:val="en-US"/>
        </w:rPr>
        <w:t>updateDataElementRegisterException</w:t>
      </w:r>
    </w:p>
    <w:p w:rsidR="00F00F3F" w:rsidRDefault="00F00F3F" w:rsidP="00F56E98">
      <w:pPr>
        <w:pStyle w:val="StyleImage"/>
        <w:rPr>
          <w:lang w:val="en-US"/>
        </w:rPr>
      </w:pPr>
    </w:p>
    <w:p w:rsidR="00F00F3F" w:rsidRDefault="00F00F3F" w:rsidP="00F56E98">
      <w:pPr>
        <w:pStyle w:val="StyleImage"/>
      </w:pPr>
      <w:r>
        <w:rPr>
          <w:noProof/>
          <w:lang w:eastAsia="ru-RU"/>
        </w:rPr>
        <w:drawing>
          <wp:inline distT="0" distB="0" distL="0" distR="0">
            <wp:extent cx="5937250" cy="2755900"/>
            <wp:effectExtent l="19050" t="19050" r="25400" b="2540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37250" cy="2755900"/>
                    </a:xfrm>
                    <a:prstGeom prst="rect">
                      <a:avLst/>
                    </a:prstGeom>
                    <a:noFill/>
                    <a:ln>
                      <a:solidFill>
                        <a:schemeClr val="tx1"/>
                      </a:solidFill>
                    </a:ln>
                  </pic:spPr>
                </pic:pic>
              </a:graphicData>
            </a:graphic>
          </wp:inline>
        </w:drawing>
      </w:r>
    </w:p>
    <w:p w:rsidR="00F00F3F" w:rsidRPr="00F00F3F" w:rsidRDefault="00F00F3F" w:rsidP="00F56E98">
      <w:pPr>
        <w:pStyle w:val="StyleImage"/>
      </w:pPr>
      <w:r>
        <w:t xml:space="preserve">Рисунок </w:t>
      </w:r>
      <w:r>
        <w:rPr>
          <w:lang w:val="en-US"/>
        </w:rPr>
        <w:t>X</w:t>
      </w:r>
      <w:r w:rsidRPr="00F00F3F">
        <w:t xml:space="preserve"> – </w:t>
      </w:r>
      <w:r>
        <w:t xml:space="preserve">Результат выполнения тестового метода </w:t>
      </w:r>
      <w:r>
        <w:rPr>
          <w:lang w:val="en-US"/>
        </w:rPr>
        <w:t>updateDataElementRegisterNonException</w:t>
      </w:r>
    </w:p>
    <w:p w:rsidR="001501B4" w:rsidRDefault="001501B4">
      <w:r w:rsidRPr="001501B4">
        <w:br w:type="page"/>
      </w:r>
    </w:p>
    <w:p w:rsidR="0076245B" w:rsidRDefault="0076245B" w:rsidP="0076245B">
      <w:pPr>
        <w:pStyle w:val="Style2"/>
        <w:outlineLvl w:val="3"/>
      </w:pPr>
      <w:r>
        <w:lastRenderedPageBreak/>
        <w:t>Исходный код тестовых методов</w:t>
      </w:r>
    </w:p>
    <w:p w:rsidR="000A5C38" w:rsidRDefault="000A5C38" w:rsidP="000A5C38">
      <w:pPr>
        <w:pStyle w:val="Style2"/>
        <w:rPr>
          <w:lang w:val="en-US"/>
        </w:rPr>
      </w:pPr>
      <w:r>
        <w:t xml:space="preserve">Код метода </w:t>
      </w:r>
      <w:r w:rsidRPr="000A5C38">
        <w:t>updateDataElementRegisterNonException</w:t>
      </w:r>
      <w:r>
        <w:rPr>
          <w:lang w:val="en-US"/>
        </w:rPr>
        <w:t>:</w:t>
      </w:r>
    </w:p>
    <w:p w:rsidR="000A5C38" w:rsidRPr="000A5C38" w:rsidRDefault="000A5C38" w:rsidP="000A5C38">
      <w:pPr>
        <w:pStyle w:val="Code"/>
        <w:rPr>
          <w:lang w:val="ru-RU"/>
        </w:rPr>
      </w:pPr>
      <w:r w:rsidRPr="000A5C38">
        <w:rPr>
          <w:lang w:val="ru-RU"/>
        </w:rPr>
        <w:t>@</w:t>
      </w:r>
      <w:r w:rsidRPr="000A5C38">
        <w:t>Test</w:t>
      </w:r>
    </w:p>
    <w:p w:rsidR="000A5C38" w:rsidRPr="000A5C38" w:rsidRDefault="000A5C38" w:rsidP="000A5C38">
      <w:pPr>
        <w:pStyle w:val="Code"/>
        <w:rPr>
          <w:lang w:val="ru-RU"/>
        </w:rPr>
      </w:pPr>
      <w:r w:rsidRPr="000A5C38">
        <w:rPr>
          <w:lang w:val="ru-RU"/>
        </w:rPr>
        <w:t xml:space="preserve">    </w:t>
      </w:r>
      <w:r w:rsidRPr="000A5C38">
        <w:t>void</w:t>
      </w:r>
      <w:r w:rsidRPr="000A5C38">
        <w:rPr>
          <w:lang w:val="ru-RU"/>
        </w:rPr>
        <w:t xml:space="preserve"> </w:t>
      </w:r>
      <w:r w:rsidRPr="000A5C38">
        <w:t>updateDataElementRegisterNonException</w:t>
      </w:r>
      <w:r w:rsidRPr="000A5C38">
        <w:rPr>
          <w:lang w:val="ru-RU"/>
        </w:rPr>
        <w:t>(){</w:t>
      </w:r>
    </w:p>
    <w:p w:rsidR="000A5C38" w:rsidRPr="000A5C38" w:rsidRDefault="000A5C38" w:rsidP="000A5C38">
      <w:pPr>
        <w:pStyle w:val="Code"/>
        <w:rPr>
          <w:lang w:val="ru-RU"/>
        </w:rPr>
      </w:pPr>
      <w:r w:rsidRPr="000A5C38">
        <w:rPr>
          <w:lang w:val="ru-RU"/>
        </w:rPr>
        <w:t xml:space="preserve">        //Обновление записи соответствия полувагона накладной без выхода исключений</w:t>
      </w:r>
    </w:p>
    <w:p w:rsidR="000A5C38" w:rsidRPr="000A5C38" w:rsidRDefault="000A5C38" w:rsidP="000A5C38">
      <w:pPr>
        <w:pStyle w:val="Code"/>
      </w:pPr>
      <w:r w:rsidRPr="000A5C38">
        <w:rPr>
          <w:lang w:val="ru-RU"/>
        </w:rPr>
        <w:t xml:space="preserve">        </w:t>
      </w:r>
      <w:r w:rsidRPr="000A5C38">
        <w:t>DataElementInvoice dataInvoice = new DataElementInvoice(</w:t>
      </w:r>
    </w:p>
    <w:p w:rsidR="000A5C38" w:rsidRPr="000A5C38" w:rsidRDefault="000A5C38" w:rsidP="000A5C38">
      <w:pPr>
        <w:pStyle w:val="Code"/>
      </w:pPr>
      <w:r w:rsidRPr="000A5C38">
        <w:t xml:space="preserve">                "invoice1",</w:t>
      </w:r>
    </w:p>
    <w:p w:rsidR="000A5C38" w:rsidRPr="000A5C38" w:rsidRDefault="000A5C38" w:rsidP="000A5C38">
      <w:pPr>
        <w:pStyle w:val="Code"/>
      </w:pPr>
      <w:r w:rsidRPr="000A5C38">
        <w:t xml:space="preserve">                "supplier1",</w:t>
      </w:r>
    </w:p>
    <w:p w:rsidR="000A5C38" w:rsidRPr="000A5C38" w:rsidRDefault="000A5C38" w:rsidP="000A5C38">
      <w:pPr>
        <w:pStyle w:val="Code"/>
      </w:pPr>
      <w:r w:rsidRPr="000A5C38">
        <w:t xml:space="preserve">                (short)5,</w:t>
      </w:r>
    </w:p>
    <w:p w:rsidR="000A5C38" w:rsidRPr="000A5C38" w:rsidRDefault="000A5C38" w:rsidP="000A5C38">
      <w:pPr>
        <w:pStyle w:val="Code"/>
      </w:pPr>
      <w:r w:rsidRPr="000A5C38">
        <w:t xml:space="preserve">                "2001-01-01",</w:t>
      </w:r>
    </w:p>
    <w:p w:rsidR="000A5C38" w:rsidRPr="000A5C38" w:rsidRDefault="000A5C38" w:rsidP="000A5C38">
      <w:pPr>
        <w:pStyle w:val="Code"/>
      </w:pPr>
      <w:r w:rsidRPr="000A5C38">
        <w:t xml:space="preserve">                "1999-12-10");</w:t>
      </w:r>
    </w:p>
    <w:p w:rsidR="000A5C38" w:rsidRPr="000A5C38" w:rsidRDefault="000A5C38" w:rsidP="000A5C38">
      <w:pPr>
        <w:pStyle w:val="Code"/>
      </w:pPr>
      <w:r w:rsidRPr="000A5C38">
        <w:t xml:space="preserve">        assertDoesNotThrow(() -&gt; {</w:t>
      </w:r>
    </w:p>
    <w:p w:rsidR="000A5C38" w:rsidRPr="000A5C38" w:rsidRDefault="000A5C38" w:rsidP="000A5C38">
      <w:pPr>
        <w:pStyle w:val="Code"/>
      </w:pPr>
      <w:r w:rsidRPr="000A5C38">
        <w:t xml:space="preserve">            DataNetwork.updateDataElement("http://localhost:8080/database/invoices/insert", dataInvoice);</w:t>
      </w:r>
    </w:p>
    <w:p w:rsidR="000A5C38" w:rsidRPr="000A5C38" w:rsidRDefault="000A5C38" w:rsidP="000A5C38">
      <w:pPr>
        <w:pStyle w:val="Code"/>
      </w:pPr>
      <w:r w:rsidRPr="000A5C38">
        <w:t xml:space="preserve">        });</w:t>
      </w:r>
    </w:p>
    <w:p w:rsidR="000A5C38" w:rsidRPr="000A5C38" w:rsidRDefault="000A5C38" w:rsidP="000A5C38">
      <w:pPr>
        <w:pStyle w:val="Code"/>
      </w:pPr>
    </w:p>
    <w:p w:rsidR="000A5C38" w:rsidRPr="000A5C38" w:rsidRDefault="000A5C38" w:rsidP="000A5C38">
      <w:pPr>
        <w:pStyle w:val="Code"/>
      </w:pPr>
      <w:r w:rsidRPr="000A5C38">
        <w:t xml:space="preserve">        DataElementRegisterInsert[] register = new DataElementRegisterInsert[]{</w:t>
      </w:r>
    </w:p>
    <w:p w:rsidR="000A5C38" w:rsidRPr="000A5C38" w:rsidRDefault="000A5C38" w:rsidP="000A5C38">
      <w:pPr>
        <w:pStyle w:val="Code"/>
      </w:pPr>
      <w:r w:rsidRPr="000A5C38">
        <w:t xml:space="preserve">                new DataElementRegisterInsert("invoice1", 12345678, (short)1, (float)0.0),</w:t>
      </w:r>
    </w:p>
    <w:p w:rsidR="000A5C38" w:rsidRPr="000A5C38" w:rsidRDefault="000A5C38" w:rsidP="000A5C38">
      <w:pPr>
        <w:pStyle w:val="Code"/>
      </w:pPr>
      <w:r w:rsidRPr="000A5C38">
        <w:t xml:space="preserve">                new DataElementRegisterInsert("invoice1", 87654321, (short)2, (float)2.0),</w:t>
      </w:r>
    </w:p>
    <w:p w:rsidR="000A5C38" w:rsidRPr="000A5C38" w:rsidRDefault="000A5C38" w:rsidP="000A5C38">
      <w:pPr>
        <w:pStyle w:val="Code"/>
      </w:pPr>
      <w:r w:rsidRPr="000A5C38">
        <w:t xml:space="preserve">                new DataElementRegisterInsert("invoice1", 12345679, (short)3, (float)4.3),</w:t>
      </w:r>
    </w:p>
    <w:p w:rsidR="000A5C38" w:rsidRPr="000A5C38" w:rsidRDefault="000A5C38" w:rsidP="000A5C38">
      <w:pPr>
        <w:pStyle w:val="Code"/>
      </w:pPr>
      <w:r w:rsidRPr="000A5C38">
        <w:t xml:space="preserve">                new DataElementRegisterInsert("invoice1", 12348765, (short)4, (float)0.09)</w:t>
      </w:r>
    </w:p>
    <w:p w:rsidR="000A5C38" w:rsidRPr="000A5C38" w:rsidRDefault="000A5C38" w:rsidP="000A5C38">
      <w:pPr>
        <w:pStyle w:val="Code"/>
      </w:pPr>
      <w:r w:rsidRPr="000A5C38">
        <w:t xml:space="preserve">        };</w:t>
      </w:r>
    </w:p>
    <w:p w:rsidR="000A5C38" w:rsidRPr="000A5C38" w:rsidRDefault="000A5C38" w:rsidP="000A5C38">
      <w:pPr>
        <w:pStyle w:val="Code"/>
      </w:pPr>
    </w:p>
    <w:p w:rsidR="000A5C38" w:rsidRPr="000A5C38" w:rsidRDefault="000A5C38" w:rsidP="000A5C38">
      <w:pPr>
        <w:pStyle w:val="Code"/>
      </w:pPr>
      <w:r w:rsidRPr="000A5C38">
        <w:t xml:space="preserve">        DataElementRegisterInsert[] registerUpdate = new DataElementRegisterInsert[]{</w:t>
      </w:r>
    </w:p>
    <w:p w:rsidR="000A5C38" w:rsidRPr="000A5C38" w:rsidRDefault="000A5C38" w:rsidP="000A5C38">
      <w:pPr>
        <w:pStyle w:val="Code"/>
      </w:pPr>
      <w:r w:rsidRPr="000A5C38">
        <w:t xml:space="preserve">                new DataElementRegisterInsert("invoice1", 12345678, (short)1, (float)0.0),</w:t>
      </w:r>
    </w:p>
    <w:p w:rsidR="000A5C38" w:rsidRPr="000A5C38" w:rsidRDefault="000A5C38" w:rsidP="000A5C38">
      <w:pPr>
        <w:pStyle w:val="Code"/>
      </w:pPr>
      <w:r w:rsidRPr="000A5C38">
        <w:t xml:space="preserve">                new DataElementRegisterInsert("invoice1", 87654321, (short)2, (float)2.0),</w:t>
      </w:r>
    </w:p>
    <w:p w:rsidR="000A5C38" w:rsidRPr="000A5C38" w:rsidRDefault="000A5C38" w:rsidP="000A5C38">
      <w:pPr>
        <w:pStyle w:val="Code"/>
      </w:pPr>
      <w:r w:rsidRPr="000A5C38">
        <w:t xml:space="preserve">                new DataElementRegisterInsert("invoice1", 12345679, (short)3, (float)4.3),</w:t>
      </w:r>
    </w:p>
    <w:p w:rsidR="000A5C38" w:rsidRPr="000A5C38" w:rsidRDefault="000A5C38" w:rsidP="000A5C38">
      <w:pPr>
        <w:pStyle w:val="Code"/>
      </w:pPr>
      <w:r w:rsidRPr="000A5C38">
        <w:t xml:space="preserve">                new DataElementRegisterInsert("invoice1", 12348765, (short)4, (float)10.4)</w:t>
      </w:r>
    </w:p>
    <w:p w:rsidR="000A5C38" w:rsidRPr="000A5C38" w:rsidRDefault="000A5C38" w:rsidP="000A5C38">
      <w:pPr>
        <w:pStyle w:val="Code"/>
      </w:pPr>
      <w:r w:rsidRPr="000A5C38">
        <w:t xml:space="preserve">        };</w:t>
      </w:r>
    </w:p>
    <w:p w:rsidR="000A5C38" w:rsidRPr="000A5C38" w:rsidRDefault="000A5C38" w:rsidP="000A5C38">
      <w:pPr>
        <w:pStyle w:val="Code"/>
      </w:pPr>
    </w:p>
    <w:p w:rsidR="000A5C38" w:rsidRPr="000A5C38" w:rsidRDefault="000A5C38" w:rsidP="000A5C38">
      <w:pPr>
        <w:pStyle w:val="Code"/>
      </w:pPr>
    </w:p>
    <w:p w:rsidR="000A5C38" w:rsidRPr="000A5C38" w:rsidRDefault="000A5C38" w:rsidP="000A5C38">
      <w:pPr>
        <w:pStyle w:val="Code"/>
      </w:pPr>
      <w:r w:rsidRPr="000A5C38">
        <w:t xml:space="preserve">        for(int i = 0; i &lt; register.length; i++){</w:t>
      </w:r>
    </w:p>
    <w:p w:rsidR="000A5C38" w:rsidRPr="000A5C38" w:rsidRDefault="000A5C38" w:rsidP="000A5C38">
      <w:pPr>
        <w:pStyle w:val="Code"/>
      </w:pPr>
      <w:r w:rsidRPr="000A5C38">
        <w:t xml:space="preserve">            int finalI = i;</w:t>
      </w:r>
    </w:p>
    <w:p w:rsidR="000A5C38" w:rsidRPr="000A5C38" w:rsidRDefault="000A5C38" w:rsidP="000A5C38">
      <w:pPr>
        <w:pStyle w:val="Code"/>
      </w:pPr>
      <w:r w:rsidRPr="000A5C38">
        <w:t xml:space="preserve">            assertDoesNotThrow(() -&gt; {</w:t>
      </w:r>
    </w:p>
    <w:p w:rsidR="000A5C38" w:rsidRPr="000A5C38" w:rsidRDefault="000A5C38" w:rsidP="000A5C38">
      <w:pPr>
        <w:pStyle w:val="Code"/>
      </w:pPr>
      <w:r w:rsidRPr="000A5C38">
        <w:t xml:space="preserve">                DataNetwork.updateDataElement("http://localhost:8080/database/register/insert", register[finalI]);</w:t>
      </w:r>
    </w:p>
    <w:p w:rsidR="000A5C38" w:rsidRPr="000A5C38" w:rsidRDefault="000A5C38" w:rsidP="000A5C38">
      <w:pPr>
        <w:pStyle w:val="Code"/>
      </w:pPr>
      <w:r w:rsidRPr="000A5C38">
        <w:t xml:space="preserve">            });</w:t>
      </w:r>
    </w:p>
    <w:p w:rsidR="000A5C38" w:rsidRPr="000A5C38" w:rsidRDefault="000A5C38" w:rsidP="000A5C38">
      <w:pPr>
        <w:pStyle w:val="Code"/>
      </w:pPr>
      <w:r w:rsidRPr="000A5C38">
        <w:t xml:space="preserve">        }</w:t>
      </w:r>
    </w:p>
    <w:p w:rsidR="000A5C38" w:rsidRPr="000A5C38" w:rsidRDefault="000A5C38" w:rsidP="000A5C38">
      <w:pPr>
        <w:pStyle w:val="Code"/>
      </w:pPr>
    </w:p>
    <w:p w:rsidR="000A5C38" w:rsidRPr="000A5C38" w:rsidRDefault="000A5C38" w:rsidP="000A5C38">
      <w:pPr>
        <w:pStyle w:val="Code"/>
      </w:pPr>
      <w:r w:rsidRPr="000A5C38">
        <w:t xml:space="preserve">        for(int i = 0; i &lt; registerUpdate.length; i++){</w:t>
      </w:r>
    </w:p>
    <w:p w:rsidR="000A5C38" w:rsidRPr="000A5C38" w:rsidRDefault="000A5C38" w:rsidP="000A5C38">
      <w:pPr>
        <w:pStyle w:val="Code"/>
      </w:pPr>
      <w:r w:rsidRPr="000A5C38">
        <w:lastRenderedPageBreak/>
        <w:t xml:space="preserve">            int finalI = i;</w:t>
      </w:r>
    </w:p>
    <w:p w:rsidR="000A5C38" w:rsidRPr="000A5C38" w:rsidRDefault="000A5C38" w:rsidP="000A5C38">
      <w:pPr>
        <w:pStyle w:val="Code"/>
      </w:pPr>
      <w:r w:rsidRPr="000A5C38">
        <w:t xml:space="preserve">            assertDoesNotThrow(() -&gt; {</w:t>
      </w:r>
    </w:p>
    <w:p w:rsidR="000A5C38" w:rsidRPr="000A5C38" w:rsidRDefault="000A5C38" w:rsidP="000A5C38">
      <w:pPr>
        <w:pStyle w:val="Code"/>
      </w:pPr>
      <w:r w:rsidRPr="000A5C38">
        <w:t xml:space="preserve">                DataNetwork.updateDataElement("http://localhost:8080/database/register/update", registerUpdate[finalI]);</w:t>
      </w:r>
    </w:p>
    <w:p w:rsidR="000A5C38" w:rsidRPr="000A5C38" w:rsidRDefault="000A5C38" w:rsidP="000A5C38">
      <w:pPr>
        <w:pStyle w:val="Code"/>
      </w:pPr>
      <w:r w:rsidRPr="000A5C38">
        <w:t xml:space="preserve">            });</w:t>
      </w:r>
    </w:p>
    <w:p w:rsidR="000A5C38" w:rsidRPr="000A5C38" w:rsidRDefault="000A5C38" w:rsidP="000A5C38">
      <w:pPr>
        <w:pStyle w:val="Code"/>
      </w:pPr>
      <w:r w:rsidRPr="000A5C38">
        <w:t xml:space="preserve">        }</w:t>
      </w:r>
    </w:p>
    <w:p w:rsidR="000A5C38" w:rsidRPr="000A5C38" w:rsidRDefault="000A5C38" w:rsidP="000A5C38">
      <w:pPr>
        <w:pStyle w:val="Code"/>
      </w:pPr>
    </w:p>
    <w:p w:rsidR="000A5C38" w:rsidRPr="000A5C38" w:rsidRDefault="000A5C38" w:rsidP="000A5C38">
      <w:pPr>
        <w:pStyle w:val="Code"/>
      </w:pPr>
      <w:r w:rsidRPr="000A5C38">
        <w:t xml:space="preserve">        assertDoesNotThrow(() -&gt;{</w:t>
      </w:r>
    </w:p>
    <w:p w:rsidR="000A5C38" w:rsidRPr="000A5C38" w:rsidRDefault="000A5C38" w:rsidP="000A5C38">
      <w:pPr>
        <w:pStyle w:val="Code"/>
      </w:pPr>
      <w:r w:rsidRPr="000A5C38">
        <w:t xml:space="preserve">            DataNetwork.updateDataElement("http://localhost:8080/database/invoices/delete", dataInvoice);</w:t>
      </w:r>
    </w:p>
    <w:p w:rsidR="000A5C38" w:rsidRPr="000A5C38" w:rsidRDefault="000A5C38" w:rsidP="000A5C38">
      <w:pPr>
        <w:pStyle w:val="Code"/>
      </w:pPr>
      <w:r w:rsidRPr="000A5C38">
        <w:t xml:space="preserve">        });</w:t>
      </w:r>
    </w:p>
    <w:p w:rsidR="000A5C38" w:rsidRDefault="000A5C38" w:rsidP="000A5C38">
      <w:pPr>
        <w:pStyle w:val="Code"/>
      </w:pPr>
      <w:r w:rsidRPr="000A5C38">
        <w:t xml:space="preserve">    }</w:t>
      </w:r>
    </w:p>
    <w:p w:rsidR="000A5C38" w:rsidRDefault="000A5C38" w:rsidP="000A5C38">
      <w:pPr>
        <w:pStyle w:val="StyleText"/>
      </w:pPr>
    </w:p>
    <w:p w:rsidR="000A5C38" w:rsidRPr="000A5C38" w:rsidRDefault="000A5C38" w:rsidP="000A5C38">
      <w:pPr>
        <w:pStyle w:val="StyleText"/>
        <w:rPr>
          <w:b/>
          <w:lang w:val="en-US"/>
        </w:rPr>
      </w:pPr>
      <w:r w:rsidRPr="000A5C38">
        <w:rPr>
          <w:b/>
        </w:rPr>
        <w:t>Код метода updateDataElementRegisterException</w:t>
      </w:r>
      <w:r w:rsidRPr="000A5C38">
        <w:rPr>
          <w:b/>
          <w:lang w:val="en-US"/>
        </w:rPr>
        <w:t>:</w:t>
      </w:r>
    </w:p>
    <w:p w:rsidR="000A5C38" w:rsidRPr="000A5C38" w:rsidRDefault="000A5C38" w:rsidP="000A5C38">
      <w:pPr>
        <w:pStyle w:val="Code"/>
        <w:rPr>
          <w:lang w:val="ru-RU"/>
        </w:rPr>
      </w:pPr>
      <w:r w:rsidRPr="000A5C38">
        <w:rPr>
          <w:lang w:val="ru-RU"/>
        </w:rPr>
        <w:t>@</w:t>
      </w:r>
      <w:r w:rsidRPr="000A5C38">
        <w:t>Test</w:t>
      </w:r>
    </w:p>
    <w:p w:rsidR="000A5C38" w:rsidRPr="000A5C38" w:rsidRDefault="000A5C38" w:rsidP="000A5C38">
      <w:pPr>
        <w:pStyle w:val="Code"/>
        <w:rPr>
          <w:lang w:val="ru-RU"/>
        </w:rPr>
      </w:pPr>
      <w:r w:rsidRPr="000A5C38">
        <w:rPr>
          <w:lang w:val="ru-RU"/>
        </w:rPr>
        <w:t xml:space="preserve">    </w:t>
      </w:r>
      <w:r w:rsidRPr="000A5C38">
        <w:t>void</w:t>
      </w:r>
      <w:r w:rsidRPr="000A5C38">
        <w:rPr>
          <w:lang w:val="ru-RU"/>
        </w:rPr>
        <w:t xml:space="preserve"> </w:t>
      </w:r>
      <w:r w:rsidRPr="000A5C38">
        <w:t>updateDataElementRegisterException</w:t>
      </w:r>
      <w:r w:rsidRPr="000A5C38">
        <w:rPr>
          <w:lang w:val="ru-RU"/>
        </w:rPr>
        <w:t>(){</w:t>
      </w:r>
    </w:p>
    <w:p w:rsidR="000A5C38" w:rsidRPr="000A5C38" w:rsidRDefault="000A5C38" w:rsidP="000A5C38">
      <w:pPr>
        <w:pStyle w:val="Code"/>
        <w:rPr>
          <w:lang w:val="ru-RU"/>
        </w:rPr>
      </w:pPr>
      <w:r w:rsidRPr="000A5C38">
        <w:rPr>
          <w:lang w:val="ru-RU"/>
        </w:rPr>
        <w:t xml:space="preserve">        //Обновление записи соответствия полувагона накладной с выходом исключений</w:t>
      </w:r>
    </w:p>
    <w:p w:rsidR="000A5C38" w:rsidRPr="000A5C38" w:rsidRDefault="000A5C38" w:rsidP="000A5C38">
      <w:pPr>
        <w:pStyle w:val="Code"/>
      </w:pPr>
      <w:r w:rsidRPr="000A5C38">
        <w:rPr>
          <w:lang w:val="ru-RU"/>
        </w:rPr>
        <w:t xml:space="preserve">        </w:t>
      </w:r>
      <w:r w:rsidRPr="000A5C38">
        <w:t>DataElementInvoice dataInvoice = new DataElementInvoice(</w:t>
      </w:r>
    </w:p>
    <w:p w:rsidR="000A5C38" w:rsidRPr="000A5C38" w:rsidRDefault="000A5C38" w:rsidP="000A5C38">
      <w:pPr>
        <w:pStyle w:val="Code"/>
      </w:pPr>
      <w:r w:rsidRPr="000A5C38">
        <w:t xml:space="preserve">                "invoice1",</w:t>
      </w:r>
    </w:p>
    <w:p w:rsidR="000A5C38" w:rsidRPr="000A5C38" w:rsidRDefault="000A5C38" w:rsidP="000A5C38">
      <w:pPr>
        <w:pStyle w:val="Code"/>
      </w:pPr>
      <w:r w:rsidRPr="000A5C38">
        <w:t xml:space="preserve">                "supplier1",</w:t>
      </w:r>
    </w:p>
    <w:p w:rsidR="000A5C38" w:rsidRPr="000A5C38" w:rsidRDefault="000A5C38" w:rsidP="000A5C38">
      <w:pPr>
        <w:pStyle w:val="Code"/>
      </w:pPr>
      <w:r w:rsidRPr="000A5C38">
        <w:t xml:space="preserve">                (short)5,</w:t>
      </w:r>
    </w:p>
    <w:p w:rsidR="000A5C38" w:rsidRPr="000A5C38" w:rsidRDefault="000A5C38" w:rsidP="000A5C38">
      <w:pPr>
        <w:pStyle w:val="Code"/>
      </w:pPr>
      <w:r w:rsidRPr="000A5C38">
        <w:t xml:space="preserve">                "2001-01-01",</w:t>
      </w:r>
    </w:p>
    <w:p w:rsidR="000A5C38" w:rsidRPr="000A5C38" w:rsidRDefault="000A5C38" w:rsidP="000A5C38">
      <w:pPr>
        <w:pStyle w:val="Code"/>
      </w:pPr>
      <w:r w:rsidRPr="000A5C38">
        <w:t xml:space="preserve">                "1999-12-10");</w:t>
      </w:r>
    </w:p>
    <w:p w:rsidR="000A5C38" w:rsidRPr="000A5C38" w:rsidRDefault="000A5C38" w:rsidP="000A5C38">
      <w:pPr>
        <w:pStyle w:val="Code"/>
      </w:pPr>
      <w:r w:rsidRPr="000A5C38">
        <w:t xml:space="preserve">        assertDoesNotThrow(() -&gt; {</w:t>
      </w:r>
    </w:p>
    <w:p w:rsidR="000A5C38" w:rsidRPr="000A5C38" w:rsidRDefault="000A5C38" w:rsidP="000A5C38">
      <w:pPr>
        <w:pStyle w:val="Code"/>
      </w:pPr>
      <w:r w:rsidRPr="000A5C38">
        <w:t xml:space="preserve">            DataNetwork.updateDataElement("http://localhost:8080/database/invoices/insert", dataInvoice);</w:t>
      </w:r>
    </w:p>
    <w:p w:rsidR="000A5C38" w:rsidRPr="000A5C38" w:rsidRDefault="000A5C38" w:rsidP="000A5C38">
      <w:pPr>
        <w:pStyle w:val="Code"/>
      </w:pPr>
      <w:r w:rsidRPr="000A5C38">
        <w:t xml:space="preserve">        });</w:t>
      </w:r>
    </w:p>
    <w:p w:rsidR="000A5C38" w:rsidRPr="000A5C38" w:rsidRDefault="000A5C38" w:rsidP="000A5C38">
      <w:pPr>
        <w:pStyle w:val="Code"/>
      </w:pPr>
    </w:p>
    <w:p w:rsidR="000A5C38" w:rsidRPr="000A5C38" w:rsidRDefault="000A5C38" w:rsidP="000A5C38">
      <w:pPr>
        <w:pStyle w:val="Code"/>
      </w:pPr>
      <w:r w:rsidRPr="000A5C38">
        <w:t xml:space="preserve">        DataElementRegisterInsert[] register = new DataElementRegisterInsert[]{</w:t>
      </w:r>
    </w:p>
    <w:p w:rsidR="000A5C38" w:rsidRPr="000A5C38" w:rsidRDefault="000A5C38" w:rsidP="000A5C38">
      <w:pPr>
        <w:pStyle w:val="Code"/>
      </w:pPr>
      <w:r w:rsidRPr="000A5C38">
        <w:t xml:space="preserve">                new DataElementRegisterInsert("invoice1", 12345678, (short)1, (float)0.0),</w:t>
      </w:r>
    </w:p>
    <w:p w:rsidR="000A5C38" w:rsidRPr="000A5C38" w:rsidRDefault="000A5C38" w:rsidP="000A5C38">
      <w:pPr>
        <w:pStyle w:val="Code"/>
      </w:pPr>
      <w:r w:rsidRPr="000A5C38">
        <w:t xml:space="preserve">                new DataElementRegisterInsert("invoice1", 87654321, (short)2, (float)2.0),</w:t>
      </w:r>
    </w:p>
    <w:p w:rsidR="000A5C38" w:rsidRPr="000A5C38" w:rsidRDefault="000A5C38" w:rsidP="000A5C38">
      <w:pPr>
        <w:pStyle w:val="Code"/>
      </w:pPr>
      <w:r w:rsidRPr="000A5C38">
        <w:t xml:space="preserve">                new DataElementRegisterInsert("invoice1", 12345679, (short)3, (float)4.3),</w:t>
      </w:r>
    </w:p>
    <w:p w:rsidR="000A5C38" w:rsidRPr="000A5C38" w:rsidRDefault="000A5C38" w:rsidP="000A5C38">
      <w:pPr>
        <w:pStyle w:val="Code"/>
      </w:pPr>
      <w:r w:rsidRPr="000A5C38">
        <w:t xml:space="preserve">                new DataElementRegisterInsert("invoice1", 12348765, (short)4, (float)0.09)</w:t>
      </w:r>
    </w:p>
    <w:p w:rsidR="000A5C38" w:rsidRPr="000A5C38" w:rsidRDefault="000A5C38" w:rsidP="000A5C38">
      <w:pPr>
        <w:pStyle w:val="Code"/>
      </w:pPr>
      <w:r w:rsidRPr="000A5C38">
        <w:t xml:space="preserve">        };</w:t>
      </w:r>
    </w:p>
    <w:p w:rsidR="000A5C38" w:rsidRPr="000A5C38" w:rsidRDefault="000A5C38" w:rsidP="000A5C38">
      <w:pPr>
        <w:pStyle w:val="Code"/>
      </w:pPr>
    </w:p>
    <w:p w:rsidR="000A5C38" w:rsidRPr="000A5C38" w:rsidRDefault="000A5C38" w:rsidP="000A5C38">
      <w:pPr>
        <w:pStyle w:val="Code"/>
      </w:pPr>
      <w:r w:rsidRPr="000A5C38">
        <w:t xml:space="preserve">        DataElementRegisterInsert[] registerUpdate = new DataElementRegisterInsert[]{</w:t>
      </w:r>
    </w:p>
    <w:p w:rsidR="000A5C38" w:rsidRPr="000A5C38" w:rsidRDefault="000A5C38" w:rsidP="000A5C38">
      <w:pPr>
        <w:pStyle w:val="Code"/>
      </w:pPr>
      <w:r w:rsidRPr="000A5C38">
        <w:t xml:space="preserve">                new DataElementRegisterInsert("invoice1", 12345678, (short)9, (float)0.0),</w:t>
      </w:r>
    </w:p>
    <w:p w:rsidR="000A5C38" w:rsidRPr="000A5C38" w:rsidRDefault="000A5C38" w:rsidP="000A5C38">
      <w:pPr>
        <w:pStyle w:val="Code"/>
      </w:pPr>
      <w:r w:rsidRPr="000A5C38">
        <w:t xml:space="preserve">                new DataElementRegisterInsert("invoice1", 87654321, (short)0, (float)2.0),</w:t>
      </w:r>
    </w:p>
    <w:p w:rsidR="000A5C38" w:rsidRPr="000A5C38" w:rsidRDefault="000A5C38" w:rsidP="000A5C38">
      <w:pPr>
        <w:pStyle w:val="Code"/>
      </w:pPr>
      <w:r w:rsidRPr="000A5C38">
        <w:t xml:space="preserve">                new DataElementRegisterInsert("invoice1", 12345677, (short)3, (float)4.3),</w:t>
      </w:r>
    </w:p>
    <w:p w:rsidR="000A5C38" w:rsidRPr="000A5C38" w:rsidRDefault="000A5C38" w:rsidP="000A5C38">
      <w:pPr>
        <w:pStyle w:val="Code"/>
      </w:pPr>
      <w:r w:rsidRPr="000A5C38">
        <w:lastRenderedPageBreak/>
        <w:t xml:space="preserve">                new DataElementRegisterInsert("invoice1", 12348765, (short)4, (float)(-10))</w:t>
      </w:r>
    </w:p>
    <w:p w:rsidR="000A5C38" w:rsidRPr="000A5C38" w:rsidRDefault="000A5C38" w:rsidP="000A5C38">
      <w:pPr>
        <w:pStyle w:val="Code"/>
      </w:pPr>
      <w:r w:rsidRPr="000A5C38">
        <w:t xml:space="preserve">        };</w:t>
      </w:r>
    </w:p>
    <w:p w:rsidR="000A5C38" w:rsidRPr="000A5C38" w:rsidRDefault="000A5C38" w:rsidP="000A5C38">
      <w:pPr>
        <w:pStyle w:val="Code"/>
      </w:pPr>
    </w:p>
    <w:p w:rsidR="000A5C38" w:rsidRPr="000A5C38" w:rsidRDefault="000A5C38" w:rsidP="000A5C38">
      <w:pPr>
        <w:pStyle w:val="Code"/>
      </w:pPr>
    </w:p>
    <w:p w:rsidR="000A5C38" w:rsidRPr="000A5C38" w:rsidRDefault="000A5C38" w:rsidP="000A5C38">
      <w:pPr>
        <w:pStyle w:val="Code"/>
      </w:pPr>
      <w:r w:rsidRPr="000A5C38">
        <w:t xml:space="preserve">        for(int i = 0; i &lt; register.length; i++){</w:t>
      </w:r>
    </w:p>
    <w:p w:rsidR="000A5C38" w:rsidRPr="000A5C38" w:rsidRDefault="000A5C38" w:rsidP="000A5C38">
      <w:pPr>
        <w:pStyle w:val="Code"/>
      </w:pPr>
      <w:r w:rsidRPr="000A5C38">
        <w:t xml:space="preserve">            int finalI = i;</w:t>
      </w:r>
    </w:p>
    <w:p w:rsidR="000A5C38" w:rsidRPr="000A5C38" w:rsidRDefault="000A5C38" w:rsidP="000A5C38">
      <w:pPr>
        <w:pStyle w:val="Code"/>
      </w:pPr>
      <w:r w:rsidRPr="000A5C38">
        <w:t xml:space="preserve">            assertDoesNotThrow(() -&gt; {</w:t>
      </w:r>
    </w:p>
    <w:p w:rsidR="000A5C38" w:rsidRPr="000A5C38" w:rsidRDefault="000A5C38" w:rsidP="000A5C38">
      <w:pPr>
        <w:pStyle w:val="Code"/>
      </w:pPr>
      <w:r w:rsidRPr="000A5C38">
        <w:t xml:space="preserve">                DataNetwork.updateDataElement("http://localhost:8080/database/register/insert", register[finalI]);</w:t>
      </w:r>
    </w:p>
    <w:p w:rsidR="000A5C38" w:rsidRPr="000A5C38" w:rsidRDefault="000A5C38" w:rsidP="000A5C38">
      <w:pPr>
        <w:pStyle w:val="Code"/>
      </w:pPr>
      <w:r w:rsidRPr="000A5C38">
        <w:t xml:space="preserve">            });</w:t>
      </w:r>
    </w:p>
    <w:p w:rsidR="000A5C38" w:rsidRPr="000A5C38" w:rsidRDefault="000A5C38" w:rsidP="000A5C38">
      <w:pPr>
        <w:pStyle w:val="Code"/>
      </w:pPr>
      <w:r w:rsidRPr="000A5C38">
        <w:t xml:space="preserve">        }</w:t>
      </w:r>
    </w:p>
    <w:p w:rsidR="000A5C38" w:rsidRPr="000A5C38" w:rsidRDefault="000A5C38" w:rsidP="000A5C38">
      <w:pPr>
        <w:pStyle w:val="Code"/>
      </w:pPr>
    </w:p>
    <w:p w:rsidR="000A5C38" w:rsidRPr="000A5C38" w:rsidRDefault="000A5C38" w:rsidP="000A5C38">
      <w:pPr>
        <w:pStyle w:val="Code"/>
      </w:pPr>
      <w:r w:rsidRPr="000A5C38">
        <w:t xml:space="preserve">        Throwable[] thrown = new Throwable[registerUpdate.length];</w:t>
      </w:r>
    </w:p>
    <w:p w:rsidR="000A5C38" w:rsidRPr="000A5C38" w:rsidRDefault="000A5C38" w:rsidP="000A5C38">
      <w:pPr>
        <w:pStyle w:val="Code"/>
      </w:pPr>
    </w:p>
    <w:p w:rsidR="000A5C38" w:rsidRPr="000A5C38" w:rsidRDefault="000A5C38" w:rsidP="000A5C38">
      <w:pPr>
        <w:pStyle w:val="Code"/>
      </w:pPr>
      <w:r w:rsidRPr="000A5C38">
        <w:t xml:space="preserve">        for(int i = 0; i &lt; registerUpdate.length; i++){</w:t>
      </w:r>
    </w:p>
    <w:p w:rsidR="000A5C38" w:rsidRPr="000A5C38" w:rsidRDefault="000A5C38" w:rsidP="000A5C38">
      <w:pPr>
        <w:pStyle w:val="Code"/>
      </w:pPr>
      <w:r w:rsidRPr="000A5C38">
        <w:t xml:space="preserve">            int finalI = i;</w:t>
      </w:r>
    </w:p>
    <w:p w:rsidR="000A5C38" w:rsidRPr="000A5C38" w:rsidRDefault="000A5C38" w:rsidP="000A5C38">
      <w:pPr>
        <w:pStyle w:val="Code"/>
      </w:pPr>
      <w:r w:rsidRPr="000A5C38">
        <w:t xml:space="preserve">            thrown[i] = assertThrows(Exception.class, () -&gt; {</w:t>
      </w:r>
    </w:p>
    <w:p w:rsidR="000A5C38" w:rsidRPr="000A5C38" w:rsidRDefault="000A5C38" w:rsidP="000A5C38">
      <w:pPr>
        <w:pStyle w:val="Code"/>
      </w:pPr>
      <w:r w:rsidRPr="000A5C38">
        <w:t xml:space="preserve">                DataNetwork.updateDataElement("http://localhost:8080/database/register/update", registerUpdate[finalI]);</w:t>
      </w:r>
    </w:p>
    <w:p w:rsidR="000A5C38" w:rsidRPr="000A5C38" w:rsidRDefault="000A5C38" w:rsidP="000A5C38">
      <w:pPr>
        <w:pStyle w:val="Code"/>
      </w:pPr>
      <w:r w:rsidRPr="000A5C38">
        <w:t xml:space="preserve">            });</w:t>
      </w:r>
    </w:p>
    <w:p w:rsidR="000A5C38" w:rsidRPr="000A5C38" w:rsidRDefault="000A5C38" w:rsidP="000A5C38">
      <w:pPr>
        <w:pStyle w:val="Code"/>
      </w:pPr>
    </w:p>
    <w:p w:rsidR="000A5C38" w:rsidRPr="000A5C38" w:rsidRDefault="000A5C38" w:rsidP="000A5C38">
      <w:pPr>
        <w:pStyle w:val="Code"/>
      </w:pPr>
      <w:r w:rsidRPr="000A5C38">
        <w:t xml:space="preserve">            assertNotNull(thrown[i].getMessage());</w:t>
      </w:r>
    </w:p>
    <w:p w:rsidR="000A5C38" w:rsidRPr="000A5C38" w:rsidRDefault="000A5C38" w:rsidP="000A5C38">
      <w:pPr>
        <w:pStyle w:val="Code"/>
      </w:pPr>
      <w:r w:rsidRPr="000A5C38">
        <w:t xml:space="preserve">            System.out.println(thrown[i].getMessage());</w:t>
      </w:r>
    </w:p>
    <w:p w:rsidR="000A5C38" w:rsidRPr="000A5C38" w:rsidRDefault="000A5C38" w:rsidP="000A5C38">
      <w:pPr>
        <w:pStyle w:val="Code"/>
      </w:pPr>
      <w:r w:rsidRPr="000A5C38">
        <w:t xml:space="preserve">        }</w:t>
      </w:r>
    </w:p>
    <w:p w:rsidR="000A5C38" w:rsidRPr="000A5C38" w:rsidRDefault="000A5C38" w:rsidP="000A5C38">
      <w:pPr>
        <w:pStyle w:val="Code"/>
      </w:pPr>
    </w:p>
    <w:p w:rsidR="000A5C38" w:rsidRPr="000A5C38" w:rsidRDefault="000A5C38" w:rsidP="000A5C38">
      <w:pPr>
        <w:pStyle w:val="Code"/>
      </w:pPr>
      <w:r w:rsidRPr="000A5C38">
        <w:t xml:space="preserve">        assertDoesNotThrow(() -&gt;{</w:t>
      </w:r>
    </w:p>
    <w:p w:rsidR="000A5C38" w:rsidRPr="000A5C38" w:rsidRDefault="000A5C38" w:rsidP="000A5C38">
      <w:pPr>
        <w:pStyle w:val="Code"/>
      </w:pPr>
      <w:r w:rsidRPr="000A5C38">
        <w:t xml:space="preserve">            DataNetwork.updateDataElement("http://localhost:8080/database/invoices/delete", dataInvoice);</w:t>
      </w:r>
    </w:p>
    <w:p w:rsidR="000A5C38" w:rsidRPr="000A5C38" w:rsidRDefault="000A5C38" w:rsidP="000A5C38">
      <w:pPr>
        <w:pStyle w:val="Code"/>
      </w:pPr>
      <w:r w:rsidRPr="000A5C38">
        <w:t xml:space="preserve">        });</w:t>
      </w:r>
    </w:p>
    <w:p w:rsidR="000A5C38" w:rsidRDefault="000A5C38" w:rsidP="000A5C38">
      <w:pPr>
        <w:pStyle w:val="Code"/>
      </w:pPr>
      <w:r w:rsidRPr="000A5C38">
        <w:t xml:space="preserve">    }</w:t>
      </w:r>
    </w:p>
    <w:p w:rsidR="000A5C38" w:rsidRDefault="000A5C38" w:rsidP="000A5C38">
      <w:pPr>
        <w:pStyle w:val="StyleText"/>
      </w:pPr>
    </w:p>
    <w:p w:rsidR="000A5C38" w:rsidRPr="000A5C38" w:rsidRDefault="000A5C38" w:rsidP="000A5C38">
      <w:pPr>
        <w:pStyle w:val="StyleText"/>
        <w:rPr>
          <w:b/>
          <w:lang w:val="en-US"/>
        </w:rPr>
      </w:pPr>
      <w:r w:rsidRPr="000A5C38">
        <w:rPr>
          <w:b/>
        </w:rPr>
        <w:t>Код метода insertDataElementRegisterNonException</w:t>
      </w:r>
      <w:r w:rsidRPr="000A5C38">
        <w:rPr>
          <w:b/>
          <w:lang w:val="en-US"/>
        </w:rPr>
        <w:t>:</w:t>
      </w:r>
    </w:p>
    <w:p w:rsidR="000A5C38" w:rsidRPr="000A5C38" w:rsidRDefault="000A5C38" w:rsidP="000A5C38">
      <w:pPr>
        <w:pStyle w:val="Code"/>
        <w:rPr>
          <w:lang w:val="ru-RU"/>
        </w:rPr>
      </w:pPr>
      <w:r w:rsidRPr="000A5C38">
        <w:rPr>
          <w:lang w:val="ru-RU"/>
        </w:rPr>
        <w:t>@</w:t>
      </w:r>
      <w:r w:rsidRPr="000A5C38">
        <w:t>Test</w:t>
      </w:r>
    </w:p>
    <w:p w:rsidR="000A5C38" w:rsidRPr="000A5C38" w:rsidRDefault="000A5C38" w:rsidP="000A5C38">
      <w:pPr>
        <w:pStyle w:val="Code"/>
        <w:rPr>
          <w:lang w:val="ru-RU"/>
        </w:rPr>
      </w:pPr>
      <w:r w:rsidRPr="000A5C38">
        <w:rPr>
          <w:lang w:val="ru-RU"/>
        </w:rPr>
        <w:t xml:space="preserve">    </w:t>
      </w:r>
      <w:r w:rsidRPr="000A5C38">
        <w:t>void</w:t>
      </w:r>
      <w:r w:rsidRPr="000A5C38">
        <w:rPr>
          <w:lang w:val="ru-RU"/>
        </w:rPr>
        <w:t xml:space="preserve"> </w:t>
      </w:r>
      <w:r w:rsidRPr="000A5C38">
        <w:t>insertDataElementRegisterNonException</w:t>
      </w:r>
      <w:r w:rsidRPr="000A5C38">
        <w:rPr>
          <w:lang w:val="ru-RU"/>
        </w:rPr>
        <w:t>(){</w:t>
      </w:r>
    </w:p>
    <w:p w:rsidR="000A5C38" w:rsidRPr="000A5C38" w:rsidRDefault="000A5C38" w:rsidP="000A5C38">
      <w:pPr>
        <w:pStyle w:val="Code"/>
        <w:rPr>
          <w:lang w:val="ru-RU"/>
        </w:rPr>
      </w:pPr>
      <w:r w:rsidRPr="000A5C38">
        <w:rPr>
          <w:lang w:val="ru-RU"/>
        </w:rPr>
        <w:t xml:space="preserve">        //Добавление соответствия полувагона накладной без выхода исключений</w:t>
      </w:r>
    </w:p>
    <w:p w:rsidR="000A5C38" w:rsidRPr="000A5C38" w:rsidRDefault="000A5C38" w:rsidP="000A5C38">
      <w:pPr>
        <w:pStyle w:val="Code"/>
      </w:pPr>
      <w:r w:rsidRPr="000A5C38">
        <w:rPr>
          <w:lang w:val="ru-RU"/>
        </w:rPr>
        <w:t xml:space="preserve">        </w:t>
      </w:r>
      <w:r w:rsidRPr="000A5C38">
        <w:t>DataElementInvoice dataInvoice = new DataElementInvoice(</w:t>
      </w:r>
    </w:p>
    <w:p w:rsidR="000A5C38" w:rsidRPr="000A5C38" w:rsidRDefault="000A5C38" w:rsidP="000A5C38">
      <w:pPr>
        <w:pStyle w:val="Code"/>
      </w:pPr>
      <w:r w:rsidRPr="000A5C38">
        <w:t xml:space="preserve">                "invoice1",</w:t>
      </w:r>
    </w:p>
    <w:p w:rsidR="000A5C38" w:rsidRPr="000A5C38" w:rsidRDefault="000A5C38" w:rsidP="000A5C38">
      <w:pPr>
        <w:pStyle w:val="Code"/>
      </w:pPr>
      <w:r w:rsidRPr="000A5C38">
        <w:t xml:space="preserve">                "supplier1",</w:t>
      </w:r>
    </w:p>
    <w:p w:rsidR="000A5C38" w:rsidRPr="000A5C38" w:rsidRDefault="000A5C38" w:rsidP="000A5C38">
      <w:pPr>
        <w:pStyle w:val="Code"/>
      </w:pPr>
      <w:r w:rsidRPr="000A5C38">
        <w:t xml:space="preserve">                (short)5,</w:t>
      </w:r>
    </w:p>
    <w:p w:rsidR="000A5C38" w:rsidRPr="000A5C38" w:rsidRDefault="000A5C38" w:rsidP="000A5C38">
      <w:pPr>
        <w:pStyle w:val="Code"/>
      </w:pPr>
      <w:r w:rsidRPr="000A5C38">
        <w:t xml:space="preserve">                "2001-01-01",</w:t>
      </w:r>
    </w:p>
    <w:p w:rsidR="000A5C38" w:rsidRPr="000A5C38" w:rsidRDefault="000A5C38" w:rsidP="000A5C38">
      <w:pPr>
        <w:pStyle w:val="Code"/>
      </w:pPr>
      <w:r w:rsidRPr="000A5C38">
        <w:t xml:space="preserve">                "1999-12-10");</w:t>
      </w:r>
    </w:p>
    <w:p w:rsidR="000A5C38" w:rsidRPr="000A5C38" w:rsidRDefault="000A5C38" w:rsidP="000A5C38">
      <w:pPr>
        <w:pStyle w:val="Code"/>
      </w:pPr>
      <w:r w:rsidRPr="000A5C38">
        <w:t xml:space="preserve">        assertDoesNotThrow(() -&gt; {</w:t>
      </w:r>
    </w:p>
    <w:p w:rsidR="000A5C38" w:rsidRPr="000A5C38" w:rsidRDefault="000A5C38" w:rsidP="000A5C38">
      <w:pPr>
        <w:pStyle w:val="Code"/>
      </w:pPr>
      <w:r w:rsidRPr="000A5C38">
        <w:t xml:space="preserve">            DataNetwork.updateDataElement("http://localhost:8080/database/invoices/insert", dataInvoice);</w:t>
      </w:r>
    </w:p>
    <w:p w:rsidR="000A5C38" w:rsidRPr="000A5C38" w:rsidRDefault="000A5C38" w:rsidP="000A5C38">
      <w:pPr>
        <w:pStyle w:val="Code"/>
      </w:pPr>
      <w:r w:rsidRPr="000A5C38">
        <w:t xml:space="preserve">        });</w:t>
      </w:r>
    </w:p>
    <w:p w:rsidR="000A5C38" w:rsidRPr="000A5C38" w:rsidRDefault="000A5C38" w:rsidP="000A5C38">
      <w:pPr>
        <w:pStyle w:val="Code"/>
      </w:pPr>
    </w:p>
    <w:p w:rsidR="000A5C38" w:rsidRPr="000A5C38" w:rsidRDefault="000A5C38" w:rsidP="000A5C38">
      <w:pPr>
        <w:pStyle w:val="Code"/>
      </w:pPr>
      <w:r w:rsidRPr="000A5C38">
        <w:lastRenderedPageBreak/>
        <w:t xml:space="preserve">        DataElementRegisterInsert[] register = new DataElementRegisterInsert[]{</w:t>
      </w:r>
    </w:p>
    <w:p w:rsidR="000A5C38" w:rsidRPr="000A5C38" w:rsidRDefault="000A5C38" w:rsidP="000A5C38">
      <w:pPr>
        <w:pStyle w:val="Code"/>
      </w:pPr>
      <w:r w:rsidRPr="000A5C38">
        <w:t xml:space="preserve">                new DataElementRegisterInsert("invoice1", 12345678, (short)1, (float)0.0),</w:t>
      </w:r>
    </w:p>
    <w:p w:rsidR="000A5C38" w:rsidRPr="000A5C38" w:rsidRDefault="000A5C38" w:rsidP="000A5C38">
      <w:pPr>
        <w:pStyle w:val="Code"/>
      </w:pPr>
      <w:r w:rsidRPr="000A5C38">
        <w:t xml:space="preserve">                new DataElementRegisterInsert("invoice1", 87654321, (short)2, (float)2.0),</w:t>
      </w:r>
    </w:p>
    <w:p w:rsidR="000A5C38" w:rsidRPr="000A5C38" w:rsidRDefault="000A5C38" w:rsidP="000A5C38">
      <w:pPr>
        <w:pStyle w:val="Code"/>
      </w:pPr>
      <w:r w:rsidRPr="000A5C38">
        <w:t xml:space="preserve">                new DataElementRegisterInsert("invoice1", 12345679, (short)3, (float)4.3),</w:t>
      </w:r>
    </w:p>
    <w:p w:rsidR="000A5C38" w:rsidRPr="000A5C38" w:rsidRDefault="000A5C38" w:rsidP="000A5C38">
      <w:pPr>
        <w:pStyle w:val="Code"/>
      </w:pPr>
      <w:r w:rsidRPr="000A5C38">
        <w:t xml:space="preserve">                new DataElementRegisterInsert("invoice1", 12348765, (short)4, (float)0.09)</w:t>
      </w:r>
    </w:p>
    <w:p w:rsidR="000A5C38" w:rsidRPr="000A5C38" w:rsidRDefault="000A5C38" w:rsidP="000A5C38">
      <w:pPr>
        <w:pStyle w:val="Code"/>
      </w:pPr>
      <w:r w:rsidRPr="000A5C38">
        <w:t xml:space="preserve">        };</w:t>
      </w:r>
    </w:p>
    <w:p w:rsidR="000A5C38" w:rsidRPr="000A5C38" w:rsidRDefault="000A5C38" w:rsidP="000A5C38">
      <w:pPr>
        <w:pStyle w:val="Code"/>
      </w:pPr>
    </w:p>
    <w:p w:rsidR="000A5C38" w:rsidRPr="000A5C38" w:rsidRDefault="000A5C38" w:rsidP="000A5C38">
      <w:pPr>
        <w:pStyle w:val="Code"/>
      </w:pPr>
      <w:r w:rsidRPr="000A5C38">
        <w:t xml:space="preserve">        for(int i = 0; i &lt; register.length; i++){</w:t>
      </w:r>
    </w:p>
    <w:p w:rsidR="000A5C38" w:rsidRPr="000A5C38" w:rsidRDefault="000A5C38" w:rsidP="000A5C38">
      <w:pPr>
        <w:pStyle w:val="Code"/>
      </w:pPr>
      <w:r w:rsidRPr="000A5C38">
        <w:t xml:space="preserve">            int finalI = i;</w:t>
      </w:r>
    </w:p>
    <w:p w:rsidR="000A5C38" w:rsidRPr="000A5C38" w:rsidRDefault="000A5C38" w:rsidP="000A5C38">
      <w:pPr>
        <w:pStyle w:val="Code"/>
      </w:pPr>
      <w:r w:rsidRPr="000A5C38">
        <w:t xml:space="preserve">            assertDoesNotThrow(() -&gt; {</w:t>
      </w:r>
    </w:p>
    <w:p w:rsidR="000A5C38" w:rsidRPr="000A5C38" w:rsidRDefault="000A5C38" w:rsidP="000A5C38">
      <w:pPr>
        <w:pStyle w:val="Code"/>
      </w:pPr>
      <w:r w:rsidRPr="000A5C38">
        <w:t xml:space="preserve">                DataNetwork.updateDataElement("http://localhost:8080/database/register/insert", register[finalI]);</w:t>
      </w:r>
    </w:p>
    <w:p w:rsidR="000A5C38" w:rsidRPr="000A5C38" w:rsidRDefault="000A5C38" w:rsidP="000A5C38">
      <w:pPr>
        <w:pStyle w:val="Code"/>
      </w:pPr>
      <w:r w:rsidRPr="000A5C38">
        <w:t xml:space="preserve">            });</w:t>
      </w:r>
    </w:p>
    <w:p w:rsidR="000A5C38" w:rsidRPr="000A5C38" w:rsidRDefault="000A5C38" w:rsidP="000A5C38">
      <w:pPr>
        <w:pStyle w:val="Code"/>
      </w:pPr>
      <w:r w:rsidRPr="000A5C38">
        <w:t xml:space="preserve">        }</w:t>
      </w:r>
    </w:p>
    <w:p w:rsidR="000A5C38" w:rsidRPr="000A5C38" w:rsidRDefault="000A5C38" w:rsidP="000A5C38">
      <w:pPr>
        <w:pStyle w:val="Code"/>
      </w:pPr>
    </w:p>
    <w:p w:rsidR="000A5C38" w:rsidRPr="000A5C38" w:rsidRDefault="000A5C38" w:rsidP="000A5C38">
      <w:pPr>
        <w:pStyle w:val="Code"/>
      </w:pPr>
      <w:r w:rsidRPr="000A5C38">
        <w:t xml:space="preserve">        assertDoesNotThrow(() -&gt;{</w:t>
      </w:r>
    </w:p>
    <w:p w:rsidR="000A5C38" w:rsidRPr="000A5C38" w:rsidRDefault="000A5C38" w:rsidP="000A5C38">
      <w:pPr>
        <w:pStyle w:val="Code"/>
      </w:pPr>
      <w:r w:rsidRPr="000A5C38">
        <w:t xml:space="preserve">            DataNetwork.updateDataElement("http://localhost:8080/database/invoices/delete", dataInvoice);</w:t>
      </w:r>
    </w:p>
    <w:p w:rsidR="000A5C38" w:rsidRPr="000A5C38" w:rsidRDefault="000A5C38" w:rsidP="000A5C38">
      <w:pPr>
        <w:pStyle w:val="Code"/>
      </w:pPr>
      <w:r w:rsidRPr="000A5C38">
        <w:t xml:space="preserve">        });</w:t>
      </w:r>
    </w:p>
    <w:p w:rsidR="000A5C38" w:rsidRDefault="000A5C38" w:rsidP="000A5C38">
      <w:pPr>
        <w:pStyle w:val="Code"/>
      </w:pPr>
      <w:r w:rsidRPr="000A5C38">
        <w:t xml:space="preserve">    }</w:t>
      </w:r>
    </w:p>
    <w:p w:rsidR="000A5C38" w:rsidRDefault="000A5C38" w:rsidP="000A5C38">
      <w:pPr>
        <w:pStyle w:val="StyleText"/>
      </w:pPr>
    </w:p>
    <w:p w:rsidR="000A5C38" w:rsidRPr="000A5C38" w:rsidRDefault="000A5C38" w:rsidP="000A5C38">
      <w:pPr>
        <w:pStyle w:val="StyleText"/>
        <w:rPr>
          <w:b/>
          <w:lang w:val="en-US"/>
        </w:rPr>
      </w:pPr>
      <w:r w:rsidRPr="000A5C38">
        <w:rPr>
          <w:b/>
        </w:rPr>
        <w:t>Код метода insertDataElementRegisterException</w:t>
      </w:r>
      <w:r w:rsidRPr="000A5C38">
        <w:rPr>
          <w:b/>
          <w:lang w:val="en-US"/>
        </w:rPr>
        <w:t>:</w:t>
      </w:r>
    </w:p>
    <w:p w:rsidR="000A5C38" w:rsidRPr="000A5C38" w:rsidRDefault="000A5C38" w:rsidP="000A5C38">
      <w:pPr>
        <w:pStyle w:val="Code"/>
        <w:rPr>
          <w:lang w:val="ru-RU"/>
        </w:rPr>
      </w:pPr>
      <w:r w:rsidRPr="000A5C38">
        <w:rPr>
          <w:lang w:val="ru-RU"/>
        </w:rPr>
        <w:t>@</w:t>
      </w:r>
      <w:r w:rsidRPr="000A5C38">
        <w:t>Test</w:t>
      </w:r>
    </w:p>
    <w:p w:rsidR="000A5C38" w:rsidRPr="000A5C38" w:rsidRDefault="000A5C38" w:rsidP="000A5C38">
      <w:pPr>
        <w:pStyle w:val="Code"/>
        <w:rPr>
          <w:lang w:val="ru-RU"/>
        </w:rPr>
      </w:pPr>
      <w:r w:rsidRPr="000A5C38">
        <w:rPr>
          <w:lang w:val="ru-RU"/>
        </w:rPr>
        <w:t xml:space="preserve">    </w:t>
      </w:r>
      <w:r w:rsidRPr="000A5C38">
        <w:t>void</w:t>
      </w:r>
      <w:r w:rsidRPr="000A5C38">
        <w:rPr>
          <w:lang w:val="ru-RU"/>
        </w:rPr>
        <w:t xml:space="preserve"> </w:t>
      </w:r>
      <w:r w:rsidRPr="000A5C38">
        <w:t>insertDataElementRegisterException</w:t>
      </w:r>
      <w:r w:rsidRPr="000A5C38">
        <w:rPr>
          <w:lang w:val="ru-RU"/>
        </w:rPr>
        <w:t>(){</w:t>
      </w:r>
    </w:p>
    <w:p w:rsidR="000A5C38" w:rsidRPr="000A5C38" w:rsidRDefault="000A5C38" w:rsidP="000A5C38">
      <w:pPr>
        <w:pStyle w:val="Code"/>
        <w:rPr>
          <w:lang w:val="ru-RU"/>
        </w:rPr>
      </w:pPr>
      <w:r w:rsidRPr="000A5C38">
        <w:rPr>
          <w:lang w:val="ru-RU"/>
        </w:rPr>
        <w:t xml:space="preserve">        //Добавление соответствия полувагона накладной с выходом исключений</w:t>
      </w:r>
    </w:p>
    <w:p w:rsidR="000A5C38" w:rsidRPr="000A5C38" w:rsidRDefault="000A5C38" w:rsidP="000A5C38">
      <w:pPr>
        <w:pStyle w:val="Code"/>
      </w:pPr>
      <w:r w:rsidRPr="000A5C38">
        <w:rPr>
          <w:lang w:val="ru-RU"/>
        </w:rPr>
        <w:t xml:space="preserve">        </w:t>
      </w:r>
      <w:r w:rsidRPr="000A5C38">
        <w:t>DataElementInvoice dataInvoice = new DataElementInvoice(</w:t>
      </w:r>
    </w:p>
    <w:p w:rsidR="000A5C38" w:rsidRPr="000A5C38" w:rsidRDefault="000A5C38" w:rsidP="000A5C38">
      <w:pPr>
        <w:pStyle w:val="Code"/>
      </w:pPr>
      <w:r w:rsidRPr="000A5C38">
        <w:t xml:space="preserve">                "invoice1",</w:t>
      </w:r>
    </w:p>
    <w:p w:rsidR="000A5C38" w:rsidRPr="000A5C38" w:rsidRDefault="000A5C38" w:rsidP="000A5C38">
      <w:pPr>
        <w:pStyle w:val="Code"/>
      </w:pPr>
      <w:r w:rsidRPr="000A5C38">
        <w:t xml:space="preserve">                "supplier1",</w:t>
      </w:r>
    </w:p>
    <w:p w:rsidR="000A5C38" w:rsidRPr="000A5C38" w:rsidRDefault="000A5C38" w:rsidP="000A5C38">
      <w:pPr>
        <w:pStyle w:val="Code"/>
      </w:pPr>
      <w:r w:rsidRPr="000A5C38">
        <w:t xml:space="preserve">                (short)5,</w:t>
      </w:r>
    </w:p>
    <w:p w:rsidR="000A5C38" w:rsidRPr="000A5C38" w:rsidRDefault="000A5C38" w:rsidP="000A5C38">
      <w:pPr>
        <w:pStyle w:val="Code"/>
      </w:pPr>
      <w:r w:rsidRPr="000A5C38">
        <w:t xml:space="preserve">                "2001-01-01",</w:t>
      </w:r>
    </w:p>
    <w:p w:rsidR="000A5C38" w:rsidRPr="000A5C38" w:rsidRDefault="000A5C38" w:rsidP="000A5C38">
      <w:pPr>
        <w:pStyle w:val="Code"/>
      </w:pPr>
      <w:r w:rsidRPr="000A5C38">
        <w:t xml:space="preserve">                "1999-12-10");</w:t>
      </w:r>
    </w:p>
    <w:p w:rsidR="000A5C38" w:rsidRPr="000A5C38" w:rsidRDefault="000A5C38" w:rsidP="000A5C38">
      <w:pPr>
        <w:pStyle w:val="Code"/>
      </w:pPr>
      <w:r w:rsidRPr="000A5C38">
        <w:t xml:space="preserve">        assertDoesNotThrow(() -&gt; {</w:t>
      </w:r>
    </w:p>
    <w:p w:rsidR="000A5C38" w:rsidRPr="000A5C38" w:rsidRDefault="000A5C38" w:rsidP="000A5C38">
      <w:pPr>
        <w:pStyle w:val="Code"/>
      </w:pPr>
      <w:r w:rsidRPr="000A5C38">
        <w:t xml:space="preserve">            DataNetwork.updateDataElement("http://localhost:8080/database/invoices/insert", dataInvoice);</w:t>
      </w:r>
    </w:p>
    <w:p w:rsidR="000A5C38" w:rsidRPr="000A5C38" w:rsidRDefault="000A5C38" w:rsidP="000A5C38">
      <w:pPr>
        <w:pStyle w:val="Code"/>
      </w:pPr>
      <w:r w:rsidRPr="000A5C38">
        <w:t xml:space="preserve">        });</w:t>
      </w:r>
    </w:p>
    <w:p w:rsidR="000A5C38" w:rsidRPr="000A5C38" w:rsidRDefault="000A5C38" w:rsidP="000A5C38">
      <w:pPr>
        <w:pStyle w:val="Code"/>
      </w:pPr>
    </w:p>
    <w:p w:rsidR="000A5C38" w:rsidRPr="000A5C38" w:rsidRDefault="000A5C38" w:rsidP="000A5C38">
      <w:pPr>
        <w:pStyle w:val="Code"/>
      </w:pPr>
      <w:r w:rsidRPr="000A5C38">
        <w:t xml:space="preserve">        DataElementRegisterInsert[] register = new DataElementRegisterInsert[]{</w:t>
      </w:r>
    </w:p>
    <w:p w:rsidR="000A5C38" w:rsidRPr="000A5C38" w:rsidRDefault="000A5C38" w:rsidP="000A5C38">
      <w:pPr>
        <w:pStyle w:val="Code"/>
      </w:pPr>
      <w:r w:rsidRPr="000A5C38">
        <w:t xml:space="preserve">                new DataElementRegisterInsert("invoice1", 1, (short)1, (float)0.0),</w:t>
      </w:r>
    </w:p>
    <w:p w:rsidR="000A5C38" w:rsidRPr="000A5C38" w:rsidRDefault="000A5C38" w:rsidP="000A5C38">
      <w:pPr>
        <w:pStyle w:val="Code"/>
      </w:pPr>
      <w:r w:rsidRPr="000A5C38">
        <w:t xml:space="preserve">                new DataElementRegisterInsert("2", 87654321, (short)2, (float)0.0),</w:t>
      </w:r>
    </w:p>
    <w:p w:rsidR="000A5C38" w:rsidRPr="000A5C38" w:rsidRDefault="000A5C38" w:rsidP="000A5C38">
      <w:pPr>
        <w:pStyle w:val="Code"/>
      </w:pPr>
      <w:r w:rsidRPr="000A5C38">
        <w:t xml:space="preserve">                new DataElementRegisterInsert("invoice5", 12345679, (short)0, (float)0.0),</w:t>
      </w:r>
    </w:p>
    <w:p w:rsidR="000A5C38" w:rsidRPr="000A5C38" w:rsidRDefault="000A5C38" w:rsidP="000A5C38">
      <w:pPr>
        <w:pStyle w:val="Code"/>
      </w:pPr>
      <w:r w:rsidRPr="000A5C38">
        <w:lastRenderedPageBreak/>
        <w:t xml:space="preserve">                new DataElementRegisterInsert("invoice1", 12348765, (short)4, (float)(-0.9)),</w:t>
      </w:r>
    </w:p>
    <w:p w:rsidR="000A5C38" w:rsidRPr="000A5C38" w:rsidRDefault="000A5C38" w:rsidP="000A5C38">
      <w:pPr>
        <w:pStyle w:val="Code"/>
      </w:pPr>
      <w:r w:rsidRPr="000A5C38">
        <w:t xml:space="preserve">                new DataElementRegisterInsert("invoice5", 12345679, (short)5, (float)0.0)</w:t>
      </w:r>
    </w:p>
    <w:p w:rsidR="000A5C38" w:rsidRPr="000A5C38" w:rsidRDefault="000A5C38" w:rsidP="000A5C38">
      <w:pPr>
        <w:pStyle w:val="Code"/>
      </w:pPr>
      <w:r w:rsidRPr="000A5C38">
        <w:t xml:space="preserve">        };</w:t>
      </w:r>
    </w:p>
    <w:p w:rsidR="000A5C38" w:rsidRPr="000A5C38" w:rsidRDefault="000A5C38" w:rsidP="000A5C38">
      <w:pPr>
        <w:pStyle w:val="Code"/>
      </w:pPr>
    </w:p>
    <w:p w:rsidR="000A5C38" w:rsidRPr="000A5C38" w:rsidRDefault="000A5C38" w:rsidP="000A5C38">
      <w:pPr>
        <w:pStyle w:val="Code"/>
      </w:pPr>
      <w:r w:rsidRPr="000A5C38">
        <w:t xml:space="preserve">        Throwable[] thrown = new Throwable[register.length];</w:t>
      </w:r>
    </w:p>
    <w:p w:rsidR="000A5C38" w:rsidRPr="000A5C38" w:rsidRDefault="000A5C38" w:rsidP="000A5C38">
      <w:pPr>
        <w:pStyle w:val="Code"/>
      </w:pPr>
    </w:p>
    <w:p w:rsidR="000A5C38" w:rsidRPr="000A5C38" w:rsidRDefault="000A5C38" w:rsidP="000A5C38">
      <w:pPr>
        <w:pStyle w:val="Code"/>
      </w:pPr>
      <w:r w:rsidRPr="000A5C38">
        <w:t xml:space="preserve">        for(int i = 0; i &lt; thrown.length; i++){</w:t>
      </w:r>
    </w:p>
    <w:p w:rsidR="000A5C38" w:rsidRPr="000A5C38" w:rsidRDefault="000A5C38" w:rsidP="000A5C38">
      <w:pPr>
        <w:pStyle w:val="Code"/>
      </w:pPr>
      <w:r w:rsidRPr="000A5C38">
        <w:t xml:space="preserve">            int finalI = i;</w:t>
      </w:r>
    </w:p>
    <w:p w:rsidR="000A5C38" w:rsidRPr="000A5C38" w:rsidRDefault="000A5C38" w:rsidP="000A5C38">
      <w:pPr>
        <w:pStyle w:val="Code"/>
      </w:pPr>
      <w:r w:rsidRPr="000A5C38">
        <w:t xml:space="preserve">            thrown[i] = assertThrows(Exception.class, () -&gt; {</w:t>
      </w:r>
    </w:p>
    <w:p w:rsidR="000A5C38" w:rsidRPr="000A5C38" w:rsidRDefault="000A5C38" w:rsidP="000A5C38">
      <w:pPr>
        <w:pStyle w:val="Code"/>
      </w:pPr>
      <w:r w:rsidRPr="000A5C38">
        <w:t xml:space="preserve">               DataNetwork.updateDataElement("http://localhost:8080/database/register/insert", register[finalI]);</w:t>
      </w:r>
    </w:p>
    <w:p w:rsidR="000A5C38" w:rsidRPr="000A5C38" w:rsidRDefault="000A5C38" w:rsidP="000A5C38">
      <w:pPr>
        <w:pStyle w:val="Code"/>
      </w:pPr>
      <w:r w:rsidRPr="000A5C38">
        <w:t xml:space="preserve">            });</w:t>
      </w:r>
    </w:p>
    <w:p w:rsidR="000A5C38" w:rsidRPr="000A5C38" w:rsidRDefault="000A5C38" w:rsidP="000A5C38">
      <w:pPr>
        <w:pStyle w:val="Code"/>
      </w:pPr>
    </w:p>
    <w:p w:rsidR="000A5C38" w:rsidRPr="000A5C38" w:rsidRDefault="000A5C38" w:rsidP="000A5C38">
      <w:pPr>
        <w:pStyle w:val="Code"/>
      </w:pPr>
      <w:r w:rsidRPr="000A5C38">
        <w:t xml:space="preserve">            assertNotNull(thrown[i].getMessage());</w:t>
      </w:r>
    </w:p>
    <w:p w:rsidR="000A5C38" w:rsidRPr="000A5C38" w:rsidRDefault="000A5C38" w:rsidP="000A5C38">
      <w:pPr>
        <w:pStyle w:val="Code"/>
      </w:pPr>
      <w:r w:rsidRPr="000A5C38">
        <w:t xml:space="preserve">            System.out.println(thrown[i].getMessage());</w:t>
      </w:r>
    </w:p>
    <w:p w:rsidR="000A5C38" w:rsidRPr="000A5C38" w:rsidRDefault="000A5C38" w:rsidP="000A5C38">
      <w:pPr>
        <w:pStyle w:val="Code"/>
      </w:pPr>
      <w:r w:rsidRPr="000A5C38">
        <w:t xml:space="preserve">        }</w:t>
      </w:r>
    </w:p>
    <w:p w:rsidR="000A5C38" w:rsidRPr="000A5C38" w:rsidRDefault="000A5C38" w:rsidP="000A5C38">
      <w:pPr>
        <w:pStyle w:val="Code"/>
      </w:pPr>
    </w:p>
    <w:p w:rsidR="000A5C38" w:rsidRPr="000A5C38" w:rsidRDefault="000A5C38" w:rsidP="000A5C38">
      <w:pPr>
        <w:pStyle w:val="Code"/>
      </w:pPr>
      <w:r w:rsidRPr="000A5C38">
        <w:t xml:space="preserve">        assertDoesNotThrow(() -&gt;{</w:t>
      </w:r>
    </w:p>
    <w:p w:rsidR="000A5C38" w:rsidRPr="000A5C38" w:rsidRDefault="000A5C38" w:rsidP="000A5C38">
      <w:pPr>
        <w:pStyle w:val="Code"/>
      </w:pPr>
      <w:r w:rsidRPr="000A5C38">
        <w:t xml:space="preserve">            DataNetwork.updateDataElement("http://localhost:8080/database/invoices/delete", dataInvoice);</w:t>
      </w:r>
    </w:p>
    <w:p w:rsidR="000A5C38" w:rsidRPr="000A5C38" w:rsidRDefault="000A5C38" w:rsidP="000A5C38">
      <w:pPr>
        <w:pStyle w:val="Code"/>
      </w:pPr>
      <w:r w:rsidRPr="000A5C38">
        <w:t xml:space="preserve">        });</w:t>
      </w:r>
    </w:p>
    <w:p w:rsidR="000A5C38" w:rsidRDefault="000A5C38" w:rsidP="000A5C38">
      <w:pPr>
        <w:pStyle w:val="Code"/>
      </w:pPr>
      <w:r w:rsidRPr="000A5C38">
        <w:t xml:space="preserve">    }</w:t>
      </w:r>
    </w:p>
    <w:p w:rsidR="000A5C38" w:rsidRDefault="000A5C38" w:rsidP="000A5C38">
      <w:pPr>
        <w:pStyle w:val="StyleText"/>
      </w:pPr>
    </w:p>
    <w:p w:rsidR="00F06440" w:rsidRPr="00F06440" w:rsidRDefault="00F06440" w:rsidP="000A5C38">
      <w:pPr>
        <w:pStyle w:val="StyleText"/>
        <w:rPr>
          <w:b/>
          <w:lang w:val="en-US"/>
        </w:rPr>
      </w:pPr>
      <w:r w:rsidRPr="00F06440">
        <w:rPr>
          <w:b/>
        </w:rPr>
        <w:t>Код метода updateDataElementWagonException</w:t>
      </w:r>
      <w:r w:rsidRPr="00F06440">
        <w:rPr>
          <w:b/>
          <w:lang w:val="en-US"/>
        </w:rPr>
        <w:t>:</w:t>
      </w:r>
    </w:p>
    <w:p w:rsidR="00F06440" w:rsidRPr="00F06440" w:rsidRDefault="00F06440" w:rsidP="00F06440">
      <w:pPr>
        <w:pStyle w:val="Code"/>
        <w:rPr>
          <w:lang w:val="ru-RU"/>
        </w:rPr>
      </w:pPr>
      <w:r w:rsidRPr="00F06440">
        <w:rPr>
          <w:lang w:val="ru-RU"/>
        </w:rPr>
        <w:t>@</w:t>
      </w:r>
      <w:r w:rsidRPr="00F06440">
        <w:t>Test</w:t>
      </w:r>
    </w:p>
    <w:p w:rsidR="00F06440" w:rsidRPr="00F06440" w:rsidRDefault="00F06440" w:rsidP="00F06440">
      <w:pPr>
        <w:pStyle w:val="Code"/>
        <w:rPr>
          <w:lang w:val="ru-RU"/>
        </w:rPr>
      </w:pPr>
      <w:r w:rsidRPr="00F06440">
        <w:rPr>
          <w:lang w:val="ru-RU"/>
        </w:rPr>
        <w:t xml:space="preserve">    </w:t>
      </w:r>
      <w:r w:rsidRPr="00F06440">
        <w:t>void</w:t>
      </w:r>
      <w:r w:rsidRPr="00F06440">
        <w:rPr>
          <w:lang w:val="ru-RU"/>
        </w:rPr>
        <w:t xml:space="preserve"> </w:t>
      </w:r>
      <w:r w:rsidRPr="00F06440">
        <w:t>updateDataElementWagonException</w:t>
      </w:r>
      <w:r w:rsidRPr="00F06440">
        <w:rPr>
          <w:lang w:val="ru-RU"/>
        </w:rPr>
        <w:t>(){</w:t>
      </w:r>
    </w:p>
    <w:p w:rsidR="00F06440" w:rsidRPr="00F06440" w:rsidRDefault="00F06440" w:rsidP="00F06440">
      <w:pPr>
        <w:pStyle w:val="Code"/>
        <w:rPr>
          <w:lang w:val="ru-RU"/>
        </w:rPr>
      </w:pPr>
      <w:r w:rsidRPr="00F06440">
        <w:rPr>
          <w:lang w:val="ru-RU"/>
        </w:rPr>
        <w:t xml:space="preserve">        //Обновление полувагонов с выходом исключений</w:t>
      </w:r>
    </w:p>
    <w:p w:rsidR="00F06440" w:rsidRPr="00F06440" w:rsidRDefault="00F06440" w:rsidP="00F06440">
      <w:pPr>
        <w:pStyle w:val="Code"/>
      </w:pPr>
      <w:r w:rsidRPr="00F06440">
        <w:rPr>
          <w:lang w:val="ru-RU"/>
        </w:rPr>
        <w:t xml:space="preserve">        </w:t>
      </w:r>
      <w:r w:rsidRPr="00F06440">
        <w:t>DataElementInvoice dataInvoice = new DataElementInvoice(</w:t>
      </w:r>
    </w:p>
    <w:p w:rsidR="00F06440" w:rsidRPr="00F06440" w:rsidRDefault="00F06440" w:rsidP="00F06440">
      <w:pPr>
        <w:pStyle w:val="Code"/>
      </w:pPr>
      <w:r w:rsidRPr="00F06440">
        <w:t xml:space="preserve">                "invoice1",</w:t>
      </w:r>
    </w:p>
    <w:p w:rsidR="00F06440" w:rsidRPr="00F06440" w:rsidRDefault="00F06440" w:rsidP="00F06440">
      <w:pPr>
        <w:pStyle w:val="Code"/>
      </w:pPr>
      <w:r w:rsidRPr="00F06440">
        <w:t xml:space="preserve">                "supplier1",</w:t>
      </w:r>
    </w:p>
    <w:p w:rsidR="00F06440" w:rsidRPr="00F06440" w:rsidRDefault="00F06440" w:rsidP="00F06440">
      <w:pPr>
        <w:pStyle w:val="Code"/>
      </w:pPr>
      <w:r w:rsidRPr="00F06440">
        <w:t xml:space="preserve">                (short)5,</w:t>
      </w:r>
    </w:p>
    <w:p w:rsidR="00F06440" w:rsidRPr="00F06440" w:rsidRDefault="00F06440" w:rsidP="00F06440">
      <w:pPr>
        <w:pStyle w:val="Code"/>
      </w:pPr>
      <w:r w:rsidRPr="00F06440">
        <w:t xml:space="preserve">                "2001-01-01",</w:t>
      </w:r>
    </w:p>
    <w:p w:rsidR="00F06440" w:rsidRPr="00F06440" w:rsidRDefault="00F06440" w:rsidP="00F06440">
      <w:pPr>
        <w:pStyle w:val="Code"/>
      </w:pPr>
      <w:r w:rsidRPr="00F06440">
        <w:t xml:space="preserve">                "1999-12-10");</w:t>
      </w:r>
    </w:p>
    <w:p w:rsidR="00F06440" w:rsidRPr="00F06440" w:rsidRDefault="00F06440" w:rsidP="00F06440">
      <w:pPr>
        <w:pStyle w:val="Code"/>
      </w:pPr>
      <w:r w:rsidRPr="00F06440">
        <w:t xml:space="preserve">        assertDoesNotThrow(() -&gt; {</w:t>
      </w:r>
    </w:p>
    <w:p w:rsidR="00F06440" w:rsidRPr="00F06440" w:rsidRDefault="00F06440" w:rsidP="00F06440">
      <w:pPr>
        <w:pStyle w:val="Code"/>
      </w:pPr>
      <w:r w:rsidRPr="00F06440">
        <w:t xml:space="preserve">            DataNetwork.updateDataElement("http://localhost:8080/database/invoices/insert", dataInvoice);</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DataElementRegisterInsert[] register = new DataElementRegisterInsert[]{</w:t>
      </w:r>
    </w:p>
    <w:p w:rsidR="00F06440" w:rsidRPr="00F06440" w:rsidRDefault="00F06440" w:rsidP="00F06440">
      <w:pPr>
        <w:pStyle w:val="Code"/>
      </w:pPr>
      <w:r w:rsidRPr="00F06440">
        <w:t xml:space="preserve">                new DataElementRegisterInsert("invoice1", 12345678, (short)1, (float)0.0),</w:t>
      </w:r>
    </w:p>
    <w:p w:rsidR="00F06440" w:rsidRPr="00F06440" w:rsidRDefault="00F06440" w:rsidP="00F06440">
      <w:pPr>
        <w:pStyle w:val="Code"/>
      </w:pPr>
      <w:r w:rsidRPr="00F06440">
        <w:t xml:space="preserve">                new DataElementRegisterInsert("invoice1", 87654321, (short)2, (float)0.0),</w:t>
      </w:r>
    </w:p>
    <w:p w:rsidR="00F06440" w:rsidRPr="00F06440" w:rsidRDefault="00F06440" w:rsidP="00F06440">
      <w:pPr>
        <w:pStyle w:val="Code"/>
      </w:pPr>
      <w:r w:rsidRPr="00F06440">
        <w:t xml:space="preserve">                new DataElementRegisterInsert("invoice1", 12345679, (short)3, (float)0.0),</w:t>
      </w:r>
    </w:p>
    <w:p w:rsidR="00F06440" w:rsidRPr="00F06440" w:rsidRDefault="00F06440" w:rsidP="00F06440">
      <w:pPr>
        <w:pStyle w:val="Code"/>
      </w:pPr>
      <w:r w:rsidRPr="00F06440">
        <w:t xml:space="preserve">                new DataElementRegisterInsert("invoice1", 12348765, (short)4, (float)0.0)</w:t>
      </w:r>
    </w:p>
    <w:p w:rsidR="00F06440" w:rsidRPr="00F06440" w:rsidRDefault="00F06440" w:rsidP="00F06440">
      <w:pPr>
        <w:pStyle w:val="Code"/>
      </w:pPr>
      <w:r w:rsidRPr="00F06440">
        <w:lastRenderedPageBreak/>
        <w:t xml:space="preserve">        };</w:t>
      </w:r>
    </w:p>
    <w:p w:rsidR="00F06440" w:rsidRPr="00F06440" w:rsidRDefault="00F06440" w:rsidP="00F06440">
      <w:pPr>
        <w:pStyle w:val="Code"/>
      </w:pPr>
    </w:p>
    <w:p w:rsidR="00F06440" w:rsidRPr="00F06440" w:rsidRDefault="00F06440" w:rsidP="00F06440">
      <w:pPr>
        <w:pStyle w:val="Code"/>
      </w:pPr>
      <w:r w:rsidRPr="00F06440">
        <w:t xml:space="preserve">        for(int i = 0; i &lt; register.length; i++){</w:t>
      </w:r>
    </w:p>
    <w:p w:rsidR="00F06440" w:rsidRPr="00F06440" w:rsidRDefault="00F06440" w:rsidP="00F06440">
      <w:pPr>
        <w:pStyle w:val="Code"/>
      </w:pPr>
      <w:r w:rsidRPr="00F06440">
        <w:t xml:space="preserve">            int finalI = i;</w:t>
      </w:r>
    </w:p>
    <w:p w:rsidR="00F06440" w:rsidRPr="00F06440" w:rsidRDefault="00F06440" w:rsidP="00F06440">
      <w:pPr>
        <w:pStyle w:val="Code"/>
      </w:pPr>
      <w:r w:rsidRPr="00F06440">
        <w:t xml:space="preserve">            assertDoesNotThrow(() -&gt; {</w:t>
      </w:r>
    </w:p>
    <w:p w:rsidR="00F06440" w:rsidRPr="00F06440" w:rsidRDefault="00F06440" w:rsidP="00F06440">
      <w:pPr>
        <w:pStyle w:val="Code"/>
      </w:pPr>
      <w:r w:rsidRPr="00F06440">
        <w:t xml:space="preserve">                DataNetwork.updateDataElement("http://localhost:8080/database/register/insert", register[finalI]);</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DataElementWagon[] dataElement = new DataElementWagon[]{</w:t>
      </w:r>
    </w:p>
    <w:p w:rsidR="00F06440" w:rsidRPr="00F06440" w:rsidRDefault="00F06440" w:rsidP="00F06440">
      <w:pPr>
        <w:pStyle w:val="Code"/>
      </w:pPr>
      <w:r w:rsidRPr="00F06440">
        <w:t xml:space="preserve">                new DataElementWagon(</w:t>
      </w:r>
    </w:p>
    <w:p w:rsidR="00F06440" w:rsidRPr="00F06440" w:rsidRDefault="00F06440" w:rsidP="00F06440">
      <w:pPr>
        <w:pStyle w:val="Code"/>
      </w:pPr>
      <w:r w:rsidRPr="00F06440">
        <w:t xml:space="preserve">                        12345678,</w:t>
      </w:r>
    </w:p>
    <w:p w:rsidR="00F06440" w:rsidRPr="00F06440" w:rsidRDefault="00F06440" w:rsidP="00F06440">
      <w:pPr>
        <w:pStyle w:val="Code"/>
      </w:pPr>
      <w:r w:rsidRPr="00F06440">
        <w:t xml:space="preserve">                        "2006-01-12",</w:t>
      </w:r>
    </w:p>
    <w:p w:rsidR="00F06440" w:rsidRPr="00F06440" w:rsidRDefault="00F06440" w:rsidP="00F06440">
      <w:pPr>
        <w:pStyle w:val="Code"/>
      </w:pPr>
      <w:r w:rsidRPr="00F06440">
        <w:t xml:space="preserve">                        "C:\\Projects\\SpringServer\\server\\Images\\test_image.jpg",</w:t>
      </w:r>
    </w:p>
    <w:p w:rsidR="00F06440" w:rsidRPr="00F06440" w:rsidRDefault="00F06440" w:rsidP="00F06440">
      <w:pPr>
        <w:pStyle w:val="Code"/>
      </w:pPr>
      <w:r w:rsidRPr="00F06440">
        <w:t xml:space="preserve">                        0.0</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new DataElementWagon(</w:t>
      </w:r>
    </w:p>
    <w:p w:rsidR="00F06440" w:rsidRPr="00F06440" w:rsidRDefault="00F06440" w:rsidP="00F06440">
      <w:pPr>
        <w:pStyle w:val="Code"/>
      </w:pPr>
      <w:r w:rsidRPr="00F06440">
        <w:t xml:space="preserve">                        87654321,</w:t>
      </w:r>
    </w:p>
    <w:p w:rsidR="00F06440" w:rsidRPr="00F06440" w:rsidRDefault="00F06440" w:rsidP="00F06440">
      <w:pPr>
        <w:pStyle w:val="Code"/>
      </w:pPr>
      <w:r w:rsidRPr="00F06440">
        <w:t xml:space="preserve">                        "2011-01-10",</w:t>
      </w:r>
    </w:p>
    <w:p w:rsidR="00F06440" w:rsidRPr="00F06440" w:rsidRDefault="00F06440" w:rsidP="00F06440">
      <w:pPr>
        <w:pStyle w:val="Code"/>
      </w:pPr>
      <w:r w:rsidRPr="00F06440">
        <w:t xml:space="preserve">                        "C:\\Projects\\SpringServer\\server\\Images\\test_image.jpg",</w:t>
      </w:r>
    </w:p>
    <w:p w:rsidR="00F06440" w:rsidRPr="00F06440" w:rsidRDefault="00F06440" w:rsidP="00F06440">
      <w:pPr>
        <w:pStyle w:val="Code"/>
      </w:pPr>
      <w:r w:rsidRPr="00F06440">
        <w:t xml:space="preserve">                        0.0</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new DataElementWagon(</w:t>
      </w:r>
    </w:p>
    <w:p w:rsidR="00F06440" w:rsidRPr="00F06440" w:rsidRDefault="00F06440" w:rsidP="00F06440">
      <w:pPr>
        <w:pStyle w:val="Code"/>
      </w:pPr>
      <w:r w:rsidRPr="00F06440">
        <w:t xml:space="preserve">                        12345679,</w:t>
      </w:r>
    </w:p>
    <w:p w:rsidR="00F06440" w:rsidRPr="00F06440" w:rsidRDefault="00F06440" w:rsidP="00F06440">
      <w:pPr>
        <w:pStyle w:val="Code"/>
      </w:pPr>
      <w:r w:rsidRPr="00F06440">
        <w:t xml:space="preserve">                        "2019-12-12",</w:t>
      </w:r>
    </w:p>
    <w:p w:rsidR="00F06440" w:rsidRPr="00F06440" w:rsidRDefault="00F06440" w:rsidP="00F06440">
      <w:pPr>
        <w:pStyle w:val="Code"/>
      </w:pPr>
      <w:r w:rsidRPr="00F06440">
        <w:t xml:space="preserve">                        "C:\\Projects\\SpringServer\\server\\Images\\test_image.jpg",</w:t>
      </w:r>
    </w:p>
    <w:p w:rsidR="00F06440" w:rsidRPr="00F06440" w:rsidRDefault="00F06440" w:rsidP="00F06440">
      <w:pPr>
        <w:pStyle w:val="Code"/>
      </w:pPr>
      <w:r w:rsidRPr="00F06440">
        <w:t xml:space="preserve">                        0.0</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new DataElementWagon(</w:t>
      </w:r>
    </w:p>
    <w:p w:rsidR="00F06440" w:rsidRPr="00F06440" w:rsidRDefault="00F06440" w:rsidP="00F06440">
      <w:pPr>
        <w:pStyle w:val="Code"/>
      </w:pPr>
      <w:r w:rsidRPr="00F06440">
        <w:t xml:space="preserve">                        12348765,</w:t>
      </w:r>
    </w:p>
    <w:p w:rsidR="00F06440" w:rsidRPr="00F06440" w:rsidRDefault="00F06440" w:rsidP="00F06440">
      <w:pPr>
        <w:pStyle w:val="Code"/>
      </w:pPr>
      <w:r w:rsidRPr="00F06440">
        <w:t xml:space="preserve">                        "2015-01-04",</w:t>
      </w:r>
    </w:p>
    <w:p w:rsidR="00F06440" w:rsidRPr="00F06440" w:rsidRDefault="00F06440" w:rsidP="00F06440">
      <w:pPr>
        <w:pStyle w:val="Code"/>
      </w:pPr>
      <w:r w:rsidRPr="00F06440">
        <w:t xml:space="preserve">                        "C:\\Projects\\SpringServer\\server\\Images\\test_image.jpg",</w:t>
      </w:r>
    </w:p>
    <w:p w:rsidR="00F06440" w:rsidRPr="00F06440" w:rsidRDefault="00F06440" w:rsidP="00F06440">
      <w:pPr>
        <w:pStyle w:val="Code"/>
      </w:pPr>
      <w:r w:rsidRPr="00F06440">
        <w:t xml:space="preserve">                        0.0</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DataElementWagon[] dataUpdate = new DataElementWagon[]{</w:t>
      </w:r>
    </w:p>
    <w:p w:rsidR="00F06440" w:rsidRPr="00F06440" w:rsidRDefault="00F06440" w:rsidP="00F06440">
      <w:pPr>
        <w:pStyle w:val="Code"/>
      </w:pPr>
      <w:r w:rsidRPr="00F06440">
        <w:t xml:space="preserve">                new DataElementWagon(</w:t>
      </w:r>
    </w:p>
    <w:p w:rsidR="00F06440" w:rsidRPr="00F06440" w:rsidRDefault="00F06440" w:rsidP="00F06440">
      <w:pPr>
        <w:pStyle w:val="Code"/>
      </w:pPr>
      <w:r w:rsidRPr="00F06440">
        <w:t xml:space="preserve">                        12345678,</w:t>
      </w:r>
    </w:p>
    <w:p w:rsidR="00F06440" w:rsidRPr="00F06440" w:rsidRDefault="00F06440" w:rsidP="00F06440">
      <w:pPr>
        <w:pStyle w:val="Code"/>
      </w:pPr>
      <w:r w:rsidRPr="00F06440">
        <w:t xml:space="preserve">                        "1950-09-12",</w:t>
      </w:r>
    </w:p>
    <w:p w:rsidR="00F06440" w:rsidRPr="00F06440" w:rsidRDefault="00F06440" w:rsidP="00F06440">
      <w:pPr>
        <w:pStyle w:val="Code"/>
      </w:pPr>
      <w:r w:rsidRPr="00F06440">
        <w:t xml:space="preserve">                        "C:\\Projects\\SpringServer\\server\\Images\\test_image.jpg",</w:t>
      </w:r>
    </w:p>
    <w:p w:rsidR="00F06440" w:rsidRPr="00F06440" w:rsidRDefault="00F06440" w:rsidP="00F06440">
      <w:pPr>
        <w:pStyle w:val="Code"/>
      </w:pPr>
      <w:r w:rsidRPr="00F06440">
        <w:t xml:space="preserve">                        0.0</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new DataElementWagon(</w:t>
      </w:r>
    </w:p>
    <w:p w:rsidR="00F06440" w:rsidRPr="00F06440" w:rsidRDefault="00F06440" w:rsidP="00F06440">
      <w:pPr>
        <w:pStyle w:val="Code"/>
      </w:pPr>
      <w:r w:rsidRPr="00F06440">
        <w:t xml:space="preserve">                        87654321,</w:t>
      </w:r>
    </w:p>
    <w:p w:rsidR="00F06440" w:rsidRPr="00F06440" w:rsidRDefault="00F06440" w:rsidP="00F06440">
      <w:pPr>
        <w:pStyle w:val="Code"/>
      </w:pPr>
      <w:r w:rsidRPr="00F06440">
        <w:t xml:space="preserve">                        "2011-01-10",</w:t>
      </w:r>
    </w:p>
    <w:p w:rsidR="00F06440" w:rsidRPr="00F06440" w:rsidRDefault="00F06440" w:rsidP="00F06440">
      <w:pPr>
        <w:pStyle w:val="Code"/>
      </w:pPr>
      <w:r w:rsidRPr="00F06440">
        <w:lastRenderedPageBreak/>
        <w:t xml:space="preserve">                        "C:\\Projects\\teskjhgfcx.jpg",</w:t>
      </w:r>
    </w:p>
    <w:p w:rsidR="00F06440" w:rsidRPr="00F06440" w:rsidRDefault="00F06440" w:rsidP="00F06440">
      <w:pPr>
        <w:pStyle w:val="Code"/>
      </w:pPr>
      <w:r w:rsidRPr="00F06440">
        <w:t xml:space="preserve">                        0.0</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new DataElementWagon(</w:t>
      </w:r>
    </w:p>
    <w:p w:rsidR="00F06440" w:rsidRPr="00F06440" w:rsidRDefault="00F06440" w:rsidP="00F06440">
      <w:pPr>
        <w:pStyle w:val="Code"/>
      </w:pPr>
      <w:r w:rsidRPr="00F06440">
        <w:t xml:space="preserve">                        12345679,</w:t>
      </w:r>
    </w:p>
    <w:p w:rsidR="00F06440" w:rsidRPr="00F06440" w:rsidRDefault="00F06440" w:rsidP="00F06440">
      <w:pPr>
        <w:pStyle w:val="Code"/>
      </w:pPr>
      <w:r w:rsidRPr="00F06440">
        <w:t xml:space="preserve">                        "1997-01-01",</w:t>
      </w:r>
    </w:p>
    <w:p w:rsidR="00F06440" w:rsidRPr="00F06440" w:rsidRDefault="00F06440" w:rsidP="00F06440">
      <w:pPr>
        <w:pStyle w:val="Code"/>
      </w:pPr>
      <w:r w:rsidRPr="00F06440">
        <w:t xml:space="preserve">                        "C:\\Projects\\SpringServer\\server\\Images\\test_image.jpg",</w:t>
      </w:r>
    </w:p>
    <w:p w:rsidR="00F06440" w:rsidRPr="00F06440" w:rsidRDefault="00F06440" w:rsidP="00F06440">
      <w:pPr>
        <w:pStyle w:val="Code"/>
      </w:pPr>
      <w:r w:rsidRPr="00F06440">
        <w:t xml:space="preserve">                        -90.0</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new DataElementWagon(</w:t>
      </w:r>
    </w:p>
    <w:p w:rsidR="00F06440" w:rsidRPr="00F06440" w:rsidRDefault="00F06440" w:rsidP="00F06440">
      <w:pPr>
        <w:pStyle w:val="Code"/>
      </w:pPr>
      <w:r w:rsidRPr="00F06440">
        <w:t xml:space="preserve">                        12348765,</w:t>
      </w:r>
    </w:p>
    <w:p w:rsidR="00F06440" w:rsidRPr="00F06440" w:rsidRDefault="00F06440" w:rsidP="00F06440">
      <w:pPr>
        <w:pStyle w:val="Code"/>
      </w:pPr>
      <w:r w:rsidRPr="00F06440">
        <w:t xml:space="preserve">                        "2015-01-04",</w:t>
      </w:r>
    </w:p>
    <w:p w:rsidR="00F06440" w:rsidRPr="00F06440" w:rsidRDefault="00F06440" w:rsidP="00F06440">
      <w:pPr>
        <w:pStyle w:val="Code"/>
      </w:pPr>
      <w:r w:rsidRPr="00F06440">
        <w:t xml:space="preserve">                        "awfawfawf",</w:t>
      </w:r>
    </w:p>
    <w:p w:rsidR="00F06440" w:rsidRPr="00F06440" w:rsidRDefault="00F06440" w:rsidP="00F06440">
      <w:pPr>
        <w:pStyle w:val="Code"/>
      </w:pPr>
      <w:r w:rsidRPr="00F06440">
        <w:t xml:space="preserve">                        0.0</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for(int i = 0; i &lt; dataElement.length; i++){</w:t>
      </w:r>
    </w:p>
    <w:p w:rsidR="00F06440" w:rsidRPr="00F06440" w:rsidRDefault="00F06440" w:rsidP="00F06440">
      <w:pPr>
        <w:pStyle w:val="Code"/>
      </w:pPr>
      <w:r w:rsidRPr="00F06440">
        <w:t xml:space="preserve">            int finalI = i;</w:t>
      </w:r>
    </w:p>
    <w:p w:rsidR="00F06440" w:rsidRPr="00F06440" w:rsidRDefault="00F06440" w:rsidP="00F06440">
      <w:pPr>
        <w:pStyle w:val="Code"/>
      </w:pPr>
      <w:r w:rsidRPr="00F06440">
        <w:t xml:space="preserve">            assertDoesNotThrow(() -&gt; {</w:t>
      </w:r>
    </w:p>
    <w:p w:rsidR="00F06440" w:rsidRPr="00F06440" w:rsidRDefault="00F06440" w:rsidP="00F06440">
      <w:pPr>
        <w:pStyle w:val="Code"/>
      </w:pPr>
      <w:r w:rsidRPr="00F06440">
        <w:t xml:space="preserve">                DataNetwork.updateDataElement("http://localhost:8080/database/wagons/insert", dataElement[finalI]);</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Throwable[] thrown = new Throwable[dataUpdate.length];</w:t>
      </w:r>
    </w:p>
    <w:p w:rsidR="00F06440" w:rsidRPr="00F06440" w:rsidRDefault="00F06440" w:rsidP="00F06440">
      <w:pPr>
        <w:pStyle w:val="Code"/>
      </w:pPr>
      <w:r w:rsidRPr="00F06440">
        <w:t xml:space="preserve">        for(int i = 0; i &lt; thrown.length; i++){</w:t>
      </w:r>
    </w:p>
    <w:p w:rsidR="00F06440" w:rsidRPr="00F06440" w:rsidRDefault="00F06440" w:rsidP="00F06440">
      <w:pPr>
        <w:pStyle w:val="Code"/>
      </w:pPr>
      <w:r w:rsidRPr="00F06440">
        <w:t xml:space="preserve">            int finalI = i;</w:t>
      </w:r>
    </w:p>
    <w:p w:rsidR="00F06440" w:rsidRPr="00F06440" w:rsidRDefault="00F06440" w:rsidP="00F06440">
      <w:pPr>
        <w:pStyle w:val="Code"/>
      </w:pPr>
      <w:r w:rsidRPr="00F06440">
        <w:t xml:space="preserve">            thrown[i] = assertThrows(Exception.class, () -&gt; {</w:t>
      </w:r>
    </w:p>
    <w:p w:rsidR="00F06440" w:rsidRPr="00F06440" w:rsidRDefault="00F06440" w:rsidP="00F06440">
      <w:pPr>
        <w:pStyle w:val="Code"/>
      </w:pPr>
      <w:r w:rsidRPr="00F06440">
        <w:t xml:space="preserve">               DataNetwork.updateDataElement("http://localhost:8080/database/wagons/update", dataUpdate[finalI]);</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assertNotNull(thrown[i].getMessage());</w:t>
      </w:r>
    </w:p>
    <w:p w:rsidR="00F06440" w:rsidRPr="00F06440" w:rsidRDefault="00F06440" w:rsidP="00F06440">
      <w:pPr>
        <w:pStyle w:val="Code"/>
      </w:pPr>
      <w:r w:rsidRPr="00F06440">
        <w:t xml:space="preserve">            System.out.println(thrown[i].getMessage());</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for(int i = 0; i &lt; dataElement.length; i++){</w:t>
      </w:r>
    </w:p>
    <w:p w:rsidR="00F06440" w:rsidRPr="00F06440" w:rsidRDefault="00F06440" w:rsidP="00F06440">
      <w:pPr>
        <w:pStyle w:val="Code"/>
      </w:pPr>
      <w:r w:rsidRPr="00F06440">
        <w:t xml:space="preserve">            int finalI = i;</w:t>
      </w:r>
    </w:p>
    <w:p w:rsidR="00F06440" w:rsidRPr="00F06440" w:rsidRDefault="00F06440" w:rsidP="00F06440">
      <w:pPr>
        <w:pStyle w:val="Code"/>
      </w:pPr>
      <w:r w:rsidRPr="00F06440">
        <w:t xml:space="preserve">            assertDoesNotThrow(() -&gt; {</w:t>
      </w:r>
    </w:p>
    <w:p w:rsidR="00F06440" w:rsidRPr="00F06440" w:rsidRDefault="00F06440" w:rsidP="00F06440">
      <w:pPr>
        <w:pStyle w:val="Code"/>
      </w:pPr>
      <w:r w:rsidRPr="00F06440">
        <w:t xml:space="preserve">                DataNetwork.updateDataElement("http://localhost:8080/database/wagons/delete",</w:t>
      </w:r>
    </w:p>
    <w:p w:rsidR="00F06440" w:rsidRPr="00F06440" w:rsidRDefault="00F06440" w:rsidP="00F06440">
      <w:pPr>
        <w:pStyle w:val="Code"/>
      </w:pPr>
      <w:r w:rsidRPr="00F06440">
        <w:t xml:space="preserve">                        new DataElementWagonsDelete(dataElement[finalI].numberWagon));</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assertDoesNotThrow(() -&gt;{</w:t>
      </w:r>
    </w:p>
    <w:p w:rsidR="00F06440" w:rsidRPr="00F06440" w:rsidRDefault="00F06440" w:rsidP="00F06440">
      <w:pPr>
        <w:pStyle w:val="Code"/>
      </w:pPr>
      <w:r w:rsidRPr="00F06440">
        <w:lastRenderedPageBreak/>
        <w:t xml:space="preserve">            DataNetwork.updateDataElement("http://localhost:8080/database/invoices/delete", dataInvoice);</w:t>
      </w:r>
    </w:p>
    <w:p w:rsidR="00F06440" w:rsidRPr="00F06440" w:rsidRDefault="00F06440" w:rsidP="00F06440">
      <w:pPr>
        <w:pStyle w:val="Code"/>
      </w:pPr>
      <w:r w:rsidRPr="00F06440">
        <w:t xml:space="preserve">        });</w:t>
      </w:r>
    </w:p>
    <w:p w:rsidR="00F06440" w:rsidRDefault="00F06440" w:rsidP="00F06440">
      <w:pPr>
        <w:pStyle w:val="Code"/>
      </w:pPr>
      <w:r w:rsidRPr="00F06440">
        <w:t xml:space="preserve">    }</w:t>
      </w:r>
    </w:p>
    <w:p w:rsidR="00F06440" w:rsidRDefault="00F06440" w:rsidP="00F06440">
      <w:pPr>
        <w:pStyle w:val="StyleText"/>
      </w:pPr>
    </w:p>
    <w:p w:rsidR="00F06440" w:rsidRPr="00F06440" w:rsidRDefault="00F06440" w:rsidP="00F06440">
      <w:pPr>
        <w:pStyle w:val="StyleText"/>
        <w:rPr>
          <w:b/>
          <w:lang w:val="en-US"/>
        </w:rPr>
      </w:pPr>
      <w:r w:rsidRPr="00F06440">
        <w:rPr>
          <w:b/>
        </w:rPr>
        <w:t>Код метода insertDataElementWagonNonException</w:t>
      </w:r>
      <w:r w:rsidRPr="00F06440">
        <w:rPr>
          <w:b/>
          <w:lang w:val="en-US"/>
        </w:rPr>
        <w:t>:</w:t>
      </w:r>
    </w:p>
    <w:p w:rsidR="00F06440" w:rsidRPr="00F06440" w:rsidRDefault="00F06440" w:rsidP="00F06440">
      <w:pPr>
        <w:pStyle w:val="Code"/>
        <w:rPr>
          <w:lang w:val="ru-RU"/>
        </w:rPr>
      </w:pPr>
      <w:r w:rsidRPr="00F06440">
        <w:rPr>
          <w:lang w:val="ru-RU"/>
        </w:rPr>
        <w:t>@</w:t>
      </w:r>
      <w:r w:rsidRPr="00F06440">
        <w:t>Test</w:t>
      </w:r>
    </w:p>
    <w:p w:rsidR="00F06440" w:rsidRPr="00F06440" w:rsidRDefault="00F06440" w:rsidP="00F06440">
      <w:pPr>
        <w:pStyle w:val="Code"/>
        <w:rPr>
          <w:lang w:val="ru-RU"/>
        </w:rPr>
      </w:pPr>
      <w:r w:rsidRPr="00F06440">
        <w:rPr>
          <w:lang w:val="ru-RU"/>
        </w:rPr>
        <w:t xml:space="preserve">    </w:t>
      </w:r>
      <w:r w:rsidRPr="00F06440">
        <w:t>void</w:t>
      </w:r>
      <w:r w:rsidRPr="00F06440">
        <w:rPr>
          <w:lang w:val="ru-RU"/>
        </w:rPr>
        <w:t xml:space="preserve"> </w:t>
      </w:r>
      <w:r w:rsidRPr="00F06440">
        <w:t>insertDataElementWagonNonException</w:t>
      </w:r>
      <w:r w:rsidRPr="00F06440">
        <w:rPr>
          <w:lang w:val="ru-RU"/>
        </w:rPr>
        <w:t>(){</w:t>
      </w:r>
    </w:p>
    <w:p w:rsidR="00F06440" w:rsidRPr="00F06440" w:rsidRDefault="00F06440" w:rsidP="00F06440">
      <w:pPr>
        <w:pStyle w:val="Code"/>
        <w:rPr>
          <w:lang w:val="ru-RU"/>
        </w:rPr>
      </w:pPr>
      <w:r w:rsidRPr="00F06440">
        <w:rPr>
          <w:lang w:val="ru-RU"/>
        </w:rPr>
        <w:t xml:space="preserve">        //Добавление полувагонов без выхода исключения</w:t>
      </w:r>
    </w:p>
    <w:p w:rsidR="00F06440" w:rsidRPr="00F06440" w:rsidRDefault="00F06440" w:rsidP="00F06440">
      <w:pPr>
        <w:pStyle w:val="Code"/>
      </w:pPr>
      <w:r w:rsidRPr="00F06440">
        <w:rPr>
          <w:lang w:val="ru-RU"/>
        </w:rPr>
        <w:t xml:space="preserve">        </w:t>
      </w:r>
      <w:r w:rsidRPr="00F06440">
        <w:t>//Все данные корректны</w:t>
      </w:r>
    </w:p>
    <w:p w:rsidR="00F06440" w:rsidRPr="00F06440" w:rsidRDefault="00F06440" w:rsidP="00F06440">
      <w:pPr>
        <w:pStyle w:val="Code"/>
      </w:pPr>
      <w:r w:rsidRPr="00F06440">
        <w:t xml:space="preserve">        DataElementInvoice dataInvoice = new DataElementInvoice(</w:t>
      </w:r>
    </w:p>
    <w:p w:rsidR="00F06440" w:rsidRPr="00F06440" w:rsidRDefault="00F06440" w:rsidP="00F06440">
      <w:pPr>
        <w:pStyle w:val="Code"/>
      </w:pPr>
      <w:r w:rsidRPr="00F06440">
        <w:t xml:space="preserve">                "invoice1",</w:t>
      </w:r>
    </w:p>
    <w:p w:rsidR="00F06440" w:rsidRPr="00F06440" w:rsidRDefault="00F06440" w:rsidP="00F06440">
      <w:pPr>
        <w:pStyle w:val="Code"/>
      </w:pPr>
      <w:r w:rsidRPr="00F06440">
        <w:t xml:space="preserve">                "supplier1",</w:t>
      </w:r>
    </w:p>
    <w:p w:rsidR="00F06440" w:rsidRPr="00F06440" w:rsidRDefault="00F06440" w:rsidP="00F06440">
      <w:pPr>
        <w:pStyle w:val="Code"/>
      </w:pPr>
      <w:r w:rsidRPr="00F06440">
        <w:t xml:space="preserve">                (short)5,</w:t>
      </w:r>
    </w:p>
    <w:p w:rsidR="00F06440" w:rsidRPr="00F06440" w:rsidRDefault="00F06440" w:rsidP="00F06440">
      <w:pPr>
        <w:pStyle w:val="Code"/>
      </w:pPr>
      <w:r w:rsidRPr="00F06440">
        <w:t xml:space="preserve">                "2001-01-01",</w:t>
      </w:r>
    </w:p>
    <w:p w:rsidR="00F06440" w:rsidRPr="00F06440" w:rsidRDefault="00F06440" w:rsidP="00F06440">
      <w:pPr>
        <w:pStyle w:val="Code"/>
      </w:pPr>
      <w:r w:rsidRPr="00F06440">
        <w:t xml:space="preserve">                "1999-12-10");</w:t>
      </w:r>
    </w:p>
    <w:p w:rsidR="00F06440" w:rsidRPr="00F06440" w:rsidRDefault="00F06440" w:rsidP="00F06440">
      <w:pPr>
        <w:pStyle w:val="Code"/>
      </w:pPr>
      <w:r w:rsidRPr="00F06440">
        <w:t xml:space="preserve">        assertDoesNotThrow(() -&gt; {</w:t>
      </w:r>
    </w:p>
    <w:p w:rsidR="00F06440" w:rsidRPr="00F06440" w:rsidRDefault="00F06440" w:rsidP="00F06440">
      <w:pPr>
        <w:pStyle w:val="Code"/>
      </w:pPr>
      <w:r w:rsidRPr="00F06440">
        <w:t xml:space="preserve">            DataNetwork.updateDataElement("http://localhost:8080/database/invoices/insert", dataInvoice);</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DataElementRegisterInsert[] register = new DataElementRegisterInsert[]{</w:t>
      </w:r>
    </w:p>
    <w:p w:rsidR="00F06440" w:rsidRPr="00F06440" w:rsidRDefault="00F06440" w:rsidP="00F06440">
      <w:pPr>
        <w:pStyle w:val="Code"/>
      </w:pPr>
      <w:r w:rsidRPr="00F06440">
        <w:t xml:space="preserve">                new DataElementRegisterInsert("invoice1", 12345678, (short)1, (float)0.0),</w:t>
      </w:r>
    </w:p>
    <w:p w:rsidR="00F06440" w:rsidRPr="00F06440" w:rsidRDefault="00F06440" w:rsidP="00F06440">
      <w:pPr>
        <w:pStyle w:val="Code"/>
      </w:pPr>
      <w:r w:rsidRPr="00F06440">
        <w:t xml:space="preserve">                new DataElementRegisterInsert("invoice1", 87654321, (short)2, (float)0.0),</w:t>
      </w:r>
    </w:p>
    <w:p w:rsidR="00F06440" w:rsidRPr="00F06440" w:rsidRDefault="00F06440" w:rsidP="00F06440">
      <w:pPr>
        <w:pStyle w:val="Code"/>
      </w:pPr>
      <w:r w:rsidRPr="00F06440">
        <w:t xml:space="preserve">                new DataElementRegisterInsert("invoice1", 12345679, (short)3, (float)0.0),</w:t>
      </w:r>
    </w:p>
    <w:p w:rsidR="00F06440" w:rsidRPr="00F06440" w:rsidRDefault="00F06440" w:rsidP="00F06440">
      <w:pPr>
        <w:pStyle w:val="Code"/>
      </w:pPr>
      <w:r w:rsidRPr="00F06440">
        <w:t xml:space="preserve">                new DataElementRegisterInsert("invoice1", 12348765, (short)4, (float)0.0)</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for(int i = 0; i &lt; register.length; i++){</w:t>
      </w:r>
    </w:p>
    <w:p w:rsidR="00F06440" w:rsidRPr="00F06440" w:rsidRDefault="00F06440" w:rsidP="00F06440">
      <w:pPr>
        <w:pStyle w:val="Code"/>
      </w:pPr>
      <w:r w:rsidRPr="00F06440">
        <w:t xml:space="preserve">            int finalI = i;</w:t>
      </w:r>
    </w:p>
    <w:p w:rsidR="00F06440" w:rsidRPr="00F06440" w:rsidRDefault="00F06440" w:rsidP="00F06440">
      <w:pPr>
        <w:pStyle w:val="Code"/>
      </w:pPr>
      <w:r w:rsidRPr="00F06440">
        <w:t xml:space="preserve">            assertDoesNotThrow(() -&gt; {</w:t>
      </w:r>
    </w:p>
    <w:p w:rsidR="00F06440" w:rsidRPr="00F06440" w:rsidRDefault="00F06440" w:rsidP="00F06440">
      <w:pPr>
        <w:pStyle w:val="Code"/>
      </w:pPr>
      <w:r w:rsidRPr="00F06440">
        <w:t xml:space="preserve">                DataNetwork.updateDataElement("http://localhost:8080/database/register/insert", register[finalI]);</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DataElementWagon[] dataElement = new DataElementWagon[]{</w:t>
      </w:r>
    </w:p>
    <w:p w:rsidR="00F06440" w:rsidRPr="00F06440" w:rsidRDefault="00F06440" w:rsidP="00F06440">
      <w:pPr>
        <w:pStyle w:val="Code"/>
      </w:pPr>
      <w:r w:rsidRPr="00F06440">
        <w:t xml:space="preserve">                new DataElementWagon(</w:t>
      </w:r>
    </w:p>
    <w:p w:rsidR="00F06440" w:rsidRPr="00F06440" w:rsidRDefault="00F06440" w:rsidP="00F06440">
      <w:pPr>
        <w:pStyle w:val="Code"/>
      </w:pPr>
      <w:r w:rsidRPr="00F06440">
        <w:t xml:space="preserve">                        12345678,</w:t>
      </w:r>
    </w:p>
    <w:p w:rsidR="00F06440" w:rsidRPr="00F06440" w:rsidRDefault="00F06440" w:rsidP="00F06440">
      <w:pPr>
        <w:pStyle w:val="Code"/>
      </w:pPr>
      <w:r w:rsidRPr="00F06440">
        <w:t xml:space="preserve">                        "2006-01-12",</w:t>
      </w:r>
    </w:p>
    <w:p w:rsidR="00F06440" w:rsidRPr="00F06440" w:rsidRDefault="00F06440" w:rsidP="00F06440">
      <w:pPr>
        <w:pStyle w:val="Code"/>
      </w:pPr>
      <w:r w:rsidRPr="00F06440">
        <w:t xml:space="preserve">                        "C:\\Projects\\SpringServer\\server\\Images\\test_image.jpg",</w:t>
      </w:r>
    </w:p>
    <w:p w:rsidR="00F06440" w:rsidRPr="00F06440" w:rsidRDefault="00F06440" w:rsidP="00F06440">
      <w:pPr>
        <w:pStyle w:val="Code"/>
      </w:pPr>
      <w:r w:rsidRPr="00F06440">
        <w:t xml:space="preserve">                        0.0</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new DataElementWagon(</w:t>
      </w:r>
    </w:p>
    <w:p w:rsidR="00F06440" w:rsidRPr="00F06440" w:rsidRDefault="00F06440" w:rsidP="00F06440">
      <w:pPr>
        <w:pStyle w:val="Code"/>
      </w:pPr>
      <w:r w:rsidRPr="00F06440">
        <w:lastRenderedPageBreak/>
        <w:t xml:space="preserve">                        87654321,</w:t>
      </w:r>
    </w:p>
    <w:p w:rsidR="00F06440" w:rsidRPr="00F06440" w:rsidRDefault="00F06440" w:rsidP="00F06440">
      <w:pPr>
        <w:pStyle w:val="Code"/>
      </w:pPr>
      <w:r w:rsidRPr="00F06440">
        <w:t xml:space="preserve">                        "2011-01-10",</w:t>
      </w:r>
    </w:p>
    <w:p w:rsidR="00F06440" w:rsidRPr="00F06440" w:rsidRDefault="00F06440" w:rsidP="00F06440">
      <w:pPr>
        <w:pStyle w:val="Code"/>
      </w:pPr>
      <w:r w:rsidRPr="00F06440">
        <w:t xml:space="preserve">                        "C:\\Projects\\SpringServer\\server\\Images\\test_image.jpg",</w:t>
      </w:r>
    </w:p>
    <w:p w:rsidR="00F06440" w:rsidRPr="00F06440" w:rsidRDefault="00F06440" w:rsidP="00F06440">
      <w:pPr>
        <w:pStyle w:val="Code"/>
      </w:pPr>
      <w:r w:rsidRPr="00F06440">
        <w:t xml:space="preserve">                        0.0</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new DataElementWagon(</w:t>
      </w:r>
    </w:p>
    <w:p w:rsidR="00F06440" w:rsidRPr="00F06440" w:rsidRDefault="00F06440" w:rsidP="00F06440">
      <w:pPr>
        <w:pStyle w:val="Code"/>
      </w:pPr>
      <w:r w:rsidRPr="00F06440">
        <w:t xml:space="preserve">                        12345679,</w:t>
      </w:r>
    </w:p>
    <w:p w:rsidR="00F06440" w:rsidRPr="00F06440" w:rsidRDefault="00F06440" w:rsidP="00F06440">
      <w:pPr>
        <w:pStyle w:val="Code"/>
      </w:pPr>
      <w:r w:rsidRPr="00F06440">
        <w:t xml:space="preserve">                        "2019-12-12",</w:t>
      </w:r>
    </w:p>
    <w:p w:rsidR="00F06440" w:rsidRPr="00F06440" w:rsidRDefault="00F06440" w:rsidP="00F06440">
      <w:pPr>
        <w:pStyle w:val="Code"/>
      </w:pPr>
      <w:r w:rsidRPr="00F06440">
        <w:t xml:space="preserve">                        "C:\\Projects\\SpringServer\\server\\Images\\test_image.jpg",</w:t>
      </w:r>
    </w:p>
    <w:p w:rsidR="00F06440" w:rsidRPr="00F06440" w:rsidRDefault="00F06440" w:rsidP="00F06440">
      <w:pPr>
        <w:pStyle w:val="Code"/>
      </w:pPr>
      <w:r w:rsidRPr="00F06440">
        <w:t xml:space="preserve">                        0.0</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new DataElementWagon(</w:t>
      </w:r>
    </w:p>
    <w:p w:rsidR="00F06440" w:rsidRPr="00F06440" w:rsidRDefault="00F06440" w:rsidP="00F06440">
      <w:pPr>
        <w:pStyle w:val="Code"/>
      </w:pPr>
      <w:r w:rsidRPr="00F06440">
        <w:t xml:space="preserve">                        12348765,</w:t>
      </w:r>
    </w:p>
    <w:p w:rsidR="00F06440" w:rsidRPr="00F06440" w:rsidRDefault="00F06440" w:rsidP="00F06440">
      <w:pPr>
        <w:pStyle w:val="Code"/>
      </w:pPr>
      <w:r w:rsidRPr="00F06440">
        <w:t xml:space="preserve">                        "2015-01-04",</w:t>
      </w:r>
    </w:p>
    <w:p w:rsidR="00F06440" w:rsidRPr="00F06440" w:rsidRDefault="00F06440" w:rsidP="00F06440">
      <w:pPr>
        <w:pStyle w:val="Code"/>
      </w:pPr>
      <w:r w:rsidRPr="00F06440">
        <w:t xml:space="preserve">                        "C:\\Projects\\SpringServer\\server\\Images\\test_image.jpg",</w:t>
      </w:r>
    </w:p>
    <w:p w:rsidR="00F06440" w:rsidRPr="00F06440" w:rsidRDefault="00F06440" w:rsidP="00F06440">
      <w:pPr>
        <w:pStyle w:val="Code"/>
      </w:pPr>
      <w:r w:rsidRPr="00F06440">
        <w:t xml:space="preserve">                        0.0</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for(int i = 0; i &lt; dataElement.length; i++){</w:t>
      </w:r>
    </w:p>
    <w:p w:rsidR="00F06440" w:rsidRPr="00F06440" w:rsidRDefault="00F06440" w:rsidP="00F06440">
      <w:pPr>
        <w:pStyle w:val="Code"/>
      </w:pPr>
      <w:r w:rsidRPr="00F06440">
        <w:t xml:space="preserve">            int finalI = i;</w:t>
      </w:r>
    </w:p>
    <w:p w:rsidR="00F06440" w:rsidRPr="00F06440" w:rsidRDefault="00F06440" w:rsidP="00F06440">
      <w:pPr>
        <w:pStyle w:val="Code"/>
      </w:pPr>
      <w:r w:rsidRPr="00F06440">
        <w:t xml:space="preserve">            assertDoesNotThrow(() -&gt; {</w:t>
      </w:r>
    </w:p>
    <w:p w:rsidR="00F06440" w:rsidRPr="00F06440" w:rsidRDefault="00F06440" w:rsidP="00F06440">
      <w:pPr>
        <w:pStyle w:val="Code"/>
      </w:pPr>
      <w:r w:rsidRPr="00F06440">
        <w:t xml:space="preserve">               DataNetwork.updateDataElement("http://localhost:8080/database/wagons/insert", dataElement[finalI]);</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for(int i = 0; i &lt; dataElement.length; i++){</w:t>
      </w:r>
    </w:p>
    <w:p w:rsidR="00F06440" w:rsidRPr="00F06440" w:rsidRDefault="00F06440" w:rsidP="00F06440">
      <w:pPr>
        <w:pStyle w:val="Code"/>
      </w:pPr>
      <w:r w:rsidRPr="00F06440">
        <w:t xml:space="preserve">            int finalI = i;</w:t>
      </w:r>
    </w:p>
    <w:p w:rsidR="00F06440" w:rsidRPr="00F06440" w:rsidRDefault="00F06440" w:rsidP="00F06440">
      <w:pPr>
        <w:pStyle w:val="Code"/>
      </w:pPr>
      <w:r w:rsidRPr="00F06440">
        <w:t xml:space="preserve">            assertDoesNotThrow(() -&gt; {</w:t>
      </w:r>
    </w:p>
    <w:p w:rsidR="00F06440" w:rsidRPr="00F06440" w:rsidRDefault="00F06440" w:rsidP="00F06440">
      <w:pPr>
        <w:pStyle w:val="Code"/>
      </w:pPr>
      <w:r w:rsidRPr="00F06440">
        <w:t xml:space="preserve">                DataNetwork.updateDataElement("http://localhost:8080/database/wagons/delete",</w:t>
      </w:r>
    </w:p>
    <w:p w:rsidR="00F06440" w:rsidRPr="00F06440" w:rsidRDefault="00F06440" w:rsidP="00F06440">
      <w:pPr>
        <w:pStyle w:val="Code"/>
      </w:pPr>
      <w:r w:rsidRPr="00F06440">
        <w:t xml:space="preserve">                        new DataElementWagonsDelete(dataElement[finalI].numberWagon));</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assertDoesNotThrow(() -&gt;{</w:t>
      </w:r>
    </w:p>
    <w:p w:rsidR="00F06440" w:rsidRPr="00F06440" w:rsidRDefault="00F06440" w:rsidP="00F06440">
      <w:pPr>
        <w:pStyle w:val="Code"/>
      </w:pPr>
      <w:r w:rsidRPr="00F06440">
        <w:t xml:space="preserve">            DataNetwork.updateDataElement("http://localhost:8080/database/invoices/delete", dataInvoice);</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76245B" w:rsidRDefault="0076245B">
      <w:pPr>
        <w:rPr>
          <w:lang w:val="en-US"/>
        </w:rPr>
      </w:pPr>
      <w:r w:rsidRPr="000A5C38">
        <w:rPr>
          <w:lang w:val="en-US"/>
        </w:rPr>
        <w:br w:type="page"/>
      </w:r>
    </w:p>
    <w:p w:rsidR="00F06440" w:rsidRDefault="00F06440" w:rsidP="00F06440">
      <w:pPr>
        <w:pStyle w:val="StyleText"/>
        <w:rPr>
          <w:b/>
          <w:lang w:val="en-US"/>
        </w:rPr>
      </w:pPr>
      <w:r w:rsidRPr="00F06440">
        <w:rPr>
          <w:b/>
        </w:rPr>
        <w:lastRenderedPageBreak/>
        <w:t>Код метода insertDataElementWagonException</w:t>
      </w:r>
      <w:r w:rsidRPr="00F06440">
        <w:rPr>
          <w:b/>
          <w:lang w:val="en-US"/>
        </w:rPr>
        <w:t>:</w:t>
      </w:r>
    </w:p>
    <w:p w:rsidR="00F06440" w:rsidRPr="00F06440" w:rsidRDefault="00F06440" w:rsidP="00F06440">
      <w:pPr>
        <w:pStyle w:val="Code"/>
        <w:rPr>
          <w:lang w:val="ru-RU"/>
        </w:rPr>
      </w:pPr>
      <w:r w:rsidRPr="00F06440">
        <w:rPr>
          <w:lang w:val="ru-RU"/>
        </w:rPr>
        <w:t>@</w:t>
      </w:r>
      <w:r w:rsidRPr="00F06440">
        <w:t>Test</w:t>
      </w:r>
    </w:p>
    <w:p w:rsidR="00F06440" w:rsidRPr="00F06440" w:rsidRDefault="00F06440" w:rsidP="00F06440">
      <w:pPr>
        <w:pStyle w:val="Code"/>
        <w:rPr>
          <w:lang w:val="ru-RU"/>
        </w:rPr>
      </w:pPr>
      <w:r w:rsidRPr="00F06440">
        <w:rPr>
          <w:lang w:val="ru-RU"/>
        </w:rPr>
        <w:t xml:space="preserve">    </w:t>
      </w:r>
      <w:r w:rsidRPr="00F06440">
        <w:t>void</w:t>
      </w:r>
      <w:r w:rsidRPr="00F06440">
        <w:rPr>
          <w:lang w:val="ru-RU"/>
        </w:rPr>
        <w:t xml:space="preserve"> </w:t>
      </w:r>
      <w:r w:rsidRPr="00F06440">
        <w:t>insertDataElementWagonException</w:t>
      </w:r>
      <w:r w:rsidRPr="00F06440">
        <w:rPr>
          <w:lang w:val="ru-RU"/>
        </w:rPr>
        <w:t>(){</w:t>
      </w:r>
    </w:p>
    <w:p w:rsidR="00F06440" w:rsidRPr="00F06440" w:rsidRDefault="00F06440" w:rsidP="00F06440">
      <w:pPr>
        <w:pStyle w:val="Code"/>
        <w:rPr>
          <w:lang w:val="ru-RU"/>
        </w:rPr>
      </w:pPr>
      <w:r w:rsidRPr="00F06440">
        <w:rPr>
          <w:lang w:val="ru-RU"/>
        </w:rPr>
        <w:t xml:space="preserve">        //Добавление полувагонов с выходом исключения (ошибочные входные данные)</w:t>
      </w:r>
    </w:p>
    <w:p w:rsidR="00F06440" w:rsidRPr="00F06440" w:rsidRDefault="00F06440" w:rsidP="00F06440">
      <w:pPr>
        <w:pStyle w:val="Code"/>
      </w:pPr>
      <w:r w:rsidRPr="00F06440">
        <w:rPr>
          <w:lang w:val="ru-RU"/>
        </w:rPr>
        <w:t xml:space="preserve">        </w:t>
      </w:r>
      <w:r w:rsidRPr="00F06440">
        <w:t>DataElementInvoice dataInvoice = new DataElementInvoice(</w:t>
      </w:r>
    </w:p>
    <w:p w:rsidR="00F06440" w:rsidRPr="00F06440" w:rsidRDefault="00F06440" w:rsidP="00F06440">
      <w:pPr>
        <w:pStyle w:val="Code"/>
      </w:pPr>
      <w:r w:rsidRPr="00F06440">
        <w:t xml:space="preserve">                "invoice1",</w:t>
      </w:r>
    </w:p>
    <w:p w:rsidR="00F06440" w:rsidRPr="00F06440" w:rsidRDefault="00F06440" w:rsidP="00F06440">
      <w:pPr>
        <w:pStyle w:val="Code"/>
      </w:pPr>
      <w:r w:rsidRPr="00F06440">
        <w:t xml:space="preserve">                "supplier1",</w:t>
      </w:r>
    </w:p>
    <w:p w:rsidR="00F06440" w:rsidRPr="00F06440" w:rsidRDefault="00F06440" w:rsidP="00F06440">
      <w:pPr>
        <w:pStyle w:val="Code"/>
      </w:pPr>
      <w:r w:rsidRPr="00F06440">
        <w:t xml:space="preserve">                (short)5,</w:t>
      </w:r>
    </w:p>
    <w:p w:rsidR="00F06440" w:rsidRPr="00F06440" w:rsidRDefault="00F06440" w:rsidP="00F06440">
      <w:pPr>
        <w:pStyle w:val="Code"/>
      </w:pPr>
      <w:r w:rsidRPr="00F06440">
        <w:t xml:space="preserve">                "2001-01-01",</w:t>
      </w:r>
    </w:p>
    <w:p w:rsidR="00F06440" w:rsidRPr="00F06440" w:rsidRDefault="00F06440" w:rsidP="00F06440">
      <w:pPr>
        <w:pStyle w:val="Code"/>
      </w:pPr>
      <w:r w:rsidRPr="00F06440">
        <w:t xml:space="preserve">                "1999-12-10");</w:t>
      </w:r>
    </w:p>
    <w:p w:rsidR="00F06440" w:rsidRPr="00F06440" w:rsidRDefault="00F06440" w:rsidP="00F06440">
      <w:pPr>
        <w:pStyle w:val="Code"/>
      </w:pPr>
      <w:r w:rsidRPr="00F06440">
        <w:t xml:space="preserve">        assertDoesNotThrow(() -&gt; {</w:t>
      </w:r>
    </w:p>
    <w:p w:rsidR="00F06440" w:rsidRPr="00F06440" w:rsidRDefault="00F06440" w:rsidP="00F06440">
      <w:pPr>
        <w:pStyle w:val="Code"/>
      </w:pPr>
      <w:r w:rsidRPr="00F06440">
        <w:t xml:space="preserve">            DataNetwork.updateDataElement("http://localhost:8080/database/invoices/insert", dataInvoice);</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DataElementRegisterInsert[] register = new DataElementRegisterInsert[]{</w:t>
      </w:r>
    </w:p>
    <w:p w:rsidR="00F06440" w:rsidRPr="00F06440" w:rsidRDefault="00F06440" w:rsidP="00F06440">
      <w:pPr>
        <w:pStyle w:val="Code"/>
      </w:pPr>
      <w:r w:rsidRPr="00F06440">
        <w:t xml:space="preserve">                new DataElementRegisterInsert("invoice1", 12345678, (short)1, (float)0.0),</w:t>
      </w:r>
    </w:p>
    <w:p w:rsidR="00F06440" w:rsidRPr="00F06440" w:rsidRDefault="00F06440" w:rsidP="00F06440">
      <w:pPr>
        <w:pStyle w:val="Code"/>
      </w:pPr>
      <w:r w:rsidRPr="00F06440">
        <w:t xml:space="preserve">                new DataElementRegisterInsert("invoice1", 87654321, (short)2, (float)0.0),</w:t>
      </w:r>
    </w:p>
    <w:p w:rsidR="00F06440" w:rsidRPr="00F06440" w:rsidRDefault="00F06440" w:rsidP="00F06440">
      <w:pPr>
        <w:pStyle w:val="Code"/>
      </w:pPr>
      <w:r w:rsidRPr="00F06440">
        <w:t xml:space="preserve">                new DataElementRegisterInsert("invoice1", 12345679, (short)3, (float)0.0),</w:t>
      </w:r>
    </w:p>
    <w:p w:rsidR="00F06440" w:rsidRPr="00F06440" w:rsidRDefault="00F06440" w:rsidP="00F06440">
      <w:pPr>
        <w:pStyle w:val="Code"/>
      </w:pPr>
      <w:r w:rsidRPr="00F06440">
        <w:t xml:space="preserve">                new DataElementRegisterInsert("invoice1", 12348765, (short)4, (float)0.0)</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for(int i = 0; i &lt; register.length; i++){</w:t>
      </w:r>
    </w:p>
    <w:p w:rsidR="00F06440" w:rsidRPr="00F06440" w:rsidRDefault="00F06440" w:rsidP="00F06440">
      <w:pPr>
        <w:pStyle w:val="Code"/>
      </w:pPr>
      <w:r w:rsidRPr="00F06440">
        <w:t xml:space="preserve">            int finalI = i;</w:t>
      </w:r>
    </w:p>
    <w:p w:rsidR="00F06440" w:rsidRPr="00F06440" w:rsidRDefault="00F06440" w:rsidP="00F06440">
      <w:pPr>
        <w:pStyle w:val="Code"/>
      </w:pPr>
      <w:r w:rsidRPr="00F06440">
        <w:t xml:space="preserve">            assertDoesNotThrow(() -&gt; {</w:t>
      </w:r>
    </w:p>
    <w:p w:rsidR="00F06440" w:rsidRPr="00F06440" w:rsidRDefault="00F06440" w:rsidP="00F06440">
      <w:pPr>
        <w:pStyle w:val="Code"/>
      </w:pPr>
      <w:r w:rsidRPr="00F06440">
        <w:t xml:space="preserve">                DataNetwork.updateDataElement("http://localhost:8080/database/register/insert", register[finalI]);</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DataElementWagon[] dataElement = new DataElementWagon[]{</w:t>
      </w:r>
    </w:p>
    <w:p w:rsidR="00F06440" w:rsidRPr="00F06440" w:rsidRDefault="00F06440" w:rsidP="00F06440">
      <w:pPr>
        <w:pStyle w:val="Code"/>
      </w:pPr>
      <w:r w:rsidRPr="00F06440">
        <w:t xml:space="preserve">                new DataElementWagon(</w:t>
      </w:r>
    </w:p>
    <w:p w:rsidR="00F06440" w:rsidRPr="00F06440" w:rsidRDefault="00F06440" w:rsidP="00F06440">
      <w:pPr>
        <w:pStyle w:val="Code"/>
      </w:pPr>
      <w:r w:rsidRPr="00F06440">
        <w:t xml:space="preserve">                        23234455,</w:t>
      </w:r>
    </w:p>
    <w:p w:rsidR="00F06440" w:rsidRPr="00F06440" w:rsidRDefault="00F06440" w:rsidP="00F06440">
      <w:pPr>
        <w:pStyle w:val="Code"/>
      </w:pPr>
      <w:r w:rsidRPr="00F06440">
        <w:t xml:space="preserve">                        "2001-01-12",</w:t>
      </w:r>
    </w:p>
    <w:p w:rsidR="00F06440" w:rsidRPr="00F06440" w:rsidRDefault="00F06440" w:rsidP="00F06440">
      <w:pPr>
        <w:pStyle w:val="Code"/>
      </w:pPr>
      <w:r w:rsidRPr="00F06440">
        <w:t xml:space="preserve">                        "C:\\Projects\\SpringServer\\server\\Images\\test_image.jpg",</w:t>
      </w:r>
    </w:p>
    <w:p w:rsidR="00F06440" w:rsidRPr="00F06440" w:rsidRDefault="00F06440" w:rsidP="00F06440">
      <w:pPr>
        <w:pStyle w:val="Code"/>
      </w:pPr>
      <w:r w:rsidRPr="00F06440">
        <w:t xml:space="preserve">                        0.0</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new DataElementWagon(</w:t>
      </w:r>
    </w:p>
    <w:p w:rsidR="00F06440" w:rsidRPr="00F06440" w:rsidRDefault="00F06440" w:rsidP="00F06440">
      <w:pPr>
        <w:pStyle w:val="Code"/>
      </w:pPr>
      <w:r w:rsidRPr="00F06440">
        <w:t xml:space="preserve">                        1267890,</w:t>
      </w:r>
    </w:p>
    <w:p w:rsidR="00F06440" w:rsidRPr="00F06440" w:rsidRDefault="00F06440" w:rsidP="00F06440">
      <w:pPr>
        <w:pStyle w:val="Code"/>
      </w:pPr>
      <w:r w:rsidRPr="00F06440">
        <w:t xml:space="preserve">                        "2001-01-10",</w:t>
      </w:r>
    </w:p>
    <w:p w:rsidR="00F06440" w:rsidRPr="00F06440" w:rsidRDefault="00F06440" w:rsidP="00F06440">
      <w:pPr>
        <w:pStyle w:val="Code"/>
      </w:pPr>
      <w:r w:rsidRPr="00F06440">
        <w:t xml:space="preserve">                        "C:\\Projects\\SpringServer\\server\\Images\\test_image.jpg",</w:t>
      </w:r>
    </w:p>
    <w:p w:rsidR="00F06440" w:rsidRPr="00F06440" w:rsidRDefault="00F06440" w:rsidP="00F06440">
      <w:pPr>
        <w:pStyle w:val="Code"/>
      </w:pPr>
      <w:r w:rsidRPr="00F06440">
        <w:t xml:space="preserve">                        0.0</w:t>
      </w:r>
    </w:p>
    <w:p w:rsidR="00F06440" w:rsidRPr="00F06440" w:rsidRDefault="00F06440" w:rsidP="00F06440">
      <w:pPr>
        <w:pStyle w:val="Code"/>
      </w:pPr>
      <w:r w:rsidRPr="00F06440">
        <w:t xml:space="preserve">                ),</w:t>
      </w:r>
    </w:p>
    <w:p w:rsidR="00F06440" w:rsidRPr="00F06440" w:rsidRDefault="00F06440" w:rsidP="00F06440">
      <w:pPr>
        <w:pStyle w:val="Code"/>
      </w:pPr>
      <w:r w:rsidRPr="00F06440">
        <w:lastRenderedPageBreak/>
        <w:t xml:space="preserve">                new DataElementWagon(</w:t>
      </w:r>
    </w:p>
    <w:p w:rsidR="00F06440" w:rsidRPr="00F06440" w:rsidRDefault="00F06440" w:rsidP="00F06440">
      <w:pPr>
        <w:pStyle w:val="Code"/>
      </w:pPr>
      <w:r w:rsidRPr="00F06440">
        <w:t xml:space="preserve">                        87654321,</w:t>
      </w:r>
    </w:p>
    <w:p w:rsidR="00F06440" w:rsidRPr="00F06440" w:rsidRDefault="00F06440" w:rsidP="00F06440">
      <w:pPr>
        <w:pStyle w:val="Code"/>
      </w:pPr>
      <w:r w:rsidRPr="00F06440">
        <w:t xml:space="preserve">                        "1900-12-12",</w:t>
      </w:r>
    </w:p>
    <w:p w:rsidR="00F06440" w:rsidRPr="00F06440" w:rsidRDefault="00F06440" w:rsidP="00F06440">
      <w:pPr>
        <w:pStyle w:val="Code"/>
      </w:pPr>
      <w:r w:rsidRPr="00F06440">
        <w:t xml:space="preserve">                        "C:\\Projects\\SpringServer\\server\\Images\\test_image.jpg",</w:t>
      </w:r>
    </w:p>
    <w:p w:rsidR="00F06440" w:rsidRPr="00F06440" w:rsidRDefault="00F06440" w:rsidP="00F06440">
      <w:pPr>
        <w:pStyle w:val="Code"/>
      </w:pPr>
      <w:r w:rsidRPr="00F06440">
        <w:t xml:space="preserve">                        0.0</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new DataElementWagon(</w:t>
      </w:r>
    </w:p>
    <w:p w:rsidR="00F06440" w:rsidRPr="00F06440" w:rsidRDefault="00F06440" w:rsidP="00F06440">
      <w:pPr>
        <w:pStyle w:val="Code"/>
      </w:pPr>
      <w:r w:rsidRPr="00F06440">
        <w:t xml:space="preserve">                        567898766,</w:t>
      </w:r>
    </w:p>
    <w:p w:rsidR="00F06440" w:rsidRPr="00F06440" w:rsidRDefault="00F06440" w:rsidP="00F06440">
      <w:pPr>
        <w:pStyle w:val="Code"/>
      </w:pPr>
      <w:r w:rsidRPr="00F06440">
        <w:t xml:space="preserve">                        "2001-01-04",</w:t>
      </w:r>
    </w:p>
    <w:p w:rsidR="00F06440" w:rsidRPr="00F06440" w:rsidRDefault="00F06440" w:rsidP="00F06440">
      <w:pPr>
        <w:pStyle w:val="Code"/>
      </w:pPr>
      <w:r w:rsidRPr="00F06440">
        <w:t xml:space="preserve">                        "C:\\Projects\\SpringServer\\server\\Images\\test_image.jpg",</w:t>
      </w:r>
    </w:p>
    <w:p w:rsidR="00F06440" w:rsidRPr="00F06440" w:rsidRDefault="00F06440" w:rsidP="00F06440">
      <w:pPr>
        <w:pStyle w:val="Code"/>
      </w:pPr>
      <w:r w:rsidRPr="00F06440">
        <w:t xml:space="preserve">                        0.0</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new DataElementWagon(</w:t>
      </w:r>
    </w:p>
    <w:p w:rsidR="00F06440" w:rsidRPr="00F06440" w:rsidRDefault="00F06440" w:rsidP="00F06440">
      <w:pPr>
        <w:pStyle w:val="Code"/>
      </w:pPr>
      <w:r w:rsidRPr="00F06440">
        <w:t xml:space="preserve">                        12345679,</w:t>
      </w:r>
    </w:p>
    <w:p w:rsidR="00F06440" w:rsidRPr="00F06440" w:rsidRDefault="00F06440" w:rsidP="00F06440">
      <w:pPr>
        <w:pStyle w:val="Code"/>
      </w:pPr>
      <w:r w:rsidRPr="00F06440">
        <w:t xml:space="preserve">                        "2awgahahawhawh",</w:t>
      </w:r>
    </w:p>
    <w:p w:rsidR="00F06440" w:rsidRPr="00F06440" w:rsidRDefault="00F06440" w:rsidP="00F06440">
      <w:pPr>
        <w:pStyle w:val="Code"/>
      </w:pPr>
      <w:r w:rsidRPr="00F06440">
        <w:t xml:space="preserve">                        "C:\\Projects\\SpringServer\\server\\Images\\test_image.jpg",</w:t>
      </w:r>
    </w:p>
    <w:p w:rsidR="00F06440" w:rsidRPr="00F06440" w:rsidRDefault="00F06440" w:rsidP="00F06440">
      <w:pPr>
        <w:pStyle w:val="Code"/>
      </w:pPr>
      <w:r w:rsidRPr="00F06440">
        <w:t xml:space="preserve">                        0.0</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new DataElementWagon(</w:t>
      </w:r>
    </w:p>
    <w:p w:rsidR="00F06440" w:rsidRPr="00F06440" w:rsidRDefault="00F06440" w:rsidP="00F06440">
      <w:pPr>
        <w:pStyle w:val="Code"/>
      </w:pPr>
      <w:r w:rsidRPr="00F06440">
        <w:t xml:space="preserve">                        12348765,</w:t>
      </w:r>
    </w:p>
    <w:p w:rsidR="00F06440" w:rsidRPr="00F06440" w:rsidRDefault="00F06440" w:rsidP="00F06440">
      <w:pPr>
        <w:pStyle w:val="Code"/>
      </w:pPr>
      <w:r w:rsidRPr="00F06440">
        <w:t xml:space="preserve">                        "2001-01-04",</w:t>
      </w:r>
    </w:p>
    <w:p w:rsidR="00F06440" w:rsidRPr="00F06440" w:rsidRDefault="00F06440" w:rsidP="00F06440">
      <w:pPr>
        <w:pStyle w:val="Code"/>
      </w:pPr>
      <w:r w:rsidRPr="00F06440">
        <w:t xml:space="preserve">                        "NONE",</w:t>
      </w:r>
    </w:p>
    <w:p w:rsidR="00F06440" w:rsidRPr="00F06440" w:rsidRDefault="00F06440" w:rsidP="00F06440">
      <w:pPr>
        <w:pStyle w:val="Code"/>
      </w:pPr>
      <w:r w:rsidRPr="00F06440">
        <w:t xml:space="preserve">                        0.0</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Throwable[] thrown = new Throwable[dataElement.length];</w:t>
      </w:r>
    </w:p>
    <w:p w:rsidR="00F06440" w:rsidRPr="00F06440" w:rsidRDefault="00F06440" w:rsidP="00F06440">
      <w:pPr>
        <w:pStyle w:val="Code"/>
      </w:pPr>
    </w:p>
    <w:p w:rsidR="00F06440" w:rsidRPr="00F06440" w:rsidRDefault="00F06440" w:rsidP="00F06440">
      <w:pPr>
        <w:pStyle w:val="Code"/>
      </w:pPr>
      <w:r w:rsidRPr="00F06440">
        <w:t xml:space="preserve">        for(int i = 0; i &lt; dataElement.length; i++){</w:t>
      </w:r>
    </w:p>
    <w:p w:rsidR="00F06440" w:rsidRPr="00F06440" w:rsidRDefault="00F06440" w:rsidP="00F06440">
      <w:pPr>
        <w:pStyle w:val="Code"/>
      </w:pPr>
      <w:r w:rsidRPr="00F06440">
        <w:t xml:space="preserve">            int finalI = i;</w:t>
      </w:r>
    </w:p>
    <w:p w:rsidR="00F06440" w:rsidRPr="00F06440" w:rsidRDefault="00F06440" w:rsidP="00F06440">
      <w:pPr>
        <w:pStyle w:val="Code"/>
      </w:pPr>
      <w:r w:rsidRPr="00F06440">
        <w:t xml:space="preserve">            thrown[i] = assertThrows(Exception.class, () -&gt; {</w:t>
      </w:r>
    </w:p>
    <w:p w:rsidR="00F06440" w:rsidRPr="00F06440" w:rsidRDefault="00F06440" w:rsidP="00F06440">
      <w:pPr>
        <w:pStyle w:val="Code"/>
      </w:pPr>
      <w:r w:rsidRPr="00F06440">
        <w:t xml:space="preserve">                DataNetwork.updateDataElement("http://localhost:8080/database/wagons/insert", dataElement[finalI]);</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for(int i = 0; i &lt; thrown.length; i++){</w:t>
      </w:r>
    </w:p>
    <w:p w:rsidR="00F06440" w:rsidRPr="00F06440" w:rsidRDefault="00F06440" w:rsidP="00F06440">
      <w:pPr>
        <w:pStyle w:val="Code"/>
      </w:pPr>
      <w:r w:rsidRPr="00F06440">
        <w:t xml:space="preserve">            assertNotNull(thrown[i].getMessage());</w:t>
      </w:r>
    </w:p>
    <w:p w:rsidR="00F06440" w:rsidRPr="00F06440" w:rsidRDefault="00F06440" w:rsidP="00F06440">
      <w:pPr>
        <w:pStyle w:val="Code"/>
      </w:pPr>
      <w:r w:rsidRPr="00F06440">
        <w:t xml:space="preserve">            System.out.println(thrown[i].getMessage());</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assertDoesNotThrow(() -&gt;{</w:t>
      </w:r>
    </w:p>
    <w:p w:rsidR="00F06440" w:rsidRPr="00F06440" w:rsidRDefault="00F06440" w:rsidP="00F06440">
      <w:pPr>
        <w:pStyle w:val="Code"/>
      </w:pPr>
      <w:r w:rsidRPr="00F06440">
        <w:t xml:space="preserve">           DataNetwork.updateDataElement("http://localhost:8080/database/invoices/delete", dataInvoice);</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Default="00F06440">
      <w:pPr>
        <w:rPr>
          <w:lang w:val="en-US"/>
        </w:rPr>
      </w:pPr>
      <w:r>
        <w:rPr>
          <w:lang w:val="en-US"/>
        </w:rPr>
        <w:br w:type="page"/>
      </w:r>
    </w:p>
    <w:p w:rsidR="00F06440" w:rsidRDefault="00F06440" w:rsidP="00F06440">
      <w:pPr>
        <w:pStyle w:val="Style2"/>
        <w:rPr>
          <w:lang w:val="en-US"/>
        </w:rPr>
      </w:pPr>
      <w:r>
        <w:lastRenderedPageBreak/>
        <w:t xml:space="preserve">Код метода </w:t>
      </w:r>
      <w:r w:rsidRPr="00F06440">
        <w:t>updateDataElementInvoiceNonException</w:t>
      </w:r>
      <w:r>
        <w:rPr>
          <w:lang w:val="en-US"/>
        </w:rPr>
        <w:t>:</w:t>
      </w:r>
    </w:p>
    <w:p w:rsidR="00F06440" w:rsidRPr="00F06440" w:rsidRDefault="00F06440" w:rsidP="00F06440">
      <w:pPr>
        <w:pStyle w:val="Code"/>
        <w:rPr>
          <w:lang w:val="ru-RU"/>
        </w:rPr>
      </w:pPr>
      <w:r w:rsidRPr="00F06440">
        <w:rPr>
          <w:lang w:val="ru-RU"/>
        </w:rPr>
        <w:t>@</w:t>
      </w:r>
      <w:r w:rsidRPr="00F06440">
        <w:t>Test</w:t>
      </w:r>
    </w:p>
    <w:p w:rsidR="00F06440" w:rsidRPr="00F06440" w:rsidRDefault="00F06440" w:rsidP="00F06440">
      <w:pPr>
        <w:pStyle w:val="Code"/>
        <w:rPr>
          <w:lang w:val="ru-RU"/>
        </w:rPr>
      </w:pPr>
      <w:r w:rsidRPr="00F06440">
        <w:rPr>
          <w:lang w:val="ru-RU"/>
        </w:rPr>
        <w:t xml:space="preserve">    </w:t>
      </w:r>
      <w:r w:rsidRPr="00F06440">
        <w:t>void</w:t>
      </w:r>
      <w:r w:rsidRPr="00F06440">
        <w:rPr>
          <w:lang w:val="ru-RU"/>
        </w:rPr>
        <w:t xml:space="preserve"> </w:t>
      </w:r>
      <w:r w:rsidRPr="00F06440">
        <w:t>updateDataElementInvoiceNonException</w:t>
      </w:r>
      <w:r w:rsidRPr="00F06440">
        <w:rPr>
          <w:lang w:val="ru-RU"/>
        </w:rPr>
        <w:t>(){</w:t>
      </w:r>
    </w:p>
    <w:p w:rsidR="00F06440" w:rsidRPr="00F06440" w:rsidRDefault="00F06440" w:rsidP="00F06440">
      <w:pPr>
        <w:pStyle w:val="Code"/>
        <w:rPr>
          <w:lang w:val="ru-RU"/>
        </w:rPr>
      </w:pPr>
      <w:r w:rsidRPr="00F06440">
        <w:rPr>
          <w:lang w:val="ru-RU"/>
        </w:rPr>
        <w:t xml:space="preserve">        //Обновление информации о накладной без выхода исключений.</w:t>
      </w:r>
    </w:p>
    <w:p w:rsidR="00F06440" w:rsidRPr="00F06440" w:rsidRDefault="00F06440" w:rsidP="00F06440">
      <w:pPr>
        <w:pStyle w:val="Code"/>
      </w:pPr>
      <w:r w:rsidRPr="00F06440">
        <w:rPr>
          <w:lang w:val="ru-RU"/>
        </w:rPr>
        <w:t xml:space="preserve">        </w:t>
      </w:r>
      <w:r w:rsidRPr="00F06440">
        <w:t>DataElementInvoice[] dataElement = new DataElementInvoice[]{</w:t>
      </w:r>
    </w:p>
    <w:p w:rsidR="00F06440" w:rsidRPr="00F06440" w:rsidRDefault="00F06440" w:rsidP="00F06440">
      <w:pPr>
        <w:pStyle w:val="Code"/>
      </w:pPr>
      <w:r w:rsidRPr="00F06440">
        <w:t xml:space="preserve">                new DataElementInvoice("invoice1",</w:t>
      </w:r>
    </w:p>
    <w:p w:rsidR="00F06440" w:rsidRPr="00F06440" w:rsidRDefault="00F06440" w:rsidP="00F06440">
      <w:pPr>
        <w:pStyle w:val="Code"/>
      </w:pPr>
      <w:r w:rsidRPr="00F06440">
        <w:t xml:space="preserve">                        "supplier1",</w:t>
      </w:r>
    </w:p>
    <w:p w:rsidR="00F06440" w:rsidRPr="00F06440" w:rsidRDefault="00F06440" w:rsidP="00F06440">
      <w:pPr>
        <w:pStyle w:val="Code"/>
      </w:pPr>
      <w:r w:rsidRPr="00F06440">
        <w:t xml:space="preserve">                        (short) 25,</w:t>
      </w:r>
    </w:p>
    <w:p w:rsidR="00F06440" w:rsidRPr="00F06440" w:rsidRDefault="00F06440" w:rsidP="00F06440">
      <w:pPr>
        <w:pStyle w:val="Code"/>
      </w:pPr>
      <w:r w:rsidRPr="00F06440">
        <w:t xml:space="preserve">                        "2016-01-01",</w:t>
      </w:r>
    </w:p>
    <w:p w:rsidR="00F06440" w:rsidRPr="00F06440" w:rsidRDefault="00F06440" w:rsidP="00F06440">
      <w:pPr>
        <w:pStyle w:val="Code"/>
      </w:pPr>
      <w:r w:rsidRPr="00F06440">
        <w:t xml:space="preserve">                        "2015-12-05"),</w:t>
      </w:r>
    </w:p>
    <w:p w:rsidR="00F06440" w:rsidRPr="00F06440" w:rsidRDefault="00F06440" w:rsidP="00F06440">
      <w:pPr>
        <w:pStyle w:val="Code"/>
      </w:pPr>
      <w:r w:rsidRPr="00F06440">
        <w:t xml:space="preserve">                new DataElementInvoice("invoice2",</w:t>
      </w:r>
    </w:p>
    <w:p w:rsidR="00F06440" w:rsidRPr="00F06440" w:rsidRDefault="00F06440" w:rsidP="00F06440">
      <w:pPr>
        <w:pStyle w:val="Code"/>
      </w:pPr>
      <w:r w:rsidRPr="00F06440">
        <w:t xml:space="preserve">                        "supplier2",</w:t>
      </w:r>
    </w:p>
    <w:p w:rsidR="00F06440" w:rsidRPr="00F06440" w:rsidRDefault="00F06440" w:rsidP="00F06440">
      <w:pPr>
        <w:pStyle w:val="Code"/>
      </w:pPr>
      <w:r w:rsidRPr="00F06440">
        <w:t xml:space="preserve">                        (short) 4,</w:t>
      </w:r>
    </w:p>
    <w:p w:rsidR="00F06440" w:rsidRPr="00F06440" w:rsidRDefault="00F06440" w:rsidP="00F06440">
      <w:pPr>
        <w:pStyle w:val="Code"/>
      </w:pPr>
      <w:r w:rsidRPr="00F06440">
        <w:t xml:space="preserve">                        "2020-01-01",</w:t>
      </w:r>
    </w:p>
    <w:p w:rsidR="00F06440" w:rsidRPr="00F06440" w:rsidRDefault="00F06440" w:rsidP="00F06440">
      <w:pPr>
        <w:pStyle w:val="Code"/>
      </w:pPr>
      <w:r w:rsidRPr="00F06440">
        <w:t xml:space="preserve">                        "2015-12-05"),</w:t>
      </w:r>
    </w:p>
    <w:p w:rsidR="00F06440" w:rsidRPr="00F06440" w:rsidRDefault="00F06440" w:rsidP="00F06440">
      <w:pPr>
        <w:pStyle w:val="Code"/>
      </w:pPr>
      <w:r w:rsidRPr="00F06440">
        <w:t xml:space="preserve">                new DataElementInvoice("invoice3",</w:t>
      </w:r>
    </w:p>
    <w:p w:rsidR="00F06440" w:rsidRPr="00F06440" w:rsidRDefault="00F06440" w:rsidP="00F06440">
      <w:pPr>
        <w:pStyle w:val="Code"/>
      </w:pPr>
      <w:r w:rsidRPr="00F06440">
        <w:t xml:space="preserve">                        "supplier3",</w:t>
      </w:r>
    </w:p>
    <w:p w:rsidR="00F06440" w:rsidRPr="00F06440" w:rsidRDefault="00F06440" w:rsidP="00F06440">
      <w:pPr>
        <w:pStyle w:val="Code"/>
      </w:pPr>
      <w:r w:rsidRPr="00F06440">
        <w:t xml:space="preserve">                        (short) 3,</w:t>
      </w:r>
    </w:p>
    <w:p w:rsidR="00F06440" w:rsidRPr="00F06440" w:rsidRDefault="00F06440" w:rsidP="00F06440">
      <w:pPr>
        <w:pStyle w:val="Code"/>
      </w:pPr>
      <w:r w:rsidRPr="00F06440">
        <w:t xml:space="preserve">                        "2001-01-01",</w:t>
      </w:r>
    </w:p>
    <w:p w:rsidR="00F06440" w:rsidRPr="00F06440" w:rsidRDefault="00F06440" w:rsidP="00F06440">
      <w:pPr>
        <w:pStyle w:val="Code"/>
      </w:pPr>
      <w:r w:rsidRPr="00F06440">
        <w:t xml:space="preserve">                        "2000-12-01"),</w:t>
      </w:r>
    </w:p>
    <w:p w:rsidR="00F06440" w:rsidRPr="00F06440" w:rsidRDefault="00F06440" w:rsidP="00F06440">
      <w:pPr>
        <w:pStyle w:val="Code"/>
      </w:pPr>
      <w:r w:rsidRPr="00F06440">
        <w:t xml:space="preserve">                new DataElementInvoice("invoice4",</w:t>
      </w:r>
    </w:p>
    <w:p w:rsidR="00F06440" w:rsidRPr="00F06440" w:rsidRDefault="00F06440" w:rsidP="00F06440">
      <w:pPr>
        <w:pStyle w:val="Code"/>
      </w:pPr>
      <w:r w:rsidRPr="00F06440">
        <w:t xml:space="preserve">                        "supplier4",</w:t>
      </w:r>
    </w:p>
    <w:p w:rsidR="00F06440" w:rsidRPr="00F06440" w:rsidRDefault="00F06440" w:rsidP="00F06440">
      <w:pPr>
        <w:pStyle w:val="Code"/>
      </w:pPr>
      <w:r w:rsidRPr="00F06440">
        <w:t xml:space="preserve">                        (short) 2,</w:t>
      </w:r>
    </w:p>
    <w:p w:rsidR="00F06440" w:rsidRPr="00F06440" w:rsidRDefault="00F06440" w:rsidP="00F06440">
      <w:pPr>
        <w:pStyle w:val="Code"/>
      </w:pPr>
      <w:r w:rsidRPr="00F06440">
        <w:t xml:space="preserve">                        "2020-10-15",</w:t>
      </w:r>
    </w:p>
    <w:p w:rsidR="00F06440" w:rsidRPr="00F06440" w:rsidRDefault="00F06440" w:rsidP="00F06440">
      <w:pPr>
        <w:pStyle w:val="Code"/>
      </w:pPr>
      <w:r w:rsidRPr="00F06440">
        <w:t xml:space="preserve">                        "2019-10-11"),</w:t>
      </w:r>
    </w:p>
    <w:p w:rsidR="00F06440" w:rsidRPr="00F06440" w:rsidRDefault="00F06440" w:rsidP="00F06440">
      <w:pPr>
        <w:pStyle w:val="Code"/>
      </w:pPr>
      <w:r w:rsidRPr="00F06440">
        <w:t xml:space="preserve">                new DataElementInvoice("invoice5",</w:t>
      </w:r>
    </w:p>
    <w:p w:rsidR="00F06440" w:rsidRPr="00F06440" w:rsidRDefault="00F06440" w:rsidP="00F06440">
      <w:pPr>
        <w:pStyle w:val="Code"/>
      </w:pPr>
      <w:r w:rsidRPr="00F06440">
        <w:t xml:space="preserve">                        "supplier5",</w:t>
      </w:r>
    </w:p>
    <w:p w:rsidR="00F06440" w:rsidRPr="00F06440" w:rsidRDefault="00F06440" w:rsidP="00F06440">
      <w:pPr>
        <w:pStyle w:val="Code"/>
      </w:pPr>
      <w:r w:rsidRPr="00F06440">
        <w:t xml:space="preserve">                        (short) 8,</w:t>
      </w:r>
    </w:p>
    <w:p w:rsidR="00F06440" w:rsidRPr="00F06440" w:rsidRDefault="00F06440" w:rsidP="00F06440">
      <w:pPr>
        <w:pStyle w:val="Code"/>
      </w:pPr>
      <w:r w:rsidRPr="00F06440">
        <w:t xml:space="preserve">                        "2015-12-20",</w:t>
      </w:r>
    </w:p>
    <w:p w:rsidR="00F06440" w:rsidRPr="00F06440" w:rsidRDefault="00F06440" w:rsidP="00F06440">
      <w:pPr>
        <w:pStyle w:val="Code"/>
      </w:pPr>
      <w:r w:rsidRPr="00F06440">
        <w:t xml:space="preserve">                        "2015-12-05")</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DataElementInvoice[] dataInput = new DataElementInvoice[]{</w:t>
      </w:r>
    </w:p>
    <w:p w:rsidR="00F06440" w:rsidRPr="00F06440" w:rsidRDefault="00F06440" w:rsidP="00F06440">
      <w:pPr>
        <w:pStyle w:val="Code"/>
      </w:pPr>
      <w:r w:rsidRPr="00F06440">
        <w:t xml:space="preserve">                new DataElementInvoice("invoice1",</w:t>
      </w:r>
    </w:p>
    <w:p w:rsidR="00F06440" w:rsidRPr="00F06440" w:rsidRDefault="00F06440" w:rsidP="00F06440">
      <w:pPr>
        <w:pStyle w:val="Code"/>
      </w:pPr>
      <w:r w:rsidRPr="00F06440">
        <w:t xml:space="preserve">                        "supplier1",</w:t>
      </w:r>
    </w:p>
    <w:p w:rsidR="00F06440" w:rsidRPr="00F06440" w:rsidRDefault="00F06440" w:rsidP="00F06440">
      <w:pPr>
        <w:pStyle w:val="Code"/>
      </w:pPr>
      <w:r w:rsidRPr="00F06440">
        <w:t xml:space="preserve">                        (short) 4,</w:t>
      </w:r>
    </w:p>
    <w:p w:rsidR="00F06440" w:rsidRPr="00F06440" w:rsidRDefault="00F06440" w:rsidP="00F06440">
      <w:pPr>
        <w:pStyle w:val="Code"/>
      </w:pPr>
      <w:r w:rsidRPr="00F06440">
        <w:t xml:space="preserve">                        "2017-01-01",</w:t>
      </w:r>
    </w:p>
    <w:p w:rsidR="00F06440" w:rsidRPr="00F06440" w:rsidRDefault="00F06440" w:rsidP="00F06440">
      <w:pPr>
        <w:pStyle w:val="Code"/>
      </w:pPr>
      <w:r w:rsidRPr="00F06440">
        <w:t xml:space="preserve">                        "2015-12-05"),</w:t>
      </w:r>
    </w:p>
    <w:p w:rsidR="00F06440" w:rsidRPr="00F06440" w:rsidRDefault="00F06440" w:rsidP="00F06440">
      <w:pPr>
        <w:pStyle w:val="Code"/>
      </w:pPr>
      <w:r w:rsidRPr="00F06440">
        <w:t xml:space="preserve">                new DataElementInvoice("invoice2",</w:t>
      </w:r>
    </w:p>
    <w:p w:rsidR="00F06440" w:rsidRPr="00F06440" w:rsidRDefault="00F06440" w:rsidP="00F06440">
      <w:pPr>
        <w:pStyle w:val="Code"/>
      </w:pPr>
      <w:r w:rsidRPr="00F06440">
        <w:t xml:space="preserve">                        "Имя поставщика",</w:t>
      </w:r>
    </w:p>
    <w:p w:rsidR="00F06440" w:rsidRPr="00F06440" w:rsidRDefault="00F06440" w:rsidP="00F06440">
      <w:pPr>
        <w:pStyle w:val="Code"/>
      </w:pPr>
      <w:r w:rsidRPr="00F06440">
        <w:t xml:space="preserve">                        (short) 5,</w:t>
      </w:r>
    </w:p>
    <w:p w:rsidR="00F06440" w:rsidRPr="00F06440" w:rsidRDefault="00F06440" w:rsidP="00F06440">
      <w:pPr>
        <w:pStyle w:val="Code"/>
      </w:pPr>
      <w:r w:rsidRPr="00F06440">
        <w:t xml:space="preserve">                        "2020-01-01",</w:t>
      </w:r>
    </w:p>
    <w:p w:rsidR="00F06440" w:rsidRPr="00F06440" w:rsidRDefault="00F06440" w:rsidP="00F06440">
      <w:pPr>
        <w:pStyle w:val="Code"/>
      </w:pPr>
      <w:r w:rsidRPr="00F06440">
        <w:t xml:space="preserve">                        "2015-12-05"),</w:t>
      </w:r>
    </w:p>
    <w:p w:rsidR="00F06440" w:rsidRPr="00F06440" w:rsidRDefault="00F06440" w:rsidP="00F06440">
      <w:pPr>
        <w:pStyle w:val="Code"/>
      </w:pPr>
      <w:r w:rsidRPr="00F06440">
        <w:t xml:space="preserve">                new DataElementInvoice("invoice3",</w:t>
      </w:r>
    </w:p>
    <w:p w:rsidR="00F06440" w:rsidRPr="00F06440" w:rsidRDefault="00F06440" w:rsidP="00F06440">
      <w:pPr>
        <w:pStyle w:val="Code"/>
      </w:pPr>
      <w:r w:rsidRPr="00F06440">
        <w:t xml:space="preserve">                        "ООО Компания",</w:t>
      </w:r>
    </w:p>
    <w:p w:rsidR="00F06440" w:rsidRPr="00F06440" w:rsidRDefault="00F06440" w:rsidP="00F06440">
      <w:pPr>
        <w:pStyle w:val="Code"/>
      </w:pPr>
      <w:r w:rsidRPr="00F06440">
        <w:t xml:space="preserve">                        (short) 11,</w:t>
      </w:r>
    </w:p>
    <w:p w:rsidR="00F06440" w:rsidRPr="00F06440" w:rsidRDefault="00F06440" w:rsidP="00F06440">
      <w:pPr>
        <w:pStyle w:val="Code"/>
      </w:pPr>
      <w:r w:rsidRPr="00F06440">
        <w:t xml:space="preserve">                        "2001-01-01",</w:t>
      </w:r>
    </w:p>
    <w:p w:rsidR="00F06440" w:rsidRPr="00F06440" w:rsidRDefault="00F06440" w:rsidP="00F06440">
      <w:pPr>
        <w:pStyle w:val="Code"/>
      </w:pPr>
      <w:r w:rsidRPr="00F06440">
        <w:t xml:space="preserve">                        "2000-12-01"),</w:t>
      </w:r>
    </w:p>
    <w:p w:rsidR="00F06440" w:rsidRPr="00F06440" w:rsidRDefault="00F06440" w:rsidP="00F06440">
      <w:pPr>
        <w:pStyle w:val="Code"/>
      </w:pPr>
      <w:r w:rsidRPr="00F06440">
        <w:t xml:space="preserve">                new DataElementInvoice("invoice4",</w:t>
      </w:r>
    </w:p>
    <w:p w:rsidR="00F06440" w:rsidRPr="00F06440" w:rsidRDefault="00F06440" w:rsidP="00F06440">
      <w:pPr>
        <w:pStyle w:val="Code"/>
      </w:pPr>
      <w:r w:rsidRPr="00F06440">
        <w:t xml:space="preserve">                        "Name",</w:t>
      </w:r>
    </w:p>
    <w:p w:rsidR="00F06440" w:rsidRPr="00F06440" w:rsidRDefault="00F06440" w:rsidP="00F06440">
      <w:pPr>
        <w:pStyle w:val="Code"/>
      </w:pPr>
      <w:r w:rsidRPr="00F06440">
        <w:lastRenderedPageBreak/>
        <w:t xml:space="preserve">                        (short) 2,</w:t>
      </w:r>
    </w:p>
    <w:p w:rsidR="00F06440" w:rsidRPr="00F06440" w:rsidRDefault="00F06440" w:rsidP="00F06440">
      <w:pPr>
        <w:pStyle w:val="Code"/>
      </w:pPr>
      <w:r w:rsidRPr="00F06440">
        <w:t xml:space="preserve">                        "2021-03-11",</w:t>
      </w:r>
    </w:p>
    <w:p w:rsidR="00F06440" w:rsidRPr="00F06440" w:rsidRDefault="00F06440" w:rsidP="00F06440">
      <w:pPr>
        <w:pStyle w:val="Code"/>
      </w:pPr>
      <w:r w:rsidRPr="00F06440">
        <w:t xml:space="preserve">                        "2019-10-11"),</w:t>
      </w:r>
    </w:p>
    <w:p w:rsidR="00F06440" w:rsidRPr="00F06440" w:rsidRDefault="00F06440" w:rsidP="00F06440">
      <w:pPr>
        <w:pStyle w:val="Code"/>
      </w:pPr>
      <w:r w:rsidRPr="00F06440">
        <w:t xml:space="preserve">                new DataElementInvoice("invoice5",</w:t>
      </w:r>
    </w:p>
    <w:p w:rsidR="00F06440" w:rsidRPr="00F06440" w:rsidRDefault="00F06440" w:rsidP="00F06440">
      <w:pPr>
        <w:pStyle w:val="Code"/>
      </w:pPr>
      <w:r w:rsidRPr="00F06440">
        <w:t xml:space="preserve">                        "Name 2",</w:t>
      </w:r>
    </w:p>
    <w:p w:rsidR="00F06440" w:rsidRPr="00F06440" w:rsidRDefault="00F06440" w:rsidP="00F06440">
      <w:pPr>
        <w:pStyle w:val="Code"/>
      </w:pPr>
      <w:r w:rsidRPr="00F06440">
        <w:t xml:space="preserve">                        (short) 8,</w:t>
      </w:r>
    </w:p>
    <w:p w:rsidR="00F06440" w:rsidRPr="00F06440" w:rsidRDefault="00F06440" w:rsidP="00F06440">
      <w:pPr>
        <w:pStyle w:val="Code"/>
      </w:pPr>
      <w:r w:rsidRPr="00F06440">
        <w:t xml:space="preserve">                        "2015-12-20",</w:t>
      </w:r>
    </w:p>
    <w:p w:rsidR="00F06440" w:rsidRPr="00F06440" w:rsidRDefault="00F06440" w:rsidP="00F06440">
      <w:pPr>
        <w:pStyle w:val="Code"/>
      </w:pPr>
      <w:r w:rsidRPr="00F06440">
        <w:t xml:space="preserve">                        "2000-01-01")</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p>
    <w:p w:rsidR="00F06440" w:rsidRPr="00F06440" w:rsidRDefault="00F06440" w:rsidP="00F06440">
      <w:pPr>
        <w:pStyle w:val="Code"/>
      </w:pPr>
      <w:r w:rsidRPr="00F06440">
        <w:t xml:space="preserve">        for(int i = 0; i &lt; dataElement.length; i++){</w:t>
      </w:r>
    </w:p>
    <w:p w:rsidR="00F06440" w:rsidRPr="00F06440" w:rsidRDefault="00F06440" w:rsidP="00F06440">
      <w:pPr>
        <w:pStyle w:val="Code"/>
      </w:pPr>
      <w:r w:rsidRPr="00F06440">
        <w:t xml:space="preserve">            int finalI = i;</w:t>
      </w:r>
    </w:p>
    <w:p w:rsidR="00F06440" w:rsidRPr="00F06440" w:rsidRDefault="00F06440" w:rsidP="00F06440">
      <w:pPr>
        <w:pStyle w:val="Code"/>
      </w:pPr>
      <w:r w:rsidRPr="00F06440">
        <w:t xml:space="preserve">            assertDoesNotThrow( () -&gt; {</w:t>
      </w:r>
    </w:p>
    <w:p w:rsidR="00F06440" w:rsidRPr="00F06440" w:rsidRDefault="00F06440" w:rsidP="00F06440">
      <w:pPr>
        <w:pStyle w:val="Code"/>
      </w:pPr>
      <w:r w:rsidRPr="00F06440">
        <w:t xml:space="preserve">                DataNetwork.updateDataElement("http://localhost:8080/database/invoices/insert", dataElement[finalI]);</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for(int i = 0; i &lt; dataInput.length; i++){</w:t>
      </w:r>
    </w:p>
    <w:p w:rsidR="00F06440" w:rsidRPr="00F06440" w:rsidRDefault="00F06440" w:rsidP="00F06440">
      <w:pPr>
        <w:pStyle w:val="Code"/>
      </w:pPr>
      <w:r w:rsidRPr="00F06440">
        <w:t xml:space="preserve">            int finalI = i;</w:t>
      </w:r>
    </w:p>
    <w:p w:rsidR="00F06440" w:rsidRPr="00F06440" w:rsidRDefault="00F06440" w:rsidP="00F06440">
      <w:pPr>
        <w:pStyle w:val="Code"/>
      </w:pPr>
      <w:r w:rsidRPr="00F06440">
        <w:t xml:space="preserve">            assertDoesNotThrow(() -&gt; {</w:t>
      </w:r>
    </w:p>
    <w:p w:rsidR="00F06440" w:rsidRPr="00F06440" w:rsidRDefault="00F06440" w:rsidP="00F06440">
      <w:pPr>
        <w:pStyle w:val="Code"/>
      </w:pPr>
      <w:r w:rsidRPr="00F06440">
        <w:t xml:space="preserve">                DataNetwork.updateDataElement("http://localhost:8080/database/invoices/update", dataInput[finalI]);</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assertDoesNotThrow(() -&gt;{</w:t>
      </w:r>
    </w:p>
    <w:p w:rsidR="00F06440" w:rsidRPr="00F06440" w:rsidRDefault="00F06440" w:rsidP="00F06440">
      <w:pPr>
        <w:pStyle w:val="Code"/>
      </w:pPr>
      <w:r w:rsidRPr="00F06440">
        <w:t xml:space="preserve">            DataElementInvoice[] data = DataNetwork.getListDataInvoices("http://localhost:8080/database/invoices/get/all");</w:t>
      </w:r>
    </w:p>
    <w:p w:rsidR="00F06440" w:rsidRPr="00F06440" w:rsidRDefault="00F06440" w:rsidP="00F06440">
      <w:pPr>
        <w:pStyle w:val="Code"/>
      </w:pPr>
      <w:r w:rsidRPr="00F06440">
        <w:t xml:space="preserve">            if(data.length != dataInput.length){</w:t>
      </w:r>
    </w:p>
    <w:p w:rsidR="00F06440" w:rsidRPr="00F06440" w:rsidRDefault="00F06440" w:rsidP="00F06440">
      <w:pPr>
        <w:pStyle w:val="Code"/>
      </w:pPr>
      <w:r w:rsidRPr="00F06440">
        <w:t xml:space="preserve">                for(int i = 0; i &lt; dataInput.length; i++){</w:t>
      </w:r>
    </w:p>
    <w:p w:rsidR="00F06440" w:rsidRPr="00F06440" w:rsidRDefault="00F06440" w:rsidP="00F06440">
      <w:pPr>
        <w:pStyle w:val="Code"/>
      </w:pPr>
      <w:r w:rsidRPr="00F06440">
        <w:t xml:space="preserve">                    int finalI = i;</w:t>
      </w:r>
    </w:p>
    <w:p w:rsidR="00F06440" w:rsidRPr="00F06440" w:rsidRDefault="00F06440" w:rsidP="00F06440">
      <w:pPr>
        <w:pStyle w:val="Code"/>
      </w:pPr>
      <w:r w:rsidRPr="00F06440">
        <w:t xml:space="preserve">                    int finalI1 = i;</w:t>
      </w:r>
    </w:p>
    <w:p w:rsidR="00F06440" w:rsidRPr="00F06440" w:rsidRDefault="00F06440" w:rsidP="00F06440">
      <w:pPr>
        <w:pStyle w:val="Code"/>
      </w:pPr>
      <w:r w:rsidRPr="00F06440">
        <w:t xml:space="preserve">                    assertDoesNotThrow( () -&gt; {</w:t>
      </w:r>
    </w:p>
    <w:p w:rsidR="00F06440" w:rsidRPr="00F06440" w:rsidRDefault="00F06440" w:rsidP="00F06440">
      <w:pPr>
        <w:pStyle w:val="Code"/>
      </w:pPr>
      <w:r w:rsidRPr="00F06440">
        <w:t xml:space="preserve">                        DataNetwork.updateDataElement("http://localhost:8080/database/invoices/delete",</w:t>
      </w:r>
    </w:p>
    <w:p w:rsidR="00F06440" w:rsidRPr="00F06440" w:rsidRDefault="00F06440" w:rsidP="00F06440">
      <w:pPr>
        <w:pStyle w:val="Code"/>
      </w:pPr>
      <w:r w:rsidRPr="00F06440">
        <w:t xml:space="preserve">                                new DataElementInvoiceDelete(dataInput[finalI1].numberInvoice));</w:t>
      </w:r>
    </w:p>
    <w:p w:rsidR="00F06440" w:rsidRPr="00F06440" w:rsidRDefault="00F06440" w:rsidP="00F06440">
      <w:pPr>
        <w:pStyle w:val="Code"/>
        <w:rPr>
          <w:lang w:val="ru-RU"/>
        </w:rPr>
      </w:pPr>
      <w:r w:rsidRPr="00F06440">
        <w:t xml:space="preserve">                    </w:t>
      </w:r>
      <w:r w:rsidRPr="00F06440">
        <w:rPr>
          <w:lang w:val="ru-RU"/>
        </w:rPr>
        <w:t>});</w:t>
      </w:r>
    </w:p>
    <w:p w:rsidR="00F06440" w:rsidRPr="00F06440" w:rsidRDefault="00F06440" w:rsidP="00F06440">
      <w:pPr>
        <w:pStyle w:val="Code"/>
        <w:rPr>
          <w:lang w:val="ru-RU"/>
        </w:rPr>
      </w:pPr>
      <w:r w:rsidRPr="00F06440">
        <w:rPr>
          <w:lang w:val="ru-RU"/>
        </w:rPr>
        <w:t xml:space="preserve">                }</w:t>
      </w:r>
    </w:p>
    <w:p w:rsidR="00F06440" w:rsidRPr="00F06440" w:rsidRDefault="00F06440" w:rsidP="00F06440">
      <w:pPr>
        <w:pStyle w:val="Code"/>
        <w:rPr>
          <w:lang w:val="ru-RU"/>
        </w:rPr>
      </w:pPr>
      <w:r w:rsidRPr="00F06440">
        <w:rPr>
          <w:lang w:val="ru-RU"/>
        </w:rPr>
        <w:t xml:space="preserve">                </w:t>
      </w:r>
      <w:r w:rsidRPr="00F06440">
        <w:t>throw</w:t>
      </w:r>
      <w:r w:rsidRPr="00F06440">
        <w:rPr>
          <w:lang w:val="ru-RU"/>
        </w:rPr>
        <w:t xml:space="preserve"> </w:t>
      </w:r>
      <w:r w:rsidRPr="00F06440">
        <w:t>new</w:t>
      </w:r>
      <w:r w:rsidRPr="00F06440">
        <w:rPr>
          <w:lang w:val="ru-RU"/>
        </w:rPr>
        <w:t xml:space="preserve"> </w:t>
      </w:r>
      <w:r w:rsidRPr="00F06440">
        <w:t>Exception</w:t>
      </w:r>
      <w:r w:rsidRPr="00F06440">
        <w:rPr>
          <w:lang w:val="ru-RU"/>
        </w:rPr>
        <w:t>("База данных не подготовлена для тестирования!");</w:t>
      </w:r>
    </w:p>
    <w:p w:rsidR="00F06440" w:rsidRPr="00F06440" w:rsidRDefault="00F06440" w:rsidP="00F06440">
      <w:pPr>
        <w:pStyle w:val="Code"/>
      </w:pPr>
      <w:r w:rsidRPr="00F06440">
        <w:rPr>
          <w:lang w:val="ru-RU"/>
        </w:rPr>
        <w:t xml:space="preserve">            </w:t>
      </w:r>
      <w:r w:rsidRPr="00F06440">
        <w:t>}</w:t>
      </w:r>
    </w:p>
    <w:p w:rsidR="00F06440" w:rsidRPr="00F06440" w:rsidRDefault="00F06440" w:rsidP="00F06440">
      <w:pPr>
        <w:pStyle w:val="Code"/>
      </w:pPr>
    </w:p>
    <w:p w:rsidR="00F06440" w:rsidRPr="00F06440" w:rsidRDefault="00F06440" w:rsidP="00F06440">
      <w:pPr>
        <w:pStyle w:val="Code"/>
      </w:pPr>
      <w:r w:rsidRPr="00F06440">
        <w:t xml:space="preserve">            for(int i = 0; i &lt; dataInput.length; i++){</w:t>
      </w:r>
    </w:p>
    <w:p w:rsidR="00F06440" w:rsidRPr="00F06440" w:rsidRDefault="00F06440" w:rsidP="00F06440">
      <w:pPr>
        <w:pStyle w:val="Code"/>
      </w:pPr>
      <w:r w:rsidRPr="00F06440">
        <w:t xml:space="preserve">                int index = (-1);</w:t>
      </w:r>
    </w:p>
    <w:p w:rsidR="00F06440" w:rsidRPr="00F06440" w:rsidRDefault="00F06440" w:rsidP="00F06440">
      <w:pPr>
        <w:pStyle w:val="Code"/>
      </w:pPr>
      <w:r w:rsidRPr="00F06440">
        <w:t xml:space="preserve">                for(int j = 0; j &lt; data.length; j++){</w:t>
      </w:r>
    </w:p>
    <w:p w:rsidR="00F06440" w:rsidRPr="00F06440" w:rsidRDefault="00F06440" w:rsidP="00F06440">
      <w:pPr>
        <w:pStyle w:val="Code"/>
      </w:pPr>
      <w:r w:rsidRPr="00F06440">
        <w:lastRenderedPageBreak/>
        <w:t xml:space="preserve">                    if((data[j].numberInvoice.equals(dataInput[i].numberInvoice))</w:t>
      </w:r>
    </w:p>
    <w:p w:rsidR="00F06440" w:rsidRPr="00F06440" w:rsidRDefault="00F06440" w:rsidP="00F06440">
      <w:pPr>
        <w:pStyle w:val="Code"/>
      </w:pPr>
      <w:r w:rsidRPr="00F06440">
        <w:t xml:space="preserve">                            &amp;&amp; (data[j].nameSupplier.equals(dataInput[i].nameSupplier))</w:t>
      </w:r>
    </w:p>
    <w:p w:rsidR="00F06440" w:rsidRPr="00F06440" w:rsidRDefault="00F06440" w:rsidP="00F06440">
      <w:pPr>
        <w:pStyle w:val="Code"/>
      </w:pPr>
      <w:r w:rsidRPr="00F06440">
        <w:t xml:space="preserve">                            &amp;&amp; (data[j].arrivalTrainDate.equals(dataInput[i].arrivalTrainDate))</w:t>
      </w:r>
    </w:p>
    <w:p w:rsidR="00F06440" w:rsidRPr="00F06440" w:rsidRDefault="00F06440" w:rsidP="00F06440">
      <w:pPr>
        <w:pStyle w:val="Code"/>
      </w:pPr>
      <w:r w:rsidRPr="00F06440">
        <w:t xml:space="preserve">                            &amp;&amp; (data[j].departureTrainDate.equals(dataInput[i].departureTrainDate))</w:t>
      </w:r>
    </w:p>
    <w:p w:rsidR="00F06440" w:rsidRPr="00F06440" w:rsidRDefault="00F06440" w:rsidP="00F06440">
      <w:pPr>
        <w:pStyle w:val="Code"/>
      </w:pPr>
      <w:r w:rsidRPr="00F06440">
        <w:t xml:space="preserve">                            &amp;&amp; (data[j].totalWagons == dataInput[i].totalWagons)){</w:t>
      </w:r>
    </w:p>
    <w:p w:rsidR="00F06440" w:rsidRPr="00F06440" w:rsidRDefault="00F06440" w:rsidP="00F06440">
      <w:pPr>
        <w:pStyle w:val="Code"/>
      </w:pPr>
      <w:r w:rsidRPr="00F06440">
        <w:t xml:space="preserve">                        index = j;</w:t>
      </w:r>
    </w:p>
    <w:p w:rsidR="00F06440" w:rsidRPr="00F06440" w:rsidRDefault="00F06440" w:rsidP="00F06440">
      <w:pPr>
        <w:pStyle w:val="Code"/>
      </w:pPr>
      <w:r w:rsidRPr="00F06440">
        <w:t xml:space="preserve">                        break;</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if(index &lt; 0){</w:t>
      </w:r>
    </w:p>
    <w:p w:rsidR="00F06440" w:rsidRPr="00F06440" w:rsidRDefault="00F06440" w:rsidP="00F06440">
      <w:pPr>
        <w:pStyle w:val="Code"/>
      </w:pPr>
      <w:r w:rsidRPr="00F06440">
        <w:t xml:space="preserve">                    for(int k = 0; k &lt; dataInput.length; k++){</w:t>
      </w:r>
    </w:p>
    <w:p w:rsidR="00F06440" w:rsidRPr="00F06440" w:rsidRDefault="00F06440" w:rsidP="00F06440">
      <w:pPr>
        <w:pStyle w:val="Code"/>
      </w:pPr>
      <w:r w:rsidRPr="00F06440">
        <w:t xml:space="preserve">                        int finalI = k;</w:t>
      </w:r>
    </w:p>
    <w:p w:rsidR="00F06440" w:rsidRPr="00F06440" w:rsidRDefault="00F06440" w:rsidP="00F06440">
      <w:pPr>
        <w:pStyle w:val="Code"/>
      </w:pPr>
      <w:r w:rsidRPr="00F06440">
        <w:t xml:space="preserve">                        assertDoesNotThrow( () -&gt; {</w:t>
      </w:r>
    </w:p>
    <w:p w:rsidR="00F06440" w:rsidRPr="00F06440" w:rsidRDefault="00F06440" w:rsidP="00F06440">
      <w:pPr>
        <w:pStyle w:val="Code"/>
      </w:pPr>
      <w:r w:rsidRPr="00F06440">
        <w:t xml:space="preserve">                            DataNetwork.updateDataElement("http://localhost:8080/database/invoices/delete",</w:t>
      </w:r>
    </w:p>
    <w:p w:rsidR="00F06440" w:rsidRPr="00F06440" w:rsidRDefault="00F06440" w:rsidP="00F06440">
      <w:pPr>
        <w:pStyle w:val="Code"/>
      </w:pPr>
      <w:r w:rsidRPr="00F06440">
        <w:t xml:space="preserve">                                    new DataElementInvoiceDelete(dataInput[finalI].numberInvoice));</w:t>
      </w:r>
    </w:p>
    <w:p w:rsidR="00F06440" w:rsidRPr="00F06440" w:rsidRDefault="00F06440" w:rsidP="00F06440">
      <w:pPr>
        <w:pStyle w:val="Code"/>
        <w:rPr>
          <w:lang w:val="ru-RU"/>
        </w:rPr>
      </w:pPr>
      <w:r w:rsidRPr="00F06440">
        <w:t xml:space="preserve">                        </w:t>
      </w:r>
      <w:r w:rsidRPr="00F06440">
        <w:rPr>
          <w:lang w:val="ru-RU"/>
        </w:rPr>
        <w:t>});</w:t>
      </w:r>
    </w:p>
    <w:p w:rsidR="00F06440" w:rsidRPr="00F06440" w:rsidRDefault="00F06440" w:rsidP="00F06440">
      <w:pPr>
        <w:pStyle w:val="Code"/>
        <w:rPr>
          <w:lang w:val="ru-RU"/>
        </w:rPr>
      </w:pPr>
      <w:r w:rsidRPr="00F06440">
        <w:rPr>
          <w:lang w:val="ru-RU"/>
        </w:rPr>
        <w:t xml:space="preserve">                    }</w:t>
      </w:r>
    </w:p>
    <w:p w:rsidR="00F06440" w:rsidRPr="00F06440" w:rsidRDefault="00F06440" w:rsidP="00F06440">
      <w:pPr>
        <w:pStyle w:val="Code"/>
        <w:rPr>
          <w:lang w:val="ru-RU"/>
        </w:rPr>
      </w:pPr>
      <w:r w:rsidRPr="00F06440">
        <w:rPr>
          <w:lang w:val="ru-RU"/>
        </w:rPr>
        <w:t xml:space="preserve">                    </w:t>
      </w:r>
      <w:r w:rsidRPr="00F06440">
        <w:t>throw</w:t>
      </w:r>
      <w:r w:rsidRPr="00F06440">
        <w:rPr>
          <w:lang w:val="ru-RU"/>
        </w:rPr>
        <w:t xml:space="preserve"> </w:t>
      </w:r>
      <w:r w:rsidRPr="00F06440">
        <w:t>new</w:t>
      </w:r>
      <w:r w:rsidRPr="00F06440">
        <w:rPr>
          <w:lang w:val="ru-RU"/>
        </w:rPr>
        <w:t xml:space="preserve"> </w:t>
      </w:r>
      <w:r w:rsidRPr="00F06440">
        <w:t>Exception</w:t>
      </w:r>
      <w:r w:rsidRPr="00F06440">
        <w:rPr>
          <w:lang w:val="ru-RU"/>
        </w:rPr>
        <w:t>("База данных не подготовлена для тестирования!");</w:t>
      </w:r>
    </w:p>
    <w:p w:rsidR="00F06440" w:rsidRPr="00F06440" w:rsidRDefault="00F06440" w:rsidP="00F06440">
      <w:pPr>
        <w:pStyle w:val="Code"/>
      </w:pPr>
      <w:r w:rsidRPr="00F06440">
        <w:rPr>
          <w:lang w:val="ru-RU"/>
        </w:rPr>
        <w:t xml:space="preserve">                </w:t>
      </w:r>
      <w:r w:rsidRPr="00F06440">
        <w:t>}</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for(int k = 0; k &lt; dataElement.length; k++){</w:t>
      </w:r>
    </w:p>
    <w:p w:rsidR="00F06440" w:rsidRPr="00F06440" w:rsidRDefault="00F06440" w:rsidP="00F06440">
      <w:pPr>
        <w:pStyle w:val="Code"/>
      </w:pPr>
      <w:r w:rsidRPr="00F06440">
        <w:t xml:space="preserve">            int finalI = k;</w:t>
      </w:r>
    </w:p>
    <w:p w:rsidR="00F06440" w:rsidRPr="00F06440" w:rsidRDefault="00F06440" w:rsidP="00F06440">
      <w:pPr>
        <w:pStyle w:val="Code"/>
      </w:pPr>
      <w:r w:rsidRPr="00F06440">
        <w:t xml:space="preserve">            assertDoesNotThrow( () -&gt; {</w:t>
      </w:r>
    </w:p>
    <w:p w:rsidR="00F06440" w:rsidRPr="00F06440" w:rsidRDefault="00F06440" w:rsidP="00F06440">
      <w:pPr>
        <w:pStyle w:val="Code"/>
      </w:pPr>
      <w:r w:rsidRPr="00F06440">
        <w:t xml:space="preserve">                DataNetwork.updateDataElement("http://localhost:8080/database/invoices/delete",</w:t>
      </w:r>
    </w:p>
    <w:p w:rsidR="00F06440" w:rsidRPr="00F06440" w:rsidRDefault="00F06440" w:rsidP="00F06440">
      <w:pPr>
        <w:pStyle w:val="Code"/>
      </w:pPr>
      <w:r w:rsidRPr="00F06440">
        <w:t xml:space="preserve">                        new DataElementInvoiceDelete(dataElement[finalI].numberInvoice));</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Default="00F06440" w:rsidP="00F06440">
      <w:pPr>
        <w:pStyle w:val="Code"/>
      </w:pPr>
      <w:r w:rsidRPr="00F06440">
        <w:t xml:space="preserve">    }</w:t>
      </w:r>
    </w:p>
    <w:p w:rsidR="00F06440" w:rsidRDefault="00F06440" w:rsidP="00F06440">
      <w:pPr>
        <w:pStyle w:val="StyleText"/>
      </w:pPr>
    </w:p>
    <w:p w:rsidR="00F06440" w:rsidRPr="00F06440" w:rsidRDefault="00F06440" w:rsidP="00F06440">
      <w:pPr>
        <w:pStyle w:val="StyleText"/>
        <w:rPr>
          <w:b/>
          <w:lang w:val="en-US"/>
        </w:rPr>
      </w:pPr>
      <w:r w:rsidRPr="00F06440">
        <w:rPr>
          <w:b/>
        </w:rPr>
        <w:t>Код метода updateDataElementInvoiceException</w:t>
      </w:r>
      <w:r w:rsidRPr="00F06440">
        <w:rPr>
          <w:b/>
          <w:lang w:val="en-US"/>
        </w:rPr>
        <w:t>:</w:t>
      </w:r>
    </w:p>
    <w:p w:rsidR="00F06440" w:rsidRPr="00F06440" w:rsidRDefault="00F06440" w:rsidP="00F06440">
      <w:pPr>
        <w:pStyle w:val="Code"/>
        <w:rPr>
          <w:lang w:val="ru-RU"/>
        </w:rPr>
      </w:pPr>
      <w:r w:rsidRPr="00F06440">
        <w:rPr>
          <w:lang w:val="ru-RU"/>
        </w:rPr>
        <w:t>@</w:t>
      </w:r>
      <w:r w:rsidRPr="00F06440">
        <w:t>Test</w:t>
      </w:r>
    </w:p>
    <w:p w:rsidR="00F06440" w:rsidRPr="00F06440" w:rsidRDefault="00F06440" w:rsidP="00F06440">
      <w:pPr>
        <w:pStyle w:val="Code"/>
        <w:rPr>
          <w:lang w:val="ru-RU"/>
        </w:rPr>
      </w:pPr>
      <w:r w:rsidRPr="00F06440">
        <w:rPr>
          <w:lang w:val="ru-RU"/>
        </w:rPr>
        <w:t xml:space="preserve">    </w:t>
      </w:r>
      <w:r w:rsidRPr="00F06440">
        <w:t>void</w:t>
      </w:r>
      <w:r w:rsidRPr="00F06440">
        <w:rPr>
          <w:lang w:val="ru-RU"/>
        </w:rPr>
        <w:t xml:space="preserve"> </w:t>
      </w:r>
      <w:r w:rsidRPr="00F06440">
        <w:t>updateDataElementInvoiceException</w:t>
      </w:r>
      <w:r w:rsidRPr="00F06440">
        <w:rPr>
          <w:lang w:val="ru-RU"/>
        </w:rPr>
        <w:t>(){</w:t>
      </w:r>
    </w:p>
    <w:p w:rsidR="00F06440" w:rsidRPr="00F06440" w:rsidRDefault="00F06440" w:rsidP="00F06440">
      <w:pPr>
        <w:pStyle w:val="Code"/>
        <w:rPr>
          <w:lang w:val="ru-RU"/>
        </w:rPr>
      </w:pPr>
      <w:r w:rsidRPr="00F06440">
        <w:rPr>
          <w:lang w:val="ru-RU"/>
        </w:rPr>
        <w:t xml:space="preserve">        //Обновление информации о накладной с выходом исключений.</w:t>
      </w:r>
    </w:p>
    <w:p w:rsidR="00F06440" w:rsidRPr="00F06440" w:rsidRDefault="00F06440" w:rsidP="00F06440">
      <w:pPr>
        <w:pStyle w:val="Code"/>
      </w:pPr>
      <w:r w:rsidRPr="00F06440">
        <w:rPr>
          <w:lang w:val="ru-RU"/>
        </w:rPr>
        <w:t xml:space="preserve">        </w:t>
      </w:r>
      <w:r w:rsidRPr="00F06440">
        <w:t>DataElementInvoice[] dataElement = new DataElementInvoice[]{</w:t>
      </w:r>
    </w:p>
    <w:p w:rsidR="00F06440" w:rsidRPr="00F06440" w:rsidRDefault="00F06440" w:rsidP="00F06440">
      <w:pPr>
        <w:pStyle w:val="Code"/>
      </w:pPr>
      <w:r w:rsidRPr="00F06440">
        <w:t xml:space="preserve">                new DataElementInvoice("invoice1",</w:t>
      </w:r>
    </w:p>
    <w:p w:rsidR="00F06440" w:rsidRPr="00F06440" w:rsidRDefault="00F06440" w:rsidP="00F06440">
      <w:pPr>
        <w:pStyle w:val="Code"/>
      </w:pPr>
      <w:r w:rsidRPr="00F06440">
        <w:t xml:space="preserve">                        "supplier1",</w:t>
      </w:r>
    </w:p>
    <w:p w:rsidR="00F06440" w:rsidRPr="00F06440" w:rsidRDefault="00F06440" w:rsidP="00F06440">
      <w:pPr>
        <w:pStyle w:val="Code"/>
      </w:pPr>
      <w:r w:rsidRPr="00F06440">
        <w:lastRenderedPageBreak/>
        <w:t xml:space="preserve">                        (short) 25,</w:t>
      </w:r>
    </w:p>
    <w:p w:rsidR="00F06440" w:rsidRPr="00F06440" w:rsidRDefault="00F06440" w:rsidP="00F06440">
      <w:pPr>
        <w:pStyle w:val="Code"/>
      </w:pPr>
      <w:r w:rsidRPr="00F06440">
        <w:t xml:space="preserve">                        "2016-01-01",</w:t>
      </w:r>
    </w:p>
    <w:p w:rsidR="00F06440" w:rsidRPr="00F06440" w:rsidRDefault="00F06440" w:rsidP="00F06440">
      <w:pPr>
        <w:pStyle w:val="Code"/>
      </w:pPr>
      <w:r w:rsidRPr="00F06440">
        <w:t xml:space="preserve">                        "2015-12-05"),</w:t>
      </w:r>
    </w:p>
    <w:p w:rsidR="00F06440" w:rsidRPr="00F06440" w:rsidRDefault="00F06440" w:rsidP="00F06440">
      <w:pPr>
        <w:pStyle w:val="Code"/>
      </w:pPr>
      <w:r w:rsidRPr="00F06440">
        <w:t xml:space="preserve">                new DataElementInvoice("invoice2",</w:t>
      </w:r>
    </w:p>
    <w:p w:rsidR="00F06440" w:rsidRPr="00F06440" w:rsidRDefault="00F06440" w:rsidP="00F06440">
      <w:pPr>
        <w:pStyle w:val="Code"/>
      </w:pPr>
      <w:r w:rsidRPr="00F06440">
        <w:t xml:space="preserve">                        "supplier2",</w:t>
      </w:r>
    </w:p>
    <w:p w:rsidR="00F06440" w:rsidRPr="00F06440" w:rsidRDefault="00F06440" w:rsidP="00F06440">
      <w:pPr>
        <w:pStyle w:val="Code"/>
      </w:pPr>
      <w:r w:rsidRPr="00F06440">
        <w:t xml:space="preserve">                        (short) 4,</w:t>
      </w:r>
    </w:p>
    <w:p w:rsidR="00F06440" w:rsidRPr="00F06440" w:rsidRDefault="00F06440" w:rsidP="00F06440">
      <w:pPr>
        <w:pStyle w:val="Code"/>
      </w:pPr>
      <w:r w:rsidRPr="00F06440">
        <w:t xml:space="preserve">                        "2020-01-01",</w:t>
      </w:r>
    </w:p>
    <w:p w:rsidR="00F06440" w:rsidRPr="00F06440" w:rsidRDefault="00F06440" w:rsidP="00F06440">
      <w:pPr>
        <w:pStyle w:val="Code"/>
      </w:pPr>
      <w:r w:rsidRPr="00F06440">
        <w:t xml:space="preserve">                        "2015-12-05"),</w:t>
      </w:r>
    </w:p>
    <w:p w:rsidR="00F06440" w:rsidRPr="00F06440" w:rsidRDefault="00F06440" w:rsidP="00F06440">
      <w:pPr>
        <w:pStyle w:val="Code"/>
      </w:pPr>
      <w:r w:rsidRPr="00F06440">
        <w:t xml:space="preserve">                new DataElementInvoice("invoice3",</w:t>
      </w:r>
    </w:p>
    <w:p w:rsidR="00F06440" w:rsidRPr="00F06440" w:rsidRDefault="00F06440" w:rsidP="00F06440">
      <w:pPr>
        <w:pStyle w:val="Code"/>
      </w:pPr>
      <w:r w:rsidRPr="00F06440">
        <w:t xml:space="preserve">                        "supplier3",</w:t>
      </w:r>
    </w:p>
    <w:p w:rsidR="00F06440" w:rsidRPr="00F06440" w:rsidRDefault="00F06440" w:rsidP="00F06440">
      <w:pPr>
        <w:pStyle w:val="Code"/>
      </w:pPr>
      <w:r w:rsidRPr="00F06440">
        <w:t xml:space="preserve">                        (short) 3,</w:t>
      </w:r>
    </w:p>
    <w:p w:rsidR="00F06440" w:rsidRPr="00F06440" w:rsidRDefault="00F06440" w:rsidP="00F06440">
      <w:pPr>
        <w:pStyle w:val="Code"/>
      </w:pPr>
      <w:r w:rsidRPr="00F06440">
        <w:t xml:space="preserve">                        "2001-01-01",</w:t>
      </w:r>
    </w:p>
    <w:p w:rsidR="00F06440" w:rsidRPr="00F06440" w:rsidRDefault="00F06440" w:rsidP="00F06440">
      <w:pPr>
        <w:pStyle w:val="Code"/>
      </w:pPr>
      <w:r w:rsidRPr="00F06440">
        <w:t xml:space="preserve">                        "2000-12-01"),</w:t>
      </w:r>
    </w:p>
    <w:p w:rsidR="00F06440" w:rsidRPr="00F06440" w:rsidRDefault="00F06440" w:rsidP="00F06440">
      <w:pPr>
        <w:pStyle w:val="Code"/>
      </w:pPr>
      <w:r w:rsidRPr="00F06440">
        <w:t xml:space="preserve">                new DataElementInvoice("invoice4",</w:t>
      </w:r>
    </w:p>
    <w:p w:rsidR="00F06440" w:rsidRPr="00F06440" w:rsidRDefault="00F06440" w:rsidP="00F06440">
      <w:pPr>
        <w:pStyle w:val="Code"/>
      </w:pPr>
      <w:r w:rsidRPr="00F06440">
        <w:t xml:space="preserve">                        "supplier4",</w:t>
      </w:r>
    </w:p>
    <w:p w:rsidR="00F06440" w:rsidRPr="00F06440" w:rsidRDefault="00F06440" w:rsidP="00F06440">
      <w:pPr>
        <w:pStyle w:val="Code"/>
      </w:pPr>
      <w:r w:rsidRPr="00F06440">
        <w:t xml:space="preserve">                        (short) 2,</w:t>
      </w:r>
    </w:p>
    <w:p w:rsidR="00F06440" w:rsidRPr="00F06440" w:rsidRDefault="00F06440" w:rsidP="00F06440">
      <w:pPr>
        <w:pStyle w:val="Code"/>
      </w:pPr>
      <w:r w:rsidRPr="00F06440">
        <w:t xml:space="preserve">                        "2020-10-15",</w:t>
      </w:r>
    </w:p>
    <w:p w:rsidR="00F06440" w:rsidRPr="00F06440" w:rsidRDefault="00F06440" w:rsidP="00F06440">
      <w:pPr>
        <w:pStyle w:val="Code"/>
      </w:pPr>
      <w:r w:rsidRPr="00F06440">
        <w:t xml:space="preserve">                        "2019-10-11"),</w:t>
      </w:r>
    </w:p>
    <w:p w:rsidR="00F06440" w:rsidRPr="00F06440" w:rsidRDefault="00F06440" w:rsidP="00F06440">
      <w:pPr>
        <w:pStyle w:val="Code"/>
      </w:pPr>
      <w:r w:rsidRPr="00F06440">
        <w:t xml:space="preserve">                new DataElementInvoice("invoice5",</w:t>
      </w:r>
    </w:p>
    <w:p w:rsidR="00F06440" w:rsidRPr="00F06440" w:rsidRDefault="00F06440" w:rsidP="00F06440">
      <w:pPr>
        <w:pStyle w:val="Code"/>
      </w:pPr>
      <w:r w:rsidRPr="00F06440">
        <w:t xml:space="preserve">                        "supplier5",</w:t>
      </w:r>
    </w:p>
    <w:p w:rsidR="00F06440" w:rsidRPr="00F06440" w:rsidRDefault="00F06440" w:rsidP="00F06440">
      <w:pPr>
        <w:pStyle w:val="Code"/>
      </w:pPr>
      <w:r w:rsidRPr="00F06440">
        <w:t xml:space="preserve">                        (short) 8,</w:t>
      </w:r>
    </w:p>
    <w:p w:rsidR="00F06440" w:rsidRPr="00F06440" w:rsidRDefault="00F06440" w:rsidP="00F06440">
      <w:pPr>
        <w:pStyle w:val="Code"/>
      </w:pPr>
      <w:r w:rsidRPr="00F06440">
        <w:t xml:space="preserve">                        "2015-12-20",</w:t>
      </w:r>
    </w:p>
    <w:p w:rsidR="00F06440" w:rsidRPr="00F06440" w:rsidRDefault="00F06440" w:rsidP="00F06440">
      <w:pPr>
        <w:pStyle w:val="Code"/>
      </w:pPr>
      <w:r w:rsidRPr="00F06440">
        <w:t xml:space="preserve">                        "2015-12-05")</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DataElementInvoice[] dataInput = new DataElementInvoice[]{</w:t>
      </w:r>
    </w:p>
    <w:p w:rsidR="00F06440" w:rsidRPr="00F06440" w:rsidRDefault="00F06440" w:rsidP="00F06440">
      <w:pPr>
        <w:pStyle w:val="Code"/>
      </w:pPr>
      <w:r w:rsidRPr="00F06440">
        <w:t xml:space="preserve">                new DataElementInvoice("invoice1",</w:t>
      </w:r>
    </w:p>
    <w:p w:rsidR="00F06440" w:rsidRPr="00F06440" w:rsidRDefault="00F06440" w:rsidP="00F06440">
      <w:pPr>
        <w:pStyle w:val="Code"/>
      </w:pPr>
      <w:r w:rsidRPr="00F06440">
        <w:t xml:space="preserve">                        "supplier1",</w:t>
      </w:r>
    </w:p>
    <w:p w:rsidR="00F06440" w:rsidRPr="00F06440" w:rsidRDefault="00F06440" w:rsidP="00F06440">
      <w:pPr>
        <w:pStyle w:val="Code"/>
      </w:pPr>
      <w:r w:rsidRPr="00F06440">
        <w:t xml:space="preserve">                        (short) 4,</w:t>
      </w:r>
    </w:p>
    <w:p w:rsidR="00F06440" w:rsidRPr="00F06440" w:rsidRDefault="00F06440" w:rsidP="00F06440">
      <w:pPr>
        <w:pStyle w:val="Code"/>
      </w:pPr>
      <w:r w:rsidRPr="00F06440">
        <w:t xml:space="preserve">                        "2012-01-01",</w:t>
      </w:r>
    </w:p>
    <w:p w:rsidR="00F06440" w:rsidRPr="00F06440" w:rsidRDefault="00F06440" w:rsidP="00F06440">
      <w:pPr>
        <w:pStyle w:val="Code"/>
      </w:pPr>
      <w:r w:rsidRPr="00F06440">
        <w:t xml:space="preserve">                        "2015-12-05"),</w:t>
      </w:r>
    </w:p>
    <w:p w:rsidR="00F06440" w:rsidRPr="00F06440" w:rsidRDefault="00F06440" w:rsidP="00F06440">
      <w:pPr>
        <w:pStyle w:val="Code"/>
      </w:pPr>
      <w:r w:rsidRPr="00F06440">
        <w:t xml:space="preserve">                new DataElementInvoice("invoice2",</w:t>
      </w:r>
    </w:p>
    <w:p w:rsidR="00F06440" w:rsidRPr="00F06440" w:rsidRDefault="00F06440" w:rsidP="00F06440">
      <w:pPr>
        <w:pStyle w:val="Code"/>
      </w:pPr>
      <w:r w:rsidRPr="00F06440">
        <w:t xml:space="preserve">                        "supplier2",</w:t>
      </w:r>
    </w:p>
    <w:p w:rsidR="00F06440" w:rsidRPr="00F06440" w:rsidRDefault="00F06440" w:rsidP="00F06440">
      <w:pPr>
        <w:pStyle w:val="Code"/>
      </w:pPr>
      <w:r w:rsidRPr="00F06440">
        <w:t xml:space="preserve">                        (short) 0,</w:t>
      </w:r>
    </w:p>
    <w:p w:rsidR="00F06440" w:rsidRPr="00F06440" w:rsidRDefault="00F06440" w:rsidP="00F06440">
      <w:pPr>
        <w:pStyle w:val="Code"/>
      </w:pPr>
      <w:r w:rsidRPr="00F06440">
        <w:t xml:space="preserve">                        "2020-01-01",</w:t>
      </w:r>
    </w:p>
    <w:p w:rsidR="00F06440" w:rsidRPr="00F06440" w:rsidRDefault="00F06440" w:rsidP="00F06440">
      <w:pPr>
        <w:pStyle w:val="Code"/>
      </w:pPr>
      <w:r w:rsidRPr="00F06440">
        <w:t xml:space="preserve">                        "2015-12-05"),</w:t>
      </w:r>
    </w:p>
    <w:p w:rsidR="00F06440" w:rsidRPr="00F06440" w:rsidRDefault="00F06440" w:rsidP="00F06440">
      <w:pPr>
        <w:pStyle w:val="Code"/>
      </w:pPr>
      <w:r w:rsidRPr="00F06440">
        <w:t xml:space="preserve">                new DataElementInvoice("invoice3",</w:t>
      </w:r>
    </w:p>
    <w:p w:rsidR="00F06440" w:rsidRPr="00F06440" w:rsidRDefault="00F06440" w:rsidP="00F06440">
      <w:pPr>
        <w:pStyle w:val="Code"/>
      </w:pPr>
      <w:r w:rsidRPr="00F06440">
        <w:t xml:space="preserve">                        "supplier3",</w:t>
      </w:r>
    </w:p>
    <w:p w:rsidR="00F06440" w:rsidRPr="00F06440" w:rsidRDefault="00F06440" w:rsidP="00F06440">
      <w:pPr>
        <w:pStyle w:val="Code"/>
      </w:pPr>
      <w:r w:rsidRPr="00F06440">
        <w:t xml:space="preserve">                        (short) -10,</w:t>
      </w:r>
    </w:p>
    <w:p w:rsidR="00F06440" w:rsidRPr="00F06440" w:rsidRDefault="00F06440" w:rsidP="00F06440">
      <w:pPr>
        <w:pStyle w:val="Code"/>
      </w:pPr>
      <w:r w:rsidRPr="00F06440">
        <w:t xml:space="preserve">                        "2001-01-01",</w:t>
      </w:r>
    </w:p>
    <w:p w:rsidR="00F06440" w:rsidRPr="00F06440" w:rsidRDefault="00F06440" w:rsidP="00F06440">
      <w:pPr>
        <w:pStyle w:val="Code"/>
      </w:pPr>
      <w:r w:rsidRPr="00F06440">
        <w:t xml:space="preserve">                        "2000-12-01"),</w:t>
      </w:r>
    </w:p>
    <w:p w:rsidR="00F06440" w:rsidRPr="00F06440" w:rsidRDefault="00F06440" w:rsidP="00F06440">
      <w:pPr>
        <w:pStyle w:val="Code"/>
      </w:pPr>
      <w:r w:rsidRPr="00F06440">
        <w:t xml:space="preserve">                new DataElementInvoice("invoice4",</w:t>
      </w:r>
    </w:p>
    <w:p w:rsidR="00F06440" w:rsidRPr="00F06440" w:rsidRDefault="00F06440" w:rsidP="00F06440">
      <w:pPr>
        <w:pStyle w:val="Code"/>
      </w:pPr>
      <w:r w:rsidRPr="00F06440">
        <w:t xml:space="preserve">                        "supplier4",</w:t>
      </w:r>
    </w:p>
    <w:p w:rsidR="00F06440" w:rsidRPr="00F06440" w:rsidRDefault="00F06440" w:rsidP="00F06440">
      <w:pPr>
        <w:pStyle w:val="Code"/>
      </w:pPr>
      <w:r w:rsidRPr="00F06440">
        <w:t xml:space="preserve">                        (short) 2,</w:t>
      </w:r>
    </w:p>
    <w:p w:rsidR="00F06440" w:rsidRPr="00F06440" w:rsidRDefault="00F06440" w:rsidP="00F06440">
      <w:pPr>
        <w:pStyle w:val="Code"/>
      </w:pPr>
      <w:r w:rsidRPr="00F06440">
        <w:t xml:space="preserve">                        "awfawf",</w:t>
      </w:r>
    </w:p>
    <w:p w:rsidR="00F06440" w:rsidRPr="00F06440" w:rsidRDefault="00F06440" w:rsidP="00F06440">
      <w:pPr>
        <w:pStyle w:val="Code"/>
      </w:pPr>
      <w:r w:rsidRPr="00F06440">
        <w:t xml:space="preserve">                        "2019-10-11"),</w:t>
      </w:r>
    </w:p>
    <w:p w:rsidR="00F06440" w:rsidRPr="00F06440" w:rsidRDefault="00F06440" w:rsidP="00F06440">
      <w:pPr>
        <w:pStyle w:val="Code"/>
      </w:pPr>
      <w:r w:rsidRPr="00F06440">
        <w:t xml:space="preserve">                new DataElementInvoice("invoice5",</w:t>
      </w:r>
    </w:p>
    <w:p w:rsidR="00F06440" w:rsidRPr="00F06440" w:rsidRDefault="00F06440" w:rsidP="00F06440">
      <w:pPr>
        <w:pStyle w:val="Code"/>
      </w:pPr>
      <w:r w:rsidRPr="00F06440">
        <w:t xml:space="preserve">                        "supplier5",</w:t>
      </w:r>
    </w:p>
    <w:p w:rsidR="00F06440" w:rsidRPr="00F06440" w:rsidRDefault="00F06440" w:rsidP="00F06440">
      <w:pPr>
        <w:pStyle w:val="Code"/>
      </w:pPr>
      <w:r w:rsidRPr="00F06440">
        <w:t xml:space="preserve">                        (short) 8,</w:t>
      </w:r>
    </w:p>
    <w:p w:rsidR="00F06440" w:rsidRPr="00F06440" w:rsidRDefault="00F06440" w:rsidP="00F06440">
      <w:pPr>
        <w:pStyle w:val="Code"/>
      </w:pPr>
      <w:r w:rsidRPr="00F06440">
        <w:t xml:space="preserve">                        "2015-12-20",</w:t>
      </w:r>
    </w:p>
    <w:p w:rsidR="00F06440" w:rsidRPr="00F06440" w:rsidRDefault="00F06440" w:rsidP="00F06440">
      <w:pPr>
        <w:pStyle w:val="Code"/>
      </w:pPr>
      <w:r w:rsidRPr="00F06440">
        <w:t xml:space="preserve">                        "awfawfaw")</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p>
    <w:p w:rsidR="00F06440" w:rsidRPr="00F06440" w:rsidRDefault="00F06440" w:rsidP="00F06440">
      <w:pPr>
        <w:pStyle w:val="Code"/>
      </w:pPr>
      <w:r w:rsidRPr="00F06440">
        <w:t xml:space="preserve">        for(int i = 0; i &lt; dataElement.length; i++){</w:t>
      </w:r>
    </w:p>
    <w:p w:rsidR="00F06440" w:rsidRPr="00F06440" w:rsidRDefault="00F06440" w:rsidP="00F06440">
      <w:pPr>
        <w:pStyle w:val="Code"/>
      </w:pPr>
      <w:r w:rsidRPr="00F06440">
        <w:t xml:space="preserve">            int finalI = i;</w:t>
      </w:r>
    </w:p>
    <w:p w:rsidR="00F06440" w:rsidRPr="00F06440" w:rsidRDefault="00F06440" w:rsidP="00F06440">
      <w:pPr>
        <w:pStyle w:val="Code"/>
      </w:pPr>
      <w:r w:rsidRPr="00F06440">
        <w:t xml:space="preserve">            assertDoesNotThrow( () -&gt; {</w:t>
      </w:r>
    </w:p>
    <w:p w:rsidR="00F06440" w:rsidRPr="00F06440" w:rsidRDefault="00F06440" w:rsidP="00F06440">
      <w:pPr>
        <w:pStyle w:val="Code"/>
      </w:pPr>
      <w:r w:rsidRPr="00F06440">
        <w:t xml:space="preserve">                DataNetwork.updateDataElement("http://localhost:8080/database/invoices/insert", dataElement[finalI]);</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Throwable[] thrown = new Throwable[dataInput.length];</w:t>
      </w:r>
    </w:p>
    <w:p w:rsidR="00F06440" w:rsidRPr="00F06440" w:rsidRDefault="00F06440" w:rsidP="00F06440">
      <w:pPr>
        <w:pStyle w:val="Code"/>
      </w:pPr>
      <w:r w:rsidRPr="00F06440">
        <w:t xml:space="preserve">        for(int i = 0; i &lt; thrown.length; i++){</w:t>
      </w:r>
    </w:p>
    <w:p w:rsidR="00F06440" w:rsidRPr="00F06440" w:rsidRDefault="00F06440" w:rsidP="00F06440">
      <w:pPr>
        <w:pStyle w:val="Code"/>
      </w:pPr>
      <w:r w:rsidRPr="00F06440">
        <w:t xml:space="preserve">            int finalI = i;</w:t>
      </w:r>
    </w:p>
    <w:p w:rsidR="00F06440" w:rsidRPr="00F06440" w:rsidRDefault="00F06440" w:rsidP="00F06440">
      <w:pPr>
        <w:pStyle w:val="Code"/>
      </w:pPr>
      <w:r w:rsidRPr="00F06440">
        <w:t xml:space="preserve">            thrown[i] = assertThrows(Exception.class, () -&gt; {</w:t>
      </w:r>
    </w:p>
    <w:p w:rsidR="00F06440" w:rsidRPr="00F06440" w:rsidRDefault="00F06440" w:rsidP="00F06440">
      <w:pPr>
        <w:pStyle w:val="Code"/>
      </w:pPr>
      <w:r w:rsidRPr="00F06440">
        <w:t xml:space="preserve">                DataNetwork.updateDataElement("http://localhost:8080/database/invoices/update", dataInput[finalI]);</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for(int i = 0; i &lt; thrown.length; i++){</w:t>
      </w:r>
    </w:p>
    <w:p w:rsidR="00F06440" w:rsidRPr="00F06440" w:rsidRDefault="00F06440" w:rsidP="00F06440">
      <w:pPr>
        <w:pStyle w:val="Code"/>
      </w:pPr>
      <w:r w:rsidRPr="00F06440">
        <w:t xml:space="preserve">            assertNotNull(thrown[i].getMessage());</w:t>
      </w:r>
    </w:p>
    <w:p w:rsidR="00F06440" w:rsidRPr="00F06440" w:rsidRDefault="00F06440" w:rsidP="00F06440">
      <w:pPr>
        <w:pStyle w:val="Code"/>
      </w:pPr>
      <w:r w:rsidRPr="00F06440">
        <w:t xml:space="preserve">            System.out.println(thrown[i].getMessage());</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for(int k = 0; k &lt; dataElement.length; k++){</w:t>
      </w:r>
    </w:p>
    <w:p w:rsidR="00F06440" w:rsidRPr="00F06440" w:rsidRDefault="00F06440" w:rsidP="00F06440">
      <w:pPr>
        <w:pStyle w:val="Code"/>
      </w:pPr>
      <w:r w:rsidRPr="00F06440">
        <w:t xml:space="preserve">            int finalI = k;</w:t>
      </w:r>
    </w:p>
    <w:p w:rsidR="00F06440" w:rsidRPr="00F06440" w:rsidRDefault="00F06440" w:rsidP="00F06440">
      <w:pPr>
        <w:pStyle w:val="Code"/>
      </w:pPr>
      <w:r w:rsidRPr="00F06440">
        <w:t xml:space="preserve">            assertDoesNotThrow( () -&gt; {</w:t>
      </w:r>
    </w:p>
    <w:p w:rsidR="00F06440" w:rsidRPr="00F06440" w:rsidRDefault="00F06440" w:rsidP="00F06440">
      <w:pPr>
        <w:pStyle w:val="Code"/>
      </w:pPr>
      <w:r w:rsidRPr="00F06440">
        <w:t xml:space="preserve">                DataNetwork.updateDataElement("http://localhost:8080/database/invoices/delete",</w:t>
      </w:r>
    </w:p>
    <w:p w:rsidR="00F06440" w:rsidRPr="00F06440" w:rsidRDefault="00F06440" w:rsidP="00F06440">
      <w:pPr>
        <w:pStyle w:val="Code"/>
      </w:pPr>
      <w:r w:rsidRPr="00F06440">
        <w:t xml:space="preserve">                        new DataElementInvoiceDelete(dataElement[finalI].numberInvoice));</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Default="00F06440" w:rsidP="00F06440">
      <w:pPr>
        <w:pStyle w:val="Code"/>
      </w:pPr>
      <w:r w:rsidRPr="00F06440">
        <w:t xml:space="preserve">    }</w:t>
      </w:r>
    </w:p>
    <w:p w:rsidR="00F06440" w:rsidRDefault="00F06440" w:rsidP="00F06440">
      <w:pPr>
        <w:pStyle w:val="StyleText"/>
      </w:pPr>
    </w:p>
    <w:p w:rsidR="00F06440" w:rsidRPr="00F06440" w:rsidRDefault="00F06440" w:rsidP="00F06440">
      <w:pPr>
        <w:pStyle w:val="StyleText"/>
        <w:rPr>
          <w:b/>
          <w:lang w:val="en-US"/>
        </w:rPr>
      </w:pPr>
      <w:r w:rsidRPr="00F06440">
        <w:rPr>
          <w:b/>
        </w:rPr>
        <w:t>Код метода insertDataElementInvoiceNonException</w:t>
      </w:r>
      <w:r w:rsidRPr="00F06440">
        <w:rPr>
          <w:b/>
          <w:lang w:val="en-US"/>
        </w:rPr>
        <w:t>:</w:t>
      </w:r>
    </w:p>
    <w:p w:rsidR="00F06440" w:rsidRPr="00F06440" w:rsidRDefault="00F06440" w:rsidP="00F06440">
      <w:pPr>
        <w:pStyle w:val="Code"/>
        <w:rPr>
          <w:lang w:val="ru-RU"/>
        </w:rPr>
      </w:pPr>
      <w:r w:rsidRPr="00F06440">
        <w:rPr>
          <w:lang w:val="ru-RU"/>
        </w:rPr>
        <w:t>@</w:t>
      </w:r>
      <w:r w:rsidRPr="00F06440">
        <w:t>Test</w:t>
      </w:r>
    </w:p>
    <w:p w:rsidR="00F06440" w:rsidRPr="00F06440" w:rsidRDefault="00F06440" w:rsidP="00F06440">
      <w:pPr>
        <w:pStyle w:val="Code"/>
        <w:rPr>
          <w:lang w:val="ru-RU"/>
        </w:rPr>
      </w:pPr>
      <w:r w:rsidRPr="00F06440">
        <w:rPr>
          <w:lang w:val="ru-RU"/>
        </w:rPr>
        <w:t xml:space="preserve">    </w:t>
      </w:r>
      <w:r w:rsidRPr="00F06440">
        <w:t>void</w:t>
      </w:r>
      <w:r w:rsidRPr="00F06440">
        <w:rPr>
          <w:lang w:val="ru-RU"/>
        </w:rPr>
        <w:t xml:space="preserve"> </w:t>
      </w:r>
      <w:r w:rsidRPr="00F06440">
        <w:t>insertDataElementInvoiceNonException</w:t>
      </w:r>
      <w:r w:rsidRPr="00F06440">
        <w:rPr>
          <w:lang w:val="ru-RU"/>
        </w:rPr>
        <w:t>(){</w:t>
      </w:r>
    </w:p>
    <w:p w:rsidR="00F06440" w:rsidRPr="00F06440" w:rsidRDefault="00F06440" w:rsidP="00F06440">
      <w:pPr>
        <w:pStyle w:val="Code"/>
        <w:rPr>
          <w:lang w:val="ru-RU"/>
        </w:rPr>
      </w:pPr>
      <w:r w:rsidRPr="00F06440">
        <w:rPr>
          <w:lang w:val="ru-RU"/>
        </w:rPr>
        <w:t xml:space="preserve">        //Добавление информации о накладной без выхода исключений.</w:t>
      </w:r>
    </w:p>
    <w:p w:rsidR="00F06440" w:rsidRPr="00F06440" w:rsidRDefault="00F06440" w:rsidP="00F06440">
      <w:pPr>
        <w:pStyle w:val="Code"/>
      </w:pPr>
      <w:r w:rsidRPr="00F06440">
        <w:rPr>
          <w:lang w:val="ru-RU"/>
        </w:rPr>
        <w:t xml:space="preserve">        </w:t>
      </w:r>
      <w:r w:rsidRPr="00F06440">
        <w:t>//Все данные корректны.</w:t>
      </w:r>
    </w:p>
    <w:p w:rsidR="00F06440" w:rsidRPr="00F06440" w:rsidRDefault="00F06440" w:rsidP="00F06440">
      <w:pPr>
        <w:pStyle w:val="Code"/>
      </w:pPr>
      <w:r w:rsidRPr="00F06440">
        <w:t xml:space="preserve">        DataElementInvoice[] dataElement = new DataElementInvoice[]{</w:t>
      </w:r>
    </w:p>
    <w:p w:rsidR="00F06440" w:rsidRPr="00F06440" w:rsidRDefault="00F06440" w:rsidP="00F06440">
      <w:pPr>
        <w:pStyle w:val="Code"/>
      </w:pPr>
      <w:r w:rsidRPr="00F06440">
        <w:t xml:space="preserve">                new DataElementInvoice("invoice1",</w:t>
      </w:r>
    </w:p>
    <w:p w:rsidR="00F06440" w:rsidRPr="00F06440" w:rsidRDefault="00F06440" w:rsidP="00F06440">
      <w:pPr>
        <w:pStyle w:val="Code"/>
      </w:pPr>
      <w:r w:rsidRPr="00F06440">
        <w:t xml:space="preserve">                        "supplier1",</w:t>
      </w:r>
    </w:p>
    <w:p w:rsidR="00F06440" w:rsidRPr="00F06440" w:rsidRDefault="00F06440" w:rsidP="00F06440">
      <w:pPr>
        <w:pStyle w:val="Code"/>
      </w:pPr>
      <w:r w:rsidRPr="00F06440">
        <w:t xml:space="preserve">                        (short) 25,</w:t>
      </w:r>
    </w:p>
    <w:p w:rsidR="00F06440" w:rsidRPr="00F06440" w:rsidRDefault="00F06440" w:rsidP="00F06440">
      <w:pPr>
        <w:pStyle w:val="Code"/>
      </w:pPr>
      <w:r w:rsidRPr="00F06440">
        <w:t xml:space="preserve">                        "2016-01-01",</w:t>
      </w:r>
    </w:p>
    <w:p w:rsidR="00F06440" w:rsidRPr="00F06440" w:rsidRDefault="00F06440" w:rsidP="00F06440">
      <w:pPr>
        <w:pStyle w:val="Code"/>
      </w:pPr>
      <w:r w:rsidRPr="00F06440">
        <w:t xml:space="preserve">                        "2015-12-05"),</w:t>
      </w:r>
    </w:p>
    <w:p w:rsidR="00F06440" w:rsidRPr="00F06440" w:rsidRDefault="00F06440" w:rsidP="00F06440">
      <w:pPr>
        <w:pStyle w:val="Code"/>
      </w:pPr>
      <w:r w:rsidRPr="00F06440">
        <w:t xml:space="preserve">                new DataElementInvoice("invoice2",</w:t>
      </w:r>
    </w:p>
    <w:p w:rsidR="00F06440" w:rsidRPr="00F06440" w:rsidRDefault="00F06440" w:rsidP="00F06440">
      <w:pPr>
        <w:pStyle w:val="Code"/>
      </w:pPr>
      <w:r w:rsidRPr="00F06440">
        <w:t xml:space="preserve">                        "supplier2",</w:t>
      </w:r>
    </w:p>
    <w:p w:rsidR="00F06440" w:rsidRPr="00F06440" w:rsidRDefault="00F06440" w:rsidP="00F06440">
      <w:pPr>
        <w:pStyle w:val="Code"/>
      </w:pPr>
      <w:r w:rsidRPr="00F06440">
        <w:lastRenderedPageBreak/>
        <w:t xml:space="preserve">                        (short) 4,</w:t>
      </w:r>
    </w:p>
    <w:p w:rsidR="00F06440" w:rsidRPr="00F06440" w:rsidRDefault="00F06440" w:rsidP="00F06440">
      <w:pPr>
        <w:pStyle w:val="Code"/>
      </w:pPr>
      <w:r w:rsidRPr="00F06440">
        <w:t xml:space="preserve">                        "2020-01-01",</w:t>
      </w:r>
    </w:p>
    <w:p w:rsidR="00F06440" w:rsidRPr="00F06440" w:rsidRDefault="00F06440" w:rsidP="00F06440">
      <w:pPr>
        <w:pStyle w:val="Code"/>
      </w:pPr>
      <w:r w:rsidRPr="00F06440">
        <w:t xml:space="preserve">                        "2015-12-05"),</w:t>
      </w:r>
    </w:p>
    <w:p w:rsidR="00F06440" w:rsidRPr="00F06440" w:rsidRDefault="00F06440" w:rsidP="00F06440">
      <w:pPr>
        <w:pStyle w:val="Code"/>
      </w:pPr>
      <w:r w:rsidRPr="00F06440">
        <w:t xml:space="preserve">                new DataElementInvoice("invoice3",</w:t>
      </w:r>
    </w:p>
    <w:p w:rsidR="00F06440" w:rsidRPr="00F06440" w:rsidRDefault="00F06440" w:rsidP="00F06440">
      <w:pPr>
        <w:pStyle w:val="Code"/>
      </w:pPr>
      <w:r w:rsidRPr="00F06440">
        <w:t xml:space="preserve">                        "supplier3",</w:t>
      </w:r>
    </w:p>
    <w:p w:rsidR="00F06440" w:rsidRPr="00F06440" w:rsidRDefault="00F06440" w:rsidP="00F06440">
      <w:pPr>
        <w:pStyle w:val="Code"/>
      </w:pPr>
      <w:r w:rsidRPr="00F06440">
        <w:t xml:space="preserve">                        (short) 3,</w:t>
      </w:r>
    </w:p>
    <w:p w:rsidR="00F06440" w:rsidRPr="00F06440" w:rsidRDefault="00F06440" w:rsidP="00F06440">
      <w:pPr>
        <w:pStyle w:val="Code"/>
      </w:pPr>
      <w:r w:rsidRPr="00F06440">
        <w:t xml:space="preserve">                        "2001-01-01",</w:t>
      </w:r>
    </w:p>
    <w:p w:rsidR="00F06440" w:rsidRPr="00F06440" w:rsidRDefault="00F06440" w:rsidP="00F06440">
      <w:pPr>
        <w:pStyle w:val="Code"/>
      </w:pPr>
      <w:r w:rsidRPr="00F06440">
        <w:t xml:space="preserve">                        "2000-12-01"),</w:t>
      </w:r>
    </w:p>
    <w:p w:rsidR="00F06440" w:rsidRPr="00F06440" w:rsidRDefault="00F06440" w:rsidP="00F06440">
      <w:pPr>
        <w:pStyle w:val="Code"/>
      </w:pPr>
      <w:r w:rsidRPr="00F06440">
        <w:t xml:space="preserve">                new DataElementInvoice("invoice4",</w:t>
      </w:r>
    </w:p>
    <w:p w:rsidR="00F06440" w:rsidRPr="00F06440" w:rsidRDefault="00F06440" w:rsidP="00F06440">
      <w:pPr>
        <w:pStyle w:val="Code"/>
      </w:pPr>
      <w:r w:rsidRPr="00F06440">
        <w:t xml:space="preserve">                        "supplier4",</w:t>
      </w:r>
    </w:p>
    <w:p w:rsidR="00F06440" w:rsidRPr="00F06440" w:rsidRDefault="00F06440" w:rsidP="00F06440">
      <w:pPr>
        <w:pStyle w:val="Code"/>
      </w:pPr>
      <w:r w:rsidRPr="00F06440">
        <w:t xml:space="preserve">                        (short) 2,</w:t>
      </w:r>
    </w:p>
    <w:p w:rsidR="00F06440" w:rsidRPr="00F06440" w:rsidRDefault="00F06440" w:rsidP="00F06440">
      <w:pPr>
        <w:pStyle w:val="Code"/>
      </w:pPr>
      <w:r w:rsidRPr="00F06440">
        <w:t xml:space="preserve">                        "2020-10-15",</w:t>
      </w:r>
    </w:p>
    <w:p w:rsidR="00F06440" w:rsidRPr="00F06440" w:rsidRDefault="00F06440" w:rsidP="00F06440">
      <w:pPr>
        <w:pStyle w:val="Code"/>
      </w:pPr>
      <w:r w:rsidRPr="00F06440">
        <w:t xml:space="preserve">                        "2019-10-11"),</w:t>
      </w:r>
    </w:p>
    <w:p w:rsidR="00F06440" w:rsidRPr="00F06440" w:rsidRDefault="00F06440" w:rsidP="00F06440">
      <w:pPr>
        <w:pStyle w:val="Code"/>
      </w:pPr>
      <w:r w:rsidRPr="00F06440">
        <w:t xml:space="preserve">                new DataElementInvoice("invoice5",</w:t>
      </w:r>
    </w:p>
    <w:p w:rsidR="00F06440" w:rsidRPr="00F06440" w:rsidRDefault="00F06440" w:rsidP="00F06440">
      <w:pPr>
        <w:pStyle w:val="Code"/>
      </w:pPr>
      <w:r w:rsidRPr="00F06440">
        <w:t xml:space="preserve">                        "supplier5",</w:t>
      </w:r>
    </w:p>
    <w:p w:rsidR="00F06440" w:rsidRPr="00F06440" w:rsidRDefault="00F06440" w:rsidP="00F06440">
      <w:pPr>
        <w:pStyle w:val="Code"/>
      </w:pPr>
      <w:r w:rsidRPr="00F06440">
        <w:t xml:space="preserve">                        (short) 8,</w:t>
      </w:r>
    </w:p>
    <w:p w:rsidR="00F06440" w:rsidRPr="00F06440" w:rsidRDefault="00F06440" w:rsidP="00F06440">
      <w:pPr>
        <w:pStyle w:val="Code"/>
      </w:pPr>
      <w:r w:rsidRPr="00F06440">
        <w:t xml:space="preserve">                        "2015-12-20",</w:t>
      </w:r>
    </w:p>
    <w:p w:rsidR="00F06440" w:rsidRPr="00F06440" w:rsidRDefault="00F06440" w:rsidP="00F06440">
      <w:pPr>
        <w:pStyle w:val="Code"/>
      </w:pPr>
      <w:r w:rsidRPr="00F06440">
        <w:t xml:space="preserve">                        "2015-12-05")</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p>
    <w:p w:rsidR="00F06440" w:rsidRPr="00F06440" w:rsidRDefault="00F06440" w:rsidP="00F06440">
      <w:pPr>
        <w:pStyle w:val="Code"/>
      </w:pPr>
      <w:r w:rsidRPr="00F06440">
        <w:t xml:space="preserve">        for(int i = 0; i &lt; dataElement.length; i++){</w:t>
      </w:r>
    </w:p>
    <w:p w:rsidR="00F06440" w:rsidRPr="00F06440" w:rsidRDefault="00F06440" w:rsidP="00F06440">
      <w:pPr>
        <w:pStyle w:val="Code"/>
      </w:pPr>
      <w:r w:rsidRPr="00F06440">
        <w:t xml:space="preserve">            int finalI = i;</w:t>
      </w:r>
    </w:p>
    <w:p w:rsidR="00F06440" w:rsidRPr="00F06440" w:rsidRDefault="00F06440" w:rsidP="00F06440">
      <w:pPr>
        <w:pStyle w:val="Code"/>
      </w:pPr>
      <w:r w:rsidRPr="00F06440">
        <w:t xml:space="preserve">            assertDoesNotThrow( () -&gt; {</w:t>
      </w:r>
    </w:p>
    <w:p w:rsidR="00F06440" w:rsidRPr="00F06440" w:rsidRDefault="00F06440" w:rsidP="00F06440">
      <w:pPr>
        <w:pStyle w:val="Code"/>
      </w:pPr>
      <w:r w:rsidRPr="00F06440">
        <w:t xml:space="preserve">                DataNetwork.updateDataElement("http://localhost:8080/database/invoices/insert", dataElement[finalI]);</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assertDoesNotThrow(() -&gt;{</w:t>
      </w:r>
    </w:p>
    <w:p w:rsidR="00F06440" w:rsidRPr="00F06440" w:rsidRDefault="00F06440" w:rsidP="00F06440">
      <w:pPr>
        <w:pStyle w:val="Code"/>
      </w:pPr>
      <w:r w:rsidRPr="00F06440">
        <w:t xml:space="preserve">            DataElementInvoice[] data = DataNetwork.getListDataInvoices("http://localhost:8080/database/invoices/get/all");</w:t>
      </w:r>
    </w:p>
    <w:p w:rsidR="00F06440" w:rsidRPr="00F06440" w:rsidRDefault="00F06440" w:rsidP="00F06440">
      <w:pPr>
        <w:pStyle w:val="Code"/>
      </w:pPr>
      <w:r w:rsidRPr="00F06440">
        <w:t xml:space="preserve">            if(data.length != dataElement.length){</w:t>
      </w:r>
    </w:p>
    <w:p w:rsidR="00F06440" w:rsidRPr="00F06440" w:rsidRDefault="00F06440" w:rsidP="00F06440">
      <w:pPr>
        <w:pStyle w:val="Code"/>
      </w:pPr>
      <w:r w:rsidRPr="00F06440">
        <w:t xml:space="preserve">                for(int i = 0; i &lt; dataElement.length; i++){</w:t>
      </w:r>
    </w:p>
    <w:p w:rsidR="00F06440" w:rsidRPr="00F06440" w:rsidRDefault="00F06440" w:rsidP="00F06440">
      <w:pPr>
        <w:pStyle w:val="Code"/>
      </w:pPr>
      <w:r w:rsidRPr="00F06440">
        <w:t xml:space="preserve">                    int finalI = i;</w:t>
      </w:r>
    </w:p>
    <w:p w:rsidR="00F06440" w:rsidRPr="00F06440" w:rsidRDefault="00F06440" w:rsidP="00F06440">
      <w:pPr>
        <w:pStyle w:val="Code"/>
      </w:pPr>
      <w:r w:rsidRPr="00F06440">
        <w:t xml:space="preserve">                    int finalI1 = i;</w:t>
      </w:r>
    </w:p>
    <w:p w:rsidR="00F06440" w:rsidRPr="00F06440" w:rsidRDefault="00F06440" w:rsidP="00F06440">
      <w:pPr>
        <w:pStyle w:val="Code"/>
      </w:pPr>
      <w:r w:rsidRPr="00F06440">
        <w:t xml:space="preserve">                    assertDoesNotThrow( () -&gt; {</w:t>
      </w:r>
    </w:p>
    <w:p w:rsidR="00F06440" w:rsidRPr="00F06440" w:rsidRDefault="00F06440" w:rsidP="00F06440">
      <w:pPr>
        <w:pStyle w:val="Code"/>
      </w:pPr>
      <w:r w:rsidRPr="00F06440">
        <w:t xml:space="preserve">                        DataNetwork.updateDataElement("http://localhost:8080/database/invoices/delete",</w:t>
      </w:r>
    </w:p>
    <w:p w:rsidR="00F06440" w:rsidRPr="00F06440" w:rsidRDefault="00F06440" w:rsidP="00F06440">
      <w:pPr>
        <w:pStyle w:val="Code"/>
      </w:pPr>
      <w:r w:rsidRPr="00F06440">
        <w:t xml:space="preserve">                                new DataElementInvoiceDelete(dataElement[finalI1].numberInvoice));</w:t>
      </w:r>
    </w:p>
    <w:p w:rsidR="00F06440" w:rsidRPr="00F06440" w:rsidRDefault="00F06440" w:rsidP="00F06440">
      <w:pPr>
        <w:pStyle w:val="Code"/>
        <w:rPr>
          <w:lang w:val="ru-RU"/>
        </w:rPr>
      </w:pPr>
      <w:r w:rsidRPr="00F06440">
        <w:t xml:space="preserve">                    </w:t>
      </w:r>
      <w:r w:rsidRPr="00F06440">
        <w:rPr>
          <w:lang w:val="ru-RU"/>
        </w:rPr>
        <w:t>});</w:t>
      </w:r>
    </w:p>
    <w:p w:rsidR="00F06440" w:rsidRPr="00F06440" w:rsidRDefault="00F06440" w:rsidP="00F06440">
      <w:pPr>
        <w:pStyle w:val="Code"/>
        <w:rPr>
          <w:lang w:val="ru-RU"/>
        </w:rPr>
      </w:pPr>
      <w:r w:rsidRPr="00F06440">
        <w:rPr>
          <w:lang w:val="ru-RU"/>
        </w:rPr>
        <w:t xml:space="preserve">                }</w:t>
      </w:r>
    </w:p>
    <w:p w:rsidR="00F06440" w:rsidRPr="00F06440" w:rsidRDefault="00F06440" w:rsidP="00F06440">
      <w:pPr>
        <w:pStyle w:val="Code"/>
        <w:rPr>
          <w:lang w:val="ru-RU"/>
        </w:rPr>
      </w:pPr>
      <w:r w:rsidRPr="00F06440">
        <w:rPr>
          <w:lang w:val="ru-RU"/>
        </w:rPr>
        <w:t xml:space="preserve">                </w:t>
      </w:r>
      <w:r w:rsidRPr="00F06440">
        <w:t>throw</w:t>
      </w:r>
      <w:r w:rsidRPr="00F06440">
        <w:rPr>
          <w:lang w:val="ru-RU"/>
        </w:rPr>
        <w:t xml:space="preserve"> </w:t>
      </w:r>
      <w:r w:rsidRPr="00F06440">
        <w:t>new</w:t>
      </w:r>
      <w:r w:rsidRPr="00F06440">
        <w:rPr>
          <w:lang w:val="ru-RU"/>
        </w:rPr>
        <w:t xml:space="preserve"> </w:t>
      </w:r>
      <w:r w:rsidRPr="00F06440">
        <w:t>Exception</w:t>
      </w:r>
      <w:r w:rsidRPr="00F06440">
        <w:rPr>
          <w:lang w:val="ru-RU"/>
        </w:rPr>
        <w:t>("База данных не подготовлена для тестирования!");</w:t>
      </w:r>
    </w:p>
    <w:p w:rsidR="00F06440" w:rsidRPr="00F06440" w:rsidRDefault="00F06440" w:rsidP="00F06440">
      <w:pPr>
        <w:pStyle w:val="Code"/>
      </w:pPr>
      <w:r w:rsidRPr="00F06440">
        <w:rPr>
          <w:lang w:val="ru-RU"/>
        </w:rPr>
        <w:t xml:space="preserve">            </w:t>
      </w:r>
      <w:r w:rsidRPr="00F06440">
        <w:t>}</w:t>
      </w:r>
    </w:p>
    <w:p w:rsidR="00F06440" w:rsidRPr="00F06440" w:rsidRDefault="00F06440" w:rsidP="00F06440">
      <w:pPr>
        <w:pStyle w:val="Code"/>
      </w:pPr>
    </w:p>
    <w:p w:rsidR="00F06440" w:rsidRPr="00F06440" w:rsidRDefault="00F06440" w:rsidP="00F06440">
      <w:pPr>
        <w:pStyle w:val="Code"/>
      </w:pPr>
      <w:r w:rsidRPr="00F06440">
        <w:t xml:space="preserve">            for(int i = 0; i &lt; dataElement.length; i++){</w:t>
      </w:r>
    </w:p>
    <w:p w:rsidR="00F06440" w:rsidRPr="00F06440" w:rsidRDefault="00F06440" w:rsidP="00F06440">
      <w:pPr>
        <w:pStyle w:val="Code"/>
      </w:pPr>
      <w:r w:rsidRPr="00F06440">
        <w:t xml:space="preserve">                int index = (-1);</w:t>
      </w:r>
    </w:p>
    <w:p w:rsidR="00F06440" w:rsidRPr="00F06440" w:rsidRDefault="00F06440" w:rsidP="00F06440">
      <w:pPr>
        <w:pStyle w:val="Code"/>
      </w:pPr>
      <w:r w:rsidRPr="00F06440">
        <w:t xml:space="preserve">                for(int j = 0; j &lt; data.length; j++){</w:t>
      </w:r>
    </w:p>
    <w:p w:rsidR="00F06440" w:rsidRPr="00F06440" w:rsidRDefault="00F06440" w:rsidP="00F06440">
      <w:pPr>
        <w:pStyle w:val="Code"/>
      </w:pPr>
      <w:r w:rsidRPr="00F06440">
        <w:lastRenderedPageBreak/>
        <w:t xml:space="preserve">                    if((data[j].numberInvoice.equals(dataElement[i].numberInvoice))</w:t>
      </w:r>
    </w:p>
    <w:p w:rsidR="00F06440" w:rsidRPr="00F06440" w:rsidRDefault="00F06440" w:rsidP="00F06440">
      <w:pPr>
        <w:pStyle w:val="Code"/>
      </w:pPr>
      <w:r w:rsidRPr="00F06440">
        <w:t xml:space="preserve">                    &amp;&amp; (data[j].nameSupplier.equals(dataElement[i].nameSupplier))</w:t>
      </w:r>
    </w:p>
    <w:p w:rsidR="00F06440" w:rsidRPr="00F06440" w:rsidRDefault="00F06440" w:rsidP="00F06440">
      <w:pPr>
        <w:pStyle w:val="Code"/>
      </w:pPr>
      <w:r w:rsidRPr="00F06440">
        <w:t xml:space="preserve">                    &amp;&amp; (data[j].arrivalTrainDate.equals(dataElement[i].arrivalTrainDate))</w:t>
      </w:r>
    </w:p>
    <w:p w:rsidR="00F06440" w:rsidRPr="00F06440" w:rsidRDefault="00F06440" w:rsidP="00F06440">
      <w:pPr>
        <w:pStyle w:val="Code"/>
      </w:pPr>
      <w:r w:rsidRPr="00F06440">
        <w:t xml:space="preserve">                    &amp;&amp; (data[j].departureTrainDate.equals(dataElement[i].departureTrainDate))</w:t>
      </w:r>
    </w:p>
    <w:p w:rsidR="00F06440" w:rsidRPr="00F06440" w:rsidRDefault="00F06440" w:rsidP="00F06440">
      <w:pPr>
        <w:pStyle w:val="Code"/>
      </w:pPr>
      <w:r w:rsidRPr="00F06440">
        <w:t xml:space="preserve">                    &amp;&amp; (data[j].totalWagons == dataElement[i].totalWagons)){</w:t>
      </w:r>
    </w:p>
    <w:p w:rsidR="00F06440" w:rsidRPr="00F06440" w:rsidRDefault="00F06440" w:rsidP="00F06440">
      <w:pPr>
        <w:pStyle w:val="Code"/>
      </w:pPr>
      <w:r w:rsidRPr="00F06440">
        <w:t xml:space="preserve">                        index = j;</w:t>
      </w:r>
    </w:p>
    <w:p w:rsidR="00F06440" w:rsidRPr="00F06440" w:rsidRDefault="00F06440" w:rsidP="00F06440">
      <w:pPr>
        <w:pStyle w:val="Code"/>
      </w:pPr>
      <w:r w:rsidRPr="00F06440">
        <w:t xml:space="preserve">                        break;</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if(index &lt; 0){</w:t>
      </w:r>
    </w:p>
    <w:p w:rsidR="00F06440" w:rsidRPr="00F06440" w:rsidRDefault="00F06440" w:rsidP="00F06440">
      <w:pPr>
        <w:pStyle w:val="Code"/>
      </w:pPr>
      <w:r w:rsidRPr="00F06440">
        <w:t xml:space="preserve">                    for(int k = 0; k &lt; dataElement.length; k++){</w:t>
      </w:r>
    </w:p>
    <w:p w:rsidR="00F06440" w:rsidRPr="00F06440" w:rsidRDefault="00F06440" w:rsidP="00F06440">
      <w:pPr>
        <w:pStyle w:val="Code"/>
      </w:pPr>
      <w:r w:rsidRPr="00F06440">
        <w:t xml:space="preserve">                        int finalI = k;</w:t>
      </w:r>
    </w:p>
    <w:p w:rsidR="00F06440" w:rsidRPr="00F06440" w:rsidRDefault="00F06440" w:rsidP="00F06440">
      <w:pPr>
        <w:pStyle w:val="Code"/>
      </w:pPr>
      <w:r w:rsidRPr="00F06440">
        <w:t xml:space="preserve">                        assertDoesNotThrow( () -&gt; {</w:t>
      </w:r>
    </w:p>
    <w:p w:rsidR="00F06440" w:rsidRPr="00F06440" w:rsidRDefault="00F06440" w:rsidP="00F06440">
      <w:pPr>
        <w:pStyle w:val="Code"/>
      </w:pPr>
      <w:r w:rsidRPr="00F06440">
        <w:t xml:space="preserve">                            DataNetwork.updateDataElement("http://localhost:8080/database/invoices/delete",</w:t>
      </w:r>
    </w:p>
    <w:p w:rsidR="00F06440" w:rsidRPr="00F06440" w:rsidRDefault="00F06440" w:rsidP="00F06440">
      <w:pPr>
        <w:pStyle w:val="Code"/>
      </w:pPr>
      <w:r w:rsidRPr="00F06440">
        <w:t xml:space="preserve">                                    new DataElementInvoiceDelete(dataElement[finalI].numberInvoice));</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rPr>
          <w:lang w:val="ru-RU"/>
        </w:rPr>
      </w:pPr>
      <w:r w:rsidRPr="00F06440">
        <w:rPr>
          <w:lang w:val="ru-RU"/>
        </w:rPr>
        <w:t xml:space="preserve">                    </w:t>
      </w:r>
      <w:r w:rsidRPr="00F06440">
        <w:t>throw</w:t>
      </w:r>
      <w:r w:rsidRPr="00F06440">
        <w:rPr>
          <w:lang w:val="ru-RU"/>
        </w:rPr>
        <w:t xml:space="preserve"> </w:t>
      </w:r>
      <w:r w:rsidRPr="00F06440">
        <w:t>new</w:t>
      </w:r>
      <w:r w:rsidRPr="00F06440">
        <w:rPr>
          <w:lang w:val="ru-RU"/>
        </w:rPr>
        <w:t xml:space="preserve"> </w:t>
      </w:r>
      <w:r w:rsidRPr="00F06440">
        <w:t>Exception</w:t>
      </w:r>
      <w:r w:rsidRPr="00F06440">
        <w:rPr>
          <w:lang w:val="ru-RU"/>
        </w:rPr>
        <w:t>("База данных не подготовлена для тестирования!");</w:t>
      </w:r>
    </w:p>
    <w:p w:rsidR="00F06440" w:rsidRPr="00F06440" w:rsidRDefault="00F06440" w:rsidP="00F06440">
      <w:pPr>
        <w:pStyle w:val="Code"/>
      </w:pPr>
      <w:r w:rsidRPr="00F06440">
        <w:rPr>
          <w:lang w:val="ru-RU"/>
        </w:rPr>
        <w:t xml:space="preserve">                </w:t>
      </w:r>
      <w:r w:rsidRPr="00F06440">
        <w:t>}</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for(int k = 0; k &lt; dataElement.length; k++){</w:t>
      </w:r>
    </w:p>
    <w:p w:rsidR="00F06440" w:rsidRPr="00F06440" w:rsidRDefault="00F06440" w:rsidP="00F06440">
      <w:pPr>
        <w:pStyle w:val="Code"/>
      </w:pPr>
      <w:r w:rsidRPr="00F06440">
        <w:t xml:space="preserve">            int finalI = k;</w:t>
      </w:r>
    </w:p>
    <w:p w:rsidR="00F06440" w:rsidRPr="00F06440" w:rsidRDefault="00F06440" w:rsidP="00F06440">
      <w:pPr>
        <w:pStyle w:val="Code"/>
      </w:pPr>
      <w:r w:rsidRPr="00F06440">
        <w:t xml:space="preserve">            assertDoesNotThrow( () -&gt; {</w:t>
      </w:r>
    </w:p>
    <w:p w:rsidR="00F06440" w:rsidRPr="00F06440" w:rsidRDefault="00F06440" w:rsidP="00F06440">
      <w:pPr>
        <w:pStyle w:val="Code"/>
      </w:pPr>
      <w:r w:rsidRPr="00F06440">
        <w:t xml:space="preserve">                DataNetwork.updateDataElement("http://localhost:8080/database/invoices/delete",</w:t>
      </w:r>
    </w:p>
    <w:p w:rsidR="00F06440" w:rsidRPr="00F06440" w:rsidRDefault="00F06440" w:rsidP="00F06440">
      <w:pPr>
        <w:pStyle w:val="Code"/>
      </w:pPr>
      <w:r w:rsidRPr="00F06440">
        <w:t xml:space="preserve">                        new DataElementInvoiceDelete(dataElement[finalI].numberInvoice));</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Default="00F06440" w:rsidP="00F06440">
      <w:pPr>
        <w:pStyle w:val="Code"/>
      </w:pPr>
      <w:r w:rsidRPr="00F06440">
        <w:t xml:space="preserve">    }</w:t>
      </w:r>
    </w:p>
    <w:p w:rsidR="00F06440" w:rsidRDefault="00F06440" w:rsidP="00F06440">
      <w:pPr>
        <w:pStyle w:val="StyleText"/>
      </w:pPr>
    </w:p>
    <w:p w:rsidR="00F06440" w:rsidRPr="00F06440" w:rsidRDefault="00F06440" w:rsidP="00F06440">
      <w:pPr>
        <w:pStyle w:val="StyleText"/>
        <w:rPr>
          <w:b/>
          <w:lang w:val="en-US"/>
        </w:rPr>
      </w:pPr>
      <w:r w:rsidRPr="00F06440">
        <w:rPr>
          <w:b/>
        </w:rPr>
        <w:t>Код метода insertDataElementInvoiceException</w:t>
      </w:r>
      <w:r w:rsidRPr="00F06440">
        <w:rPr>
          <w:b/>
          <w:lang w:val="en-US"/>
        </w:rPr>
        <w:t>:</w:t>
      </w:r>
    </w:p>
    <w:p w:rsidR="00F06440" w:rsidRPr="00F06440" w:rsidRDefault="00F06440" w:rsidP="00F06440">
      <w:pPr>
        <w:pStyle w:val="Code"/>
        <w:rPr>
          <w:lang w:val="ru-RU"/>
        </w:rPr>
      </w:pPr>
      <w:r w:rsidRPr="00F06440">
        <w:rPr>
          <w:lang w:val="ru-RU"/>
        </w:rPr>
        <w:t>@</w:t>
      </w:r>
      <w:r w:rsidRPr="00F06440">
        <w:t>Test</w:t>
      </w:r>
    </w:p>
    <w:p w:rsidR="00F06440" w:rsidRPr="00F06440" w:rsidRDefault="00F06440" w:rsidP="00F06440">
      <w:pPr>
        <w:pStyle w:val="Code"/>
        <w:rPr>
          <w:lang w:val="ru-RU"/>
        </w:rPr>
      </w:pPr>
      <w:r w:rsidRPr="00F06440">
        <w:rPr>
          <w:lang w:val="ru-RU"/>
        </w:rPr>
        <w:t xml:space="preserve">    </w:t>
      </w:r>
      <w:r w:rsidRPr="00F06440">
        <w:t>void</w:t>
      </w:r>
      <w:r w:rsidRPr="00F06440">
        <w:rPr>
          <w:lang w:val="ru-RU"/>
        </w:rPr>
        <w:t xml:space="preserve"> </w:t>
      </w:r>
      <w:r w:rsidRPr="00F06440">
        <w:t>insertDataElementInvoiceException</w:t>
      </w:r>
      <w:r w:rsidRPr="00F06440">
        <w:rPr>
          <w:lang w:val="ru-RU"/>
        </w:rPr>
        <w:t>() {</w:t>
      </w:r>
    </w:p>
    <w:p w:rsidR="00F06440" w:rsidRPr="00F06440" w:rsidRDefault="00F06440" w:rsidP="00F06440">
      <w:pPr>
        <w:pStyle w:val="Code"/>
        <w:rPr>
          <w:lang w:val="ru-RU"/>
        </w:rPr>
      </w:pPr>
      <w:r w:rsidRPr="00F06440">
        <w:rPr>
          <w:lang w:val="ru-RU"/>
        </w:rPr>
        <w:t xml:space="preserve">        //Добавление информации о накладной с выходом исключений, возникающие на стороне</w:t>
      </w:r>
    </w:p>
    <w:p w:rsidR="00F06440" w:rsidRPr="00F06440" w:rsidRDefault="00F06440" w:rsidP="00F06440">
      <w:pPr>
        <w:pStyle w:val="Code"/>
        <w:rPr>
          <w:lang w:val="ru-RU"/>
        </w:rPr>
      </w:pPr>
      <w:r w:rsidRPr="00F06440">
        <w:rPr>
          <w:lang w:val="ru-RU"/>
        </w:rPr>
        <w:t xml:space="preserve">        //серверной части приложения из-за не корректнности входных данных</w:t>
      </w:r>
    </w:p>
    <w:p w:rsidR="00F06440" w:rsidRPr="00F06440" w:rsidRDefault="00F06440" w:rsidP="00F06440">
      <w:pPr>
        <w:pStyle w:val="Code"/>
      </w:pPr>
      <w:r w:rsidRPr="00F06440">
        <w:rPr>
          <w:lang w:val="ru-RU"/>
        </w:rPr>
        <w:lastRenderedPageBreak/>
        <w:t xml:space="preserve">        </w:t>
      </w:r>
      <w:r w:rsidRPr="00F06440">
        <w:t>DataElementInvoice[] dataElement = new DataElementInvoice[]{</w:t>
      </w:r>
    </w:p>
    <w:p w:rsidR="00F06440" w:rsidRPr="00F06440" w:rsidRDefault="00F06440" w:rsidP="00F06440">
      <w:pPr>
        <w:pStyle w:val="Code"/>
      </w:pPr>
      <w:r w:rsidRPr="00F06440">
        <w:t xml:space="preserve">                new DataElementInvoice("invoice1",</w:t>
      </w:r>
    </w:p>
    <w:p w:rsidR="00F06440" w:rsidRPr="00F06440" w:rsidRDefault="00F06440" w:rsidP="00F06440">
      <w:pPr>
        <w:pStyle w:val="Code"/>
      </w:pPr>
      <w:r w:rsidRPr="00F06440">
        <w:t xml:space="preserve">                        "supplier1",</w:t>
      </w:r>
    </w:p>
    <w:p w:rsidR="00F06440" w:rsidRPr="00F06440" w:rsidRDefault="00F06440" w:rsidP="00F06440">
      <w:pPr>
        <w:pStyle w:val="Code"/>
      </w:pPr>
      <w:r w:rsidRPr="00F06440">
        <w:t xml:space="preserve">                        (short) 25,</w:t>
      </w:r>
    </w:p>
    <w:p w:rsidR="00F06440" w:rsidRPr="00F06440" w:rsidRDefault="00F06440" w:rsidP="00F06440">
      <w:pPr>
        <w:pStyle w:val="Code"/>
      </w:pPr>
      <w:r w:rsidRPr="00F06440">
        <w:t xml:space="preserve">                        "2001-01-01",</w:t>
      </w:r>
    </w:p>
    <w:p w:rsidR="00F06440" w:rsidRPr="00F06440" w:rsidRDefault="00F06440" w:rsidP="00F06440">
      <w:pPr>
        <w:pStyle w:val="Code"/>
      </w:pPr>
      <w:r w:rsidRPr="00F06440">
        <w:t xml:space="preserve">                        "2015-12-05"),</w:t>
      </w:r>
    </w:p>
    <w:p w:rsidR="00F06440" w:rsidRPr="00F06440" w:rsidRDefault="00F06440" w:rsidP="00F06440">
      <w:pPr>
        <w:pStyle w:val="Code"/>
      </w:pPr>
      <w:r w:rsidRPr="00F06440">
        <w:t xml:space="preserve">                new DataElementInvoice("i",</w:t>
      </w:r>
    </w:p>
    <w:p w:rsidR="00F06440" w:rsidRPr="00F06440" w:rsidRDefault="00F06440" w:rsidP="00F06440">
      <w:pPr>
        <w:pStyle w:val="Code"/>
      </w:pPr>
      <w:r w:rsidRPr="00F06440">
        <w:t xml:space="preserve">                        "supplier2",</w:t>
      </w:r>
    </w:p>
    <w:p w:rsidR="00F06440" w:rsidRPr="00F06440" w:rsidRDefault="00F06440" w:rsidP="00F06440">
      <w:pPr>
        <w:pStyle w:val="Code"/>
      </w:pPr>
      <w:r w:rsidRPr="00F06440">
        <w:t xml:space="preserve">                        (short) 25,</w:t>
      </w:r>
    </w:p>
    <w:p w:rsidR="00F06440" w:rsidRPr="00F06440" w:rsidRDefault="00F06440" w:rsidP="00F06440">
      <w:pPr>
        <w:pStyle w:val="Code"/>
      </w:pPr>
      <w:r w:rsidRPr="00F06440">
        <w:t xml:space="preserve">                        "2020-01-01",</w:t>
      </w:r>
    </w:p>
    <w:p w:rsidR="00F06440" w:rsidRPr="00F06440" w:rsidRDefault="00F06440" w:rsidP="00F06440">
      <w:pPr>
        <w:pStyle w:val="Code"/>
      </w:pPr>
      <w:r w:rsidRPr="00F06440">
        <w:t xml:space="preserve">                        "2015-12-05"),</w:t>
      </w:r>
    </w:p>
    <w:p w:rsidR="00F06440" w:rsidRPr="00F06440" w:rsidRDefault="00F06440" w:rsidP="00F06440">
      <w:pPr>
        <w:pStyle w:val="Code"/>
      </w:pPr>
      <w:r w:rsidRPr="00F06440">
        <w:t xml:space="preserve">                new DataElementInvoice("invoice2",</w:t>
      </w:r>
    </w:p>
    <w:p w:rsidR="00F06440" w:rsidRPr="00F06440" w:rsidRDefault="00F06440" w:rsidP="00F06440">
      <w:pPr>
        <w:pStyle w:val="Code"/>
      </w:pPr>
      <w:r w:rsidRPr="00F06440">
        <w:t xml:space="preserve">                        "supplier1",</w:t>
      </w:r>
    </w:p>
    <w:p w:rsidR="00F06440" w:rsidRPr="00F06440" w:rsidRDefault="00F06440" w:rsidP="00F06440">
      <w:pPr>
        <w:pStyle w:val="Code"/>
      </w:pPr>
      <w:r w:rsidRPr="00F06440">
        <w:t xml:space="preserve">                        (short) -21,</w:t>
      </w:r>
    </w:p>
    <w:p w:rsidR="00F06440" w:rsidRPr="00F06440" w:rsidRDefault="00F06440" w:rsidP="00F06440">
      <w:pPr>
        <w:pStyle w:val="Code"/>
      </w:pPr>
      <w:r w:rsidRPr="00F06440">
        <w:t xml:space="preserve">                        "2001-01-01",</w:t>
      </w:r>
    </w:p>
    <w:p w:rsidR="00F06440" w:rsidRPr="00F06440" w:rsidRDefault="00F06440" w:rsidP="00F06440">
      <w:pPr>
        <w:pStyle w:val="Code"/>
      </w:pPr>
      <w:r w:rsidRPr="00F06440">
        <w:t xml:space="preserve">                        "awfawf"),</w:t>
      </w:r>
    </w:p>
    <w:p w:rsidR="00F06440" w:rsidRPr="00F06440" w:rsidRDefault="00F06440" w:rsidP="00F06440">
      <w:pPr>
        <w:pStyle w:val="Code"/>
      </w:pPr>
      <w:r w:rsidRPr="00F06440">
        <w:t xml:space="preserve">                new DataElementInvoice("invoice5",</w:t>
      </w:r>
    </w:p>
    <w:p w:rsidR="00F06440" w:rsidRPr="00F06440" w:rsidRDefault="00F06440" w:rsidP="00F06440">
      <w:pPr>
        <w:pStyle w:val="Code"/>
      </w:pPr>
      <w:r w:rsidRPr="00F06440">
        <w:t xml:space="preserve">                        "supplier1",</w:t>
      </w:r>
    </w:p>
    <w:p w:rsidR="00F06440" w:rsidRPr="00F06440" w:rsidRDefault="00F06440" w:rsidP="00F06440">
      <w:pPr>
        <w:pStyle w:val="Code"/>
      </w:pPr>
      <w:r w:rsidRPr="00F06440">
        <w:t xml:space="preserve">                        (short) 2,</w:t>
      </w:r>
    </w:p>
    <w:p w:rsidR="00F06440" w:rsidRPr="00F06440" w:rsidRDefault="00F06440" w:rsidP="00F06440">
      <w:pPr>
        <w:pStyle w:val="Code"/>
      </w:pPr>
      <w:r w:rsidRPr="00F06440">
        <w:t xml:space="preserve">                        "awfawfag",</w:t>
      </w:r>
    </w:p>
    <w:p w:rsidR="00F06440" w:rsidRPr="00F06440" w:rsidRDefault="00F06440" w:rsidP="00F06440">
      <w:pPr>
        <w:pStyle w:val="Code"/>
      </w:pPr>
      <w:r w:rsidRPr="00F06440">
        <w:t xml:space="preserve">                        "2015-12-05"),</w:t>
      </w:r>
    </w:p>
    <w:p w:rsidR="00F06440" w:rsidRPr="00F06440" w:rsidRDefault="00F06440" w:rsidP="00F06440">
      <w:pPr>
        <w:pStyle w:val="Code"/>
      </w:pPr>
      <w:r w:rsidRPr="00F06440">
        <w:t xml:space="preserve">                new DataElementInvoice("invoice7",</w:t>
      </w:r>
    </w:p>
    <w:p w:rsidR="00F06440" w:rsidRPr="00F06440" w:rsidRDefault="00F06440" w:rsidP="00F06440">
      <w:pPr>
        <w:pStyle w:val="Code"/>
      </w:pPr>
      <w:r w:rsidRPr="00F06440">
        <w:t xml:space="preserve">                        "supplier1",</w:t>
      </w:r>
    </w:p>
    <w:p w:rsidR="00F06440" w:rsidRPr="00F06440" w:rsidRDefault="00F06440" w:rsidP="00F06440">
      <w:pPr>
        <w:pStyle w:val="Code"/>
      </w:pPr>
      <w:r w:rsidRPr="00F06440">
        <w:t xml:space="preserve">                        (short) 0,</w:t>
      </w:r>
    </w:p>
    <w:p w:rsidR="00F06440" w:rsidRPr="00F06440" w:rsidRDefault="00F06440" w:rsidP="00F06440">
      <w:pPr>
        <w:pStyle w:val="Code"/>
      </w:pPr>
      <w:r w:rsidRPr="00F06440">
        <w:t xml:space="preserve">                        "awfawfag",</w:t>
      </w:r>
    </w:p>
    <w:p w:rsidR="00F06440" w:rsidRPr="00F06440" w:rsidRDefault="00F06440" w:rsidP="00F06440">
      <w:pPr>
        <w:pStyle w:val="Code"/>
      </w:pPr>
      <w:r w:rsidRPr="00F06440">
        <w:t xml:space="preserve">                        "2015-12-05"),</w:t>
      </w:r>
    </w:p>
    <w:p w:rsidR="00F06440" w:rsidRPr="00F06440" w:rsidRDefault="00F06440" w:rsidP="00F06440">
      <w:pPr>
        <w:pStyle w:val="Code"/>
      </w:pPr>
      <w:r w:rsidRPr="00F06440">
        <w:t xml:space="preserve">                new DataElementInvoice("invoiceinvoiceinvoiceinvoiceinvoice8",</w:t>
      </w:r>
    </w:p>
    <w:p w:rsidR="00F06440" w:rsidRPr="00F06440" w:rsidRDefault="00F06440" w:rsidP="00F06440">
      <w:pPr>
        <w:pStyle w:val="Code"/>
      </w:pPr>
      <w:r w:rsidRPr="00F06440">
        <w:t xml:space="preserve">                        "supplier7",</w:t>
      </w:r>
    </w:p>
    <w:p w:rsidR="00F06440" w:rsidRPr="00F06440" w:rsidRDefault="00F06440" w:rsidP="00F06440">
      <w:pPr>
        <w:pStyle w:val="Code"/>
      </w:pPr>
      <w:r w:rsidRPr="00F06440">
        <w:t xml:space="preserve">                        (short) 7,</w:t>
      </w:r>
    </w:p>
    <w:p w:rsidR="00F06440" w:rsidRPr="00F06440" w:rsidRDefault="00F06440" w:rsidP="00F06440">
      <w:pPr>
        <w:pStyle w:val="Code"/>
      </w:pPr>
      <w:r w:rsidRPr="00F06440">
        <w:t xml:space="preserve">                        "2015-12-06",</w:t>
      </w:r>
    </w:p>
    <w:p w:rsidR="00F06440" w:rsidRPr="00F06440" w:rsidRDefault="00F06440" w:rsidP="00F06440">
      <w:pPr>
        <w:pStyle w:val="Code"/>
      </w:pPr>
      <w:r w:rsidRPr="00F06440">
        <w:t xml:space="preserve">                        "2015-12-05")</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Throwable[] thrown = new Throwable[dataElement.length];</w:t>
      </w:r>
    </w:p>
    <w:p w:rsidR="00F06440" w:rsidRPr="00F06440" w:rsidRDefault="00F06440" w:rsidP="00F06440">
      <w:pPr>
        <w:pStyle w:val="Code"/>
      </w:pPr>
      <w:r w:rsidRPr="00F06440">
        <w:t xml:space="preserve">        for(int i = 0; i &lt; thrown.length; i++){</w:t>
      </w:r>
    </w:p>
    <w:p w:rsidR="00F06440" w:rsidRPr="00F06440" w:rsidRDefault="00F06440" w:rsidP="00F06440">
      <w:pPr>
        <w:pStyle w:val="Code"/>
      </w:pPr>
      <w:r w:rsidRPr="00F06440">
        <w:t xml:space="preserve">            int finalI = i;</w:t>
      </w:r>
    </w:p>
    <w:p w:rsidR="00F06440" w:rsidRPr="00F06440" w:rsidRDefault="00F06440" w:rsidP="00F06440">
      <w:pPr>
        <w:pStyle w:val="Code"/>
      </w:pPr>
      <w:r w:rsidRPr="00F06440">
        <w:t xml:space="preserve">            thrown[i] = assertThrows(Exception.class, () -&gt; {</w:t>
      </w:r>
    </w:p>
    <w:p w:rsidR="00F06440" w:rsidRPr="00F06440" w:rsidRDefault="00F06440" w:rsidP="00F06440">
      <w:pPr>
        <w:pStyle w:val="Code"/>
      </w:pPr>
      <w:r w:rsidRPr="00F06440">
        <w:t xml:space="preserve">                DataNetwork.updateDataElement("http://localhost:8080/database/invoices/insert", dataElement[finalI]);</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F06440" w:rsidRDefault="00F06440" w:rsidP="00F06440">
      <w:pPr>
        <w:pStyle w:val="Code"/>
      </w:pPr>
    </w:p>
    <w:p w:rsidR="00F06440" w:rsidRPr="00F06440" w:rsidRDefault="00F06440" w:rsidP="00F06440">
      <w:pPr>
        <w:pStyle w:val="Code"/>
      </w:pPr>
      <w:r w:rsidRPr="00F06440">
        <w:t xml:space="preserve">        for(int i = 0; i &lt; thrown.length; i++){</w:t>
      </w:r>
    </w:p>
    <w:p w:rsidR="00F06440" w:rsidRPr="00F06440" w:rsidRDefault="00F06440" w:rsidP="00F06440">
      <w:pPr>
        <w:pStyle w:val="Code"/>
      </w:pPr>
      <w:r w:rsidRPr="00F06440">
        <w:t xml:space="preserve">            assertNotNull(thrown[i].getMessage());</w:t>
      </w:r>
    </w:p>
    <w:p w:rsidR="00F06440" w:rsidRPr="00F06440" w:rsidRDefault="00F06440" w:rsidP="00F06440">
      <w:pPr>
        <w:pStyle w:val="Code"/>
      </w:pPr>
      <w:r w:rsidRPr="00F06440">
        <w:t xml:space="preserve">            System.out.println(thrown[i].getMessage());</w:t>
      </w:r>
    </w:p>
    <w:p w:rsidR="00F06440" w:rsidRPr="00F06440" w:rsidRDefault="00F06440" w:rsidP="00F06440">
      <w:pPr>
        <w:pStyle w:val="Code"/>
      </w:pPr>
      <w:r w:rsidRPr="00F06440">
        <w:t xml:space="preserve">        }</w:t>
      </w:r>
    </w:p>
    <w:p w:rsidR="00F06440" w:rsidRPr="00F06440" w:rsidRDefault="00F06440" w:rsidP="00F06440">
      <w:pPr>
        <w:pStyle w:val="Code"/>
      </w:pPr>
      <w:r w:rsidRPr="00F06440">
        <w:t xml:space="preserve">    }</w:t>
      </w:r>
    </w:p>
    <w:p w:rsidR="00F06440" w:rsidRPr="000A5C38" w:rsidRDefault="00F06440">
      <w:pPr>
        <w:rPr>
          <w:lang w:val="en-US"/>
        </w:rPr>
      </w:pPr>
      <w:r>
        <w:rPr>
          <w:lang w:val="en-US"/>
        </w:rPr>
        <w:br w:type="page"/>
      </w:r>
    </w:p>
    <w:p w:rsidR="007552B0" w:rsidRPr="00F06440" w:rsidRDefault="00BA1F97" w:rsidP="00BA1F97">
      <w:pPr>
        <w:pStyle w:val="Style1"/>
        <w:rPr>
          <w:lang w:val="en-US"/>
        </w:rPr>
      </w:pPr>
      <w:bookmarkStart w:id="30" w:name="_Toc72021865"/>
      <w:r>
        <w:lastRenderedPageBreak/>
        <w:t>Заключение</w:t>
      </w:r>
      <w:bookmarkEnd w:id="30"/>
    </w:p>
    <w:p w:rsidR="00BA1F97" w:rsidRPr="00F06440" w:rsidRDefault="00BA1F97">
      <w:pPr>
        <w:rPr>
          <w:rFonts w:ascii="Times New Roman" w:eastAsia="SimSun" w:hAnsi="Times New Roman" w:cs="Times New Roman"/>
          <w:b/>
          <w:kern w:val="1"/>
          <w:sz w:val="32"/>
          <w:szCs w:val="28"/>
          <w:lang w:val="en-US" w:eastAsia="ar-SA"/>
        </w:rPr>
      </w:pPr>
      <w:r w:rsidRPr="00F06440">
        <w:rPr>
          <w:lang w:val="en-US"/>
        </w:rPr>
        <w:br w:type="page"/>
      </w:r>
    </w:p>
    <w:p w:rsidR="002F59E6" w:rsidRPr="00F06440" w:rsidRDefault="002F59E6" w:rsidP="00C773C0">
      <w:pPr>
        <w:rPr>
          <w:lang w:val="en-US"/>
        </w:rPr>
      </w:pPr>
    </w:p>
    <w:sdt>
      <w:sdtPr>
        <w:rPr>
          <w:rFonts w:ascii="Times New Roman" w:eastAsiaTheme="minorHAnsi" w:hAnsi="Times New Roman" w:cstheme="minorBidi"/>
          <w:b w:val="0"/>
          <w:bCs w:val="0"/>
          <w:noProof/>
          <w:szCs w:val="22"/>
        </w:rPr>
        <w:tag w:val="CitaviBibliography"/>
        <w:id w:val="-354580399"/>
        <w:placeholder>
          <w:docPart w:val="DefaultPlaceholder_-1854013440"/>
        </w:placeholder>
      </w:sdtPr>
      <w:sdtContent>
        <w:p w:rsidR="00EE7021" w:rsidRPr="00F06440" w:rsidRDefault="008624B7" w:rsidP="00EE7021">
          <w:pPr>
            <w:pStyle w:val="CitaviBibliographyHeading"/>
            <w:rPr>
              <w:noProof/>
              <w:lang w:val="en-US"/>
            </w:rPr>
          </w:pPr>
          <w:r>
            <w:rPr>
              <w:noProof/>
            </w:rPr>
            <w:fldChar w:fldCharType="begin"/>
          </w:r>
          <w:r w:rsidRPr="00F06440">
            <w:rPr>
              <w:noProof/>
              <w:lang w:val="en-US"/>
            </w:rPr>
            <w:instrText>ADDIN CitaviBibliography</w:instrText>
          </w:r>
          <w:r>
            <w:rPr>
              <w:noProof/>
            </w:rPr>
            <w:fldChar w:fldCharType="separate"/>
          </w:r>
          <w:bookmarkStart w:id="31" w:name="_Toc72021866"/>
          <w:r w:rsidR="00EE7021">
            <w:rPr>
              <w:noProof/>
            </w:rPr>
            <w:t>ссылки</w:t>
          </w:r>
          <w:bookmarkEnd w:id="31"/>
        </w:p>
        <w:p w:rsidR="00EE7021" w:rsidRPr="00F06440" w:rsidRDefault="00EE7021" w:rsidP="00EE7021">
          <w:pPr>
            <w:pStyle w:val="CitaviBibliographyEntry"/>
            <w:rPr>
              <w:noProof/>
              <w:lang w:val="en-US"/>
            </w:rPr>
          </w:pPr>
          <w:r w:rsidRPr="00F06440">
            <w:rPr>
              <w:noProof/>
              <w:lang w:val="en-US"/>
            </w:rPr>
            <w:t>1.</w:t>
          </w:r>
          <w:r w:rsidRPr="00F06440">
            <w:rPr>
              <w:noProof/>
              <w:lang w:val="en-US"/>
            </w:rPr>
            <w:tab/>
          </w:r>
          <w:bookmarkStart w:id="32" w:name="_CTVL001c13028cc448d4af6b5ddb634a3e57bf4"/>
          <w:r w:rsidRPr="00F06440">
            <w:rPr>
              <w:noProof/>
              <w:lang w:val="en-US"/>
            </w:rPr>
            <w:t>REQBIN. – URL: https://reqbin.com/ (</w:t>
          </w:r>
          <w:r>
            <w:rPr>
              <w:noProof/>
            </w:rPr>
            <w:t>дата</w:t>
          </w:r>
          <w:r w:rsidRPr="00F06440">
            <w:rPr>
              <w:noProof/>
              <w:lang w:val="en-US"/>
            </w:rPr>
            <w:t xml:space="preserve"> </w:t>
          </w:r>
          <w:r>
            <w:rPr>
              <w:noProof/>
            </w:rPr>
            <w:t>обращения</w:t>
          </w:r>
          <w:r w:rsidRPr="00F06440">
            <w:rPr>
              <w:noProof/>
              <w:lang w:val="en-US"/>
            </w:rPr>
            <w:t>: 12.05.2021).</w:t>
          </w:r>
        </w:p>
        <w:bookmarkEnd w:id="32"/>
        <w:p w:rsidR="00EE7021" w:rsidRPr="00F06440" w:rsidRDefault="00EE7021" w:rsidP="00EE7021">
          <w:pPr>
            <w:pStyle w:val="CitaviBibliographyEntry"/>
            <w:rPr>
              <w:noProof/>
              <w:lang w:val="en-US"/>
            </w:rPr>
          </w:pPr>
          <w:r w:rsidRPr="00F06440">
            <w:rPr>
              <w:noProof/>
              <w:lang w:val="en-US"/>
            </w:rPr>
            <w:t>2.</w:t>
          </w:r>
          <w:r w:rsidRPr="00F06440">
            <w:rPr>
              <w:noProof/>
              <w:lang w:val="en-US"/>
            </w:rPr>
            <w:tab/>
          </w:r>
          <w:bookmarkStart w:id="33" w:name="_CTVL001e0ae30bf568242a1911c6494f5bf951e"/>
          <w:r w:rsidRPr="00F06440">
            <w:rPr>
              <w:noProof/>
              <w:lang w:val="en-US"/>
            </w:rPr>
            <w:t xml:space="preserve">SDK </w:t>
          </w:r>
          <w:r>
            <w:rPr>
              <w:noProof/>
            </w:rPr>
            <w:t>распознования</w:t>
          </w:r>
          <w:r w:rsidRPr="00F06440">
            <w:rPr>
              <w:noProof/>
              <w:lang w:val="en-US"/>
            </w:rPr>
            <w:t xml:space="preserve"> </w:t>
          </w:r>
          <w:r>
            <w:rPr>
              <w:noProof/>
            </w:rPr>
            <w:t>номеров</w:t>
          </w:r>
          <w:r w:rsidRPr="00F06440">
            <w:rPr>
              <w:noProof/>
              <w:lang w:val="en-US"/>
            </w:rPr>
            <w:t xml:space="preserve"> </w:t>
          </w:r>
          <w:r>
            <w:rPr>
              <w:noProof/>
            </w:rPr>
            <w:t>вагонов</w:t>
          </w:r>
          <w:r w:rsidRPr="00F06440">
            <w:rPr>
              <w:noProof/>
              <w:lang w:val="en-US"/>
            </w:rPr>
            <w:t xml:space="preserve"> - Intlab Wagon. – URL: https://www.intlab.com/products/intlab-wagon (</w:t>
          </w:r>
          <w:r>
            <w:rPr>
              <w:noProof/>
            </w:rPr>
            <w:t>дата</w:t>
          </w:r>
          <w:r w:rsidRPr="00F06440">
            <w:rPr>
              <w:noProof/>
              <w:lang w:val="en-US"/>
            </w:rPr>
            <w:t xml:space="preserve"> </w:t>
          </w:r>
          <w:r>
            <w:rPr>
              <w:noProof/>
            </w:rPr>
            <w:t>обращения</w:t>
          </w:r>
          <w:r w:rsidRPr="00F06440">
            <w:rPr>
              <w:noProof/>
              <w:lang w:val="en-US"/>
            </w:rPr>
            <w:t>: 17.03.2021).</w:t>
          </w:r>
        </w:p>
        <w:bookmarkEnd w:id="33"/>
        <w:p w:rsidR="00EE7021" w:rsidRPr="00F06440" w:rsidRDefault="00EE7021" w:rsidP="00EE7021">
          <w:pPr>
            <w:pStyle w:val="CitaviBibliographyEntry"/>
            <w:rPr>
              <w:noProof/>
              <w:lang w:val="en-US"/>
            </w:rPr>
          </w:pPr>
          <w:r w:rsidRPr="00F06440">
            <w:rPr>
              <w:noProof/>
              <w:lang w:val="en-US"/>
            </w:rPr>
            <w:t>3.</w:t>
          </w:r>
          <w:r w:rsidRPr="00F06440">
            <w:rPr>
              <w:noProof/>
              <w:lang w:val="en-US"/>
            </w:rPr>
            <w:tab/>
          </w:r>
          <w:bookmarkStart w:id="34" w:name="_CTVL001378954fb80e149aaa15ac1617998c6b5"/>
          <w:r>
            <w:rPr>
              <w:noProof/>
            </w:rPr>
            <w:t>Автоматизация</w:t>
          </w:r>
          <w:r w:rsidRPr="00F06440">
            <w:rPr>
              <w:noProof/>
              <w:lang w:val="en-US"/>
            </w:rPr>
            <w:t xml:space="preserve"> </w:t>
          </w:r>
          <w:r>
            <w:rPr>
              <w:noProof/>
            </w:rPr>
            <w:t>и</w:t>
          </w:r>
          <w:r w:rsidRPr="00F06440">
            <w:rPr>
              <w:noProof/>
              <w:lang w:val="en-US"/>
            </w:rPr>
            <w:t xml:space="preserve"> </w:t>
          </w:r>
          <w:r>
            <w:rPr>
              <w:noProof/>
            </w:rPr>
            <w:t>роботизация</w:t>
          </w:r>
          <w:r w:rsidRPr="00F06440">
            <w:rPr>
              <w:noProof/>
              <w:lang w:val="en-US"/>
            </w:rPr>
            <w:t xml:space="preserve"> </w:t>
          </w:r>
          <w:r>
            <w:rPr>
              <w:noProof/>
            </w:rPr>
            <w:t>производства</w:t>
          </w:r>
          <w:r w:rsidRPr="00F06440">
            <w:rPr>
              <w:noProof/>
              <w:lang w:val="en-US"/>
            </w:rPr>
            <w:t>. – URL: https://top3dshop.ru/blog/industry-automatization-with-robots.html (</w:t>
          </w:r>
          <w:r>
            <w:rPr>
              <w:noProof/>
            </w:rPr>
            <w:t>дата</w:t>
          </w:r>
          <w:r w:rsidRPr="00F06440">
            <w:rPr>
              <w:noProof/>
              <w:lang w:val="en-US"/>
            </w:rPr>
            <w:t xml:space="preserve"> </w:t>
          </w:r>
          <w:r>
            <w:rPr>
              <w:noProof/>
            </w:rPr>
            <w:t>обращения</w:t>
          </w:r>
          <w:r w:rsidRPr="00F06440">
            <w:rPr>
              <w:noProof/>
              <w:lang w:val="en-US"/>
            </w:rPr>
            <w:t>: 17.03.2021).</w:t>
          </w:r>
        </w:p>
        <w:bookmarkEnd w:id="34"/>
        <w:p w:rsidR="00EE7021" w:rsidRPr="00F06440" w:rsidRDefault="00EE7021" w:rsidP="00EE7021">
          <w:pPr>
            <w:pStyle w:val="CitaviBibliographyEntry"/>
            <w:rPr>
              <w:noProof/>
              <w:lang w:val="en-US"/>
            </w:rPr>
          </w:pPr>
          <w:r w:rsidRPr="00F06440">
            <w:rPr>
              <w:noProof/>
              <w:lang w:val="en-US"/>
            </w:rPr>
            <w:t>4.</w:t>
          </w:r>
          <w:r w:rsidRPr="00F06440">
            <w:rPr>
              <w:noProof/>
              <w:lang w:val="en-US"/>
            </w:rPr>
            <w:tab/>
          </w:r>
          <w:bookmarkStart w:id="35" w:name="_CTVL00103ea9462815442708390cb9dcbd05566"/>
          <w:r>
            <w:rPr>
              <w:noProof/>
            </w:rPr>
            <w:t>Анна</w:t>
          </w:r>
          <w:r w:rsidRPr="00F06440">
            <w:rPr>
              <w:noProof/>
              <w:lang w:val="en-US"/>
            </w:rPr>
            <w:t xml:space="preserve"> </w:t>
          </w:r>
          <w:r>
            <w:rPr>
              <w:noProof/>
            </w:rPr>
            <w:t>Немировская</w:t>
          </w:r>
          <w:r w:rsidRPr="00F06440">
            <w:rPr>
              <w:noProof/>
              <w:lang w:val="en-US"/>
            </w:rPr>
            <w:t xml:space="preserve">, </w:t>
          </w:r>
          <w:r>
            <w:rPr>
              <w:noProof/>
            </w:rPr>
            <w:t>Системы</w:t>
          </w:r>
          <w:r w:rsidRPr="00F06440">
            <w:rPr>
              <w:noProof/>
              <w:lang w:val="en-US"/>
            </w:rPr>
            <w:t xml:space="preserve"> </w:t>
          </w:r>
          <w:r>
            <w:rPr>
              <w:noProof/>
            </w:rPr>
            <w:t>распознавания</w:t>
          </w:r>
          <w:r w:rsidRPr="00F06440">
            <w:rPr>
              <w:noProof/>
              <w:lang w:val="en-US"/>
            </w:rPr>
            <w:t xml:space="preserve"> </w:t>
          </w:r>
          <w:r>
            <w:rPr>
              <w:noProof/>
            </w:rPr>
            <w:t>номеров</w:t>
          </w:r>
          <w:r w:rsidRPr="00F06440">
            <w:rPr>
              <w:noProof/>
              <w:lang w:val="en-US"/>
            </w:rPr>
            <w:t xml:space="preserve"> </w:t>
          </w:r>
          <w:r>
            <w:rPr>
              <w:noProof/>
            </w:rPr>
            <w:t>на</w:t>
          </w:r>
          <w:r w:rsidRPr="00F06440">
            <w:rPr>
              <w:noProof/>
              <w:lang w:val="en-US"/>
            </w:rPr>
            <w:t xml:space="preserve"> </w:t>
          </w:r>
          <w:r>
            <w:rPr>
              <w:noProof/>
            </w:rPr>
            <w:t>практике</w:t>
          </w:r>
          <w:r w:rsidRPr="00F06440">
            <w:rPr>
              <w:noProof/>
              <w:lang w:val="en-US"/>
            </w:rPr>
            <w:t>. – URL: https://habr.com/ru/company/croc/blog/158719/ (</w:t>
          </w:r>
          <w:r>
            <w:rPr>
              <w:noProof/>
            </w:rPr>
            <w:t>дата</w:t>
          </w:r>
          <w:r w:rsidRPr="00F06440">
            <w:rPr>
              <w:noProof/>
              <w:lang w:val="en-US"/>
            </w:rPr>
            <w:t xml:space="preserve"> </w:t>
          </w:r>
          <w:r>
            <w:rPr>
              <w:noProof/>
            </w:rPr>
            <w:t>обращения</w:t>
          </w:r>
          <w:r w:rsidRPr="00F06440">
            <w:rPr>
              <w:noProof/>
              <w:lang w:val="en-US"/>
            </w:rPr>
            <w:t>: 17.03.2021).</w:t>
          </w:r>
        </w:p>
        <w:bookmarkEnd w:id="35"/>
        <w:p w:rsidR="00EE7021" w:rsidRPr="00F06440" w:rsidRDefault="00EE7021" w:rsidP="00EE7021">
          <w:pPr>
            <w:pStyle w:val="CitaviBibliographyEntry"/>
            <w:rPr>
              <w:noProof/>
              <w:lang w:val="en-US"/>
            </w:rPr>
          </w:pPr>
          <w:r w:rsidRPr="00F06440">
            <w:rPr>
              <w:noProof/>
              <w:lang w:val="en-US"/>
            </w:rPr>
            <w:t>5.</w:t>
          </w:r>
          <w:r w:rsidRPr="00F06440">
            <w:rPr>
              <w:noProof/>
              <w:lang w:val="en-US"/>
            </w:rPr>
            <w:tab/>
          </w:r>
          <w:bookmarkStart w:id="36" w:name="_CTVL00183f7ce7e4d2841ccbc7cf2fc313268bc"/>
          <w:r>
            <w:rPr>
              <w:noProof/>
            </w:rPr>
            <w:t>В</w:t>
          </w:r>
          <w:r w:rsidRPr="00F06440">
            <w:rPr>
              <w:noProof/>
              <w:lang w:val="en-US"/>
            </w:rPr>
            <w:t> </w:t>
          </w:r>
          <w:r>
            <w:rPr>
              <w:noProof/>
            </w:rPr>
            <w:t>июле</w:t>
          </w:r>
          <w:r w:rsidRPr="00F06440">
            <w:rPr>
              <w:noProof/>
              <w:lang w:val="en-US"/>
            </w:rPr>
            <w:t xml:space="preserve"> 2020 </w:t>
          </w:r>
          <w:r>
            <w:rPr>
              <w:noProof/>
            </w:rPr>
            <w:t>года</w:t>
          </w:r>
          <w:r w:rsidRPr="00F06440">
            <w:rPr>
              <w:noProof/>
              <w:lang w:val="en-US"/>
            </w:rPr>
            <w:t xml:space="preserve"> </w:t>
          </w:r>
          <w:r>
            <w:rPr>
              <w:noProof/>
            </w:rPr>
            <w:t>общая</w:t>
          </w:r>
          <w:r w:rsidRPr="00F06440">
            <w:rPr>
              <w:noProof/>
              <w:lang w:val="en-US"/>
            </w:rPr>
            <w:t xml:space="preserve"> </w:t>
          </w:r>
          <w:r>
            <w:rPr>
              <w:noProof/>
            </w:rPr>
            <w:t>численность</w:t>
          </w:r>
          <w:r w:rsidRPr="00F06440">
            <w:rPr>
              <w:noProof/>
              <w:lang w:val="en-US"/>
            </w:rPr>
            <w:t xml:space="preserve"> </w:t>
          </w:r>
          <w:r>
            <w:rPr>
              <w:noProof/>
            </w:rPr>
            <w:t>грузовых</w:t>
          </w:r>
          <w:r w:rsidRPr="00F06440">
            <w:rPr>
              <w:noProof/>
              <w:lang w:val="en-US"/>
            </w:rPr>
            <w:t xml:space="preserve"> </w:t>
          </w:r>
          <w:r>
            <w:rPr>
              <w:noProof/>
            </w:rPr>
            <w:t>вагонов</w:t>
          </w:r>
          <w:r w:rsidRPr="00F06440">
            <w:rPr>
              <w:noProof/>
              <w:lang w:val="en-US"/>
            </w:rPr>
            <w:t xml:space="preserve"> </w:t>
          </w:r>
          <w:r>
            <w:rPr>
              <w:noProof/>
            </w:rPr>
            <w:t>на</w:t>
          </w:r>
          <w:r w:rsidRPr="00F06440">
            <w:rPr>
              <w:noProof/>
              <w:lang w:val="en-US"/>
            </w:rPr>
            <w:t> </w:t>
          </w:r>
          <w:r>
            <w:rPr>
              <w:noProof/>
            </w:rPr>
            <w:t>сети</w:t>
          </w:r>
          <w:r w:rsidRPr="00F06440">
            <w:rPr>
              <w:noProof/>
              <w:lang w:val="en-US"/>
            </w:rPr>
            <w:t xml:space="preserve"> </w:t>
          </w:r>
          <w:r>
            <w:rPr>
              <w:noProof/>
            </w:rPr>
            <w:t>выросла</w:t>
          </w:r>
          <w:r w:rsidRPr="00F06440">
            <w:rPr>
              <w:noProof/>
              <w:lang w:val="en-US"/>
            </w:rPr>
            <w:t xml:space="preserve"> </w:t>
          </w:r>
          <w:r>
            <w:rPr>
              <w:noProof/>
            </w:rPr>
            <w:t>на</w:t>
          </w:r>
          <w:r w:rsidRPr="00F06440">
            <w:rPr>
              <w:noProof/>
              <w:lang w:val="en-US"/>
            </w:rPr>
            <w:t xml:space="preserve"> 3,8% </w:t>
          </w:r>
          <w:r>
            <w:rPr>
              <w:noProof/>
            </w:rPr>
            <w:t>в</w:t>
          </w:r>
          <w:r w:rsidRPr="00F06440">
            <w:rPr>
              <w:noProof/>
              <w:lang w:val="en-US"/>
            </w:rPr>
            <w:t> </w:t>
          </w:r>
          <w:r>
            <w:rPr>
              <w:noProof/>
            </w:rPr>
            <w:t>годовой</w:t>
          </w:r>
          <w:r w:rsidRPr="00F06440">
            <w:rPr>
              <w:noProof/>
              <w:lang w:val="en-US"/>
            </w:rPr>
            <w:t xml:space="preserve"> </w:t>
          </w:r>
          <w:r>
            <w:rPr>
              <w:noProof/>
            </w:rPr>
            <w:t>динамике</w:t>
          </w:r>
          <w:r w:rsidRPr="00F06440">
            <w:rPr>
              <w:noProof/>
              <w:lang w:val="en-US"/>
            </w:rPr>
            <w:t>. – URL: https://finance.rambler.ru/other/44626876-v-iyule-2020-goda-obschaya-chislennost-gruzovyh-vagonov-na-seti-vyrosla-na-3-8-v-godovoy-dinamike/ (</w:t>
          </w:r>
          <w:r>
            <w:rPr>
              <w:noProof/>
            </w:rPr>
            <w:t>дата</w:t>
          </w:r>
          <w:r w:rsidRPr="00F06440">
            <w:rPr>
              <w:noProof/>
              <w:lang w:val="en-US"/>
            </w:rPr>
            <w:t xml:space="preserve"> </w:t>
          </w:r>
          <w:r>
            <w:rPr>
              <w:noProof/>
            </w:rPr>
            <w:t>обращения</w:t>
          </w:r>
          <w:r w:rsidRPr="00F06440">
            <w:rPr>
              <w:noProof/>
              <w:lang w:val="en-US"/>
            </w:rPr>
            <w:t>: 18.04.2021).</w:t>
          </w:r>
        </w:p>
        <w:bookmarkEnd w:id="36"/>
        <w:p w:rsidR="00EE7021" w:rsidRPr="00F06440" w:rsidRDefault="00EE7021" w:rsidP="00EE7021">
          <w:pPr>
            <w:pStyle w:val="CitaviBibliographyEntry"/>
            <w:rPr>
              <w:noProof/>
              <w:lang w:val="en-US"/>
            </w:rPr>
          </w:pPr>
          <w:r w:rsidRPr="00F06440">
            <w:rPr>
              <w:noProof/>
              <w:lang w:val="en-US"/>
            </w:rPr>
            <w:t>6.</w:t>
          </w:r>
          <w:r w:rsidRPr="00F06440">
            <w:rPr>
              <w:noProof/>
              <w:lang w:val="en-US"/>
            </w:rPr>
            <w:tab/>
          </w:r>
          <w:bookmarkStart w:id="37" w:name="_CTVL00185eff51f842048aa9af2fd7d0eafd7a2"/>
          <w:r>
            <w:rPr>
              <w:noProof/>
            </w:rPr>
            <w:t>Светлана</w:t>
          </w:r>
          <w:r w:rsidRPr="00F06440">
            <w:rPr>
              <w:noProof/>
              <w:lang w:val="en-US"/>
            </w:rPr>
            <w:t xml:space="preserve"> </w:t>
          </w:r>
          <w:r>
            <w:rPr>
              <w:noProof/>
            </w:rPr>
            <w:t>Соболева</w:t>
          </w:r>
          <w:r w:rsidRPr="00F06440">
            <w:rPr>
              <w:noProof/>
              <w:lang w:val="en-US"/>
            </w:rPr>
            <w:t xml:space="preserve">, </w:t>
          </w:r>
          <w:r>
            <w:rPr>
              <w:noProof/>
            </w:rPr>
            <w:t>Как</w:t>
          </w:r>
          <w:r w:rsidRPr="00F06440">
            <w:rPr>
              <w:noProof/>
              <w:lang w:val="en-US"/>
            </w:rPr>
            <w:t xml:space="preserve"> </w:t>
          </w:r>
          <w:r>
            <w:rPr>
              <w:noProof/>
            </w:rPr>
            <w:t>работает</w:t>
          </w:r>
          <w:r w:rsidRPr="00F06440">
            <w:rPr>
              <w:noProof/>
              <w:lang w:val="en-US"/>
            </w:rPr>
            <w:t xml:space="preserve"> </w:t>
          </w:r>
          <w:r>
            <w:rPr>
              <w:noProof/>
            </w:rPr>
            <w:t>и</w:t>
          </w:r>
          <w:r w:rsidRPr="00F06440">
            <w:rPr>
              <w:noProof/>
              <w:lang w:val="en-US"/>
            </w:rPr>
            <w:t xml:space="preserve"> </w:t>
          </w:r>
          <w:r>
            <w:rPr>
              <w:noProof/>
            </w:rPr>
            <w:t>где</w:t>
          </w:r>
          <w:r w:rsidRPr="00F06440">
            <w:rPr>
              <w:noProof/>
              <w:lang w:val="en-US"/>
            </w:rPr>
            <w:t xml:space="preserve"> </w:t>
          </w:r>
          <w:r>
            <w:rPr>
              <w:noProof/>
            </w:rPr>
            <w:t>используется</w:t>
          </w:r>
          <w:r w:rsidRPr="00F06440">
            <w:rPr>
              <w:noProof/>
              <w:lang w:val="en-US"/>
            </w:rPr>
            <w:t xml:space="preserve"> </w:t>
          </w:r>
          <w:r>
            <w:rPr>
              <w:noProof/>
            </w:rPr>
            <w:t>технология</w:t>
          </w:r>
          <w:r w:rsidRPr="00F06440">
            <w:rPr>
              <w:noProof/>
              <w:lang w:val="en-US"/>
            </w:rPr>
            <w:t xml:space="preserve"> </w:t>
          </w:r>
          <w:r>
            <w:rPr>
              <w:noProof/>
            </w:rPr>
            <w:t>компьютерного</w:t>
          </w:r>
          <w:r w:rsidRPr="00F06440">
            <w:rPr>
              <w:noProof/>
              <w:lang w:val="en-US"/>
            </w:rPr>
            <w:t xml:space="preserve"> </w:t>
          </w:r>
          <w:r>
            <w:rPr>
              <w:noProof/>
            </w:rPr>
            <w:t>зрения</w:t>
          </w:r>
          <w:r w:rsidRPr="00F06440">
            <w:rPr>
              <w:noProof/>
              <w:lang w:val="en-US"/>
            </w:rPr>
            <w:t>. – URL: https://blog.onlime.ru/2019/07/04/kak_rabotaet_tehnologia_komputernogo_zrenia/ (</w:t>
          </w:r>
          <w:r>
            <w:rPr>
              <w:noProof/>
            </w:rPr>
            <w:t>дата</w:t>
          </w:r>
          <w:r w:rsidRPr="00F06440">
            <w:rPr>
              <w:noProof/>
              <w:lang w:val="en-US"/>
            </w:rPr>
            <w:t xml:space="preserve"> </w:t>
          </w:r>
          <w:r>
            <w:rPr>
              <w:noProof/>
            </w:rPr>
            <w:t>обращения</w:t>
          </w:r>
          <w:r w:rsidRPr="00F06440">
            <w:rPr>
              <w:noProof/>
              <w:lang w:val="en-US"/>
            </w:rPr>
            <w:t>: 18.03.2021).</w:t>
          </w:r>
        </w:p>
        <w:bookmarkEnd w:id="37"/>
        <w:p w:rsidR="008624B7" w:rsidRPr="00F06440" w:rsidRDefault="00EE7021" w:rsidP="00EE7021">
          <w:pPr>
            <w:pStyle w:val="CitaviBibliographyEntry"/>
            <w:rPr>
              <w:noProof/>
              <w:lang w:val="en-US"/>
            </w:rPr>
          </w:pPr>
          <w:r w:rsidRPr="00F06440">
            <w:rPr>
              <w:noProof/>
              <w:lang w:val="en-US"/>
            </w:rPr>
            <w:t>7.</w:t>
          </w:r>
          <w:r w:rsidRPr="00F06440">
            <w:rPr>
              <w:noProof/>
              <w:lang w:val="en-US"/>
            </w:rPr>
            <w:tab/>
          </w:r>
          <w:bookmarkStart w:id="38" w:name="_CTVL001d785fd3b43fe4fad8807ed91ac542689"/>
          <w:r>
            <w:rPr>
              <w:noProof/>
            </w:rPr>
            <w:t>Система</w:t>
          </w:r>
          <w:r w:rsidRPr="00F06440">
            <w:rPr>
              <w:noProof/>
              <w:lang w:val="en-US"/>
            </w:rPr>
            <w:t xml:space="preserve"> </w:t>
          </w:r>
          <w:r>
            <w:rPr>
              <w:noProof/>
            </w:rPr>
            <w:t>распознавания</w:t>
          </w:r>
          <w:r w:rsidRPr="00F06440">
            <w:rPr>
              <w:noProof/>
              <w:lang w:val="en-US"/>
            </w:rPr>
            <w:t xml:space="preserve"> </w:t>
          </w:r>
          <w:r>
            <w:rPr>
              <w:noProof/>
            </w:rPr>
            <w:t>номеров</w:t>
          </w:r>
          <w:r w:rsidRPr="00F06440">
            <w:rPr>
              <w:noProof/>
              <w:lang w:val="en-US"/>
            </w:rPr>
            <w:t xml:space="preserve"> </w:t>
          </w:r>
          <w:r>
            <w:rPr>
              <w:noProof/>
            </w:rPr>
            <w:t>железнодорожных</w:t>
          </w:r>
          <w:r w:rsidRPr="00F06440">
            <w:rPr>
              <w:noProof/>
              <w:lang w:val="en-US"/>
            </w:rPr>
            <w:t xml:space="preserve"> </w:t>
          </w:r>
          <w:r>
            <w:rPr>
              <w:noProof/>
            </w:rPr>
            <w:t>вагонов</w:t>
          </w:r>
          <w:r w:rsidRPr="00F06440">
            <w:rPr>
              <w:noProof/>
              <w:lang w:val="en-US"/>
            </w:rPr>
            <w:t>. – URL: https://iss.ru/products/securos-transit (</w:t>
          </w:r>
          <w:r>
            <w:rPr>
              <w:noProof/>
            </w:rPr>
            <w:t>дата</w:t>
          </w:r>
          <w:r w:rsidRPr="00F06440">
            <w:rPr>
              <w:noProof/>
              <w:lang w:val="en-US"/>
            </w:rPr>
            <w:t xml:space="preserve"> </w:t>
          </w:r>
          <w:r>
            <w:rPr>
              <w:noProof/>
            </w:rPr>
            <w:t>обращения</w:t>
          </w:r>
          <w:r w:rsidRPr="00F06440">
            <w:rPr>
              <w:noProof/>
              <w:lang w:val="en-US"/>
            </w:rPr>
            <w:t>: 17.03.2021)</w:t>
          </w:r>
          <w:bookmarkEnd w:id="38"/>
          <w:r w:rsidRPr="00F06440">
            <w:rPr>
              <w:noProof/>
              <w:lang w:val="en-US"/>
            </w:rPr>
            <w:t>.</w:t>
          </w:r>
          <w:r w:rsidR="008624B7">
            <w:rPr>
              <w:noProof/>
            </w:rPr>
            <w:fldChar w:fldCharType="end"/>
          </w:r>
        </w:p>
      </w:sdtContent>
    </w:sdt>
    <w:p w:rsidR="00BA1F97" w:rsidRPr="00F06440" w:rsidRDefault="00BA1F97">
      <w:pPr>
        <w:rPr>
          <w:noProof/>
          <w:lang w:val="en-US"/>
        </w:rPr>
      </w:pPr>
      <w:r w:rsidRPr="00F06440">
        <w:rPr>
          <w:noProof/>
          <w:lang w:val="en-US"/>
        </w:rPr>
        <w:br w:type="page"/>
      </w:r>
    </w:p>
    <w:p w:rsidR="008624B7" w:rsidRPr="00F06440" w:rsidRDefault="00BA1F97" w:rsidP="00BA1F97">
      <w:pPr>
        <w:pStyle w:val="Style1"/>
        <w:rPr>
          <w:noProof/>
          <w:lang w:val="en-US"/>
        </w:rPr>
      </w:pPr>
      <w:bookmarkStart w:id="39" w:name="_Toc72021867"/>
      <w:r>
        <w:rPr>
          <w:noProof/>
        </w:rPr>
        <w:lastRenderedPageBreak/>
        <w:t>Приложения</w:t>
      </w:r>
      <w:bookmarkEnd w:id="39"/>
    </w:p>
    <w:p w:rsidR="00112B44" w:rsidRPr="00F06440" w:rsidRDefault="00112B44" w:rsidP="00112B44">
      <w:pPr>
        <w:pStyle w:val="Style2"/>
        <w:outlineLvl w:val="1"/>
        <w:rPr>
          <w:noProof/>
          <w:lang w:val="en-US"/>
        </w:rPr>
      </w:pPr>
      <w:bookmarkStart w:id="40" w:name="_Toc72021868"/>
      <w:r>
        <w:rPr>
          <w:noProof/>
        </w:rPr>
        <w:t>Исходный</w:t>
      </w:r>
      <w:r w:rsidRPr="00F06440">
        <w:rPr>
          <w:noProof/>
          <w:lang w:val="en-US"/>
        </w:rPr>
        <w:t xml:space="preserve"> </w:t>
      </w:r>
      <w:r>
        <w:rPr>
          <w:noProof/>
        </w:rPr>
        <w:t>код</w:t>
      </w:r>
      <w:r w:rsidRPr="00F06440">
        <w:rPr>
          <w:noProof/>
          <w:lang w:val="en-US"/>
        </w:rPr>
        <w:t xml:space="preserve"> </w:t>
      </w:r>
      <w:r>
        <w:rPr>
          <w:noProof/>
        </w:rPr>
        <w:t>модуля</w:t>
      </w:r>
      <w:r w:rsidRPr="00F06440">
        <w:rPr>
          <w:noProof/>
          <w:lang w:val="en-US"/>
        </w:rPr>
        <w:t xml:space="preserve"> “</w:t>
      </w:r>
      <w:r>
        <w:rPr>
          <w:noProof/>
        </w:rPr>
        <w:t>Центральный</w:t>
      </w:r>
      <w:r w:rsidRPr="00F06440">
        <w:rPr>
          <w:noProof/>
          <w:lang w:val="en-US"/>
        </w:rPr>
        <w:t xml:space="preserve"> </w:t>
      </w:r>
      <w:r>
        <w:rPr>
          <w:noProof/>
        </w:rPr>
        <w:t>сервер</w:t>
      </w:r>
      <w:r w:rsidRPr="00F06440">
        <w:rPr>
          <w:noProof/>
          <w:lang w:val="en-US"/>
        </w:rPr>
        <w:t>”</w:t>
      </w:r>
      <w:bookmarkEnd w:id="40"/>
    </w:p>
    <w:p w:rsidR="00BA1F97" w:rsidRPr="00F06440" w:rsidRDefault="00112B44" w:rsidP="00112B44">
      <w:pPr>
        <w:pStyle w:val="Style2"/>
        <w:outlineLvl w:val="2"/>
        <w:rPr>
          <w:noProof/>
          <w:lang w:val="en-US"/>
        </w:rPr>
      </w:pPr>
      <w:bookmarkStart w:id="41" w:name="_Toc72021869"/>
      <w:r>
        <w:rPr>
          <w:noProof/>
        </w:rPr>
        <w:t>Главный</w:t>
      </w:r>
      <w:r w:rsidRPr="00F06440">
        <w:rPr>
          <w:noProof/>
          <w:lang w:val="en-US"/>
        </w:rPr>
        <w:t xml:space="preserve"> </w:t>
      </w:r>
      <w:r>
        <w:rPr>
          <w:noProof/>
        </w:rPr>
        <w:t>контроллер</w:t>
      </w:r>
      <w:bookmarkEnd w:id="41"/>
    </w:p>
    <w:p w:rsidR="00BA1F97" w:rsidRPr="00F06440" w:rsidRDefault="00BA1F97" w:rsidP="00BA1F97">
      <w:pPr>
        <w:pStyle w:val="StyleText"/>
        <w:rPr>
          <w:b/>
          <w:noProof/>
          <w:lang w:val="en-US"/>
        </w:rPr>
      </w:pPr>
      <w:r w:rsidRPr="00BA1F97">
        <w:rPr>
          <w:b/>
          <w:noProof/>
        </w:rPr>
        <w:t>Код</w:t>
      </w:r>
      <w:r w:rsidRPr="00F06440">
        <w:rPr>
          <w:b/>
          <w:noProof/>
          <w:lang w:val="en-US"/>
        </w:rPr>
        <w:t>:</w:t>
      </w:r>
    </w:p>
    <w:p w:rsidR="00C40FF6" w:rsidRPr="00F06440" w:rsidRDefault="00C40FF6" w:rsidP="00C3271C">
      <w:pPr>
        <w:pStyle w:val="Code"/>
      </w:pPr>
      <w:r w:rsidRPr="00C40FF6">
        <w:rPr>
          <w:bCs/>
        </w:rPr>
        <w:t>package</w:t>
      </w:r>
      <w:r w:rsidRPr="00F06440">
        <w:t xml:space="preserve"> </w:t>
      </w:r>
      <w:r w:rsidRPr="00C40FF6">
        <w:t>com</w:t>
      </w:r>
      <w:r w:rsidRPr="00F06440">
        <w:t>.</w:t>
      </w:r>
      <w:r w:rsidRPr="00C40FF6">
        <w:t>server</w:t>
      </w:r>
      <w:r w:rsidRPr="00F06440">
        <w:t>.</w:t>
      </w:r>
      <w:r w:rsidRPr="00C40FF6">
        <w:t>controllers</w:t>
      </w:r>
      <w:r w:rsidRPr="00F06440">
        <w:t>;</w:t>
      </w:r>
    </w:p>
    <w:p w:rsidR="00C40FF6" w:rsidRPr="00F06440" w:rsidRDefault="00C40FF6" w:rsidP="00C3271C">
      <w:pPr>
        <w:pStyle w:val="Code"/>
      </w:pPr>
    </w:p>
    <w:p w:rsidR="00C40FF6" w:rsidRPr="00C40FF6" w:rsidRDefault="00C40FF6" w:rsidP="00C3271C">
      <w:pPr>
        <w:pStyle w:val="Code"/>
      </w:pPr>
      <w:r w:rsidRPr="00C40FF6">
        <w:rPr>
          <w:bCs/>
        </w:rPr>
        <w:t>import</w:t>
      </w:r>
      <w:r w:rsidRPr="00C40FF6">
        <w:t xml:space="preserve"> java.io.File;</w:t>
      </w:r>
    </w:p>
    <w:p w:rsidR="00C40FF6" w:rsidRPr="00C40FF6" w:rsidRDefault="00C40FF6" w:rsidP="00C3271C">
      <w:pPr>
        <w:pStyle w:val="Code"/>
      </w:pPr>
      <w:r w:rsidRPr="00C40FF6">
        <w:rPr>
          <w:bCs/>
        </w:rPr>
        <w:t>import</w:t>
      </w:r>
      <w:r w:rsidRPr="00C40FF6">
        <w:t xml:space="preserve"> java.text.DateFormat;</w:t>
      </w:r>
    </w:p>
    <w:p w:rsidR="00C40FF6" w:rsidRPr="00C40FF6" w:rsidRDefault="00C40FF6" w:rsidP="00C3271C">
      <w:pPr>
        <w:pStyle w:val="Code"/>
      </w:pPr>
      <w:r w:rsidRPr="00C40FF6">
        <w:rPr>
          <w:bCs/>
        </w:rPr>
        <w:t>import</w:t>
      </w:r>
      <w:r w:rsidRPr="00C40FF6">
        <w:t xml:space="preserve"> java.text.SimpleDateFormat;</w:t>
      </w:r>
    </w:p>
    <w:p w:rsidR="00C40FF6" w:rsidRPr="00C40FF6" w:rsidRDefault="00C40FF6" w:rsidP="00C3271C">
      <w:pPr>
        <w:pStyle w:val="Code"/>
      </w:pPr>
      <w:r w:rsidRPr="00C40FF6">
        <w:rPr>
          <w:bCs/>
        </w:rPr>
        <w:t>import</w:t>
      </w:r>
      <w:r w:rsidRPr="00C40FF6">
        <w:t xml:space="preserve"> java.util.ArrayList;</w:t>
      </w:r>
    </w:p>
    <w:p w:rsidR="00C40FF6" w:rsidRPr="00C40FF6" w:rsidRDefault="00C40FF6" w:rsidP="00C3271C">
      <w:pPr>
        <w:pStyle w:val="Code"/>
      </w:pPr>
      <w:r w:rsidRPr="00C40FF6">
        <w:rPr>
          <w:bCs/>
        </w:rPr>
        <w:t>import</w:t>
      </w:r>
      <w:r w:rsidRPr="00C40FF6">
        <w:t xml:space="preserve"> java.util.List;</w:t>
      </w:r>
    </w:p>
    <w:p w:rsidR="00C40FF6" w:rsidRPr="00C40FF6" w:rsidRDefault="00C40FF6" w:rsidP="00C3271C">
      <w:pPr>
        <w:pStyle w:val="Code"/>
      </w:pPr>
    </w:p>
    <w:p w:rsidR="00C40FF6" w:rsidRPr="00C40FF6" w:rsidRDefault="00C40FF6" w:rsidP="00C3271C">
      <w:pPr>
        <w:pStyle w:val="Code"/>
      </w:pPr>
      <w:r w:rsidRPr="00C40FF6">
        <w:rPr>
          <w:bCs/>
        </w:rPr>
        <w:t>import</w:t>
      </w:r>
      <w:r w:rsidRPr="00C40FF6">
        <w:t xml:space="preserve"> javax.validation.Valid;</w:t>
      </w:r>
    </w:p>
    <w:p w:rsidR="00C40FF6" w:rsidRPr="00C40FF6" w:rsidRDefault="00C40FF6" w:rsidP="00C3271C">
      <w:pPr>
        <w:pStyle w:val="Code"/>
      </w:pPr>
      <w:r w:rsidRPr="00C40FF6">
        <w:rPr>
          <w:bCs/>
        </w:rPr>
        <w:t>import</w:t>
      </w:r>
      <w:r w:rsidRPr="00C40FF6">
        <w:t xml:space="preserve"> org.springframework.beans.factory.annotation.Autowired;</w:t>
      </w:r>
    </w:p>
    <w:p w:rsidR="00C40FF6" w:rsidRPr="00C40FF6" w:rsidRDefault="00C40FF6" w:rsidP="00C3271C">
      <w:pPr>
        <w:pStyle w:val="Code"/>
      </w:pPr>
      <w:r w:rsidRPr="00C40FF6">
        <w:rPr>
          <w:bCs/>
        </w:rPr>
        <w:t>import</w:t>
      </w:r>
      <w:r w:rsidRPr="00C40FF6">
        <w:t xml:space="preserve"> org.springframework.http.HttpStatus;</w:t>
      </w:r>
    </w:p>
    <w:p w:rsidR="00C40FF6" w:rsidRPr="00C40FF6" w:rsidRDefault="00C40FF6" w:rsidP="00C3271C">
      <w:pPr>
        <w:pStyle w:val="Code"/>
      </w:pPr>
      <w:r w:rsidRPr="00C40FF6">
        <w:rPr>
          <w:bCs/>
        </w:rPr>
        <w:t>import</w:t>
      </w:r>
      <w:r w:rsidRPr="00C40FF6">
        <w:t xml:space="preserve"> org.springframework.http.MediaType;</w:t>
      </w:r>
    </w:p>
    <w:p w:rsidR="00C40FF6" w:rsidRPr="00C40FF6" w:rsidRDefault="00C40FF6" w:rsidP="00C3271C">
      <w:pPr>
        <w:pStyle w:val="Code"/>
      </w:pPr>
      <w:r w:rsidRPr="00C40FF6">
        <w:rPr>
          <w:bCs/>
        </w:rPr>
        <w:t>import</w:t>
      </w:r>
      <w:r w:rsidRPr="00C40FF6">
        <w:t xml:space="preserve"> org.springframework.web.bind.annotation.GetMapping;</w:t>
      </w:r>
    </w:p>
    <w:p w:rsidR="00C40FF6" w:rsidRPr="00C40FF6" w:rsidRDefault="00C40FF6" w:rsidP="00C3271C">
      <w:pPr>
        <w:pStyle w:val="Code"/>
      </w:pPr>
      <w:r w:rsidRPr="00C40FF6">
        <w:rPr>
          <w:bCs/>
        </w:rPr>
        <w:t>import</w:t>
      </w:r>
      <w:r w:rsidRPr="00C40FF6">
        <w:t xml:space="preserve"> org.springframework.web.bind.annotation.PostMapping;</w:t>
      </w:r>
    </w:p>
    <w:p w:rsidR="00C40FF6" w:rsidRPr="00C40FF6" w:rsidRDefault="00C40FF6" w:rsidP="00C3271C">
      <w:pPr>
        <w:pStyle w:val="Code"/>
      </w:pPr>
      <w:r w:rsidRPr="00C40FF6">
        <w:rPr>
          <w:bCs/>
        </w:rPr>
        <w:t>import</w:t>
      </w:r>
      <w:r w:rsidRPr="00C40FF6">
        <w:t xml:space="preserve"> org.springframework.web.bind.annotation.RequestBody;</w:t>
      </w:r>
    </w:p>
    <w:p w:rsidR="00C40FF6" w:rsidRPr="00C40FF6" w:rsidRDefault="00C40FF6" w:rsidP="00C3271C">
      <w:pPr>
        <w:pStyle w:val="Code"/>
      </w:pPr>
      <w:r w:rsidRPr="00C40FF6">
        <w:rPr>
          <w:bCs/>
        </w:rPr>
        <w:t>import</w:t>
      </w:r>
      <w:r w:rsidRPr="00C40FF6">
        <w:t xml:space="preserve"> org.springframework.web.bind.annotation.RequestMapping;</w:t>
      </w:r>
    </w:p>
    <w:p w:rsidR="00C40FF6" w:rsidRPr="00C40FF6" w:rsidRDefault="00C40FF6" w:rsidP="00C3271C">
      <w:pPr>
        <w:pStyle w:val="Code"/>
      </w:pPr>
      <w:r w:rsidRPr="00C40FF6">
        <w:rPr>
          <w:bCs/>
        </w:rPr>
        <w:t>import</w:t>
      </w:r>
      <w:r w:rsidRPr="00C40FF6">
        <w:t xml:space="preserve"> org.springframework.web.bind.annotation.RequestParam;</w:t>
      </w:r>
    </w:p>
    <w:p w:rsidR="00C40FF6" w:rsidRPr="00C40FF6" w:rsidRDefault="00C40FF6" w:rsidP="00C3271C">
      <w:pPr>
        <w:pStyle w:val="Code"/>
      </w:pPr>
      <w:r w:rsidRPr="00C40FF6">
        <w:rPr>
          <w:bCs/>
        </w:rPr>
        <w:t>import</w:t>
      </w:r>
      <w:r w:rsidRPr="00C40FF6">
        <w:t xml:space="preserve"> org.springframework.web.bind.annotation.ResponseStatus;</w:t>
      </w:r>
    </w:p>
    <w:p w:rsidR="00C40FF6" w:rsidRPr="00C40FF6" w:rsidRDefault="00C40FF6" w:rsidP="00C3271C">
      <w:pPr>
        <w:pStyle w:val="Code"/>
      </w:pPr>
      <w:r w:rsidRPr="00C40FF6">
        <w:rPr>
          <w:bCs/>
        </w:rPr>
        <w:t>import</w:t>
      </w:r>
      <w:r w:rsidRPr="00C40FF6">
        <w:t xml:space="preserve"> org.springframework.web.bind.annotation.RestController;</w:t>
      </w:r>
    </w:p>
    <w:p w:rsidR="00C40FF6" w:rsidRPr="00C40FF6" w:rsidRDefault="00C40FF6" w:rsidP="00C3271C">
      <w:pPr>
        <w:pStyle w:val="Code"/>
      </w:pPr>
    </w:p>
    <w:p w:rsidR="00C40FF6" w:rsidRPr="00C40FF6" w:rsidRDefault="00C40FF6" w:rsidP="00C3271C">
      <w:pPr>
        <w:pStyle w:val="Code"/>
      </w:pPr>
      <w:r w:rsidRPr="00C40FF6">
        <w:rPr>
          <w:bCs/>
        </w:rPr>
        <w:t>import</w:t>
      </w:r>
      <w:r w:rsidRPr="00C40FF6">
        <w:t xml:space="preserve"> com.server.database.elements.DataElementInvoices;</w:t>
      </w:r>
    </w:p>
    <w:p w:rsidR="00C40FF6" w:rsidRPr="00C40FF6" w:rsidRDefault="00C40FF6" w:rsidP="00C3271C">
      <w:pPr>
        <w:pStyle w:val="Code"/>
      </w:pPr>
      <w:r w:rsidRPr="00C40FF6">
        <w:rPr>
          <w:bCs/>
        </w:rPr>
        <w:t>import</w:t>
      </w:r>
      <w:r w:rsidRPr="00C40FF6">
        <w:t xml:space="preserve"> com.server.database.elements.DataElementRegister;</w:t>
      </w:r>
    </w:p>
    <w:p w:rsidR="00C40FF6" w:rsidRPr="00C40FF6" w:rsidRDefault="00C40FF6" w:rsidP="00C3271C">
      <w:pPr>
        <w:pStyle w:val="Code"/>
      </w:pPr>
      <w:r w:rsidRPr="00C40FF6">
        <w:rPr>
          <w:bCs/>
        </w:rPr>
        <w:t>import</w:t>
      </w:r>
      <w:r w:rsidRPr="00C40FF6">
        <w:t xml:space="preserve"> com.server.database.elements.DataElementWagons;</w:t>
      </w:r>
    </w:p>
    <w:p w:rsidR="00C40FF6" w:rsidRPr="00C40FF6" w:rsidRDefault="00C40FF6" w:rsidP="00C3271C">
      <w:pPr>
        <w:pStyle w:val="Code"/>
      </w:pPr>
      <w:r w:rsidRPr="00C40FF6">
        <w:rPr>
          <w:bCs/>
        </w:rPr>
        <w:t>import</w:t>
      </w:r>
      <w:r w:rsidRPr="00C40FF6">
        <w:t xml:space="preserve"> com.server.database.requests.DataElementRequestDeleteInvoices;</w:t>
      </w:r>
    </w:p>
    <w:p w:rsidR="00C40FF6" w:rsidRPr="00C40FF6" w:rsidRDefault="00C40FF6" w:rsidP="00C3271C">
      <w:pPr>
        <w:pStyle w:val="Code"/>
      </w:pPr>
      <w:r w:rsidRPr="00C40FF6">
        <w:rPr>
          <w:bCs/>
        </w:rPr>
        <w:t>import</w:t>
      </w:r>
      <w:r w:rsidRPr="00C40FF6">
        <w:t xml:space="preserve"> com.server.database.requests.DataElementRequestDeleteRegister;</w:t>
      </w:r>
    </w:p>
    <w:p w:rsidR="00C40FF6" w:rsidRPr="00C40FF6" w:rsidRDefault="00C40FF6" w:rsidP="00C3271C">
      <w:pPr>
        <w:pStyle w:val="Code"/>
      </w:pPr>
      <w:r w:rsidRPr="00C40FF6">
        <w:rPr>
          <w:bCs/>
        </w:rPr>
        <w:t>import</w:t>
      </w:r>
      <w:r w:rsidRPr="00C40FF6">
        <w:t xml:space="preserve"> com.server.database.requests.DataElementRequestDeleteWagons;</w:t>
      </w:r>
    </w:p>
    <w:p w:rsidR="00C40FF6" w:rsidRPr="00C40FF6" w:rsidRDefault="00C40FF6" w:rsidP="00C3271C">
      <w:pPr>
        <w:pStyle w:val="Code"/>
      </w:pPr>
      <w:r w:rsidRPr="00C40FF6">
        <w:rPr>
          <w:bCs/>
        </w:rPr>
        <w:t>import</w:t>
      </w:r>
      <w:r w:rsidRPr="00C40FF6">
        <w:t xml:space="preserve"> com.server.database.requests.DataElementRequestInsertInvoices;</w:t>
      </w:r>
    </w:p>
    <w:p w:rsidR="00C40FF6" w:rsidRPr="00C40FF6" w:rsidRDefault="00C40FF6" w:rsidP="00C3271C">
      <w:pPr>
        <w:pStyle w:val="Code"/>
      </w:pPr>
      <w:r w:rsidRPr="00C40FF6">
        <w:rPr>
          <w:bCs/>
        </w:rPr>
        <w:t>import</w:t>
      </w:r>
      <w:r w:rsidRPr="00C40FF6">
        <w:t xml:space="preserve"> com.server.database.requests.DataElementRequestInsertRegister;</w:t>
      </w:r>
    </w:p>
    <w:p w:rsidR="00C40FF6" w:rsidRPr="00C40FF6" w:rsidRDefault="00C40FF6" w:rsidP="00C3271C">
      <w:pPr>
        <w:pStyle w:val="Code"/>
      </w:pPr>
      <w:r w:rsidRPr="00C40FF6">
        <w:rPr>
          <w:bCs/>
        </w:rPr>
        <w:t>import</w:t>
      </w:r>
      <w:r w:rsidRPr="00C40FF6">
        <w:t xml:space="preserve"> com.server.database.requests.DataElementRequestInsertWagons;</w:t>
      </w:r>
    </w:p>
    <w:p w:rsidR="00C40FF6" w:rsidRPr="00C40FF6" w:rsidRDefault="00C40FF6" w:rsidP="00C3271C">
      <w:pPr>
        <w:pStyle w:val="Code"/>
      </w:pPr>
      <w:r w:rsidRPr="00C40FF6">
        <w:rPr>
          <w:bCs/>
        </w:rPr>
        <w:t>import</w:t>
      </w:r>
      <w:r w:rsidRPr="00C40FF6">
        <w:t xml:space="preserve"> com.server.database.requests.DataElementRequestSetting;</w:t>
      </w:r>
    </w:p>
    <w:p w:rsidR="00C40FF6" w:rsidRPr="00C40FF6" w:rsidRDefault="00C40FF6" w:rsidP="00C3271C">
      <w:pPr>
        <w:pStyle w:val="Code"/>
      </w:pPr>
      <w:r w:rsidRPr="00C40FF6">
        <w:rPr>
          <w:bCs/>
        </w:rPr>
        <w:t>import</w:t>
      </w:r>
      <w:r w:rsidRPr="00C40FF6">
        <w:t xml:space="preserve"> com.server.database.services.DataElementService;</w:t>
      </w:r>
    </w:p>
    <w:p w:rsidR="00C40FF6" w:rsidRPr="00C40FF6" w:rsidRDefault="00C40FF6" w:rsidP="00C3271C">
      <w:pPr>
        <w:pStyle w:val="Code"/>
      </w:pPr>
      <w:r w:rsidRPr="00C40FF6">
        <w:rPr>
          <w:bCs/>
        </w:rPr>
        <w:t>import</w:t>
      </w:r>
      <w:r w:rsidRPr="00C40FF6">
        <w:t xml:space="preserve"> com.sun.el.parser.ParseException;</w:t>
      </w:r>
    </w:p>
    <w:p w:rsidR="00C40FF6" w:rsidRPr="00C40FF6" w:rsidRDefault="00C40FF6" w:rsidP="00C3271C">
      <w:pPr>
        <w:pStyle w:val="Code"/>
      </w:pPr>
    </w:p>
    <w:p w:rsidR="00C40FF6" w:rsidRPr="00F45D56" w:rsidRDefault="00C40FF6" w:rsidP="00C3271C">
      <w:pPr>
        <w:pStyle w:val="Code"/>
        <w:rPr>
          <w:lang w:val="ru-RU"/>
        </w:rPr>
      </w:pPr>
      <w:r w:rsidRPr="00F45D56">
        <w:rPr>
          <w:lang w:val="ru-RU"/>
        </w:rPr>
        <w:t>//*****************************************************************************</w:t>
      </w:r>
    </w:p>
    <w:p w:rsidR="00C40FF6" w:rsidRPr="00F45D56" w:rsidRDefault="00C40FF6" w:rsidP="00C3271C">
      <w:pPr>
        <w:pStyle w:val="Code"/>
        <w:rPr>
          <w:lang w:val="ru-RU"/>
        </w:rPr>
      </w:pPr>
      <w:r w:rsidRPr="00F45D56">
        <w:rPr>
          <w:lang w:val="ru-RU"/>
        </w:rPr>
        <w:t>//Главный контроллер предоставляющий интерфейс для взаимодействия клиентской</w:t>
      </w:r>
    </w:p>
    <w:p w:rsidR="00C40FF6" w:rsidRPr="00F45D56" w:rsidRDefault="00C40FF6" w:rsidP="00C3271C">
      <w:pPr>
        <w:pStyle w:val="Code"/>
        <w:rPr>
          <w:lang w:val="ru-RU"/>
        </w:rPr>
      </w:pPr>
      <w:r w:rsidRPr="00F45D56">
        <w:rPr>
          <w:lang w:val="ru-RU"/>
        </w:rPr>
        <w:t xml:space="preserve">//части приложения с серверной посредством </w:t>
      </w:r>
      <w:r w:rsidRPr="00C40FF6">
        <w:t>POST</w:t>
      </w:r>
      <w:r w:rsidRPr="00F45D56">
        <w:rPr>
          <w:lang w:val="ru-RU"/>
        </w:rPr>
        <w:t>/</w:t>
      </w:r>
      <w:r w:rsidRPr="00C40FF6">
        <w:t>GET</w:t>
      </w:r>
      <w:r w:rsidRPr="00F45D56">
        <w:rPr>
          <w:lang w:val="ru-RU"/>
        </w:rPr>
        <w:t xml:space="preserve"> запросов</w:t>
      </w:r>
    </w:p>
    <w:p w:rsidR="00C40FF6" w:rsidRPr="00F45D56" w:rsidRDefault="00C40FF6" w:rsidP="00C3271C">
      <w:pPr>
        <w:pStyle w:val="Code"/>
        <w:rPr>
          <w:lang w:val="ru-RU"/>
        </w:rPr>
      </w:pPr>
      <w:r w:rsidRPr="00F45D56">
        <w:rPr>
          <w:lang w:val="ru-RU"/>
        </w:rPr>
        <w:t>//*****************************************************************************</w:t>
      </w:r>
    </w:p>
    <w:p w:rsidR="00C40FF6" w:rsidRPr="00F45D56" w:rsidRDefault="00C40FF6" w:rsidP="00C3271C">
      <w:pPr>
        <w:pStyle w:val="Code"/>
        <w:rPr>
          <w:lang w:val="ru-RU"/>
        </w:rPr>
      </w:pPr>
    </w:p>
    <w:p w:rsidR="00C40FF6" w:rsidRPr="00F45D56" w:rsidRDefault="00C40FF6" w:rsidP="00C3271C">
      <w:pPr>
        <w:pStyle w:val="Code"/>
        <w:rPr>
          <w:lang w:val="ru-RU"/>
        </w:rPr>
      </w:pPr>
      <w:r w:rsidRPr="00F45D56">
        <w:rPr>
          <w:lang w:val="ru-RU"/>
        </w:rPr>
        <w:t>@</w:t>
      </w:r>
      <w:r w:rsidRPr="00C40FF6">
        <w:t>RestController</w:t>
      </w:r>
    </w:p>
    <w:p w:rsidR="00C40FF6" w:rsidRPr="00F45D56" w:rsidRDefault="00C40FF6" w:rsidP="00C3271C">
      <w:pPr>
        <w:pStyle w:val="Code"/>
        <w:rPr>
          <w:lang w:val="ru-RU"/>
        </w:rPr>
      </w:pPr>
      <w:r w:rsidRPr="00F45D56">
        <w:rPr>
          <w:lang w:val="ru-RU"/>
        </w:rPr>
        <w:lastRenderedPageBreak/>
        <w:t xml:space="preserve">//при транспортировки данных с сервера на клиент и обратно, данные представляются в </w:t>
      </w:r>
      <w:r w:rsidRPr="00C40FF6">
        <w:t>JSON</w:t>
      </w:r>
      <w:r w:rsidRPr="00F45D56">
        <w:rPr>
          <w:lang w:val="ru-RU"/>
        </w:rPr>
        <w:t xml:space="preserve"> формате, для удобства передачи</w:t>
      </w:r>
    </w:p>
    <w:p w:rsidR="00C40FF6" w:rsidRPr="00C40FF6" w:rsidRDefault="00C40FF6" w:rsidP="00C3271C">
      <w:pPr>
        <w:pStyle w:val="Code"/>
      </w:pPr>
      <w:r w:rsidRPr="00C40FF6">
        <w:t>@RequestMapping(value = "/database", produces = MediaType.</w:t>
      </w:r>
      <w:r w:rsidRPr="00C40FF6">
        <w:rPr>
          <w:bCs/>
          <w:i/>
          <w:iCs/>
        </w:rPr>
        <w:t>APPLICATION_JSON_VALUE</w:t>
      </w:r>
      <w:r w:rsidRPr="00C40FF6">
        <w:t>)</w:t>
      </w:r>
    </w:p>
    <w:p w:rsidR="00C40FF6" w:rsidRPr="00C40FF6" w:rsidRDefault="00C40FF6" w:rsidP="00C3271C">
      <w:pPr>
        <w:pStyle w:val="Code"/>
      </w:pPr>
      <w:r w:rsidRPr="00C40FF6">
        <w:rPr>
          <w:bCs/>
        </w:rPr>
        <w:t>public</w:t>
      </w:r>
      <w:r w:rsidRPr="00C40FF6">
        <w:t xml:space="preserve"> </w:t>
      </w:r>
      <w:r w:rsidRPr="00C40FF6">
        <w:rPr>
          <w:bCs/>
        </w:rPr>
        <w:t>class</w:t>
      </w:r>
      <w:r w:rsidRPr="00C40FF6">
        <w:t xml:space="preserve"> MainController{</w:t>
      </w:r>
    </w:p>
    <w:p w:rsidR="00C40FF6" w:rsidRPr="00C40FF6" w:rsidRDefault="00C40FF6" w:rsidP="00C3271C">
      <w:pPr>
        <w:pStyle w:val="Code"/>
      </w:pPr>
      <w:r w:rsidRPr="00C40FF6">
        <w:tab/>
      </w:r>
      <w:r w:rsidRPr="00C40FF6">
        <w:rPr>
          <w:bCs/>
        </w:rPr>
        <w:t>private</w:t>
      </w:r>
      <w:r w:rsidRPr="00C40FF6">
        <w:t xml:space="preserve"> </w:t>
      </w:r>
      <w:r w:rsidRPr="00C40FF6">
        <w:rPr>
          <w:bCs/>
        </w:rPr>
        <w:t>final</w:t>
      </w:r>
      <w:r w:rsidRPr="00C40FF6">
        <w:t xml:space="preserve"> DataElementService dataService;</w:t>
      </w:r>
    </w:p>
    <w:p w:rsidR="00C40FF6" w:rsidRPr="00C40FF6" w:rsidRDefault="00C40FF6" w:rsidP="00C3271C">
      <w:pPr>
        <w:pStyle w:val="Code"/>
      </w:pPr>
      <w:r w:rsidRPr="00C40FF6">
        <w:tab/>
      </w:r>
    </w:p>
    <w:p w:rsidR="00C40FF6" w:rsidRPr="00C40FF6" w:rsidRDefault="00C40FF6" w:rsidP="00C3271C">
      <w:pPr>
        <w:pStyle w:val="Code"/>
      </w:pPr>
      <w:r w:rsidRPr="00C40FF6">
        <w:tab/>
        <w:t>@Autowired</w:t>
      </w:r>
    </w:p>
    <w:p w:rsidR="00C40FF6" w:rsidRPr="00C40FF6" w:rsidRDefault="00C40FF6" w:rsidP="00C3271C">
      <w:pPr>
        <w:pStyle w:val="Code"/>
      </w:pPr>
      <w:r w:rsidRPr="00C40FF6">
        <w:tab/>
      </w:r>
      <w:r w:rsidRPr="00C40FF6">
        <w:rPr>
          <w:bCs/>
        </w:rPr>
        <w:t>public</w:t>
      </w:r>
      <w:r w:rsidRPr="00C40FF6">
        <w:t xml:space="preserve"> MainController(DataElementService element) {</w:t>
      </w:r>
    </w:p>
    <w:p w:rsidR="00C40FF6" w:rsidRPr="00F45D56" w:rsidRDefault="00C40FF6" w:rsidP="00C3271C">
      <w:pPr>
        <w:pStyle w:val="Code"/>
        <w:rPr>
          <w:lang w:val="ru-RU"/>
        </w:rPr>
      </w:pPr>
      <w:r w:rsidRPr="00C40FF6">
        <w:tab/>
      </w:r>
      <w:r w:rsidRPr="00C40FF6">
        <w:tab/>
      </w:r>
      <w:r w:rsidRPr="00C40FF6">
        <w:rPr>
          <w:bCs/>
        </w:rPr>
        <w:t>this</w:t>
      </w:r>
      <w:r w:rsidRPr="00F45D56">
        <w:rPr>
          <w:lang w:val="ru-RU"/>
        </w:rPr>
        <w:t>.</w:t>
      </w:r>
      <w:r w:rsidRPr="00C40FF6">
        <w:t>dataService</w:t>
      </w:r>
      <w:r w:rsidRPr="00F45D56">
        <w:rPr>
          <w:lang w:val="ru-RU"/>
        </w:rPr>
        <w:t xml:space="preserve"> = </w:t>
      </w:r>
      <w:r w:rsidRPr="00C40FF6">
        <w:t>element</w:t>
      </w:r>
      <w:r w:rsidRPr="00F45D56">
        <w:rPr>
          <w:lang w:val="ru-RU"/>
        </w:rPr>
        <w:t>;</w:t>
      </w:r>
    </w:p>
    <w:p w:rsidR="00C40FF6" w:rsidRPr="00F45D56" w:rsidRDefault="00C40FF6" w:rsidP="00C3271C">
      <w:pPr>
        <w:pStyle w:val="Code"/>
        <w:rPr>
          <w:lang w:val="ru-RU"/>
        </w:rPr>
      </w:pPr>
      <w:r w:rsidRPr="00F45D56">
        <w:rPr>
          <w:lang w:val="ru-RU"/>
        </w:rPr>
        <w:tab/>
        <w:t>}</w:t>
      </w:r>
    </w:p>
    <w:p w:rsidR="00C40FF6" w:rsidRPr="00F45D56" w:rsidRDefault="00C40FF6" w:rsidP="00C3271C">
      <w:pPr>
        <w:pStyle w:val="Code"/>
        <w:rPr>
          <w:lang w:val="ru-RU"/>
        </w:rPr>
      </w:pPr>
      <w:r w:rsidRPr="00F45D56">
        <w:rPr>
          <w:lang w:val="ru-RU"/>
        </w:rPr>
        <w:tab/>
      </w:r>
    </w:p>
    <w:p w:rsidR="00C40FF6" w:rsidRPr="00F45D56" w:rsidRDefault="00C40FF6" w:rsidP="00C3271C">
      <w:pPr>
        <w:pStyle w:val="Code"/>
        <w:rPr>
          <w:lang w:val="ru-RU"/>
        </w:rPr>
      </w:pPr>
      <w:r w:rsidRPr="00F45D56">
        <w:rPr>
          <w:lang w:val="ru-RU"/>
        </w:rPr>
        <w:tab/>
      </w:r>
    </w:p>
    <w:p w:rsidR="00C40FF6" w:rsidRPr="00F45D56" w:rsidRDefault="00C40FF6" w:rsidP="00C3271C">
      <w:pPr>
        <w:pStyle w:val="Code"/>
        <w:rPr>
          <w:lang w:val="ru-RU"/>
        </w:rPr>
      </w:pPr>
      <w:r w:rsidRPr="00F45D56">
        <w:rPr>
          <w:lang w:val="ru-RU"/>
        </w:rPr>
        <w:tab/>
        <w:t>//Настраиваемые серверные параметры (на прямую не изменяемые в базе данных, то есть</w:t>
      </w:r>
    </w:p>
    <w:p w:rsidR="00C40FF6" w:rsidRPr="00F45D56" w:rsidRDefault="00C40FF6" w:rsidP="00C3271C">
      <w:pPr>
        <w:pStyle w:val="Code"/>
        <w:rPr>
          <w:lang w:val="ru-RU"/>
        </w:rPr>
      </w:pPr>
      <w:r w:rsidRPr="00F45D56">
        <w:rPr>
          <w:lang w:val="ru-RU"/>
        </w:rPr>
        <w:tab/>
        <w:t xml:space="preserve">//при </w:t>
      </w:r>
      <w:r w:rsidRPr="00C40FF6">
        <w:t>SQL</w:t>
      </w:r>
      <w:r w:rsidRPr="00F45D56">
        <w:rPr>
          <w:lang w:val="ru-RU"/>
        </w:rPr>
        <w:t xml:space="preserve"> командах типа </w:t>
      </w:r>
      <w:r w:rsidRPr="00C40FF6">
        <w:t>UPDATE</w:t>
      </w:r>
      <w:r w:rsidRPr="00F45D56">
        <w:rPr>
          <w:lang w:val="ru-RU"/>
        </w:rPr>
        <w:t>, данные параметры не могут быть изменены</w:t>
      </w:r>
    </w:p>
    <w:p w:rsidR="00C40FF6" w:rsidRPr="00C40FF6" w:rsidRDefault="00C40FF6" w:rsidP="00C3271C">
      <w:pPr>
        <w:pStyle w:val="Code"/>
      </w:pPr>
      <w:r w:rsidRPr="00F45D56">
        <w:rPr>
          <w:lang w:val="ru-RU"/>
        </w:rPr>
        <w:tab/>
      </w:r>
      <w:r w:rsidRPr="00C40FF6">
        <w:rPr>
          <w:bCs/>
        </w:rPr>
        <w:t>private</w:t>
      </w:r>
      <w:r w:rsidRPr="00C40FF6">
        <w:t xml:space="preserve"> </w:t>
      </w:r>
      <w:r w:rsidRPr="00C40FF6">
        <w:rPr>
          <w:bCs/>
        </w:rPr>
        <w:t>static</w:t>
      </w:r>
      <w:r w:rsidRPr="00C40FF6">
        <w:t xml:space="preserve"> </w:t>
      </w:r>
      <w:r w:rsidRPr="00C40FF6">
        <w:rPr>
          <w:bCs/>
        </w:rPr>
        <w:t>short</w:t>
      </w:r>
      <w:r w:rsidRPr="00C40FF6">
        <w:t xml:space="preserve"> </w:t>
      </w:r>
      <w:r w:rsidRPr="00C40FF6">
        <w:rPr>
          <w:i/>
          <w:iCs/>
        </w:rPr>
        <w:t>SIZE_NUMBER_WAGON</w:t>
      </w:r>
      <w:r w:rsidRPr="00C40FF6">
        <w:t xml:space="preserve"> = 8;</w:t>
      </w:r>
      <w:r w:rsidRPr="00C40FF6">
        <w:tab/>
      </w:r>
      <w:r w:rsidRPr="00C40FF6">
        <w:tab/>
      </w:r>
      <w:r w:rsidRPr="00C40FF6">
        <w:tab/>
        <w:t>//число цифр в номере полувагона</w:t>
      </w:r>
    </w:p>
    <w:p w:rsidR="00C40FF6" w:rsidRPr="00C40FF6" w:rsidRDefault="00C40FF6" w:rsidP="00C3271C">
      <w:pPr>
        <w:pStyle w:val="Code"/>
      </w:pPr>
      <w:r w:rsidRPr="00C40FF6">
        <w:tab/>
      </w:r>
      <w:r w:rsidRPr="00C40FF6">
        <w:rPr>
          <w:bCs/>
        </w:rPr>
        <w:t>private</w:t>
      </w:r>
      <w:r w:rsidRPr="00C40FF6">
        <w:t xml:space="preserve"> </w:t>
      </w:r>
      <w:r w:rsidRPr="00C40FF6">
        <w:rPr>
          <w:bCs/>
        </w:rPr>
        <w:t>static</w:t>
      </w:r>
      <w:r w:rsidRPr="00C40FF6">
        <w:t xml:space="preserve"> </w:t>
      </w:r>
      <w:r w:rsidRPr="00C40FF6">
        <w:rPr>
          <w:bCs/>
        </w:rPr>
        <w:t>short</w:t>
      </w:r>
      <w:r w:rsidRPr="00C40FF6">
        <w:t xml:space="preserve"> </w:t>
      </w:r>
      <w:r w:rsidRPr="00C40FF6">
        <w:rPr>
          <w:i/>
          <w:iCs/>
        </w:rPr>
        <w:t>SIZE_MAX_NUMBER_INVOICE</w:t>
      </w:r>
      <w:r w:rsidRPr="00C40FF6">
        <w:t xml:space="preserve"> = 20;</w:t>
      </w:r>
      <w:r w:rsidRPr="00C40FF6">
        <w:tab/>
        <w:t>//максимальное число цифр в номере накладной</w:t>
      </w:r>
    </w:p>
    <w:p w:rsidR="00C40FF6" w:rsidRPr="00C40FF6" w:rsidRDefault="00C40FF6" w:rsidP="00C3271C">
      <w:pPr>
        <w:pStyle w:val="Code"/>
      </w:pPr>
      <w:r w:rsidRPr="00C40FF6">
        <w:tab/>
      </w:r>
      <w:r w:rsidRPr="00C40FF6">
        <w:rPr>
          <w:bCs/>
        </w:rPr>
        <w:t>private</w:t>
      </w:r>
      <w:r w:rsidRPr="00C40FF6">
        <w:t xml:space="preserve"> </w:t>
      </w:r>
      <w:r w:rsidRPr="00C40FF6">
        <w:rPr>
          <w:bCs/>
        </w:rPr>
        <w:t>static</w:t>
      </w:r>
      <w:r w:rsidRPr="00C40FF6">
        <w:t xml:space="preserve"> </w:t>
      </w:r>
      <w:r w:rsidRPr="00C40FF6">
        <w:rPr>
          <w:bCs/>
        </w:rPr>
        <w:t>short</w:t>
      </w:r>
      <w:r w:rsidRPr="00C40FF6">
        <w:t xml:space="preserve"> </w:t>
      </w:r>
      <w:r w:rsidRPr="00C40FF6">
        <w:rPr>
          <w:i/>
          <w:iCs/>
        </w:rPr>
        <w:t>SIZE_MIN_NUMBER_INVOICE</w:t>
      </w:r>
      <w:r w:rsidRPr="00C40FF6">
        <w:t xml:space="preserve"> = 2;</w:t>
      </w:r>
      <w:r w:rsidRPr="00C40FF6">
        <w:tab/>
        <w:t>//минимальное число цифр в номере накладной</w:t>
      </w:r>
    </w:p>
    <w:p w:rsidR="00C40FF6" w:rsidRPr="00C40FF6" w:rsidRDefault="00C40FF6" w:rsidP="00C3271C">
      <w:pPr>
        <w:pStyle w:val="Code"/>
      </w:pPr>
      <w:r w:rsidRPr="00C40FF6">
        <w:tab/>
      </w:r>
    </w:p>
    <w:p w:rsidR="00C40FF6" w:rsidRPr="00F45D56" w:rsidRDefault="00C40FF6" w:rsidP="00C3271C">
      <w:pPr>
        <w:pStyle w:val="Code"/>
        <w:rPr>
          <w:lang w:val="ru-RU"/>
        </w:rPr>
      </w:pPr>
      <w:r w:rsidRPr="00C40FF6">
        <w:tab/>
      </w:r>
      <w:r w:rsidRPr="00F45D56">
        <w:rPr>
          <w:lang w:val="ru-RU"/>
        </w:rPr>
        <w:t>//*******************************************</w:t>
      </w:r>
    </w:p>
    <w:p w:rsidR="00C40FF6" w:rsidRPr="00F45D56" w:rsidRDefault="00C40FF6" w:rsidP="00C3271C">
      <w:pPr>
        <w:pStyle w:val="Code"/>
        <w:rPr>
          <w:lang w:val="ru-RU"/>
        </w:rPr>
      </w:pPr>
      <w:r w:rsidRPr="00F45D56">
        <w:rPr>
          <w:lang w:val="ru-RU"/>
        </w:rPr>
        <w:tab/>
        <w:t xml:space="preserve">//Реализация </w:t>
      </w:r>
      <w:r w:rsidRPr="00C40FF6">
        <w:t>POST</w:t>
      </w:r>
      <w:r w:rsidRPr="00F45D56">
        <w:rPr>
          <w:lang w:val="ru-RU"/>
        </w:rPr>
        <w:t>/</w:t>
      </w:r>
      <w:r w:rsidRPr="00C40FF6">
        <w:t>GET</w:t>
      </w:r>
      <w:r w:rsidRPr="00F45D56">
        <w:rPr>
          <w:lang w:val="ru-RU"/>
        </w:rPr>
        <w:t xml:space="preserve"> запросов для настройки параметров серверной части приложения</w:t>
      </w:r>
    </w:p>
    <w:p w:rsidR="00C40FF6" w:rsidRPr="00F45D56" w:rsidRDefault="00C40FF6" w:rsidP="00C3271C">
      <w:pPr>
        <w:pStyle w:val="Code"/>
        <w:rPr>
          <w:lang w:val="ru-RU"/>
        </w:rPr>
      </w:pPr>
      <w:r w:rsidRPr="00F45D56">
        <w:rPr>
          <w:lang w:val="ru-RU"/>
        </w:rPr>
        <w:tab/>
      </w:r>
    </w:p>
    <w:p w:rsidR="00C40FF6" w:rsidRPr="00F45D56" w:rsidRDefault="00C40FF6" w:rsidP="00C3271C">
      <w:pPr>
        <w:pStyle w:val="Code"/>
        <w:rPr>
          <w:lang w:val="ru-RU"/>
        </w:rPr>
      </w:pPr>
      <w:r w:rsidRPr="00F45D56">
        <w:rPr>
          <w:lang w:val="ru-RU"/>
        </w:rPr>
        <w:tab/>
        <w:t>@</w:t>
      </w:r>
      <w:r w:rsidRPr="00C40FF6">
        <w:t>PostMapping</w:t>
      </w:r>
      <w:r w:rsidRPr="00F45D56">
        <w:rPr>
          <w:lang w:val="ru-RU"/>
        </w:rPr>
        <w:t>(</w:t>
      </w:r>
      <w:r w:rsidRPr="00C40FF6">
        <w:t>value</w:t>
      </w:r>
      <w:r w:rsidRPr="00F45D56">
        <w:rPr>
          <w:lang w:val="ru-RU"/>
        </w:rPr>
        <w:t xml:space="preserve"> = "/</w:t>
      </w:r>
      <w:r w:rsidRPr="00C40FF6">
        <w:t>settings</w:t>
      </w:r>
      <w:r w:rsidRPr="00F45D56">
        <w:rPr>
          <w:lang w:val="ru-RU"/>
        </w:rPr>
        <w:t>/</w:t>
      </w:r>
      <w:r w:rsidRPr="00C40FF6">
        <w:t>sizenumberwagon</w:t>
      </w:r>
      <w:r w:rsidRPr="00F45D56">
        <w:rPr>
          <w:lang w:val="ru-RU"/>
        </w:rPr>
        <w:t>")</w:t>
      </w:r>
    </w:p>
    <w:p w:rsidR="00C40FF6" w:rsidRPr="00F45D56" w:rsidRDefault="00C40FF6" w:rsidP="00C3271C">
      <w:pPr>
        <w:pStyle w:val="Code"/>
        <w:rPr>
          <w:lang w:val="ru-RU"/>
        </w:rPr>
      </w:pPr>
      <w:r w:rsidRPr="00F45D56">
        <w:rPr>
          <w:lang w:val="ru-RU"/>
        </w:rPr>
        <w:tab/>
        <w:t>@</w:t>
      </w:r>
      <w:r w:rsidRPr="00C40FF6">
        <w:t>ResponseStatus</w:t>
      </w:r>
      <w:r w:rsidRPr="00F45D56">
        <w:rPr>
          <w:lang w:val="ru-RU"/>
        </w:rPr>
        <w:t>(</w:t>
      </w:r>
      <w:r w:rsidRPr="00C40FF6">
        <w:t>HttpStatus</w:t>
      </w:r>
      <w:r w:rsidRPr="00F45D56">
        <w:rPr>
          <w:lang w:val="ru-RU"/>
        </w:rPr>
        <w:t>.</w:t>
      </w:r>
      <w:r w:rsidRPr="00C40FF6">
        <w:rPr>
          <w:bCs/>
          <w:i/>
          <w:iCs/>
        </w:rPr>
        <w:t>ACCEPTED</w:t>
      </w:r>
      <w:r w:rsidRPr="00F45D56">
        <w:rPr>
          <w:lang w:val="ru-RU"/>
        </w:rPr>
        <w:t>)</w:t>
      </w:r>
    </w:p>
    <w:p w:rsidR="00C40FF6" w:rsidRPr="00C40FF6" w:rsidRDefault="00C40FF6" w:rsidP="00C3271C">
      <w:pPr>
        <w:pStyle w:val="Code"/>
      </w:pPr>
      <w:r w:rsidRPr="00F45D56">
        <w:rPr>
          <w:lang w:val="ru-RU"/>
        </w:rPr>
        <w:tab/>
      </w:r>
      <w:r w:rsidRPr="00C40FF6">
        <w:rPr>
          <w:bCs/>
        </w:rPr>
        <w:t>public</w:t>
      </w:r>
      <w:r w:rsidRPr="00C40FF6">
        <w:t xml:space="preserve"> </w:t>
      </w:r>
      <w:r w:rsidRPr="00C40FF6">
        <w:rPr>
          <w:bCs/>
        </w:rPr>
        <w:t>void</w:t>
      </w:r>
      <w:r w:rsidRPr="00C40FF6">
        <w:t xml:space="preserve"> updateMaxSizeNumberWagon(@Valid @RequestBody DataElementRequestSetting request) </w:t>
      </w:r>
      <w:r w:rsidRPr="00C40FF6">
        <w:rPr>
          <w:bCs/>
        </w:rPr>
        <w:t>throws</w:t>
      </w:r>
      <w:r w:rsidRPr="00C40FF6">
        <w:t xml:space="preserve"> Exception {</w:t>
      </w:r>
    </w:p>
    <w:p w:rsidR="00C40FF6" w:rsidRPr="00F45D56" w:rsidRDefault="00C40FF6" w:rsidP="00C3271C">
      <w:pPr>
        <w:pStyle w:val="Code"/>
        <w:rPr>
          <w:lang w:val="ru-RU"/>
        </w:rPr>
      </w:pPr>
      <w:r w:rsidRPr="00C40FF6">
        <w:tab/>
      </w:r>
      <w:r w:rsidRPr="00C40FF6">
        <w:tab/>
      </w:r>
      <w:r w:rsidRPr="00C40FF6">
        <w:rPr>
          <w:bCs/>
        </w:rPr>
        <w:t>if</w:t>
      </w:r>
      <w:r w:rsidRPr="00F45D56">
        <w:rPr>
          <w:lang w:val="ru-RU"/>
        </w:rPr>
        <w:t>(</w:t>
      </w:r>
      <w:r w:rsidRPr="00C40FF6">
        <w:t>request</w:t>
      </w:r>
      <w:r w:rsidRPr="00F45D56">
        <w:rPr>
          <w:lang w:val="ru-RU"/>
        </w:rPr>
        <w:t>.</w:t>
      </w:r>
      <w:r w:rsidRPr="00C40FF6">
        <w:t>getSize</w:t>
      </w:r>
      <w:r w:rsidRPr="00F45D56">
        <w:rPr>
          <w:lang w:val="ru-RU"/>
        </w:rPr>
        <w:t>() &lt;= 0)</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Число цифр в номере полувагона не может быть меньше нуля или равно нулю!");</w:t>
      </w:r>
    </w:p>
    <w:p w:rsidR="00C40FF6" w:rsidRPr="00F45D56" w:rsidRDefault="00C40FF6" w:rsidP="00C3271C">
      <w:pPr>
        <w:pStyle w:val="Code"/>
        <w:rPr>
          <w:lang w:val="ru-RU"/>
        </w:rPr>
      </w:pPr>
      <w:r w:rsidRPr="00F45D56">
        <w:rPr>
          <w:lang w:val="ru-RU"/>
        </w:rPr>
        <w:tab/>
      </w:r>
      <w:r w:rsidRPr="00F45D56">
        <w:rPr>
          <w:lang w:val="ru-RU"/>
        </w:rPr>
        <w:tab/>
      </w:r>
      <w:r w:rsidRPr="00C40FF6">
        <w:rPr>
          <w:bCs/>
        </w:rPr>
        <w:t>else</w:t>
      </w:r>
      <w:r w:rsidRPr="00F45D56">
        <w:rPr>
          <w:lang w:val="ru-RU"/>
        </w:rPr>
        <w:t xml:space="preserve"> </w:t>
      </w:r>
      <w:r w:rsidRPr="00C40FF6">
        <w:rPr>
          <w:bCs/>
        </w:rPr>
        <w:t>if</w:t>
      </w:r>
      <w:r w:rsidRPr="00F45D56">
        <w:rPr>
          <w:lang w:val="ru-RU"/>
        </w:rPr>
        <w:t>(</w:t>
      </w:r>
      <w:r w:rsidRPr="00C40FF6">
        <w:t>request</w:t>
      </w:r>
      <w:r w:rsidRPr="00F45D56">
        <w:rPr>
          <w:lang w:val="ru-RU"/>
        </w:rPr>
        <w:t>.</w:t>
      </w:r>
      <w:r w:rsidRPr="00C40FF6">
        <w:t>getSize</w:t>
      </w:r>
      <w:r w:rsidRPr="00F45D56">
        <w:rPr>
          <w:lang w:val="ru-RU"/>
        </w:rPr>
        <w:t>() &gt; 10)</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Число цифр в номере полувагона не может быть больше 10!");</w:t>
      </w:r>
    </w:p>
    <w:p w:rsidR="00C40FF6" w:rsidRPr="00C40FF6" w:rsidRDefault="00C40FF6" w:rsidP="00C3271C">
      <w:pPr>
        <w:pStyle w:val="Code"/>
      </w:pPr>
      <w:r w:rsidRPr="00F45D56">
        <w:rPr>
          <w:lang w:val="ru-RU"/>
        </w:rPr>
        <w:tab/>
      </w:r>
      <w:r w:rsidRPr="00F45D56">
        <w:rPr>
          <w:lang w:val="ru-RU"/>
        </w:rPr>
        <w:tab/>
      </w:r>
      <w:r w:rsidRPr="00C40FF6">
        <w:rPr>
          <w:i/>
          <w:iCs/>
        </w:rPr>
        <w:t>SIZE_NUMBER_WAGON</w:t>
      </w:r>
      <w:r w:rsidRPr="00C40FF6">
        <w:t xml:space="preserve"> = request.getSize();</w:t>
      </w:r>
    </w:p>
    <w:p w:rsidR="00C40FF6" w:rsidRPr="00C40FF6" w:rsidRDefault="00C40FF6" w:rsidP="00C3271C">
      <w:pPr>
        <w:pStyle w:val="Code"/>
      </w:pPr>
      <w:r w:rsidRPr="00C40FF6">
        <w:tab/>
        <w:t>}</w:t>
      </w:r>
    </w:p>
    <w:p w:rsidR="00C40FF6" w:rsidRPr="00C40FF6" w:rsidRDefault="00C40FF6" w:rsidP="00C3271C">
      <w:pPr>
        <w:pStyle w:val="Code"/>
      </w:pPr>
      <w:r w:rsidRPr="00C40FF6">
        <w:tab/>
      </w:r>
    </w:p>
    <w:p w:rsidR="00C40FF6" w:rsidRPr="00C40FF6" w:rsidRDefault="00C40FF6" w:rsidP="00C3271C">
      <w:pPr>
        <w:pStyle w:val="Code"/>
      </w:pPr>
      <w:r w:rsidRPr="00C40FF6">
        <w:tab/>
        <w:t>@PostMapping(value = "/settings/minsizenumberinvoice")</w:t>
      </w:r>
    </w:p>
    <w:p w:rsidR="00C40FF6" w:rsidRPr="00C40FF6" w:rsidRDefault="00C40FF6" w:rsidP="00C3271C">
      <w:pPr>
        <w:pStyle w:val="Code"/>
      </w:pPr>
      <w:r w:rsidRPr="00C40FF6">
        <w:tab/>
        <w:t>@ResponseStatus(HttpStatus.</w:t>
      </w:r>
      <w:r w:rsidRPr="00C40FF6">
        <w:rPr>
          <w:bCs/>
          <w:i/>
          <w:iCs/>
        </w:rPr>
        <w:t>ACCEPTED</w:t>
      </w:r>
      <w:r w:rsidRPr="00C40FF6">
        <w:t>)</w:t>
      </w:r>
    </w:p>
    <w:p w:rsidR="00C40FF6" w:rsidRPr="00C40FF6" w:rsidRDefault="00C40FF6" w:rsidP="00C3271C">
      <w:pPr>
        <w:pStyle w:val="Code"/>
      </w:pPr>
      <w:r w:rsidRPr="00C40FF6">
        <w:tab/>
      </w:r>
      <w:r w:rsidRPr="00C40FF6">
        <w:rPr>
          <w:bCs/>
        </w:rPr>
        <w:t>public</w:t>
      </w:r>
      <w:r w:rsidRPr="00C40FF6">
        <w:t xml:space="preserve"> </w:t>
      </w:r>
      <w:r w:rsidRPr="00C40FF6">
        <w:rPr>
          <w:bCs/>
        </w:rPr>
        <w:t>void</w:t>
      </w:r>
      <w:r w:rsidRPr="00C40FF6">
        <w:t xml:space="preserve"> updateMaxSizeNumberInvoice(@Valid @RequestBody DataElementRequestSetting request) </w:t>
      </w:r>
      <w:r w:rsidRPr="00C40FF6">
        <w:rPr>
          <w:bCs/>
        </w:rPr>
        <w:t>throws</w:t>
      </w:r>
      <w:r w:rsidRPr="00C40FF6">
        <w:t xml:space="preserve"> Exception {</w:t>
      </w:r>
    </w:p>
    <w:p w:rsidR="00C40FF6" w:rsidRPr="00F45D56" w:rsidRDefault="00C40FF6" w:rsidP="00C3271C">
      <w:pPr>
        <w:pStyle w:val="Code"/>
        <w:rPr>
          <w:lang w:val="ru-RU"/>
        </w:rPr>
      </w:pPr>
      <w:r w:rsidRPr="00C40FF6">
        <w:tab/>
      </w:r>
      <w:r w:rsidRPr="00C40FF6">
        <w:tab/>
      </w:r>
      <w:r w:rsidRPr="00C40FF6">
        <w:rPr>
          <w:bCs/>
        </w:rPr>
        <w:t>if</w:t>
      </w:r>
      <w:r w:rsidRPr="00F45D56">
        <w:rPr>
          <w:lang w:val="ru-RU"/>
        </w:rPr>
        <w:t>(</w:t>
      </w:r>
      <w:r w:rsidRPr="00C40FF6">
        <w:t>request</w:t>
      </w:r>
      <w:r w:rsidRPr="00F45D56">
        <w:rPr>
          <w:lang w:val="ru-RU"/>
        </w:rPr>
        <w:t>.</w:t>
      </w:r>
      <w:r w:rsidRPr="00C40FF6">
        <w:t>getSize</w:t>
      </w:r>
      <w:r w:rsidRPr="00F45D56">
        <w:rPr>
          <w:lang w:val="ru-RU"/>
        </w:rPr>
        <w:t>() &lt; 2)</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Минимальное число символов в номере накладной не должно быть меньше 2!");</w:t>
      </w:r>
    </w:p>
    <w:p w:rsidR="00C40FF6" w:rsidRPr="00F45D56" w:rsidRDefault="00C40FF6" w:rsidP="00C3271C">
      <w:pPr>
        <w:pStyle w:val="Code"/>
        <w:rPr>
          <w:lang w:val="ru-RU"/>
        </w:rPr>
      </w:pPr>
      <w:r w:rsidRPr="00F45D56">
        <w:rPr>
          <w:lang w:val="ru-RU"/>
        </w:rPr>
        <w:tab/>
      </w:r>
      <w:r w:rsidRPr="00F45D56">
        <w:rPr>
          <w:lang w:val="ru-RU"/>
        </w:rPr>
        <w:tab/>
      </w:r>
      <w:r w:rsidRPr="00C40FF6">
        <w:rPr>
          <w:bCs/>
        </w:rPr>
        <w:t>else</w:t>
      </w:r>
      <w:r w:rsidRPr="00F45D56">
        <w:rPr>
          <w:lang w:val="ru-RU"/>
        </w:rPr>
        <w:t xml:space="preserve"> </w:t>
      </w:r>
      <w:r w:rsidRPr="00C40FF6">
        <w:rPr>
          <w:bCs/>
        </w:rPr>
        <w:t>if</w:t>
      </w:r>
      <w:r w:rsidRPr="00F45D56">
        <w:rPr>
          <w:lang w:val="ru-RU"/>
        </w:rPr>
        <w:t>(</w:t>
      </w:r>
      <w:r w:rsidRPr="00C40FF6">
        <w:t>request</w:t>
      </w:r>
      <w:r w:rsidRPr="00F45D56">
        <w:rPr>
          <w:lang w:val="ru-RU"/>
        </w:rPr>
        <w:t>.</w:t>
      </w:r>
      <w:r w:rsidRPr="00C40FF6">
        <w:t>getSize</w:t>
      </w:r>
      <w:r w:rsidRPr="00F45D56">
        <w:rPr>
          <w:lang w:val="ru-RU"/>
        </w:rPr>
        <w:t>() &gt; 20)</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Минимальное число символов в номере накладной не должно быть больше 20!");</w:t>
      </w:r>
    </w:p>
    <w:p w:rsidR="00C40FF6" w:rsidRPr="00C40FF6" w:rsidRDefault="00C40FF6" w:rsidP="00C3271C">
      <w:pPr>
        <w:pStyle w:val="Code"/>
      </w:pPr>
      <w:r w:rsidRPr="00F45D56">
        <w:rPr>
          <w:lang w:val="ru-RU"/>
        </w:rPr>
        <w:tab/>
      </w:r>
      <w:r w:rsidRPr="00F45D56">
        <w:rPr>
          <w:lang w:val="ru-RU"/>
        </w:rPr>
        <w:tab/>
      </w:r>
      <w:r w:rsidRPr="00C40FF6">
        <w:rPr>
          <w:i/>
          <w:iCs/>
        </w:rPr>
        <w:t>SIZE_MIN_NUMBER_INVOICE</w:t>
      </w:r>
      <w:r w:rsidRPr="00C40FF6">
        <w:t xml:space="preserve"> = request.getSize();</w:t>
      </w:r>
    </w:p>
    <w:p w:rsidR="00C40FF6" w:rsidRPr="00F45D56" w:rsidRDefault="00C40FF6" w:rsidP="00C3271C">
      <w:pPr>
        <w:pStyle w:val="Code"/>
        <w:rPr>
          <w:lang w:val="ru-RU"/>
        </w:rPr>
      </w:pPr>
      <w:r w:rsidRPr="00C40FF6">
        <w:tab/>
      </w:r>
      <w:r w:rsidRPr="00F45D56">
        <w:rPr>
          <w:lang w:val="ru-RU"/>
        </w:rPr>
        <w:t>}</w:t>
      </w:r>
    </w:p>
    <w:p w:rsidR="00C40FF6" w:rsidRPr="00F45D56" w:rsidRDefault="00C40FF6" w:rsidP="00C3271C">
      <w:pPr>
        <w:pStyle w:val="Code"/>
        <w:rPr>
          <w:lang w:val="ru-RU"/>
        </w:rPr>
      </w:pPr>
      <w:r w:rsidRPr="00F45D56">
        <w:rPr>
          <w:lang w:val="ru-RU"/>
        </w:rPr>
        <w:lastRenderedPageBreak/>
        <w:tab/>
      </w:r>
    </w:p>
    <w:p w:rsidR="00C40FF6" w:rsidRPr="00F45D56" w:rsidRDefault="00C40FF6" w:rsidP="00C3271C">
      <w:pPr>
        <w:pStyle w:val="Code"/>
        <w:rPr>
          <w:lang w:val="ru-RU"/>
        </w:rPr>
      </w:pPr>
      <w:r w:rsidRPr="00F45D56">
        <w:rPr>
          <w:lang w:val="ru-RU"/>
        </w:rPr>
        <w:tab/>
        <w:t>//*******************************************</w:t>
      </w:r>
    </w:p>
    <w:p w:rsidR="00C40FF6" w:rsidRPr="00F45D56" w:rsidRDefault="00C40FF6" w:rsidP="00C3271C">
      <w:pPr>
        <w:pStyle w:val="Code"/>
        <w:rPr>
          <w:lang w:val="ru-RU"/>
        </w:rPr>
      </w:pPr>
      <w:r w:rsidRPr="00F45D56">
        <w:rPr>
          <w:lang w:val="ru-RU"/>
        </w:rPr>
        <w:tab/>
        <w:t>//</w:t>
      </w:r>
      <w:r w:rsidRPr="00C40FF6">
        <w:t>GET</w:t>
      </w:r>
      <w:r w:rsidRPr="00F45D56">
        <w:rPr>
          <w:lang w:val="ru-RU"/>
        </w:rPr>
        <w:t xml:space="preserve"> запрос для получения информации об одном конкретном полувагоне</w:t>
      </w:r>
    </w:p>
    <w:p w:rsidR="00C40FF6" w:rsidRPr="00F45D56" w:rsidRDefault="00C40FF6" w:rsidP="00C3271C">
      <w:pPr>
        <w:pStyle w:val="Code"/>
        <w:rPr>
          <w:lang w:val="ru-RU"/>
        </w:rPr>
      </w:pPr>
      <w:r w:rsidRPr="00F45D56">
        <w:rPr>
          <w:lang w:val="ru-RU"/>
        </w:rPr>
        <w:tab/>
        <w:t>@</w:t>
      </w:r>
      <w:r w:rsidRPr="00C40FF6">
        <w:t>GetMapping</w:t>
      </w:r>
      <w:r w:rsidRPr="00F45D56">
        <w:rPr>
          <w:lang w:val="ru-RU"/>
        </w:rPr>
        <w:t>(</w:t>
      </w:r>
      <w:r w:rsidRPr="00C40FF6">
        <w:t>value</w:t>
      </w:r>
      <w:r w:rsidRPr="00F45D56">
        <w:rPr>
          <w:lang w:val="ru-RU"/>
        </w:rPr>
        <w:t xml:space="preserve"> = "/</w:t>
      </w:r>
      <w:r w:rsidRPr="00C40FF6">
        <w:t>wagons</w:t>
      </w:r>
      <w:r w:rsidRPr="00F45D56">
        <w:rPr>
          <w:lang w:val="ru-RU"/>
        </w:rPr>
        <w:t>/</w:t>
      </w:r>
      <w:r w:rsidRPr="00C40FF6">
        <w:t>get</w:t>
      </w:r>
      <w:r w:rsidRPr="00F45D56">
        <w:rPr>
          <w:lang w:val="ru-RU"/>
        </w:rPr>
        <w:t>/")</w:t>
      </w:r>
    </w:p>
    <w:p w:rsidR="00C40FF6" w:rsidRPr="00F45D56" w:rsidRDefault="00C40FF6" w:rsidP="00C3271C">
      <w:pPr>
        <w:pStyle w:val="Code"/>
        <w:rPr>
          <w:lang w:val="ru-RU"/>
        </w:rPr>
      </w:pPr>
      <w:r w:rsidRPr="00F45D56">
        <w:rPr>
          <w:lang w:val="ru-RU"/>
        </w:rPr>
        <w:tab/>
        <w:t>@</w:t>
      </w:r>
      <w:r w:rsidRPr="00C40FF6">
        <w:t>ResponseStatus</w:t>
      </w:r>
      <w:r w:rsidRPr="00F45D56">
        <w:rPr>
          <w:lang w:val="ru-RU"/>
        </w:rPr>
        <w:t>(</w:t>
      </w:r>
      <w:r w:rsidRPr="00C40FF6">
        <w:t>HttpStatus</w:t>
      </w:r>
      <w:r w:rsidRPr="00F45D56">
        <w:rPr>
          <w:lang w:val="ru-RU"/>
        </w:rPr>
        <w:t>.</w:t>
      </w:r>
      <w:r w:rsidRPr="00C40FF6">
        <w:rPr>
          <w:bCs/>
          <w:i/>
          <w:iCs/>
        </w:rPr>
        <w:t>ACCEPTED</w:t>
      </w:r>
      <w:r w:rsidRPr="00F45D56">
        <w:rPr>
          <w:lang w:val="ru-RU"/>
        </w:rPr>
        <w:t>)</w:t>
      </w:r>
    </w:p>
    <w:p w:rsidR="00C40FF6" w:rsidRPr="00C40FF6" w:rsidRDefault="00C40FF6" w:rsidP="00C3271C">
      <w:pPr>
        <w:pStyle w:val="Code"/>
      </w:pPr>
      <w:r w:rsidRPr="00F45D56">
        <w:rPr>
          <w:lang w:val="ru-RU"/>
        </w:rPr>
        <w:tab/>
      </w:r>
      <w:r w:rsidRPr="00C40FF6">
        <w:rPr>
          <w:bCs/>
        </w:rPr>
        <w:t>public</w:t>
      </w:r>
      <w:r w:rsidRPr="00C40FF6">
        <w:t xml:space="preserve"> DataElementWagons getDataElementWagons(@RequestParam("numberWagon") </w:t>
      </w:r>
      <w:r w:rsidRPr="00C40FF6">
        <w:rPr>
          <w:bCs/>
        </w:rPr>
        <w:t>int</w:t>
      </w:r>
      <w:r w:rsidRPr="00C40FF6">
        <w:t xml:space="preserve"> numberWagon) </w:t>
      </w:r>
      <w:r w:rsidRPr="00C40FF6">
        <w:rPr>
          <w:bCs/>
        </w:rPr>
        <w:t>throws</w:t>
      </w:r>
      <w:r w:rsidRPr="00C40FF6">
        <w:t xml:space="preserve"> Exception{</w:t>
      </w:r>
    </w:p>
    <w:p w:rsidR="00C40FF6" w:rsidRPr="00C40FF6" w:rsidRDefault="00C40FF6" w:rsidP="00C3271C">
      <w:pPr>
        <w:pStyle w:val="Code"/>
      </w:pPr>
      <w:r w:rsidRPr="00C40FF6">
        <w:tab/>
      </w:r>
      <w:r w:rsidRPr="00C40FF6">
        <w:tab/>
        <w:t>String number = String.</w:t>
      </w:r>
      <w:r w:rsidRPr="00C40FF6">
        <w:rPr>
          <w:i/>
          <w:iCs/>
        </w:rPr>
        <w:t>valueOf</w:t>
      </w:r>
      <w:r w:rsidRPr="00C40FF6">
        <w:t>(numberWagon);</w:t>
      </w:r>
    </w:p>
    <w:p w:rsidR="00C40FF6" w:rsidRPr="00C40FF6" w:rsidRDefault="00C40FF6" w:rsidP="00C3271C">
      <w:pPr>
        <w:pStyle w:val="Code"/>
      </w:pPr>
      <w:r w:rsidRPr="00C40FF6">
        <w:tab/>
      </w:r>
      <w:r w:rsidRPr="00C40FF6">
        <w:tab/>
      </w:r>
      <w:r w:rsidRPr="00C40FF6">
        <w:rPr>
          <w:bCs/>
        </w:rPr>
        <w:t>if</w:t>
      </w:r>
      <w:r w:rsidRPr="00C40FF6">
        <w:t xml:space="preserve">(number.length() != </w:t>
      </w:r>
      <w:r w:rsidRPr="00C40FF6">
        <w:rPr>
          <w:i/>
          <w:iCs/>
        </w:rPr>
        <w:t>SIZE_NUMBER_WAGON</w:t>
      </w:r>
      <w:r w:rsidRPr="00C40FF6">
        <w:t>)</w:t>
      </w:r>
    </w:p>
    <w:p w:rsidR="00C40FF6" w:rsidRPr="00C40FF6" w:rsidRDefault="00C40FF6" w:rsidP="00C3271C">
      <w:pPr>
        <w:pStyle w:val="Code"/>
      </w:pPr>
      <w:r w:rsidRPr="00C40FF6">
        <w:tab/>
      </w:r>
      <w:r w:rsidRPr="00C40FF6">
        <w:tab/>
      </w:r>
      <w:r w:rsidRPr="00C40FF6">
        <w:tab/>
      </w:r>
      <w:r w:rsidRPr="00C40FF6">
        <w:rPr>
          <w:bCs/>
        </w:rPr>
        <w:t>throw</w:t>
      </w:r>
      <w:r w:rsidRPr="00C40FF6">
        <w:t xml:space="preserve"> </w:t>
      </w:r>
      <w:r w:rsidRPr="00C40FF6">
        <w:rPr>
          <w:bCs/>
        </w:rPr>
        <w:t>new</w:t>
      </w:r>
      <w:r w:rsidRPr="00C40FF6">
        <w:t xml:space="preserve"> Exception("Номер полувагона должен состоять из " + String.</w:t>
      </w:r>
      <w:r w:rsidRPr="00C40FF6">
        <w:rPr>
          <w:i/>
          <w:iCs/>
        </w:rPr>
        <w:t>valueOf</w:t>
      </w:r>
      <w:r w:rsidRPr="00C40FF6">
        <w:t>(</w:t>
      </w:r>
      <w:r w:rsidRPr="00C40FF6">
        <w:rPr>
          <w:i/>
          <w:iCs/>
        </w:rPr>
        <w:t>SIZE_NUMBER_WAGON</w:t>
      </w:r>
      <w:r w:rsidRPr="00C40FF6">
        <w:t>) + " цифр!");</w:t>
      </w:r>
    </w:p>
    <w:p w:rsidR="00C40FF6" w:rsidRPr="00C40FF6" w:rsidRDefault="00C40FF6" w:rsidP="00C3271C">
      <w:pPr>
        <w:pStyle w:val="Code"/>
      </w:pPr>
      <w:r w:rsidRPr="00C40FF6">
        <w:tab/>
      </w:r>
      <w:r w:rsidRPr="00C40FF6">
        <w:tab/>
      </w:r>
      <w:r w:rsidRPr="00C40FF6">
        <w:rPr>
          <w:bCs/>
        </w:rPr>
        <w:t>return</w:t>
      </w:r>
      <w:r w:rsidRPr="00C40FF6">
        <w:t xml:space="preserve"> dataService.getDataElementWagons(numberWagon);</w:t>
      </w:r>
    </w:p>
    <w:p w:rsidR="00C40FF6" w:rsidRPr="00C40FF6" w:rsidRDefault="00C40FF6" w:rsidP="00C3271C">
      <w:pPr>
        <w:pStyle w:val="Code"/>
      </w:pPr>
      <w:r w:rsidRPr="00C40FF6">
        <w:tab/>
        <w:t>}</w:t>
      </w:r>
    </w:p>
    <w:p w:rsidR="00C40FF6" w:rsidRPr="00C40FF6" w:rsidRDefault="00C40FF6" w:rsidP="00C3271C">
      <w:pPr>
        <w:pStyle w:val="Code"/>
      </w:pPr>
      <w:r w:rsidRPr="00C40FF6">
        <w:tab/>
      </w:r>
    </w:p>
    <w:p w:rsidR="00C40FF6" w:rsidRPr="00C40FF6" w:rsidRDefault="00C40FF6" w:rsidP="00C3271C">
      <w:pPr>
        <w:pStyle w:val="Code"/>
      </w:pPr>
      <w:r w:rsidRPr="00C40FF6">
        <w:tab/>
        <w:t>//GET запрос для получения информации о всех полувагонах, содержащихся в таблице Wagons</w:t>
      </w:r>
    </w:p>
    <w:p w:rsidR="00C40FF6" w:rsidRPr="00C40FF6" w:rsidRDefault="00C40FF6" w:rsidP="00C3271C">
      <w:pPr>
        <w:pStyle w:val="Code"/>
      </w:pPr>
      <w:r w:rsidRPr="00C40FF6">
        <w:tab/>
        <w:t>@GetMapping(value = "/wagons/get/all")</w:t>
      </w:r>
    </w:p>
    <w:p w:rsidR="00C40FF6" w:rsidRPr="00C40FF6" w:rsidRDefault="00C40FF6" w:rsidP="00C3271C">
      <w:pPr>
        <w:pStyle w:val="Code"/>
      </w:pPr>
      <w:r w:rsidRPr="00C40FF6">
        <w:tab/>
        <w:t>@ResponseStatus(HttpStatus.</w:t>
      </w:r>
      <w:r w:rsidRPr="00C40FF6">
        <w:rPr>
          <w:bCs/>
          <w:i/>
          <w:iCs/>
        </w:rPr>
        <w:t>ACCEPTED</w:t>
      </w:r>
      <w:r w:rsidRPr="00C40FF6">
        <w:t>)</w:t>
      </w:r>
    </w:p>
    <w:p w:rsidR="00C40FF6" w:rsidRPr="00C40FF6" w:rsidRDefault="00C40FF6" w:rsidP="00C3271C">
      <w:pPr>
        <w:pStyle w:val="Code"/>
      </w:pPr>
      <w:r w:rsidRPr="00C40FF6">
        <w:tab/>
      </w:r>
      <w:r w:rsidRPr="00C40FF6">
        <w:rPr>
          <w:bCs/>
        </w:rPr>
        <w:t>public</w:t>
      </w:r>
      <w:r w:rsidRPr="00C40FF6">
        <w:t xml:space="preserve"> List&lt;DataElementWagons&gt; getDataElementWagonsAll() {</w:t>
      </w:r>
    </w:p>
    <w:p w:rsidR="00C40FF6" w:rsidRPr="00F45D56" w:rsidRDefault="00C40FF6" w:rsidP="00C3271C">
      <w:pPr>
        <w:pStyle w:val="Code"/>
        <w:rPr>
          <w:lang w:val="ru-RU"/>
        </w:rPr>
      </w:pPr>
      <w:r w:rsidRPr="00C40FF6">
        <w:tab/>
      </w:r>
      <w:r w:rsidRPr="00C40FF6">
        <w:tab/>
      </w:r>
      <w:r w:rsidRPr="00C40FF6">
        <w:rPr>
          <w:bCs/>
        </w:rPr>
        <w:t>return</w:t>
      </w:r>
      <w:r w:rsidRPr="00F45D56">
        <w:rPr>
          <w:lang w:val="ru-RU"/>
        </w:rPr>
        <w:t xml:space="preserve"> </w:t>
      </w:r>
      <w:r w:rsidRPr="00C40FF6">
        <w:t>dataService</w:t>
      </w:r>
      <w:r w:rsidRPr="00F45D56">
        <w:rPr>
          <w:lang w:val="ru-RU"/>
        </w:rPr>
        <w:t>.</w:t>
      </w:r>
      <w:r w:rsidRPr="00C40FF6">
        <w:t>getDataElementWagonsAll</w:t>
      </w:r>
      <w:r w:rsidRPr="00F45D56">
        <w:rPr>
          <w:lang w:val="ru-RU"/>
        </w:rPr>
        <w:t>();</w:t>
      </w:r>
    </w:p>
    <w:p w:rsidR="00C40FF6" w:rsidRPr="00F45D56" w:rsidRDefault="00C40FF6" w:rsidP="00C3271C">
      <w:pPr>
        <w:pStyle w:val="Code"/>
        <w:rPr>
          <w:lang w:val="ru-RU"/>
        </w:rPr>
      </w:pPr>
      <w:r w:rsidRPr="00F45D56">
        <w:rPr>
          <w:lang w:val="ru-RU"/>
        </w:rPr>
        <w:tab/>
        <w:t>}</w:t>
      </w:r>
    </w:p>
    <w:p w:rsidR="00C40FF6" w:rsidRPr="00F45D56" w:rsidRDefault="00C40FF6" w:rsidP="00C3271C">
      <w:pPr>
        <w:pStyle w:val="Code"/>
        <w:rPr>
          <w:lang w:val="ru-RU"/>
        </w:rPr>
      </w:pPr>
      <w:r w:rsidRPr="00F45D56">
        <w:rPr>
          <w:lang w:val="ru-RU"/>
        </w:rPr>
        <w:tab/>
      </w:r>
    </w:p>
    <w:p w:rsidR="00C40FF6" w:rsidRPr="00F45D56" w:rsidRDefault="00C40FF6" w:rsidP="00C3271C">
      <w:pPr>
        <w:pStyle w:val="Code"/>
        <w:rPr>
          <w:lang w:val="ru-RU"/>
        </w:rPr>
      </w:pPr>
      <w:r w:rsidRPr="00F45D56">
        <w:rPr>
          <w:lang w:val="ru-RU"/>
        </w:rPr>
        <w:tab/>
        <w:t>//</w:t>
      </w:r>
      <w:r w:rsidRPr="00C40FF6">
        <w:t>POST</w:t>
      </w:r>
      <w:r w:rsidRPr="00F45D56">
        <w:rPr>
          <w:lang w:val="ru-RU"/>
        </w:rPr>
        <w:t xml:space="preserve"> запрос для добавления информации об одном конкретном полувагоне в таблицу </w:t>
      </w:r>
      <w:r w:rsidRPr="00C40FF6">
        <w:t>Wagons</w:t>
      </w:r>
    </w:p>
    <w:p w:rsidR="00C40FF6" w:rsidRPr="00F45D56" w:rsidRDefault="00C40FF6" w:rsidP="00C3271C">
      <w:pPr>
        <w:pStyle w:val="Code"/>
        <w:rPr>
          <w:lang w:val="ru-RU"/>
        </w:rPr>
      </w:pPr>
      <w:r w:rsidRPr="00F45D56">
        <w:rPr>
          <w:lang w:val="ru-RU"/>
        </w:rPr>
        <w:tab/>
        <w:t>@</w:t>
      </w:r>
      <w:r w:rsidRPr="00C40FF6">
        <w:t>PostMapping</w:t>
      </w:r>
      <w:r w:rsidRPr="00F45D56">
        <w:rPr>
          <w:lang w:val="ru-RU"/>
        </w:rPr>
        <w:t>(</w:t>
      </w:r>
      <w:r w:rsidRPr="00C40FF6">
        <w:t>value</w:t>
      </w:r>
      <w:r w:rsidRPr="00F45D56">
        <w:rPr>
          <w:lang w:val="ru-RU"/>
        </w:rPr>
        <w:t xml:space="preserve"> = "/</w:t>
      </w:r>
      <w:r w:rsidRPr="00C40FF6">
        <w:t>wagons</w:t>
      </w:r>
      <w:r w:rsidRPr="00F45D56">
        <w:rPr>
          <w:lang w:val="ru-RU"/>
        </w:rPr>
        <w:t>/</w:t>
      </w:r>
      <w:r w:rsidRPr="00C40FF6">
        <w:t>insert</w:t>
      </w:r>
      <w:r w:rsidRPr="00F45D56">
        <w:rPr>
          <w:lang w:val="ru-RU"/>
        </w:rPr>
        <w:t>")</w:t>
      </w:r>
    </w:p>
    <w:p w:rsidR="00C40FF6" w:rsidRPr="00F45D56" w:rsidRDefault="00C40FF6" w:rsidP="00C3271C">
      <w:pPr>
        <w:pStyle w:val="Code"/>
        <w:rPr>
          <w:lang w:val="ru-RU"/>
        </w:rPr>
      </w:pPr>
      <w:r w:rsidRPr="00F45D56">
        <w:rPr>
          <w:lang w:val="ru-RU"/>
        </w:rPr>
        <w:tab/>
        <w:t>@</w:t>
      </w:r>
      <w:r w:rsidRPr="00C40FF6">
        <w:t>ResponseStatus</w:t>
      </w:r>
      <w:r w:rsidRPr="00F45D56">
        <w:rPr>
          <w:lang w:val="ru-RU"/>
        </w:rPr>
        <w:t>(</w:t>
      </w:r>
      <w:r w:rsidRPr="00C40FF6">
        <w:t>HttpStatus</w:t>
      </w:r>
      <w:r w:rsidRPr="00F45D56">
        <w:rPr>
          <w:lang w:val="ru-RU"/>
        </w:rPr>
        <w:t>.</w:t>
      </w:r>
      <w:r w:rsidRPr="00C40FF6">
        <w:rPr>
          <w:bCs/>
          <w:i/>
          <w:iCs/>
        </w:rPr>
        <w:t>ACCEPTED</w:t>
      </w:r>
      <w:r w:rsidRPr="00F45D56">
        <w:rPr>
          <w:lang w:val="ru-RU"/>
        </w:rPr>
        <w:t>)</w:t>
      </w:r>
    </w:p>
    <w:p w:rsidR="00C40FF6" w:rsidRPr="00C40FF6" w:rsidRDefault="00C40FF6" w:rsidP="00C3271C">
      <w:pPr>
        <w:pStyle w:val="Code"/>
      </w:pPr>
      <w:r w:rsidRPr="00F45D56">
        <w:rPr>
          <w:lang w:val="ru-RU"/>
        </w:rPr>
        <w:tab/>
      </w:r>
      <w:r w:rsidRPr="00C40FF6">
        <w:rPr>
          <w:bCs/>
        </w:rPr>
        <w:t>public</w:t>
      </w:r>
      <w:r w:rsidRPr="00C40FF6">
        <w:t xml:space="preserve"> </w:t>
      </w:r>
      <w:r w:rsidRPr="00C40FF6">
        <w:rPr>
          <w:bCs/>
        </w:rPr>
        <w:t>void</w:t>
      </w:r>
      <w:r w:rsidRPr="00C40FF6">
        <w:t xml:space="preserve"> insertDataElementWagons(@Valid @RequestBody DataElementRequestInsertWagons request) </w:t>
      </w:r>
      <w:r w:rsidRPr="00C40FF6">
        <w:rPr>
          <w:bCs/>
        </w:rPr>
        <w:t>throws</w:t>
      </w:r>
      <w:r w:rsidRPr="00C40FF6">
        <w:t xml:space="preserve"> Exception {</w:t>
      </w:r>
    </w:p>
    <w:p w:rsidR="00C40FF6" w:rsidRPr="00C40FF6" w:rsidRDefault="00C40FF6" w:rsidP="00C3271C">
      <w:pPr>
        <w:pStyle w:val="Code"/>
      </w:pPr>
      <w:r w:rsidRPr="00C40FF6">
        <w:tab/>
      </w:r>
      <w:r w:rsidRPr="00C40FF6">
        <w:tab/>
      </w:r>
      <w:r w:rsidRPr="00C40FF6">
        <w:rPr>
          <w:bCs/>
        </w:rPr>
        <w:t>if</w:t>
      </w:r>
      <w:r w:rsidRPr="00C40FF6">
        <w:t>(!((</w:t>
      </w:r>
      <w:r w:rsidRPr="00C40FF6">
        <w:rPr>
          <w:bCs/>
        </w:rPr>
        <w:t>new</w:t>
      </w:r>
      <w:r w:rsidRPr="00C40FF6">
        <w:t xml:space="preserve"> File(request.getImagePath())).exists())) {</w:t>
      </w:r>
    </w:p>
    <w:p w:rsidR="00C40FF6" w:rsidRPr="00C40FF6" w:rsidRDefault="00C40FF6" w:rsidP="00C3271C">
      <w:pPr>
        <w:pStyle w:val="Code"/>
      </w:pPr>
      <w:r w:rsidRPr="00C40FF6">
        <w:tab/>
      </w:r>
      <w:r w:rsidRPr="00C40FF6">
        <w:tab/>
      </w:r>
      <w:r w:rsidRPr="00C40FF6">
        <w:tab/>
        <w:t>String[] strs = request.getImagePath().split("\\\\");</w:t>
      </w:r>
    </w:p>
    <w:p w:rsidR="00C40FF6" w:rsidRPr="00C40FF6" w:rsidRDefault="00C40FF6" w:rsidP="00C3271C">
      <w:pPr>
        <w:pStyle w:val="Code"/>
      </w:pPr>
      <w:r w:rsidRPr="00C40FF6">
        <w:tab/>
      </w:r>
      <w:r w:rsidRPr="00C40FF6">
        <w:tab/>
      </w:r>
      <w:r w:rsidRPr="00C40FF6">
        <w:tab/>
        <w:t xml:space="preserve">File f = </w:t>
      </w:r>
      <w:r w:rsidRPr="00C40FF6">
        <w:rPr>
          <w:bCs/>
        </w:rPr>
        <w:t>new</w:t>
      </w:r>
      <w:r w:rsidRPr="00C40FF6">
        <w:t xml:space="preserve"> File(FileLoadController.</w:t>
      </w:r>
      <w:r w:rsidRPr="00C40FF6">
        <w:rPr>
          <w:bCs/>
          <w:i/>
          <w:iCs/>
        </w:rPr>
        <w:t>nameDirectory</w:t>
      </w:r>
      <w:r w:rsidRPr="00C40FF6">
        <w:t xml:space="preserve"> + "\\" + strs[strs.length-1]);</w:t>
      </w:r>
    </w:p>
    <w:p w:rsidR="00C40FF6" w:rsidRPr="00F45D56" w:rsidRDefault="00C40FF6" w:rsidP="00C3271C">
      <w:pPr>
        <w:pStyle w:val="Code"/>
        <w:rPr>
          <w:lang w:val="ru-RU"/>
        </w:rPr>
      </w:pPr>
      <w:r w:rsidRPr="00C40FF6">
        <w:tab/>
      </w:r>
      <w:r w:rsidRPr="00C40FF6">
        <w:tab/>
      </w:r>
      <w:r w:rsidRPr="00C40FF6">
        <w:tab/>
      </w:r>
      <w:r w:rsidRPr="00C40FF6">
        <w:rPr>
          <w:bCs/>
        </w:rPr>
        <w:t>if</w:t>
      </w:r>
      <w:r w:rsidRPr="00F45D56">
        <w:rPr>
          <w:lang w:val="ru-RU"/>
        </w:rPr>
        <w:t>(!</w:t>
      </w:r>
      <w:r w:rsidRPr="00C40FF6">
        <w:t>f</w:t>
      </w:r>
      <w:r w:rsidRPr="00F45D56">
        <w:rPr>
          <w:lang w:val="ru-RU"/>
        </w:rPr>
        <w:t>.</w:t>
      </w:r>
      <w:r w:rsidRPr="00C40FF6">
        <w:t>exists</w:t>
      </w:r>
      <w:r w:rsidRPr="00F45D56">
        <w:rPr>
          <w:lang w:val="ru-RU"/>
        </w:rPr>
        <w:t>())</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r>
      <w:r w:rsidRPr="00F45D56">
        <w:rPr>
          <w:lang w:val="ru-RU"/>
        </w:rPr>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Изображение с данным именем не найдено в локальном хранилище сервера!");</w:t>
      </w:r>
    </w:p>
    <w:p w:rsidR="00C40FF6" w:rsidRPr="00C40FF6" w:rsidRDefault="00C40FF6" w:rsidP="00C3271C">
      <w:pPr>
        <w:pStyle w:val="Code"/>
      </w:pPr>
      <w:r w:rsidRPr="00F45D56">
        <w:rPr>
          <w:lang w:val="ru-RU"/>
        </w:rPr>
        <w:tab/>
      </w:r>
      <w:r w:rsidRPr="00F45D56">
        <w:rPr>
          <w:lang w:val="ru-RU"/>
        </w:rPr>
        <w:tab/>
      </w:r>
      <w:r w:rsidRPr="00C40FF6">
        <w:t>}</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String number = String.</w:t>
      </w:r>
      <w:r w:rsidRPr="00C40FF6">
        <w:rPr>
          <w:i/>
          <w:iCs/>
        </w:rPr>
        <w:t>valueOf</w:t>
      </w:r>
      <w:r w:rsidRPr="00C40FF6">
        <w:t>(request.getNumberWagon());</w:t>
      </w:r>
    </w:p>
    <w:p w:rsidR="00C40FF6" w:rsidRPr="00C40FF6" w:rsidRDefault="00C40FF6" w:rsidP="00C3271C">
      <w:pPr>
        <w:pStyle w:val="Code"/>
      </w:pPr>
      <w:r w:rsidRPr="00C40FF6">
        <w:tab/>
      </w:r>
      <w:r w:rsidRPr="00C40FF6">
        <w:tab/>
      </w:r>
      <w:r w:rsidRPr="00C40FF6">
        <w:rPr>
          <w:bCs/>
        </w:rPr>
        <w:t>if</w:t>
      </w:r>
      <w:r w:rsidRPr="00C40FF6">
        <w:t xml:space="preserve">(number.length() != </w:t>
      </w:r>
      <w:r w:rsidRPr="00C40FF6">
        <w:rPr>
          <w:i/>
          <w:iCs/>
        </w:rPr>
        <w:t>SIZE_NUMBER_WAGON</w:t>
      </w:r>
      <w:r w:rsidRPr="00C40FF6">
        <w:t>)</w:t>
      </w:r>
    </w:p>
    <w:p w:rsidR="00C40FF6" w:rsidRPr="00C40FF6" w:rsidRDefault="00C40FF6" w:rsidP="00C3271C">
      <w:pPr>
        <w:pStyle w:val="Code"/>
      </w:pPr>
      <w:r w:rsidRPr="00C40FF6">
        <w:tab/>
      </w:r>
      <w:r w:rsidRPr="00C40FF6">
        <w:tab/>
      </w:r>
      <w:r w:rsidRPr="00C40FF6">
        <w:tab/>
      </w:r>
      <w:r w:rsidRPr="00C40FF6">
        <w:rPr>
          <w:bCs/>
        </w:rPr>
        <w:t>throw</w:t>
      </w:r>
      <w:r w:rsidRPr="00C40FF6">
        <w:t xml:space="preserve"> </w:t>
      </w:r>
      <w:r w:rsidRPr="00C40FF6">
        <w:rPr>
          <w:bCs/>
        </w:rPr>
        <w:t>new</w:t>
      </w:r>
      <w:r w:rsidRPr="00C40FF6">
        <w:t xml:space="preserve"> Exception("Номер полувагона должен состоять из " + String.</w:t>
      </w:r>
      <w:r w:rsidRPr="00C40FF6">
        <w:rPr>
          <w:i/>
          <w:iCs/>
        </w:rPr>
        <w:t>valueOf</w:t>
      </w:r>
      <w:r w:rsidRPr="00C40FF6">
        <w:t>(</w:t>
      </w:r>
      <w:r w:rsidRPr="00C40FF6">
        <w:rPr>
          <w:i/>
          <w:iCs/>
        </w:rPr>
        <w:t>SIZE_NUMBER_WAGON</w:t>
      </w:r>
      <w:r w:rsidRPr="00C40FF6">
        <w:t>) + " цифр!");</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List&lt;DataElementRegister&gt; registers = dataService.getDataElementRegisterAll();</w:t>
      </w:r>
    </w:p>
    <w:p w:rsidR="00C40FF6" w:rsidRPr="00C40FF6" w:rsidRDefault="00C40FF6" w:rsidP="00C3271C">
      <w:pPr>
        <w:pStyle w:val="Code"/>
      </w:pPr>
      <w:r w:rsidRPr="00C40FF6">
        <w:tab/>
      </w:r>
      <w:r w:rsidRPr="00C40FF6">
        <w:tab/>
        <w:t>String numberInvoice = "";</w:t>
      </w:r>
    </w:p>
    <w:p w:rsidR="00C40FF6" w:rsidRPr="00C40FF6" w:rsidRDefault="00C40FF6" w:rsidP="00C3271C">
      <w:pPr>
        <w:pStyle w:val="Code"/>
      </w:pPr>
      <w:r w:rsidRPr="00C40FF6">
        <w:tab/>
      </w:r>
      <w:r w:rsidRPr="00C40FF6">
        <w:tab/>
      </w:r>
      <w:r w:rsidRPr="00C40FF6">
        <w:rPr>
          <w:bCs/>
        </w:rPr>
        <w:t>for</w:t>
      </w:r>
      <w:r w:rsidRPr="00C40FF6">
        <w:t>(</w:t>
      </w:r>
      <w:r w:rsidRPr="00C40FF6">
        <w:rPr>
          <w:bCs/>
        </w:rPr>
        <w:t>int</w:t>
      </w:r>
      <w:r w:rsidRPr="00C40FF6">
        <w:t xml:space="preserve"> i = 0; i &lt; registers.size(); i++) {</w:t>
      </w:r>
    </w:p>
    <w:p w:rsidR="00C40FF6" w:rsidRPr="00C40FF6" w:rsidRDefault="00C40FF6" w:rsidP="00C3271C">
      <w:pPr>
        <w:pStyle w:val="Code"/>
      </w:pPr>
      <w:r w:rsidRPr="00C40FF6">
        <w:tab/>
      </w:r>
      <w:r w:rsidRPr="00C40FF6">
        <w:tab/>
      </w:r>
      <w:r w:rsidRPr="00C40FF6">
        <w:tab/>
      </w:r>
      <w:r w:rsidRPr="00C40FF6">
        <w:rPr>
          <w:bCs/>
        </w:rPr>
        <w:t>if</w:t>
      </w:r>
      <w:r w:rsidRPr="00C40FF6">
        <w:t>(registers.get(i).getNumberWagon() == request.getNumberWagon()) {</w:t>
      </w:r>
    </w:p>
    <w:p w:rsidR="00C40FF6" w:rsidRPr="00C40FF6" w:rsidRDefault="00C40FF6" w:rsidP="00C3271C">
      <w:pPr>
        <w:pStyle w:val="Code"/>
      </w:pPr>
      <w:r w:rsidRPr="00C40FF6">
        <w:lastRenderedPageBreak/>
        <w:tab/>
      </w:r>
      <w:r w:rsidRPr="00C40FF6">
        <w:tab/>
      </w:r>
      <w:r w:rsidRPr="00C40FF6">
        <w:tab/>
      </w:r>
      <w:r w:rsidRPr="00C40FF6">
        <w:tab/>
        <w:t>numberInvoice = registers.get(i).getFkNumberInvoice();</w:t>
      </w:r>
    </w:p>
    <w:p w:rsidR="00C40FF6" w:rsidRPr="00F45D56" w:rsidRDefault="00C40FF6" w:rsidP="00C3271C">
      <w:pPr>
        <w:pStyle w:val="Code"/>
        <w:rPr>
          <w:lang w:val="ru-RU"/>
        </w:rPr>
      </w:pPr>
      <w:r w:rsidRPr="00C40FF6">
        <w:tab/>
      </w:r>
      <w:r w:rsidRPr="00C40FF6">
        <w:tab/>
      </w:r>
      <w:r w:rsidRPr="00C40FF6">
        <w:tab/>
      </w:r>
      <w:r w:rsidRPr="00C40FF6">
        <w:tab/>
      </w:r>
      <w:r w:rsidRPr="00C40FF6">
        <w:rPr>
          <w:bCs/>
        </w:rPr>
        <w:t>break</w:t>
      </w:r>
      <w:r w:rsidRPr="00F45D56">
        <w:rPr>
          <w:lang w:val="ru-RU"/>
        </w:rPr>
        <w:t>;</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t>}</w:t>
      </w:r>
    </w:p>
    <w:p w:rsidR="00C40FF6" w:rsidRPr="00F45D56" w:rsidRDefault="00C40FF6" w:rsidP="00C3271C">
      <w:pPr>
        <w:pStyle w:val="Code"/>
        <w:rPr>
          <w:lang w:val="ru-RU"/>
        </w:rPr>
      </w:pPr>
      <w:r w:rsidRPr="00F45D56">
        <w:rPr>
          <w:lang w:val="ru-RU"/>
        </w:rPr>
        <w:tab/>
      </w:r>
      <w:r w:rsidRPr="00F45D56">
        <w:rPr>
          <w:lang w:val="ru-RU"/>
        </w:rPr>
        <w:tab/>
        <w:t>}</w:t>
      </w:r>
    </w:p>
    <w:p w:rsidR="00C40FF6" w:rsidRPr="00F45D56" w:rsidRDefault="00C40FF6" w:rsidP="00C3271C">
      <w:pPr>
        <w:pStyle w:val="Code"/>
        <w:rPr>
          <w:lang w:val="ru-RU"/>
        </w:rPr>
      </w:pPr>
      <w:r w:rsidRPr="00F45D56">
        <w:rPr>
          <w:lang w:val="ru-RU"/>
        </w:rPr>
        <w:tab/>
      </w:r>
      <w:r w:rsidRPr="00F45D56">
        <w:rPr>
          <w:lang w:val="ru-RU"/>
        </w:rPr>
        <w:tab/>
      </w:r>
    </w:p>
    <w:p w:rsidR="00C40FF6" w:rsidRPr="00F45D56" w:rsidRDefault="00C40FF6" w:rsidP="00C3271C">
      <w:pPr>
        <w:pStyle w:val="Code"/>
        <w:rPr>
          <w:lang w:val="ru-RU"/>
        </w:rPr>
      </w:pPr>
      <w:r w:rsidRPr="00F45D56">
        <w:rPr>
          <w:lang w:val="ru-RU"/>
        </w:rPr>
        <w:tab/>
      </w:r>
      <w:r w:rsidRPr="00F45D56">
        <w:rPr>
          <w:lang w:val="ru-RU"/>
        </w:rPr>
        <w:tab/>
      </w:r>
      <w:r w:rsidRPr="00C40FF6">
        <w:rPr>
          <w:bCs/>
        </w:rPr>
        <w:t>if</w:t>
      </w:r>
      <w:r w:rsidRPr="00F45D56">
        <w:rPr>
          <w:lang w:val="ru-RU"/>
        </w:rPr>
        <w:t>(</w:t>
      </w:r>
      <w:r w:rsidRPr="00C40FF6">
        <w:t>numberInvoice</w:t>
      </w:r>
      <w:r w:rsidRPr="00F45D56">
        <w:rPr>
          <w:lang w:val="ru-RU"/>
        </w:rPr>
        <w:t>.</w:t>
      </w:r>
      <w:r w:rsidRPr="00C40FF6">
        <w:t>equals</w:t>
      </w:r>
      <w:r w:rsidRPr="00F45D56">
        <w:rPr>
          <w:lang w:val="ru-RU"/>
        </w:rPr>
        <w:t>(""))</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Полувагон с данным идентификационным номером не зарегистрирован ни в одной накладной!");</w:t>
      </w:r>
    </w:p>
    <w:p w:rsidR="00C40FF6" w:rsidRPr="00F45D56" w:rsidRDefault="00C40FF6" w:rsidP="00C3271C">
      <w:pPr>
        <w:pStyle w:val="Code"/>
        <w:rPr>
          <w:lang w:val="ru-RU"/>
        </w:rPr>
      </w:pPr>
      <w:r w:rsidRPr="00F45D56">
        <w:rPr>
          <w:lang w:val="ru-RU"/>
        </w:rPr>
        <w:tab/>
      </w:r>
      <w:r w:rsidRPr="00F45D56">
        <w:rPr>
          <w:lang w:val="ru-RU"/>
        </w:rPr>
        <w:tab/>
      </w:r>
    </w:p>
    <w:p w:rsidR="00C40FF6" w:rsidRPr="00C40FF6" w:rsidRDefault="00C40FF6" w:rsidP="00C3271C">
      <w:pPr>
        <w:pStyle w:val="Code"/>
      </w:pPr>
      <w:r w:rsidRPr="00F45D56">
        <w:rPr>
          <w:lang w:val="ru-RU"/>
        </w:rPr>
        <w:tab/>
      </w:r>
      <w:r w:rsidRPr="00F45D56">
        <w:rPr>
          <w:lang w:val="ru-RU"/>
        </w:rPr>
        <w:tab/>
      </w:r>
      <w:r w:rsidRPr="00C40FF6">
        <w:rPr>
          <w:bCs/>
        </w:rPr>
        <w:t>short</w:t>
      </w:r>
      <w:r w:rsidRPr="00C40FF6">
        <w:t xml:space="preserve"> max = 0;</w:t>
      </w:r>
    </w:p>
    <w:p w:rsidR="00C40FF6" w:rsidRPr="00C40FF6" w:rsidRDefault="00C40FF6" w:rsidP="00C3271C">
      <w:pPr>
        <w:pStyle w:val="Code"/>
      </w:pPr>
      <w:r w:rsidRPr="00C40FF6">
        <w:tab/>
      </w:r>
      <w:r w:rsidRPr="00C40FF6">
        <w:tab/>
      </w:r>
      <w:r w:rsidRPr="00C40FF6">
        <w:rPr>
          <w:bCs/>
        </w:rPr>
        <w:t>for</w:t>
      </w:r>
      <w:r w:rsidRPr="00C40FF6">
        <w:t>(</w:t>
      </w:r>
      <w:r w:rsidRPr="00C40FF6">
        <w:rPr>
          <w:bCs/>
        </w:rPr>
        <w:t>int</w:t>
      </w:r>
      <w:r w:rsidRPr="00C40FF6">
        <w:t xml:space="preserve"> i = 0; i &lt; registers.size(); i++) {</w:t>
      </w:r>
    </w:p>
    <w:p w:rsidR="00C40FF6" w:rsidRPr="00C40FF6" w:rsidRDefault="00C40FF6" w:rsidP="00C3271C">
      <w:pPr>
        <w:pStyle w:val="Code"/>
      </w:pPr>
      <w:r w:rsidRPr="00C40FF6">
        <w:tab/>
      </w:r>
      <w:r w:rsidRPr="00C40FF6">
        <w:tab/>
      </w:r>
      <w:r w:rsidRPr="00C40FF6">
        <w:tab/>
      </w:r>
      <w:r w:rsidRPr="00C40FF6">
        <w:rPr>
          <w:bCs/>
        </w:rPr>
        <w:t>if</w:t>
      </w:r>
      <w:r w:rsidRPr="00C40FF6">
        <w:t>(registers.get(i).getFkNumberInvoice().equals(numberInvoice)){</w:t>
      </w:r>
    </w:p>
    <w:p w:rsidR="00C40FF6" w:rsidRPr="00C40FF6" w:rsidRDefault="00C40FF6" w:rsidP="00C3271C">
      <w:pPr>
        <w:pStyle w:val="Code"/>
      </w:pPr>
      <w:r w:rsidRPr="00C40FF6">
        <w:tab/>
      </w:r>
      <w:r w:rsidRPr="00C40FF6">
        <w:tab/>
      </w:r>
      <w:r w:rsidRPr="00C40FF6">
        <w:tab/>
      </w:r>
      <w:r w:rsidRPr="00C40FF6">
        <w:tab/>
      </w:r>
      <w:r w:rsidRPr="00C40FF6">
        <w:rPr>
          <w:bCs/>
        </w:rPr>
        <w:t>if</w:t>
      </w:r>
      <w:r w:rsidRPr="00C40FF6">
        <w:t>(registers.get(i).getActualSerialNumber() &gt; max) {</w:t>
      </w:r>
    </w:p>
    <w:p w:rsidR="00C40FF6" w:rsidRPr="00C40FF6" w:rsidRDefault="00C40FF6" w:rsidP="00C3271C">
      <w:pPr>
        <w:pStyle w:val="Code"/>
      </w:pPr>
      <w:r w:rsidRPr="00C40FF6">
        <w:tab/>
      </w:r>
      <w:r w:rsidRPr="00C40FF6">
        <w:tab/>
      </w:r>
      <w:r w:rsidRPr="00C40FF6">
        <w:tab/>
      </w:r>
      <w:r w:rsidRPr="00C40FF6">
        <w:tab/>
      </w:r>
      <w:r w:rsidRPr="00C40FF6">
        <w:tab/>
        <w:t>max = registers.get(i).getActualSerialNumber();</w:t>
      </w:r>
    </w:p>
    <w:p w:rsidR="00C40FF6" w:rsidRPr="00C40FF6" w:rsidRDefault="00C40FF6" w:rsidP="00C3271C">
      <w:pPr>
        <w:pStyle w:val="Code"/>
      </w:pPr>
      <w:r w:rsidRPr="00C40FF6">
        <w:tab/>
      </w:r>
      <w:r w:rsidRPr="00C40FF6">
        <w:tab/>
      </w:r>
      <w:r w:rsidRPr="00C40FF6">
        <w:tab/>
      </w:r>
      <w:r w:rsidRPr="00C40FF6">
        <w:tab/>
        <w:t>}</w:t>
      </w:r>
    </w:p>
    <w:p w:rsidR="00C40FF6" w:rsidRPr="00C40FF6" w:rsidRDefault="00C40FF6" w:rsidP="00C3271C">
      <w:pPr>
        <w:pStyle w:val="Code"/>
      </w:pPr>
      <w:r w:rsidRPr="00C40FF6">
        <w:tab/>
      </w:r>
      <w:r w:rsidRPr="00C40FF6">
        <w:tab/>
      </w:r>
      <w:r w:rsidRPr="00C40FF6">
        <w:tab/>
        <w:t>}</w:t>
      </w:r>
    </w:p>
    <w:p w:rsidR="00C40FF6" w:rsidRPr="00C40FF6" w:rsidRDefault="00C40FF6" w:rsidP="00C3271C">
      <w:pPr>
        <w:pStyle w:val="Code"/>
      </w:pPr>
      <w:r w:rsidRPr="00C40FF6">
        <w:tab/>
      </w:r>
      <w:r w:rsidRPr="00C40FF6">
        <w:tab/>
        <w:t>}</w:t>
      </w:r>
    </w:p>
    <w:p w:rsidR="00C40FF6" w:rsidRPr="00C40FF6" w:rsidRDefault="00C40FF6" w:rsidP="00C3271C">
      <w:pPr>
        <w:pStyle w:val="Code"/>
      </w:pPr>
      <w:r w:rsidRPr="00C40FF6">
        <w:tab/>
      </w:r>
      <w:r w:rsidRPr="00C40FF6">
        <w:tab/>
        <w:t>registers.clear();</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List&lt;DataElementInvoices&gt; invoices = dataService.getDataElementInvoicesAll();</w:t>
      </w:r>
    </w:p>
    <w:p w:rsidR="00C40FF6" w:rsidRPr="00C40FF6" w:rsidRDefault="00C40FF6" w:rsidP="00C3271C">
      <w:pPr>
        <w:pStyle w:val="Code"/>
      </w:pPr>
    </w:p>
    <w:p w:rsidR="00C40FF6" w:rsidRPr="00C40FF6" w:rsidRDefault="00C40FF6" w:rsidP="00C3271C">
      <w:pPr>
        <w:pStyle w:val="Code"/>
      </w:pPr>
      <w:r w:rsidRPr="00C40FF6">
        <w:tab/>
      </w:r>
      <w:r w:rsidRPr="00C40FF6">
        <w:tab/>
      </w:r>
      <w:r w:rsidRPr="00C40FF6">
        <w:rPr>
          <w:bCs/>
        </w:rPr>
        <w:t>for</w:t>
      </w:r>
      <w:r w:rsidRPr="00C40FF6">
        <w:t>(DataElementInvoices i : invoices) {</w:t>
      </w:r>
    </w:p>
    <w:p w:rsidR="00C40FF6" w:rsidRPr="00C40FF6" w:rsidRDefault="00C40FF6" w:rsidP="00C3271C">
      <w:pPr>
        <w:pStyle w:val="Code"/>
      </w:pPr>
      <w:r w:rsidRPr="00C40FF6">
        <w:tab/>
      </w:r>
      <w:r w:rsidRPr="00C40FF6">
        <w:tab/>
      </w:r>
      <w:r w:rsidRPr="00C40FF6">
        <w:tab/>
      </w:r>
      <w:r w:rsidRPr="00C40FF6">
        <w:rPr>
          <w:bCs/>
        </w:rPr>
        <w:t>if</w:t>
      </w:r>
      <w:r w:rsidRPr="00C40FF6">
        <w:t>(i.getNumberInvoice().equals(numberInvoice)) {</w:t>
      </w:r>
    </w:p>
    <w:p w:rsidR="00C40FF6" w:rsidRPr="00C40FF6" w:rsidRDefault="00C40FF6" w:rsidP="00C3271C">
      <w:pPr>
        <w:pStyle w:val="Code"/>
      </w:pPr>
      <w:r w:rsidRPr="00C40FF6">
        <w:tab/>
      </w:r>
      <w:r w:rsidRPr="00C40FF6">
        <w:tab/>
      </w:r>
      <w:r w:rsidRPr="00C40FF6">
        <w:tab/>
      </w:r>
      <w:r w:rsidRPr="00C40FF6">
        <w:tab/>
        <w:t xml:space="preserve"> DateFormat format = </w:t>
      </w:r>
      <w:r w:rsidRPr="00C40FF6">
        <w:rPr>
          <w:bCs/>
        </w:rPr>
        <w:t>new</w:t>
      </w:r>
      <w:r w:rsidRPr="00C40FF6">
        <w:t xml:space="preserve"> SimpleDateFormat("yyyy-mm-dd");</w:t>
      </w:r>
    </w:p>
    <w:p w:rsidR="00C40FF6" w:rsidRPr="00C40FF6" w:rsidRDefault="00C40FF6" w:rsidP="00C3271C">
      <w:pPr>
        <w:pStyle w:val="Code"/>
      </w:pPr>
      <w:r w:rsidRPr="00C40FF6">
        <w:tab/>
      </w:r>
      <w:r w:rsidRPr="00C40FF6">
        <w:tab/>
      </w:r>
      <w:r w:rsidRPr="00C40FF6">
        <w:tab/>
        <w:t xml:space="preserve">     </w:t>
      </w:r>
      <w:r w:rsidRPr="00C40FF6">
        <w:rPr>
          <w:bCs/>
        </w:rPr>
        <w:t>if</w:t>
      </w:r>
      <w:r w:rsidRPr="00C40FF6">
        <w:t>(format.parse(request.getArrivalDate()).before(</w:t>
      </w:r>
    </w:p>
    <w:p w:rsidR="00C40FF6" w:rsidRPr="00F45D56" w:rsidRDefault="00C40FF6" w:rsidP="00C3271C">
      <w:pPr>
        <w:pStyle w:val="Code"/>
        <w:rPr>
          <w:lang w:val="ru-RU"/>
        </w:rPr>
      </w:pPr>
      <w:r w:rsidRPr="00C40FF6">
        <w:tab/>
      </w:r>
      <w:r w:rsidRPr="00C40FF6">
        <w:tab/>
      </w:r>
      <w:r w:rsidRPr="00C40FF6">
        <w:tab/>
        <w:t xml:space="preserve">            format</w:t>
      </w:r>
      <w:r w:rsidRPr="00F45D56">
        <w:rPr>
          <w:lang w:val="ru-RU"/>
        </w:rPr>
        <w:t>.</w:t>
      </w:r>
      <w:r w:rsidRPr="00C40FF6">
        <w:t>parse</w:t>
      </w:r>
      <w:r w:rsidRPr="00F45D56">
        <w:rPr>
          <w:lang w:val="ru-RU"/>
        </w:rPr>
        <w:t>(</w:t>
      </w:r>
      <w:r w:rsidRPr="00C40FF6">
        <w:t>i</w:t>
      </w:r>
      <w:r w:rsidRPr="00F45D56">
        <w:rPr>
          <w:lang w:val="ru-RU"/>
        </w:rPr>
        <w:t>.</w:t>
      </w:r>
      <w:r w:rsidRPr="00C40FF6">
        <w:t>getDepartureTrainDate</w:t>
      </w:r>
      <w:r w:rsidRPr="00F45D56">
        <w:rPr>
          <w:lang w:val="ru-RU"/>
        </w:rPr>
        <w:t>())</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t xml:space="preserve">     )){</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t xml:space="preserve">    </w:t>
      </w:r>
      <w:r w:rsidRPr="00F45D56">
        <w:rPr>
          <w:lang w:val="ru-RU"/>
        </w:rPr>
        <w:tab/>
        <w:t xml:space="preserve"> </w:t>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Прибытие полувагона не может быть раньше, чем отправка всего состава по данной накладной!");</w:t>
      </w:r>
    </w:p>
    <w:p w:rsidR="00C40FF6" w:rsidRPr="00C40FF6" w:rsidRDefault="00C40FF6" w:rsidP="00C3271C">
      <w:pPr>
        <w:pStyle w:val="Code"/>
      </w:pPr>
      <w:r w:rsidRPr="00F45D56">
        <w:rPr>
          <w:lang w:val="ru-RU"/>
        </w:rPr>
        <w:tab/>
      </w:r>
      <w:r w:rsidRPr="00F45D56">
        <w:rPr>
          <w:lang w:val="ru-RU"/>
        </w:rPr>
        <w:tab/>
      </w:r>
      <w:r w:rsidRPr="00F45D56">
        <w:rPr>
          <w:lang w:val="ru-RU"/>
        </w:rPr>
        <w:tab/>
        <w:t xml:space="preserve">    </w:t>
      </w:r>
      <w:r w:rsidRPr="00C40FF6">
        <w:t>}</w:t>
      </w:r>
    </w:p>
    <w:p w:rsidR="00C40FF6" w:rsidRPr="00C40FF6" w:rsidRDefault="00C40FF6" w:rsidP="00C3271C">
      <w:pPr>
        <w:pStyle w:val="Code"/>
      </w:pPr>
      <w:r w:rsidRPr="00C40FF6">
        <w:tab/>
      </w:r>
      <w:r w:rsidRPr="00C40FF6">
        <w:tab/>
      </w:r>
      <w:r w:rsidRPr="00C40FF6">
        <w:tab/>
        <w:t xml:space="preserve">     </w:t>
      </w:r>
      <w:r w:rsidRPr="00C40FF6">
        <w:rPr>
          <w:bCs/>
        </w:rPr>
        <w:t>break</w:t>
      </w:r>
      <w:r w:rsidRPr="00C40FF6">
        <w:t>;</w:t>
      </w:r>
    </w:p>
    <w:p w:rsidR="00C40FF6" w:rsidRPr="00C40FF6" w:rsidRDefault="00C40FF6" w:rsidP="00C3271C">
      <w:pPr>
        <w:pStyle w:val="Code"/>
      </w:pPr>
      <w:r w:rsidRPr="00C40FF6">
        <w:tab/>
      </w:r>
      <w:r w:rsidRPr="00C40FF6">
        <w:tab/>
      </w:r>
      <w:r w:rsidRPr="00C40FF6">
        <w:tab/>
        <w:t>}</w:t>
      </w:r>
    </w:p>
    <w:p w:rsidR="00C40FF6" w:rsidRPr="00C40FF6" w:rsidRDefault="00C40FF6" w:rsidP="00C3271C">
      <w:pPr>
        <w:pStyle w:val="Code"/>
      </w:pPr>
      <w:r w:rsidRPr="00C40FF6">
        <w:tab/>
      </w:r>
      <w:r w:rsidRPr="00C40FF6">
        <w:tab/>
        <w:t>}</w:t>
      </w:r>
    </w:p>
    <w:p w:rsidR="00C40FF6" w:rsidRPr="00C40FF6" w:rsidRDefault="00C40FF6" w:rsidP="00C3271C">
      <w:pPr>
        <w:pStyle w:val="Code"/>
      </w:pPr>
      <w:r w:rsidRPr="00C40FF6">
        <w:tab/>
      </w:r>
      <w:r w:rsidRPr="00C40FF6">
        <w:tab/>
        <w:t>invoices.clear();</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List&lt;DataElementWagons&gt; wagons = dataService.getDataElementWagonsAll();</w:t>
      </w:r>
    </w:p>
    <w:p w:rsidR="00C40FF6" w:rsidRPr="00C40FF6" w:rsidRDefault="00C40FF6" w:rsidP="00C3271C">
      <w:pPr>
        <w:pStyle w:val="Code"/>
      </w:pPr>
      <w:r w:rsidRPr="00C40FF6">
        <w:tab/>
      </w:r>
      <w:r w:rsidRPr="00C40FF6">
        <w:tab/>
      </w:r>
      <w:r w:rsidRPr="00C40FF6">
        <w:rPr>
          <w:bCs/>
        </w:rPr>
        <w:t>for</w:t>
      </w:r>
      <w:r w:rsidRPr="00C40FF6">
        <w:t>(DataElementWagons i : wagons) {</w:t>
      </w:r>
    </w:p>
    <w:p w:rsidR="00C40FF6" w:rsidRPr="00C40FF6" w:rsidRDefault="00C40FF6" w:rsidP="00C3271C">
      <w:pPr>
        <w:pStyle w:val="Code"/>
      </w:pPr>
      <w:r w:rsidRPr="00C40FF6">
        <w:tab/>
      </w:r>
      <w:r w:rsidRPr="00C40FF6">
        <w:tab/>
      </w:r>
      <w:r w:rsidRPr="00C40FF6">
        <w:tab/>
      </w:r>
      <w:r w:rsidRPr="00C40FF6">
        <w:rPr>
          <w:bCs/>
        </w:rPr>
        <w:t>if</w:t>
      </w:r>
      <w:r w:rsidRPr="00C40FF6">
        <w:t>(i.getNumberWagon() == request.getNumberWagon()) {</w:t>
      </w:r>
    </w:p>
    <w:p w:rsidR="00C40FF6" w:rsidRPr="00F45D56" w:rsidRDefault="00C40FF6" w:rsidP="00C3271C">
      <w:pPr>
        <w:pStyle w:val="Code"/>
        <w:rPr>
          <w:lang w:val="ru-RU"/>
        </w:rPr>
      </w:pPr>
      <w:r w:rsidRPr="00C40FF6">
        <w:tab/>
      </w:r>
      <w:r w:rsidRPr="00C40FF6">
        <w:tab/>
      </w:r>
      <w:r w:rsidRPr="00C40FF6">
        <w:tab/>
      </w:r>
      <w:r w:rsidRPr="00C40FF6">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Полувагон с данным идентификационным номером уже зарегистрирован в базе данных!");</w:t>
      </w:r>
    </w:p>
    <w:p w:rsidR="00C40FF6" w:rsidRPr="00C40FF6" w:rsidRDefault="00C40FF6" w:rsidP="00C3271C">
      <w:pPr>
        <w:pStyle w:val="Code"/>
      </w:pPr>
      <w:r w:rsidRPr="00F45D56">
        <w:rPr>
          <w:lang w:val="ru-RU"/>
        </w:rPr>
        <w:lastRenderedPageBreak/>
        <w:tab/>
      </w:r>
      <w:r w:rsidRPr="00F45D56">
        <w:rPr>
          <w:lang w:val="ru-RU"/>
        </w:rPr>
        <w:tab/>
      </w:r>
      <w:r w:rsidRPr="00F45D56">
        <w:rPr>
          <w:lang w:val="ru-RU"/>
        </w:rPr>
        <w:tab/>
      </w:r>
      <w:r w:rsidRPr="00C40FF6">
        <w:t>}</w:t>
      </w:r>
    </w:p>
    <w:p w:rsidR="00C40FF6" w:rsidRPr="00C40FF6" w:rsidRDefault="00C40FF6" w:rsidP="00C3271C">
      <w:pPr>
        <w:pStyle w:val="Code"/>
      </w:pPr>
      <w:r w:rsidRPr="00C40FF6">
        <w:tab/>
      </w:r>
      <w:r w:rsidRPr="00C40FF6">
        <w:tab/>
        <w:t>}</w:t>
      </w:r>
    </w:p>
    <w:p w:rsidR="00C40FF6" w:rsidRPr="00C40FF6" w:rsidRDefault="00C40FF6" w:rsidP="00C3271C">
      <w:pPr>
        <w:pStyle w:val="Code"/>
      </w:pPr>
      <w:r w:rsidRPr="00C40FF6">
        <w:tab/>
      </w:r>
      <w:r w:rsidRPr="00C40FF6">
        <w:tab/>
        <w:t>wagons.clear();</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dataService.insertDataElementWagons(</w:t>
      </w:r>
    </w:p>
    <w:p w:rsidR="00C40FF6" w:rsidRPr="00C40FF6" w:rsidRDefault="00C40FF6" w:rsidP="00C3271C">
      <w:pPr>
        <w:pStyle w:val="Code"/>
      </w:pPr>
      <w:r w:rsidRPr="00C40FF6">
        <w:tab/>
      </w:r>
      <w:r w:rsidRPr="00C40FF6">
        <w:tab/>
      </w:r>
      <w:r w:rsidRPr="00C40FF6">
        <w:tab/>
      </w:r>
      <w:r w:rsidRPr="00C40FF6">
        <w:tab/>
        <w:t>request.getNumberWagon(),</w:t>
      </w:r>
    </w:p>
    <w:p w:rsidR="00C40FF6" w:rsidRPr="00C40FF6" w:rsidRDefault="00C40FF6" w:rsidP="00C3271C">
      <w:pPr>
        <w:pStyle w:val="Code"/>
      </w:pPr>
      <w:r w:rsidRPr="00C40FF6">
        <w:tab/>
      </w:r>
      <w:r w:rsidRPr="00C40FF6">
        <w:tab/>
      </w:r>
      <w:r w:rsidRPr="00C40FF6">
        <w:tab/>
      </w:r>
      <w:r w:rsidRPr="00C40FF6">
        <w:tab/>
        <w:t>request.getArrivalDate(),</w:t>
      </w:r>
    </w:p>
    <w:p w:rsidR="00C40FF6" w:rsidRPr="00C40FF6" w:rsidRDefault="00C40FF6" w:rsidP="00C3271C">
      <w:pPr>
        <w:pStyle w:val="Code"/>
      </w:pPr>
      <w:r w:rsidRPr="00C40FF6">
        <w:tab/>
      </w:r>
      <w:r w:rsidRPr="00C40FF6">
        <w:tab/>
      </w:r>
      <w:r w:rsidRPr="00C40FF6">
        <w:tab/>
      </w:r>
      <w:r w:rsidRPr="00C40FF6">
        <w:tab/>
        <w:t>request.getImagePath(),</w:t>
      </w:r>
    </w:p>
    <w:p w:rsidR="00C40FF6" w:rsidRPr="00C40FF6" w:rsidRDefault="00C40FF6" w:rsidP="00C3271C">
      <w:pPr>
        <w:pStyle w:val="Code"/>
      </w:pPr>
      <w:r w:rsidRPr="00C40FF6">
        <w:tab/>
      </w:r>
      <w:r w:rsidRPr="00C40FF6">
        <w:tab/>
      </w:r>
      <w:r w:rsidRPr="00C40FF6">
        <w:tab/>
      </w:r>
      <w:r w:rsidRPr="00C40FF6">
        <w:tab/>
        <w:t>request.getLevelCorrectRecognize());</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dataService.updateDataElementRegisterActualNumber(numberInvoice, request.getNumberWagon(), (</w:t>
      </w:r>
      <w:r w:rsidRPr="00C40FF6">
        <w:rPr>
          <w:bCs/>
        </w:rPr>
        <w:t>short</w:t>
      </w:r>
      <w:r w:rsidRPr="00C40FF6">
        <w:t>)(max+1));</w:t>
      </w:r>
    </w:p>
    <w:p w:rsidR="00C40FF6" w:rsidRPr="00F45D56" w:rsidRDefault="00C40FF6" w:rsidP="00C3271C">
      <w:pPr>
        <w:pStyle w:val="Code"/>
        <w:rPr>
          <w:lang w:val="ru-RU"/>
        </w:rPr>
      </w:pPr>
      <w:r w:rsidRPr="00C40FF6">
        <w:tab/>
      </w:r>
      <w:r w:rsidRPr="00F45D56">
        <w:rPr>
          <w:lang w:val="ru-RU"/>
        </w:rPr>
        <w:t>}</w:t>
      </w:r>
    </w:p>
    <w:p w:rsidR="00C40FF6" w:rsidRPr="00F45D56" w:rsidRDefault="00C40FF6" w:rsidP="00C3271C">
      <w:pPr>
        <w:pStyle w:val="Code"/>
        <w:rPr>
          <w:lang w:val="ru-RU"/>
        </w:rPr>
      </w:pPr>
      <w:r w:rsidRPr="00F45D56">
        <w:rPr>
          <w:lang w:val="ru-RU"/>
        </w:rPr>
        <w:tab/>
      </w:r>
    </w:p>
    <w:p w:rsidR="00C40FF6" w:rsidRPr="00F45D56" w:rsidRDefault="00C40FF6" w:rsidP="00C3271C">
      <w:pPr>
        <w:pStyle w:val="Code"/>
        <w:rPr>
          <w:lang w:val="ru-RU"/>
        </w:rPr>
      </w:pPr>
      <w:r w:rsidRPr="00F45D56">
        <w:rPr>
          <w:lang w:val="ru-RU"/>
        </w:rPr>
        <w:tab/>
        <w:t>//</w:t>
      </w:r>
      <w:r w:rsidRPr="00C40FF6">
        <w:t>POST</w:t>
      </w:r>
      <w:r w:rsidRPr="00F45D56">
        <w:rPr>
          <w:lang w:val="ru-RU"/>
        </w:rPr>
        <w:t xml:space="preserve"> запрос для обновления одной конкретной записи в таблице </w:t>
      </w:r>
      <w:r w:rsidRPr="00C40FF6">
        <w:t>Wagons</w:t>
      </w:r>
    </w:p>
    <w:p w:rsidR="00C40FF6" w:rsidRPr="00F45D56" w:rsidRDefault="00C40FF6" w:rsidP="00C3271C">
      <w:pPr>
        <w:pStyle w:val="Code"/>
        <w:rPr>
          <w:lang w:val="ru-RU"/>
        </w:rPr>
      </w:pPr>
      <w:r w:rsidRPr="00F45D56">
        <w:rPr>
          <w:lang w:val="ru-RU"/>
        </w:rPr>
        <w:tab/>
        <w:t>@</w:t>
      </w:r>
      <w:r w:rsidRPr="00C40FF6">
        <w:t>PostMapping</w:t>
      </w:r>
      <w:r w:rsidRPr="00F45D56">
        <w:rPr>
          <w:lang w:val="ru-RU"/>
        </w:rPr>
        <w:t>(</w:t>
      </w:r>
      <w:r w:rsidRPr="00C40FF6">
        <w:t>value</w:t>
      </w:r>
      <w:r w:rsidRPr="00F45D56">
        <w:rPr>
          <w:lang w:val="ru-RU"/>
        </w:rPr>
        <w:t xml:space="preserve"> = "/</w:t>
      </w:r>
      <w:r w:rsidRPr="00C40FF6">
        <w:t>wagons</w:t>
      </w:r>
      <w:r w:rsidRPr="00F45D56">
        <w:rPr>
          <w:lang w:val="ru-RU"/>
        </w:rPr>
        <w:t>/</w:t>
      </w:r>
      <w:r w:rsidRPr="00C40FF6">
        <w:t>update</w:t>
      </w:r>
      <w:r w:rsidRPr="00F45D56">
        <w:rPr>
          <w:lang w:val="ru-RU"/>
        </w:rPr>
        <w:t>")</w:t>
      </w:r>
    </w:p>
    <w:p w:rsidR="00C40FF6" w:rsidRPr="00F45D56" w:rsidRDefault="00C40FF6" w:rsidP="00C3271C">
      <w:pPr>
        <w:pStyle w:val="Code"/>
        <w:rPr>
          <w:lang w:val="ru-RU"/>
        </w:rPr>
      </w:pPr>
      <w:r w:rsidRPr="00F45D56">
        <w:rPr>
          <w:lang w:val="ru-RU"/>
        </w:rPr>
        <w:tab/>
        <w:t>@</w:t>
      </w:r>
      <w:r w:rsidRPr="00C40FF6">
        <w:t>ResponseStatus</w:t>
      </w:r>
      <w:r w:rsidRPr="00F45D56">
        <w:rPr>
          <w:lang w:val="ru-RU"/>
        </w:rPr>
        <w:t>(</w:t>
      </w:r>
      <w:r w:rsidRPr="00C40FF6">
        <w:t>HttpStatus</w:t>
      </w:r>
      <w:r w:rsidRPr="00F45D56">
        <w:rPr>
          <w:lang w:val="ru-RU"/>
        </w:rPr>
        <w:t>.</w:t>
      </w:r>
      <w:r w:rsidRPr="00C40FF6">
        <w:rPr>
          <w:bCs/>
          <w:i/>
          <w:iCs/>
        </w:rPr>
        <w:t>ACCEPTED</w:t>
      </w:r>
      <w:r w:rsidRPr="00F45D56">
        <w:rPr>
          <w:lang w:val="ru-RU"/>
        </w:rPr>
        <w:t>)</w:t>
      </w:r>
    </w:p>
    <w:p w:rsidR="00C40FF6" w:rsidRPr="00C40FF6" w:rsidRDefault="00C40FF6" w:rsidP="00C3271C">
      <w:pPr>
        <w:pStyle w:val="Code"/>
      </w:pPr>
      <w:r w:rsidRPr="00F45D56">
        <w:rPr>
          <w:lang w:val="ru-RU"/>
        </w:rPr>
        <w:tab/>
      </w:r>
      <w:r w:rsidRPr="00C40FF6">
        <w:rPr>
          <w:bCs/>
        </w:rPr>
        <w:t>public</w:t>
      </w:r>
      <w:r w:rsidRPr="00C40FF6">
        <w:t xml:space="preserve"> </w:t>
      </w:r>
      <w:r w:rsidRPr="00C40FF6">
        <w:rPr>
          <w:bCs/>
        </w:rPr>
        <w:t>void</w:t>
      </w:r>
      <w:r w:rsidRPr="00C40FF6">
        <w:t xml:space="preserve"> updateDataElementWagons(@Valid @RequestBody DataElementRequestInsertWagons request) </w:t>
      </w:r>
      <w:r w:rsidRPr="00C40FF6">
        <w:rPr>
          <w:bCs/>
        </w:rPr>
        <w:t>throws</w:t>
      </w:r>
      <w:r w:rsidRPr="00C40FF6">
        <w:t xml:space="preserve"> Exception {</w:t>
      </w:r>
    </w:p>
    <w:p w:rsidR="00C40FF6" w:rsidRPr="00C40FF6" w:rsidRDefault="00C40FF6" w:rsidP="00C3271C">
      <w:pPr>
        <w:pStyle w:val="Code"/>
      </w:pPr>
      <w:r w:rsidRPr="00C40FF6">
        <w:tab/>
      </w:r>
      <w:r w:rsidRPr="00C40FF6">
        <w:tab/>
      </w:r>
      <w:r w:rsidRPr="00C40FF6">
        <w:rPr>
          <w:bCs/>
        </w:rPr>
        <w:t>if</w:t>
      </w:r>
      <w:r w:rsidRPr="00C40FF6">
        <w:t>(!((</w:t>
      </w:r>
      <w:r w:rsidRPr="00C40FF6">
        <w:rPr>
          <w:bCs/>
        </w:rPr>
        <w:t>new</w:t>
      </w:r>
      <w:r w:rsidRPr="00C40FF6">
        <w:t xml:space="preserve"> File(request.getImagePath())).exists())) {</w:t>
      </w:r>
    </w:p>
    <w:p w:rsidR="00C40FF6" w:rsidRPr="00C40FF6" w:rsidRDefault="00C40FF6" w:rsidP="00C3271C">
      <w:pPr>
        <w:pStyle w:val="Code"/>
      </w:pPr>
      <w:r w:rsidRPr="00C40FF6">
        <w:tab/>
      </w:r>
      <w:r w:rsidRPr="00C40FF6">
        <w:tab/>
      </w:r>
      <w:r w:rsidRPr="00C40FF6">
        <w:tab/>
        <w:t>String[] strs = request.getImagePath().split("\\\\");</w:t>
      </w:r>
    </w:p>
    <w:p w:rsidR="00C40FF6" w:rsidRPr="00C40FF6" w:rsidRDefault="00C40FF6" w:rsidP="00C3271C">
      <w:pPr>
        <w:pStyle w:val="Code"/>
      </w:pPr>
      <w:r w:rsidRPr="00C40FF6">
        <w:tab/>
      </w:r>
      <w:r w:rsidRPr="00C40FF6">
        <w:tab/>
      </w:r>
      <w:r w:rsidRPr="00C40FF6">
        <w:tab/>
        <w:t xml:space="preserve">File f = </w:t>
      </w:r>
      <w:r w:rsidRPr="00C40FF6">
        <w:rPr>
          <w:bCs/>
        </w:rPr>
        <w:t>new</w:t>
      </w:r>
      <w:r w:rsidRPr="00C40FF6">
        <w:t xml:space="preserve"> File(FileLoadController.</w:t>
      </w:r>
      <w:r w:rsidRPr="00C40FF6">
        <w:rPr>
          <w:bCs/>
          <w:i/>
          <w:iCs/>
        </w:rPr>
        <w:t>nameDirectory</w:t>
      </w:r>
      <w:r w:rsidRPr="00C40FF6">
        <w:t xml:space="preserve"> + "\\" + strs[strs.length-1]);</w:t>
      </w:r>
    </w:p>
    <w:p w:rsidR="00C40FF6" w:rsidRPr="00F45D56" w:rsidRDefault="00C40FF6" w:rsidP="00C3271C">
      <w:pPr>
        <w:pStyle w:val="Code"/>
        <w:rPr>
          <w:lang w:val="ru-RU"/>
        </w:rPr>
      </w:pPr>
      <w:r w:rsidRPr="00C40FF6">
        <w:tab/>
      </w:r>
      <w:r w:rsidRPr="00C40FF6">
        <w:tab/>
      </w:r>
      <w:r w:rsidRPr="00C40FF6">
        <w:tab/>
      </w:r>
      <w:r w:rsidRPr="00C40FF6">
        <w:rPr>
          <w:bCs/>
        </w:rPr>
        <w:t>if</w:t>
      </w:r>
      <w:r w:rsidRPr="00F45D56">
        <w:rPr>
          <w:lang w:val="ru-RU"/>
        </w:rPr>
        <w:t>(!</w:t>
      </w:r>
      <w:r w:rsidRPr="00C40FF6">
        <w:t>f</w:t>
      </w:r>
      <w:r w:rsidRPr="00F45D56">
        <w:rPr>
          <w:lang w:val="ru-RU"/>
        </w:rPr>
        <w:t>.</w:t>
      </w:r>
      <w:r w:rsidRPr="00C40FF6">
        <w:t>exists</w:t>
      </w:r>
      <w:r w:rsidRPr="00F45D56">
        <w:rPr>
          <w:lang w:val="ru-RU"/>
        </w:rPr>
        <w:t>())</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r>
      <w:r w:rsidRPr="00F45D56">
        <w:rPr>
          <w:lang w:val="ru-RU"/>
        </w:rPr>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Изображение с данным именем не найдено в локальном хранилище сервера!");</w:t>
      </w:r>
    </w:p>
    <w:p w:rsidR="00C40FF6" w:rsidRPr="00C40FF6" w:rsidRDefault="00C40FF6" w:rsidP="00C3271C">
      <w:pPr>
        <w:pStyle w:val="Code"/>
      </w:pPr>
      <w:r w:rsidRPr="00F45D56">
        <w:rPr>
          <w:lang w:val="ru-RU"/>
        </w:rPr>
        <w:tab/>
      </w:r>
      <w:r w:rsidRPr="00F45D56">
        <w:rPr>
          <w:lang w:val="ru-RU"/>
        </w:rPr>
        <w:tab/>
      </w:r>
      <w:r w:rsidRPr="00C40FF6">
        <w:t>}</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String number = String.</w:t>
      </w:r>
      <w:r w:rsidRPr="00C40FF6">
        <w:rPr>
          <w:i/>
          <w:iCs/>
        </w:rPr>
        <w:t>valueOf</w:t>
      </w:r>
      <w:r w:rsidRPr="00C40FF6">
        <w:t>(request.getNumberWagon());</w:t>
      </w:r>
    </w:p>
    <w:p w:rsidR="00C40FF6" w:rsidRPr="00C40FF6" w:rsidRDefault="00C40FF6" w:rsidP="00C3271C">
      <w:pPr>
        <w:pStyle w:val="Code"/>
      </w:pPr>
      <w:r w:rsidRPr="00C40FF6">
        <w:tab/>
      </w:r>
      <w:r w:rsidRPr="00C40FF6">
        <w:tab/>
      </w:r>
      <w:r w:rsidRPr="00C40FF6">
        <w:rPr>
          <w:bCs/>
        </w:rPr>
        <w:t>if</w:t>
      </w:r>
      <w:r w:rsidRPr="00C40FF6">
        <w:t xml:space="preserve">(number.length() != </w:t>
      </w:r>
      <w:r w:rsidRPr="00C40FF6">
        <w:rPr>
          <w:i/>
          <w:iCs/>
        </w:rPr>
        <w:t>SIZE_NUMBER_WAGON</w:t>
      </w:r>
      <w:r w:rsidRPr="00C40FF6">
        <w:t>)</w:t>
      </w:r>
    </w:p>
    <w:p w:rsidR="00C40FF6" w:rsidRPr="00C40FF6" w:rsidRDefault="00C40FF6" w:rsidP="00C3271C">
      <w:pPr>
        <w:pStyle w:val="Code"/>
      </w:pPr>
      <w:r w:rsidRPr="00C40FF6">
        <w:tab/>
      </w:r>
      <w:r w:rsidRPr="00C40FF6">
        <w:tab/>
      </w:r>
      <w:r w:rsidRPr="00C40FF6">
        <w:tab/>
      </w:r>
      <w:r w:rsidRPr="00C40FF6">
        <w:rPr>
          <w:bCs/>
        </w:rPr>
        <w:t>throw</w:t>
      </w:r>
      <w:r w:rsidRPr="00C40FF6">
        <w:t xml:space="preserve"> </w:t>
      </w:r>
      <w:r w:rsidRPr="00C40FF6">
        <w:rPr>
          <w:bCs/>
        </w:rPr>
        <w:t>new</w:t>
      </w:r>
      <w:r w:rsidRPr="00C40FF6">
        <w:t xml:space="preserve"> Exception("Номер полувагона должен состоять из " + String.</w:t>
      </w:r>
      <w:r w:rsidRPr="00C40FF6">
        <w:rPr>
          <w:i/>
          <w:iCs/>
        </w:rPr>
        <w:t>valueOf</w:t>
      </w:r>
      <w:r w:rsidRPr="00C40FF6">
        <w:t>(</w:t>
      </w:r>
      <w:r w:rsidRPr="00C40FF6">
        <w:rPr>
          <w:i/>
          <w:iCs/>
        </w:rPr>
        <w:t>SIZE_NUMBER_WAGON</w:t>
      </w:r>
      <w:r w:rsidRPr="00C40FF6">
        <w:t>) + " цифр!");</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List&lt;DataElementWagons&gt; wagons = dataService.getDataElementWagonsAll();</w:t>
      </w:r>
    </w:p>
    <w:p w:rsidR="00C40FF6" w:rsidRPr="00C40FF6" w:rsidRDefault="00C40FF6" w:rsidP="00C3271C">
      <w:pPr>
        <w:pStyle w:val="Code"/>
      </w:pPr>
      <w:r w:rsidRPr="00C40FF6">
        <w:tab/>
      </w:r>
      <w:r w:rsidRPr="00C40FF6">
        <w:tab/>
        <w:t xml:space="preserve">DataElementWagons findWagon = </w:t>
      </w:r>
      <w:r w:rsidRPr="00C40FF6">
        <w:rPr>
          <w:bCs/>
        </w:rPr>
        <w:t>null</w:t>
      </w:r>
      <w:r w:rsidRPr="00C40FF6">
        <w:t>;</w:t>
      </w:r>
    </w:p>
    <w:p w:rsidR="00C40FF6" w:rsidRPr="00C40FF6" w:rsidRDefault="00C40FF6" w:rsidP="00C3271C">
      <w:pPr>
        <w:pStyle w:val="Code"/>
      </w:pPr>
      <w:r w:rsidRPr="00C40FF6">
        <w:tab/>
      </w:r>
      <w:r w:rsidRPr="00C40FF6">
        <w:tab/>
      </w:r>
      <w:r w:rsidRPr="00C40FF6">
        <w:rPr>
          <w:bCs/>
        </w:rPr>
        <w:t>for</w:t>
      </w:r>
      <w:r w:rsidRPr="00C40FF6">
        <w:t>(</w:t>
      </w:r>
      <w:r w:rsidRPr="00C40FF6">
        <w:rPr>
          <w:bCs/>
        </w:rPr>
        <w:t>int</w:t>
      </w:r>
      <w:r w:rsidRPr="00C40FF6">
        <w:t xml:space="preserve"> i = 0; i &lt; wagons.size(); i++) {</w:t>
      </w:r>
    </w:p>
    <w:p w:rsidR="00C40FF6" w:rsidRPr="00C40FF6" w:rsidRDefault="00C40FF6" w:rsidP="00C3271C">
      <w:pPr>
        <w:pStyle w:val="Code"/>
      </w:pPr>
      <w:r w:rsidRPr="00C40FF6">
        <w:tab/>
      </w:r>
      <w:r w:rsidRPr="00C40FF6">
        <w:tab/>
      </w:r>
      <w:r w:rsidRPr="00C40FF6">
        <w:tab/>
      </w:r>
      <w:r w:rsidRPr="00C40FF6">
        <w:rPr>
          <w:bCs/>
        </w:rPr>
        <w:t>if</w:t>
      </w:r>
      <w:r w:rsidRPr="00C40FF6">
        <w:t>(wagons.get(i).getNumberWagon() == request.getNumberWagon()) {</w:t>
      </w:r>
    </w:p>
    <w:p w:rsidR="00C40FF6" w:rsidRPr="00C40FF6" w:rsidRDefault="00C40FF6" w:rsidP="00C3271C">
      <w:pPr>
        <w:pStyle w:val="Code"/>
      </w:pPr>
      <w:r w:rsidRPr="00C40FF6">
        <w:tab/>
      </w:r>
      <w:r w:rsidRPr="00C40FF6">
        <w:tab/>
      </w:r>
      <w:r w:rsidRPr="00C40FF6">
        <w:tab/>
      </w:r>
      <w:r w:rsidRPr="00C40FF6">
        <w:tab/>
        <w:t>findWagon = wagons.get(i);</w:t>
      </w:r>
    </w:p>
    <w:p w:rsidR="00C40FF6" w:rsidRPr="00C40FF6" w:rsidRDefault="00C40FF6" w:rsidP="00C3271C">
      <w:pPr>
        <w:pStyle w:val="Code"/>
      </w:pPr>
      <w:r w:rsidRPr="00C40FF6">
        <w:tab/>
      </w:r>
      <w:r w:rsidRPr="00C40FF6">
        <w:tab/>
      </w:r>
      <w:r w:rsidRPr="00C40FF6">
        <w:tab/>
      </w:r>
      <w:r w:rsidRPr="00C40FF6">
        <w:tab/>
      </w:r>
      <w:r w:rsidRPr="00C40FF6">
        <w:rPr>
          <w:bCs/>
        </w:rPr>
        <w:t>break</w:t>
      </w:r>
      <w:r w:rsidRPr="00C40FF6">
        <w:t>;</w:t>
      </w:r>
    </w:p>
    <w:p w:rsidR="00C40FF6" w:rsidRPr="00C40FF6" w:rsidRDefault="00C40FF6" w:rsidP="00C3271C">
      <w:pPr>
        <w:pStyle w:val="Code"/>
      </w:pPr>
      <w:r w:rsidRPr="00C40FF6">
        <w:tab/>
      </w:r>
      <w:r w:rsidRPr="00C40FF6">
        <w:tab/>
      </w:r>
      <w:r w:rsidRPr="00C40FF6">
        <w:tab/>
        <w:t>}</w:t>
      </w:r>
    </w:p>
    <w:p w:rsidR="00C40FF6" w:rsidRPr="00C40FF6" w:rsidRDefault="00C40FF6" w:rsidP="00C3271C">
      <w:pPr>
        <w:pStyle w:val="Code"/>
      </w:pPr>
      <w:r w:rsidRPr="00C40FF6">
        <w:tab/>
      </w:r>
      <w:r w:rsidRPr="00C40FF6">
        <w:tab/>
        <w:t>}</w:t>
      </w:r>
    </w:p>
    <w:p w:rsidR="00C40FF6" w:rsidRPr="00C40FF6" w:rsidRDefault="00C40FF6" w:rsidP="00C3271C">
      <w:pPr>
        <w:pStyle w:val="Code"/>
      </w:pPr>
      <w:r w:rsidRPr="00C40FF6">
        <w:tab/>
      </w:r>
      <w:r w:rsidRPr="00C40FF6">
        <w:tab/>
        <w:t>wagons.clear();</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r>
      <w:r w:rsidRPr="00C40FF6">
        <w:rPr>
          <w:bCs/>
        </w:rPr>
        <w:t>if</w:t>
      </w:r>
      <w:r w:rsidRPr="00C40FF6">
        <w:t xml:space="preserve">(findWagon == </w:t>
      </w:r>
      <w:r w:rsidRPr="00C40FF6">
        <w:rPr>
          <w:bCs/>
        </w:rPr>
        <w:t>null</w:t>
      </w:r>
      <w:r w:rsidRPr="00C40FF6">
        <w:t>)</w:t>
      </w:r>
    </w:p>
    <w:p w:rsidR="00C40FF6" w:rsidRPr="00F45D56" w:rsidRDefault="00C40FF6" w:rsidP="00C3271C">
      <w:pPr>
        <w:pStyle w:val="Code"/>
        <w:rPr>
          <w:lang w:val="ru-RU"/>
        </w:rPr>
      </w:pPr>
      <w:r w:rsidRPr="00C40FF6">
        <w:tab/>
      </w:r>
      <w:r w:rsidRPr="00C40FF6">
        <w:tab/>
      </w:r>
      <w:r w:rsidRPr="00C40FF6">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Полувагона с данным идентификационным номером не обнаружено в таблице прибывших полувагонов!");</w:t>
      </w:r>
    </w:p>
    <w:p w:rsidR="00C40FF6" w:rsidRPr="00F45D56" w:rsidRDefault="00C40FF6" w:rsidP="00C3271C">
      <w:pPr>
        <w:pStyle w:val="Code"/>
        <w:rPr>
          <w:lang w:val="ru-RU"/>
        </w:rPr>
      </w:pPr>
      <w:r w:rsidRPr="00F45D56">
        <w:rPr>
          <w:lang w:val="ru-RU"/>
        </w:rPr>
        <w:lastRenderedPageBreak/>
        <w:tab/>
      </w:r>
      <w:r w:rsidRPr="00F45D56">
        <w:rPr>
          <w:lang w:val="ru-RU"/>
        </w:rPr>
        <w:tab/>
      </w:r>
    </w:p>
    <w:p w:rsidR="00C40FF6" w:rsidRPr="00C40FF6" w:rsidRDefault="00C40FF6" w:rsidP="00C3271C">
      <w:pPr>
        <w:pStyle w:val="Code"/>
      </w:pPr>
      <w:r w:rsidRPr="00F45D56">
        <w:rPr>
          <w:lang w:val="ru-RU"/>
        </w:rPr>
        <w:tab/>
      </w:r>
      <w:r w:rsidRPr="00F45D56">
        <w:rPr>
          <w:lang w:val="ru-RU"/>
        </w:rPr>
        <w:tab/>
      </w:r>
      <w:r w:rsidRPr="00C40FF6">
        <w:t>List&lt;DataElementRegister&gt; registers = dataService.getDataElementRegisterAll();</w:t>
      </w:r>
    </w:p>
    <w:p w:rsidR="00C40FF6" w:rsidRPr="00C40FF6" w:rsidRDefault="00C40FF6" w:rsidP="00C3271C">
      <w:pPr>
        <w:pStyle w:val="Code"/>
      </w:pPr>
      <w:r w:rsidRPr="00C40FF6">
        <w:tab/>
      </w:r>
      <w:r w:rsidRPr="00C40FF6">
        <w:tab/>
        <w:t>String numberInvoice = "";</w:t>
      </w:r>
    </w:p>
    <w:p w:rsidR="00C40FF6" w:rsidRPr="00C40FF6" w:rsidRDefault="00C40FF6" w:rsidP="00C3271C">
      <w:pPr>
        <w:pStyle w:val="Code"/>
      </w:pPr>
      <w:r w:rsidRPr="00C40FF6">
        <w:tab/>
      </w:r>
      <w:r w:rsidRPr="00C40FF6">
        <w:tab/>
      </w:r>
      <w:r w:rsidRPr="00C40FF6">
        <w:rPr>
          <w:bCs/>
        </w:rPr>
        <w:t>for</w:t>
      </w:r>
      <w:r w:rsidRPr="00C40FF6">
        <w:t>(</w:t>
      </w:r>
      <w:r w:rsidRPr="00C40FF6">
        <w:rPr>
          <w:bCs/>
        </w:rPr>
        <w:t>int</w:t>
      </w:r>
      <w:r w:rsidRPr="00C40FF6">
        <w:t xml:space="preserve"> i = 0; i &lt; registers.size(); i++) {</w:t>
      </w:r>
    </w:p>
    <w:p w:rsidR="00C40FF6" w:rsidRPr="00C40FF6" w:rsidRDefault="00C40FF6" w:rsidP="00C3271C">
      <w:pPr>
        <w:pStyle w:val="Code"/>
      </w:pPr>
      <w:r w:rsidRPr="00C40FF6">
        <w:tab/>
      </w:r>
      <w:r w:rsidRPr="00C40FF6">
        <w:tab/>
      </w:r>
      <w:r w:rsidRPr="00C40FF6">
        <w:tab/>
      </w:r>
      <w:r w:rsidRPr="00C40FF6">
        <w:rPr>
          <w:bCs/>
        </w:rPr>
        <w:t>if</w:t>
      </w:r>
      <w:r w:rsidRPr="00C40FF6">
        <w:t>(registers.get(i).getNumberWagon() == request.getNumberWagon()) {</w:t>
      </w:r>
    </w:p>
    <w:p w:rsidR="00C40FF6" w:rsidRPr="00C40FF6" w:rsidRDefault="00C40FF6" w:rsidP="00C3271C">
      <w:pPr>
        <w:pStyle w:val="Code"/>
      </w:pPr>
      <w:r w:rsidRPr="00C40FF6">
        <w:tab/>
      </w:r>
      <w:r w:rsidRPr="00C40FF6">
        <w:tab/>
      </w:r>
      <w:r w:rsidRPr="00C40FF6">
        <w:tab/>
      </w:r>
      <w:r w:rsidRPr="00C40FF6">
        <w:tab/>
        <w:t>numberInvoice = registers.get(i).getFkNumberInvoice();</w:t>
      </w:r>
    </w:p>
    <w:p w:rsidR="00C40FF6" w:rsidRPr="00C40FF6" w:rsidRDefault="00C40FF6" w:rsidP="00C3271C">
      <w:pPr>
        <w:pStyle w:val="Code"/>
      </w:pPr>
      <w:r w:rsidRPr="00C40FF6">
        <w:tab/>
      </w:r>
      <w:r w:rsidRPr="00C40FF6">
        <w:tab/>
      </w:r>
      <w:r w:rsidRPr="00C40FF6">
        <w:tab/>
      </w:r>
      <w:r w:rsidRPr="00C40FF6">
        <w:tab/>
      </w:r>
      <w:r w:rsidRPr="00C40FF6">
        <w:rPr>
          <w:bCs/>
        </w:rPr>
        <w:t>break</w:t>
      </w:r>
      <w:r w:rsidRPr="00C40FF6">
        <w:t>;</w:t>
      </w:r>
    </w:p>
    <w:p w:rsidR="00C40FF6" w:rsidRPr="00C40FF6" w:rsidRDefault="00C40FF6" w:rsidP="00C3271C">
      <w:pPr>
        <w:pStyle w:val="Code"/>
      </w:pPr>
      <w:r w:rsidRPr="00C40FF6">
        <w:tab/>
      </w:r>
      <w:r w:rsidRPr="00C40FF6">
        <w:tab/>
      </w:r>
      <w:r w:rsidRPr="00C40FF6">
        <w:tab/>
        <w:t>}</w:t>
      </w:r>
    </w:p>
    <w:p w:rsidR="00C40FF6" w:rsidRPr="00C40FF6" w:rsidRDefault="00C40FF6" w:rsidP="00C3271C">
      <w:pPr>
        <w:pStyle w:val="Code"/>
      </w:pPr>
      <w:r w:rsidRPr="00C40FF6">
        <w:tab/>
      </w:r>
      <w:r w:rsidRPr="00C40FF6">
        <w:tab/>
        <w:t>}</w:t>
      </w:r>
    </w:p>
    <w:p w:rsidR="00C40FF6" w:rsidRPr="00C40FF6" w:rsidRDefault="00C40FF6" w:rsidP="00C3271C">
      <w:pPr>
        <w:pStyle w:val="Code"/>
      </w:pPr>
      <w:r w:rsidRPr="00C40FF6">
        <w:tab/>
      </w:r>
      <w:r w:rsidRPr="00C40FF6">
        <w:tab/>
        <w:t>registers.clear();</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r>
      <w:r w:rsidRPr="00C40FF6">
        <w:rPr>
          <w:bCs/>
        </w:rPr>
        <w:t>if</w:t>
      </w:r>
      <w:r w:rsidRPr="00C40FF6">
        <w:t>(numberInvoice.equals(""))</w:t>
      </w:r>
    </w:p>
    <w:p w:rsidR="00C40FF6" w:rsidRPr="00F45D56" w:rsidRDefault="00C40FF6" w:rsidP="00C3271C">
      <w:pPr>
        <w:pStyle w:val="Code"/>
        <w:rPr>
          <w:lang w:val="ru-RU"/>
        </w:rPr>
      </w:pPr>
      <w:r w:rsidRPr="00C40FF6">
        <w:tab/>
      </w:r>
      <w:r w:rsidRPr="00C40FF6">
        <w:tab/>
      </w:r>
      <w:r w:rsidRPr="00C40FF6">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Полувагон с данным идентификационным номером не зарегистрирован ни в одной накладной!");</w:t>
      </w:r>
    </w:p>
    <w:p w:rsidR="00C40FF6" w:rsidRPr="00F45D56" w:rsidRDefault="00C40FF6" w:rsidP="00C3271C">
      <w:pPr>
        <w:pStyle w:val="Code"/>
        <w:rPr>
          <w:lang w:val="ru-RU"/>
        </w:rPr>
      </w:pPr>
      <w:r w:rsidRPr="00F45D56">
        <w:rPr>
          <w:lang w:val="ru-RU"/>
        </w:rPr>
        <w:tab/>
      </w:r>
      <w:r w:rsidRPr="00F45D56">
        <w:rPr>
          <w:lang w:val="ru-RU"/>
        </w:rPr>
        <w:tab/>
      </w:r>
    </w:p>
    <w:p w:rsidR="00C40FF6" w:rsidRPr="00C40FF6" w:rsidRDefault="00C40FF6" w:rsidP="00C3271C">
      <w:pPr>
        <w:pStyle w:val="Code"/>
      </w:pPr>
      <w:r w:rsidRPr="00F45D56">
        <w:rPr>
          <w:lang w:val="ru-RU"/>
        </w:rPr>
        <w:tab/>
      </w:r>
      <w:r w:rsidRPr="00F45D56">
        <w:rPr>
          <w:lang w:val="ru-RU"/>
        </w:rPr>
        <w:tab/>
      </w:r>
      <w:r w:rsidRPr="00C40FF6">
        <w:t>List&lt;DataElementInvoices&gt; invoices = dataService.getDataElementInvoicesAll();</w:t>
      </w:r>
    </w:p>
    <w:p w:rsidR="00C40FF6" w:rsidRPr="00C40FF6" w:rsidRDefault="00C40FF6" w:rsidP="00C3271C">
      <w:pPr>
        <w:pStyle w:val="Code"/>
      </w:pPr>
    </w:p>
    <w:p w:rsidR="00C40FF6" w:rsidRPr="00C40FF6" w:rsidRDefault="00C40FF6" w:rsidP="00C3271C">
      <w:pPr>
        <w:pStyle w:val="Code"/>
      </w:pPr>
      <w:r w:rsidRPr="00C40FF6">
        <w:tab/>
      </w:r>
      <w:r w:rsidRPr="00C40FF6">
        <w:tab/>
      </w:r>
      <w:r w:rsidRPr="00C40FF6">
        <w:rPr>
          <w:bCs/>
        </w:rPr>
        <w:t>for</w:t>
      </w:r>
      <w:r w:rsidRPr="00C40FF6">
        <w:t>(DataElementInvoices i : invoices) {</w:t>
      </w:r>
    </w:p>
    <w:p w:rsidR="00C40FF6" w:rsidRPr="00C40FF6" w:rsidRDefault="00C40FF6" w:rsidP="00C3271C">
      <w:pPr>
        <w:pStyle w:val="Code"/>
      </w:pPr>
      <w:r w:rsidRPr="00C40FF6">
        <w:tab/>
      </w:r>
      <w:r w:rsidRPr="00C40FF6">
        <w:tab/>
      </w:r>
      <w:r w:rsidRPr="00C40FF6">
        <w:tab/>
      </w:r>
      <w:r w:rsidRPr="00C40FF6">
        <w:rPr>
          <w:bCs/>
        </w:rPr>
        <w:t>if</w:t>
      </w:r>
      <w:r w:rsidRPr="00C40FF6">
        <w:t>(i.getNumberInvoice().equals(numberInvoice)) {</w:t>
      </w:r>
    </w:p>
    <w:p w:rsidR="00C40FF6" w:rsidRPr="00C40FF6" w:rsidRDefault="00C40FF6" w:rsidP="00C3271C">
      <w:pPr>
        <w:pStyle w:val="Code"/>
      </w:pPr>
      <w:r w:rsidRPr="00C40FF6">
        <w:tab/>
      </w:r>
      <w:r w:rsidRPr="00C40FF6">
        <w:tab/>
      </w:r>
      <w:r w:rsidRPr="00C40FF6">
        <w:tab/>
      </w:r>
      <w:r w:rsidRPr="00C40FF6">
        <w:tab/>
        <w:t xml:space="preserve"> DateFormat format = </w:t>
      </w:r>
      <w:r w:rsidRPr="00C40FF6">
        <w:rPr>
          <w:bCs/>
        </w:rPr>
        <w:t>new</w:t>
      </w:r>
      <w:r w:rsidRPr="00C40FF6">
        <w:t xml:space="preserve"> SimpleDateFormat("yyyy-mm-dd");</w:t>
      </w:r>
    </w:p>
    <w:p w:rsidR="00C40FF6" w:rsidRPr="00C40FF6" w:rsidRDefault="00C40FF6" w:rsidP="00C3271C">
      <w:pPr>
        <w:pStyle w:val="Code"/>
      </w:pPr>
      <w:r w:rsidRPr="00C40FF6">
        <w:tab/>
      </w:r>
      <w:r w:rsidRPr="00C40FF6">
        <w:tab/>
      </w:r>
      <w:r w:rsidRPr="00C40FF6">
        <w:tab/>
        <w:t xml:space="preserve">     </w:t>
      </w:r>
      <w:r w:rsidRPr="00C40FF6">
        <w:rPr>
          <w:bCs/>
        </w:rPr>
        <w:t>if</w:t>
      </w:r>
      <w:r w:rsidRPr="00C40FF6">
        <w:t>(format.parse(request.getArrivalDate()).before(</w:t>
      </w:r>
    </w:p>
    <w:p w:rsidR="00C40FF6" w:rsidRPr="00F45D56" w:rsidRDefault="00C40FF6" w:rsidP="00C3271C">
      <w:pPr>
        <w:pStyle w:val="Code"/>
        <w:rPr>
          <w:lang w:val="ru-RU"/>
        </w:rPr>
      </w:pPr>
      <w:r w:rsidRPr="00C40FF6">
        <w:tab/>
      </w:r>
      <w:r w:rsidRPr="00C40FF6">
        <w:tab/>
      </w:r>
      <w:r w:rsidRPr="00C40FF6">
        <w:tab/>
        <w:t xml:space="preserve">            format</w:t>
      </w:r>
      <w:r w:rsidRPr="00F45D56">
        <w:rPr>
          <w:lang w:val="ru-RU"/>
        </w:rPr>
        <w:t>.</w:t>
      </w:r>
      <w:r w:rsidRPr="00C40FF6">
        <w:t>parse</w:t>
      </w:r>
      <w:r w:rsidRPr="00F45D56">
        <w:rPr>
          <w:lang w:val="ru-RU"/>
        </w:rPr>
        <w:t>(</w:t>
      </w:r>
      <w:r w:rsidRPr="00C40FF6">
        <w:t>i</w:t>
      </w:r>
      <w:r w:rsidRPr="00F45D56">
        <w:rPr>
          <w:lang w:val="ru-RU"/>
        </w:rPr>
        <w:t>.</w:t>
      </w:r>
      <w:r w:rsidRPr="00C40FF6">
        <w:t>getDepartureTrainDate</w:t>
      </w:r>
      <w:r w:rsidRPr="00F45D56">
        <w:rPr>
          <w:lang w:val="ru-RU"/>
        </w:rPr>
        <w:t>())</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t xml:space="preserve">     )){</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t xml:space="preserve">    </w:t>
      </w:r>
      <w:r w:rsidRPr="00F45D56">
        <w:rPr>
          <w:lang w:val="ru-RU"/>
        </w:rPr>
        <w:tab/>
        <w:t xml:space="preserve"> </w:t>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Прибытие полувагона не может быть раньше, чем отправка всего состава по данной накладной!");</w:t>
      </w:r>
    </w:p>
    <w:p w:rsidR="00C40FF6" w:rsidRPr="00C40FF6" w:rsidRDefault="00C40FF6" w:rsidP="00C3271C">
      <w:pPr>
        <w:pStyle w:val="Code"/>
      </w:pPr>
      <w:r w:rsidRPr="00F45D56">
        <w:rPr>
          <w:lang w:val="ru-RU"/>
        </w:rPr>
        <w:tab/>
      </w:r>
      <w:r w:rsidRPr="00F45D56">
        <w:rPr>
          <w:lang w:val="ru-RU"/>
        </w:rPr>
        <w:tab/>
      </w:r>
      <w:r w:rsidRPr="00F45D56">
        <w:rPr>
          <w:lang w:val="ru-RU"/>
        </w:rPr>
        <w:tab/>
        <w:t xml:space="preserve">    </w:t>
      </w:r>
      <w:r w:rsidRPr="00C40FF6">
        <w:t>}</w:t>
      </w:r>
    </w:p>
    <w:p w:rsidR="00C40FF6" w:rsidRPr="00C40FF6" w:rsidRDefault="00C40FF6" w:rsidP="00C3271C">
      <w:pPr>
        <w:pStyle w:val="Code"/>
      </w:pPr>
      <w:r w:rsidRPr="00C40FF6">
        <w:tab/>
      </w:r>
      <w:r w:rsidRPr="00C40FF6">
        <w:tab/>
      </w:r>
      <w:r w:rsidRPr="00C40FF6">
        <w:tab/>
        <w:t xml:space="preserve">     </w:t>
      </w:r>
      <w:r w:rsidRPr="00C40FF6">
        <w:rPr>
          <w:bCs/>
        </w:rPr>
        <w:t>break</w:t>
      </w:r>
      <w:r w:rsidRPr="00C40FF6">
        <w:t>;</w:t>
      </w:r>
    </w:p>
    <w:p w:rsidR="00C40FF6" w:rsidRPr="00C40FF6" w:rsidRDefault="00C40FF6" w:rsidP="00C3271C">
      <w:pPr>
        <w:pStyle w:val="Code"/>
      </w:pPr>
      <w:r w:rsidRPr="00C40FF6">
        <w:tab/>
      </w:r>
      <w:r w:rsidRPr="00C40FF6">
        <w:tab/>
      </w:r>
      <w:r w:rsidRPr="00C40FF6">
        <w:tab/>
        <w:t>}</w:t>
      </w:r>
    </w:p>
    <w:p w:rsidR="00C40FF6" w:rsidRPr="00C40FF6" w:rsidRDefault="00C40FF6" w:rsidP="00C3271C">
      <w:pPr>
        <w:pStyle w:val="Code"/>
      </w:pPr>
      <w:r w:rsidRPr="00C40FF6">
        <w:tab/>
      </w:r>
      <w:r w:rsidRPr="00C40FF6">
        <w:tab/>
        <w:t>}</w:t>
      </w:r>
    </w:p>
    <w:p w:rsidR="00C40FF6" w:rsidRPr="00C40FF6" w:rsidRDefault="00C40FF6" w:rsidP="00C3271C">
      <w:pPr>
        <w:pStyle w:val="Code"/>
      </w:pPr>
      <w:r w:rsidRPr="00C40FF6">
        <w:tab/>
      </w:r>
      <w:r w:rsidRPr="00C40FF6">
        <w:tab/>
        <w:t>invoices.clear();</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dataService.updateDataElementWagons(</w:t>
      </w:r>
    </w:p>
    <w:p w:rsidR="00C40FF6" w:rsidRPr="00C40FF6" w:rsidRDefault="00C40FF6" w:rsidP="00C3271C">
      <w:pPr>
        <w:pStyle w:val="Code"/>
      </w:pPr>
      <w:r w:rsidRPr="00C40FF6">
        <w:tab/>
      </w:r>
      <w:r w:rsidRPr="00C40FF6">
        <w:tab/>
      </w:r>
      <w:r w:rsidRPr="00C40FF6">
        <w:tab/>
      </w:r>
      <w:r w:rsidRPr="00C40FF6">
        <w:tab/>
        <w:t>request.getNumberWagon(),</w:t>
      </w:r>
    </w:p>
    <w:p w:rsidR="00C40FF6" w:rsidRPr="00C40FF6" w:rsidRDefault="00C40FF6" w:rsidP="00C3271C">
      <w:pPr>
        <w:pStyle w:val="Code"/>
      </w:pPr>
      <w:r w:rsidRPr="00C40FF6">
        <w:tab/>
      </w:r>
      <w:r w:rsidRPr="00C40FF6">
        <w:tab/>
      </w:r>
      <w:r w:rsidRPr="00C40FF6">
        <w:tab/>
      </w:r>
      <w:r w:rsidRPr="00C40FF6">
        <w:tab/>
        <w:t>request.getArrivalDate(),</w:t>
      </w:r>
    </w:p>
    <w:p w:rsidR="00C40FF6" w:rsidRPr="00C40FF6" w:rsidRDefault="00C40FF6" w:rsidP="00C3271C">
      <w:pPr>
        <w:pStyle w:val="Code"/>
      </w:pPr>
      <w:r w:rsidRPr="00C40FF6">
        <w:tab/>
      </w:r>
      <w:r w:rsidRPr="00C40FF6">
        <w:tab/>
      </w:r>
      <w:r w:rsidRPr="00C40FF6">
        <w:tab/>
      </w:r>
      <w:r w:rsidRPr="00C40FF6">
        <w:tab/>
        <w:t>request.getImagePath(),</w:t>
      </w:r>
    </w:p>
    <w:p w:rsidR="00C40FF6" w:rsidRPr="00F45D56" w:rsidRDefault="00C40FF6" w:rsidP="00C3271C">
      <w:pPr>
        <w:pStyle w:val="Code"/>
        <w:rPr>
          <w:lang w:val="ru-RU"/>
        </w:rPr>
      </w:pPr>
      <w:r w:rsidRPr="00C40FF6">
        <w:tab/>
      </w:r>
      <w:r w:rsidRPr="00C40FF6">
        <w:tab/>
      </w:r>
      <w:r w:rsidRPr="00C40FF6">
        <w:tab/>
      </w:r>
      <w:r w:rsidRPr="00C40FF6">
        <w:tab/>
        <w:t>request</w:t>
      </w:r>
      <w:r w:rsidRPr="00F45D56">
        <w:rPr>
          <w:lang w:val="ru-RU"/>
        </w:rPr>
        <w:t>.</w:t>
      </w:r>
      <w:r w:rsidRPr="00C40FF6">
        <w:t>getLevelCorrectRecognize</w:t>
      </w:r>
      <w:r w:rsidRPr="00F45D56">
        <w:rPr>
          <w:lang w:val="ru-RU"/>
        </w:rPr>
        <w:t>());</w:t>
      </w:r>
    </w:p>
    <w:p w:rsidR="00C40FF6" w:rsidRPr="00F45D56" w:rsidRDefault="00C40FF6" w:rsidP="00C3271C">
      <w:pPr>
        <w:pStyle w:val="Code"/>
        <w:rPr>
          <w:lang w:val="ru-RU"/>
        </w:rPr>
      </w:pPr>
      <w:r w:rsidRPr="00F45D56">
        <w:rPr>
          <w:lang w:val="ru-RU"/>
        </w:rPr>
        <w:tab/>
        <w:t>}</w:t>
      </w:r>
    </w:p>
    <w:p w:rsidR="00C40FF6" w:rsidRPr="00F45D56" w:rsidRDefault="00C40FF6" w:rsidP="00C3271C">
      <w:pPr>
        <w:pStyle w:val="Code"/>
        <w:rPr>
          <w:lang w:val="ru-RU"/>
        </w:rPr>
      </w:pPr>
      <w:r w:rsidRPr="00F45D56">
        <w:rPr>
          <w:lang w:val="ru-RU"/>
        </w:rPr>
        <w:tab/>
      </w:r>
    </w:p>
    <w:p w:rsidR="00C40FF6" w:rsidRPr="00F45D56" w:rsidRDefault="00C40FF6" w:rsidP="00C3271C">
      <w:pPr>
        <w:pStyle w:val="Code"/>
        <w:rPr>
          <w:lang w:val="ru-RU"/>
        </w:rPr>
      </w:pPr>
      <w:r w:rsidRPr="00F45D56">
        <w:rPr>
          <w:lang w:val="ru-RU"/>
        </w:rPr>
        <w:tab/>
        <w:t>//</w:t>
      </w:r>
      <w:r w:rsidRPr="00C40FF6">
        <w:t>POST</w:t>
      </w:r>
      <w:r w:rsidRPr="00F45D56">
        <w:rPr>
          <w:lang w:val="ru-RU"/>
        </w:rPr>
        <w:t xml:space="preserve"> запрос для удаления одной конкретной записи из таблицы </w:t>
      </w:r>
      <w:r w:rsidRPr="00C40FF6">
        <w:t>Wagons</w:t>
      </w:r>
    </w:p>
    <w:p w:rsidR="00C40FF6" w:rsidRPr="00F45D56" w:rsidRDefault="00C40FF6" w:rsidP="00C3271C">
      <w:pPr>
        <w:pStyle w:val="Code"/>
        <w:rPr>
          <w:lang w:val="ru-RU"/>
        </w:rPr>
      </w:pPr>
      <w:r w:rsidRPr="00F45D56">
        <w:rPr>
          <w:lang w:val="ru-RU"/>
        </w:rPr>
        <w:tab/>
        <w:t>@</w:t>
      </w:r>
      <w:r w:rsidRPr="00C40FF6">
        <w:t>PostMapping</w:t>
      </w:r>
      <w:r w:rsidRPr="00F45D56">
        <w:rPr>
          <w:lang w:val="ru-RU"/>
        </w:rPr>
        <w:t>(</w:t>
      </w:r>
      <w:r w:rsidRPr="00C40FF6">
        <w:t>value</w:t>
      </w:r>
      <w:r w:rsidRPr="00F45D56">
        <w:rPr>
          <w:lang w:val="ru-RU"/>
        </w:rPr>
        <w:t xml:space="preserve"> = "/</w:t>
      </w:r>
      <w:r w:rsidRPr="00C40FF6">
        <w:t>wagons</w:t>
      </w:r>
      <w:r w:rsidRPr="00F45D56">
        <w:rPr>
          <w:lang w:val="ru-RU"/>
        </w:rPr>
        <w:t>/</w:t>
      </w:r>
      <w:r w:rsidRPr="00C40FF6">
        <w:t>delete</w:t>
      </w:r>
      <w:r w:rsidRPr="00F45D56">
        <w:rPr>
          <w:lang w:val="ru-RU"/>
        </w:rPr>
        <w:t>")</w:t>
      </w:r>
    </w:p>
    <w:p w:rsidR="00C40FF6" w:rsidRPr="00F45D56" w:rsidRDefault="00C40FF6" w:rsidP="00C3271C">
      <w:pPr>
        <w:pStyle w:val="Code"/>
        <w:rPr>
          <w:lang w:val="ru-RU"/>
        </w:rPr>
      </w:pPr>
      <w:r w:rsidRPr="00F45D56">
        <w:rPr>
          <w:lang w:val="ru-RU"/>
        </w:rPr>
        <w:tab/>
        <w:t>@</w:t>
      </w:r>
      <w:r w:rsidRPr="00C40FF6">
        <w:t>ResponseStatus</w:t>
      </w:r>
      <w:r w:rsidRPr="00F45D56">
        <w:rPr>
          <w:lang w:val="ru-RU"/>
        </w:rPr>
        <w:t>(</w:t>
      </w:r>
      <w:r w:rsidRPr="00C40FF6">
        <w:t>HttpStatus</w:t>
      </w:r>
      <w:r w:rsidRPr="00F45D56">
        <w:rPr>
          <w:lang w:val="ru-RU"/>
        </w:rPr>
        <w:t>.</w:t>
      </w:r>
      <w:r w:rsidRPr="00C40FF6">
        <w:rPr>
          <w:bCs/>
          <w:i/>
          <w:iCs/>
        </w:rPr>
        <w:t>ACCEPTED</w:t>
      </w:r>
      <w:r w:rsidRPr="00F45D56">
        <w:rPr>
          <w:lang w:val="ru-RU"/>
        </w:rPr>
        <w:t>)</w:t>
      </w:r>
    </w:p>
    <w:p w:rsidR="00C40FF6" w:rsidRPr="00C40FF6" w:rsidRDefault="00C40FF6" w:rsidP="00C3271C">
      <w:pPr>
        <w:pStyle w:val="Code"/>
      </w:pPr>
      <w:r w:rsidRPr="00F45D56">
        <w:rPr>
          <w:lang w:val="ru-RU"/>
        </w:rPr>
        <w:tab/>
      </w:r>
      <w:r w:rsidRPr="00C40FF6">
        <w:rPr>
          <w:bCs/>
        </w:rPr>
        <w:t>public</w:t>
      </w:r>
      <w:r w:rsidRPr="00C40FF6">
        <w:t xml:space="preserve"> </w:t>
      </w:r>
      <w:r w:rsidRPr="00C40FF6">
        <w:rPr>
          <w:bCs/>
        </w:rPr>
        <w:t>void</w:t>
      </w:r>
      <w:r w:rsidRPr="00C40FF6">
        <w:t xml:space="preserve"> deleteDataElementWagons(@Valid @RequestBody DataElementRequestDeleteWagons request) </w:t>
      </w:r>
      <w:r w:rsidRPr="00C40FF6">
        <w:rPr>
          <w:bCs/>
        </w:rPr>
        <w:t>throws</w:t>
      </w:r>
      <w:r w:rsidRPr="00C40FF6">
        <w:t xml:space="preserve"> Exception {</w:t>
      </w:r>
    </w:p>
    <w:p w:rsidR="00C40FF6" w:rsidRPr="00C40FF6" w:rsidRDefault="00C40FF6" w:rsidP="00C3271C">
      <w:pPr>
        <w:pStyle w:val="Code"/>
      </w:pPr>
      <w:r w:rsidRPr="00C40FF6">
        <w:lastRenderedPageBreak/>
        <w:tab/>
      </w:r>
      <w:r w:rsidRPr="00C40FF6">
        <w:tab/>
        <w:t>String number = String.</w:t>
      </w:r>
      <w:r w:rsidRPr="00C40FF6">
        <w:rPr>
          <w:i/>
          <w:iCs/>
        </w:rPr>
        <w:t>valueOf</w:t>
      </w:r>
      <w:r w:rsidRPr="00C40FF6">
        <w:t>(request.getNumberWagon());</w:t>
      </w:r>
    </w:p>
    <w:p w:rsidR="00C40FF6" w:rsidRPr="00C40FF6" w:rsidRDefault="00C40FF6" w:rsidP="00C3271C">
      <w:pPr>
        <w:pStyle w:val="Code"/>
      </w:pPr>
      <w:r w:rsidRPr="00C40FF6">
        <w:tab/>
      </w:r>
      <w:r w:rsidRPr="00C40FF6">
        <w:tab/>
      </w:r>
      <w:r w:rsidRPr="00C40FF6">
        <w:rPr>
          <w:bCs/>
        </w:rPr>
        <w:t>if</w:t>
      </w:r>
      <w:r w:rsidRPr="00C40FF6">
        <w:t xml:space="preserve">(number.length() != </w:t>
      </w:r>
      <w:r w:rsidRPr="00C40FF6">
        <w:rPr>
          <w:i/>
          <w:iCs/>
        </w:rPr>
        <w:t>SIZE_NUMBER_WAGON</w:t>
      </w:r>
      <w:r w:rsidRPr="00C40FF6">
        <w:t>)</w:t>
      </w:r>
    </w:p>
    <w:p w:rsidR="00C40FF6" w:rsidRPr="00C40FF6" w:rsidRDefault="00C40FF6" w:rsidP="00C3271C">
      <w:pPr>
        <w:pStyle w:val="Code"/>
      </w:pPr>
      <w:r w:rsidRPr="00C40FF6">
        <w:tab/>
      </w:r>
      <w:r w:rsidRPr="00C40FF6">
        <w:tab/>
      </w:r>
      <w:r w:rsidRPr="00C40FF6">
        <w:tab/>
      </w:r>
      <w:r w:rsidRPr="00C40FF6">
        <w:rPr>
          <w:bCs/>
        </w:rPr>
        <w:t>throw</w:t>
      </w:r>
      <w:r w:rsidRPr="00C40FF6">
        <w:t xml:space="preserve"> </w:t>
      </w:r>
      <w:r w:rsidRPr="00C40FF6">
        <w:rPr>
          <w:bCs/>
        </w:rPr>
        <w:t>new</w:t>
      </w:r>
      <w:r w:rsidRPr="00C40FF6">
        <w:t xml:space="preserve"> Exception("Номер полувагона должен состоять из " + String.</w:t>
      </w:r>
      <w:r w:rsidRPr="00C40FF6">
        <w:rPr>
          <w:i/>
          <w:iCs/>
        </w:rPr>
        <w:t>valueOf</w:t>
      </w:r>
      <w:r w:rsidRPr="00C40FF6">
        <w:t>(</w:t>
      </w:r>
      <w:r w:rsidRPr="00C40FF6">
        <w:rPr>
          <w:i/>
          <w:iCs/>
        </w:rPr>
        <w:t>SIZE_NUMBER_WAGON</w:t>
      </w:r>
      <w:r w:rsidRPr="00C40FF6">
        <w:t>) + " цифр!");</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List&lt;DataElementWagons&gt; wagons = dataService.getDataElementWagonsAll();</w:t>
      </w:r>
    </w:p>
    <w:p w:rsidR="00C40FF6" w:rsidRPr="00C40FF6" w:rsidRDefault="00C40FF6" w:rsidP="00C3271C">
      <w:pPr>
        <w:pStyle w:val="Code"/>
      </w:pPr>
      <w:r w:rsidRPr="00C40FF6">
        <w:tab/>
      </w:r>
      <w:r w:rsidRPr="00C40FF6">
        <w:tab/>
        <w:t xml:space="preserve">DataElementWagons findWagon = </w:t>
      </w:r>
      <w:r w:rsidRPr="00C40FF6">
        <w:rPr>
          <w:bCs/>
        </w:rPr>
        <w:t>null</w:t>
      </w:r>
      <w:r w:rsidRPr="00C40FF6">
        <w:t>;</w:t>
      </w:r>
    </w:p>
    <w:p w:rsidR="00C40FF6" w:rsidRPr="00C40FF6" w:rsidRDefault="00C40FF6" w:rsidP="00C3271C">
      <w:pPr>
        <w:pStyle w:val="Code"/>
      </w:pPr>
      <w:r w:rsidRPr="00C40FF6">
        <w:tab/>
      </w:r>
      <w:r w:rsidRPr="00C40FF6">
        <w:tab/>
      </w:r>
      <w:r w:rsidRPr="00C40FF6">
        <w:rPr>
          <w:bCs/>
        </w:rPr>
        <w:t>for</w:t>
      </w:r>
      <w:r w:rsidRPr="00C40FF6">
        <w:t>(</w:t>
      </w:r>
      <w:r w:rsidRPr="00C40FF6">
        <w:rPr>
          <w:bCs/>
        </w:rPr>
        <w:t>int</w:t>
      </w:r>
      <w:r w:rsidRPr="00C40FF6">
        <w:t xml:space="preserve"> i = 0; i &lt; wagons.size(); i++) {</w:t>
      </w:r>
    </w:p>
    <w:p w:rsidR="00C40FF6" w:rsidRPr="00C40FF6" w:rsidRDefault="00C40FF6" w:rsidP="00C3271C">
      <w:pPr>
        <w:pStyle w:val="Code"/>
      </w:pPr>
      <w:r w:rsidRPr="00C40FF6">
        <w:tab/>
      </w:r>
      <w:r w:rsidRPr="00C40FF6">
        <w:tab/>
      </w:r>
      <w:r w:rsidRPr="00C40FF6">
        <w:tab/>
      </w:r>
      <w:r w:rsidRPr="00C40FF6">
        <w:rPr>
          <w:bCs/>
        </w:rPr>
        <w:t>if</w:t>
      </w:r>
      <w:r w:rsidRPr="00C40FF6">
        <w:t>(wagons.get(i).getNumberWagon() == request.getNumberWagon()) {</w:t>
      </w:r>
    </w:p>
    <w:p w:rsidR="00C40FF6" w:rsidRPr="00C40FF6" w:rsidRDefault="00C40FF6" w:rsidP="00C3271C">
      <w:pPr>
        <w:pStyle w:val="Code"/>
      </w:pPr>
      <w:r w:rsidRPr="00C40FF6">
        <w:tab/>
      </w:r>
      <w:r w:rsidRPr="00C40FF6">
        <w:tab/>
      </w:r>
      <w:r w:rsidRPr="00C40FF6">
        <w:tab/>
      </w:r>
      <w:r w:rsidRPr="00C40FF6">
        <w:tab/>
        <w:t>findWagon = wagons.get(i);</w:t>
      </w:r>
    </w:p>
    <w:p w:rsidR="00C40FF6" w:rsidRPr="00C40FF6" w:rsidRDefault="00C40FF6" w:rsidP="00C3271C">
      <w:pPr>
        <w:pStyle w:val="Code"/>
      </w:pPr>
      <w:r w:rsidRPr="00C40FF6">
        <w:tab/>
      </w:r>
      <w:r w:rsidRPr="00C40FF6">
        <w:tab/>
      </w:r>
      <w:r w:rsidRPr="00C40FF6">
        <w:tab/>
      </w:r>
      <w:r w:rsidRPr="00C40FF6">
        <w:tab/>
      </w:r>
      <w:r w:rsidRPr="00C40FF6">
        <w:rPr>
          <w:bCs/>
        </w:rPr>
        <w:t>break</w:t>
      </w:r>
      <w:r w:rsidRPr="00C40FF6">
        <w:t>;</w:t>
      </w:r>
    </w:p>
    <w:p w:rsidR="00C40FF6" w:rsidRPr="00C40FF6" w:rsidRDefault="00C40FF6" w:rsidP="00C3271C">
      <w:pPr>
        <w:pStyle w:val="Code"/>
      </w:pPr>
      <w:r w:rsidRPr="00C40FF6">
        <w:tab/>
      </w:r>
      <w:r w:rsidRPr="00C40FF6">
        <w:tab/>
      </w:r>
      <w:r w:rsidRPr="00C40FF6">
        <w:tab/>
        <w:t>}</w:t>
      </w:r>
    </w:p>
    <w:p w:rsidR="00C40FF6" w:rsidRPr="00C40FF6" w:rsidRDefault="00C40FF6" w:rsidP="00C3271C">
      <w:pPr>
        <w:pStyle w:val="Code"/>
      </w:pPr>
      <w:r w:rsidRPr="00C40FF6">
        <w:tab/>
      </w:r>
      <w:r w:rsidRPr="00C40FF6">
        <w:tab/>
        <w:t>}</w:t>
      </w:r>
    </w:p>
    <w:p w:rsidR="00C40FF6" w:rsidRPr="00C40FF6" w:rsidRDefault="00C40FF6" w:rsidP="00C3271C">
      <w:pPr>
        <w:pStyle w:val="Code"/>
      </w:pPr>
      <w:r w:rsidRPr="00C40FF6">
        <w:tab/>
      </w:r>
      <w:r w:rsidRPr="00C40FF6">
        <w:tab/>
        <w:t>wagons.clear();</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r>
      <w:r w:rsidRPr="00C40FF6">
        <w:rPr>
          <w:bCs/>
        </w:rPr>
        <w:t>if</w:t>
      </w:r>
      <w:r w:rsidRPr="00C40FF6">
        <w:t xml:space="preserve">(findWagon == </w:t>
      </w:r>
      <w:r w:rsidRPr="00C40FF6">
        <w:rPr>
          <w:bCs/>
        </w:rPr>
        <w:t>null</w:t>
      </w:r>
      <w:r w:rsidRPr="00C40FF6">
        <w:t>)</w:t>
      </w:r>
    </w:p>
    <w:p w:rsidR="00C40FF6" w:rsidRPr="00F45D56" w:rsidRDefault="00C40FF6" w:rsidP="00C3271C">
      <w:pPr>
        <w:pStyle w:val="Code"/>
        <w:rPr>
          <w:lang w:val="ru-RU"/>
        </w:rPr>
      </w:pPr>
      <w:r w:rsidRPr="00C40FF6">
        <w:tab/>
      </w:r>
      <w:r w:rsidRPr="00C40FF6">
        <w:tab/>
      </w:r>
      <w:r w:rsidRPr="00C40FF6">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Полувагона с данным идентификационным номером не обнаружено в таблице прибывших полувагонов!");</w:t>
      </w:r>
    </w:p>
    <w:p w:rsidR="00C40FF6" w:rsidRPr="00F45D56" w:rsidRDefault="00C40FF6" w:rsidP="00C3271C">
      <w:pPr>
        <w:pStyle w:val="Code"/>
        <w:rPr>
          <w:lang w:val="ru-RU"/>
        </w:rPr>
      </w:pPr>
      <w:r w:rsidRPr="00F45D56">
        <w:rPr>
          <w:lang w:val="ru-RU"/>
        </w:rPr>
        <w:tab/>
      </w:r>
      <w:r w:rsidRPr="00F45D56">
        <w:rPr>
          <w:lang w:val="ru-RU"/>
        </w:rPr>
        <w:tab/>
      </w:r>
    </w:p>
    <w:p w:rsidR="00C40FF6" w:rsidRPr="00C40FF6" w:rsidRDefault="00C40FF6" w:rsidP="00C3271C">
      <w:pPr>
        <w:pStyle w:val="Code"/>
      </w:pPr>
      <w:r w:rsidRPr="00F45D56">
        <w:rPr>
          <w:lang w:val="ru-RU"/>
        </w:rPr>
        <w:tab/>
      </w:r>
      <w:r w:rsidRPr="00F45D56">
        <w:rPr>
          <w:lang w:val="ru-RU"/>
        </w:rPr>
        <w:tab/>
      </w:r>
      <w:r w:rsidRPr="00C40FF6">
        <w:t>List&lt;DataElementRegister&gt; registers = dataService.getDataElementRegisterAll();</w:t>
      </w:r>
    </w:p>
    <w:p w:rsidR="00C40FF6" w:rsidRPr="00C40FF6" w:rsidRDefault="00C40FF6" w:rsidP="00C3271C">
      <w:pPr>
        <w:pStyle w:val="Code"/>
      </w:pPr>
      <w:r w:rsidRPr="00C40FF6">
        <w:tab/>
      </w:r>
      <w:r w:rsidRPr="00C40FF6">
        <w:tab/>
      </w:r>
      <w:r w:rsidRPr="00C40FF6">
        <w:rPr>
          <w:bCs/>
        </w:rPr>
        <w:t>int</w:t>
      </w:r>
      <w:r w:rsidRPr="00C40FF6">
        <w:t xml:space="preserve"> index = (-1);</w:t>
      </w:r>
    </w:p>
    <w:p w:rsidR="00C40FF6" w:rsidRPr="00C40FF6" w:rsidRDefault="00C40FF6" w:rsidP="00C3271C">
      <w:pPr>
        <w:pStyle w:val="Code"/>
      </w:pPr>
      <w:r w:rsidRPr="00C40FF6">
        <w:tab/>
      </w:r>
      <w:r w:rsidRPr="00C40FF6">
        <w:tab/>
      </w:r>
      <w:r w:rsidRPr="00C40FF6">
        <w:rPr>
          <w:bCs/>
        </w:rPr>
        <w:t>for</w:t>
      </w:r>
      <w:r w:rsidRPr="00C40FF6">
        <w:t>(</w:t>
      </w:r>
      <w:r w:rsidRPr="00C40FF6">
        <w:rPr>
          <w:bCs/>
        </w:rPr>
        <w:t>int</w:t>
      </w:r>
      <w:r w:rsidRPr="00C40FF6">
        <w:t xml:space="preserve"> i = 0; i &lt; registers.size(); i++) {</w:t>
      </w:r>
    </w:p>
    <w:p w:rsidR="00C40FF6" w:rsidRPr="00C40FF6" w:rsidRDefault="00C40FF6" w:rsidP="00C3271C">
      <w:pPr>
        <w:pStyle w:val="Code"/>
      </w:pPr>
      <w:r w:rsidRPr="00C40FF6">
        <w:tab/>
      </w:r>
      <w:r w:rsidRPr="00C40FF6">
        <w:tab/>
      </w:r>
      <w:r w:rsidRPr="00C40FF6">
        <w:tab/>
      </w:r>
      <w:r w:rsidRPr="00C40FF6">
        <w:rPr>
          <w:bCs/>
        </w:rPr>
        <w:t>if</w:t>
      </w:r>
      <w:r w:rsidRPr="00C40FF6">
        <w:t>(registers.get(i).getNumberWagon() == request.getNumberWagon()) {</w:t>
      </w:r>
    </w:p>
    <w:p w:rsidR="00C40FF6" w:rsidRPr="00C40FF6" w:rsidRDefault="00C40FF6" w:rsidP="00C3271C">
      <w:pPr>
        <w:pStyle w:val="Code"/>
      </w:pPr>
      <w:r w:rsidRPr="00C40FF6">
        <w:tab/>
      </w:r>
      <w:r w:rsidRPr="00C40FF6">
        <w:tab/>
      </w:r>
      <w:r w:rsidRPr="00C40FF6">
        <w:tab/>
      </w:r>
      <w:r w:rsidRPr="00C40FF6">
        <w:tab/>
        <w:t>index = i;</w:t>
      </w:r>
    </w:p>
    <w:p w:rsidR="00C40FF6" w:rsidRPr="00C40FF6" w:rsidRDefault="00C40FF6" w:rsidP="00C3271C">
      <w:pPr>
        <w:pStyle w:val="Code"/>
      </w:pPr>
      <w:r w:rsidRPr="00C40FF6">
        <w:tab/>
      </w:r>
      <w:r w:rsidRPr="00C40FF6">
        <w:tab/>
      </w:r>
      <w:r w:rsidRPr="00C40FF6">
        <w:tab/>
      </w:r>
      <w:r w:rsidRPr="00C40FF6">
        <w:tab/>
      </w:r>
      <w:r w:rsidRPr="00C40FF6">
        <w:rPr>
          <w:bCs/>
        </w:rPr>
        <w:t>break</w:t>
      </w:r>
      <w:r w:rsidRPr="00C40FF6">
        <w:t>;</w:t>
      </w:r>
    </w:p>
    <w:p w:rsidR="00C40FF6" w:rsidRPr="00C40FF6" w:rsidRDefault="00C40FF6" w:rsidP="00C3271C">
      <w:pPr>
        <w:pStyle w:val="Code"/>
      </w:pPr>
      <w:r w:rsidRPr="00C40FF6">
        <w:tab/>
      </w:r>
      <w:r w:rsidRPr="00C40FF6">
        <w:tab/>
      </w:r>
      <w:r w:rsidRPr="00C40FF6">
        <w:tab/>
        <w:t>}</w:t>
      </w:r>
    </w:p>
    <w:p w:rsidR="00C40FF6" w:rsidRPr="00C40FF6" w:rsidRDefault="00C40FF6" w:rsidP="00C3271C">
      <w:pPr>
        <w:pStyle w:val="Code"/>
      </w:pPr>
      <w:r w:rsidRPr="00C40FF6">
        <w:tab/>
      </w:r>
      <w:r w:rsidRPr="00C40FF6">
        <w:tab/>
        <w:t>}</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r>
      <w:r w:rsidRPr="00C40FF6">
        <w:rPr>
          <w:bCs/>
        </w:rPr>
        <w:t>if</w:t>
      </w:r>
      <w:r w:rsidRPr="00C40FF6">
        <w:t>(index &lt; 0)</w:t>
      </w:r>
    </w:p>
    <w:p w:rsidR="00C40FF6" w:rsidRPr="00F45D56" w:rsidRDefault="00C40FF6" w:rsidP="00C3271C">
      <w:pPr>
        <w:pStyle w:val="Code"/>
        <w:rPr>
          <w:lang w:val="ru-RU"/>
        </w:rPr>
      </w:pPr>
      <w:r w:rsidRPr="00C40FF6">
        <w:tab/>
      </w:r>
      <w:r w:rsidRPr="00C40FF6">
        <w:tab/>
      </w:r>
      <w:r w:rsidRPr="00C40FF6">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Полувагон с данным идентификационным номером не зарегистрирован ни в одной накладной!");</w:t>
      </w:r>
    </w:p>
    <w:p w:rsidR="00C40FF6" w:rsidRPr="00F45D56" w:rsidRDefault="00C40FF6" w:rsidP="00C3271C">
      <w:pPr>
        <w:pStyle w:val="Code"/>
        <w:rPr>
          <w:lang w:val="ru-RU"/>
        </w:rPr>
      </w:pPr>
      <w:r w:rsidRPr="00F45D56">
        <w:rPr>
          <w:lang w:val="ru-RU"/>
        </w:rPr>
        <w:tab/>
      </w:r>
      <w:r w:rsidRPr="00F45D56">
        <w:rPr>
          <w:lang w:val="ru-RU"/>
        </w:rPr>
        <w:tab/>
      </w:r>
    </w:p>
    <w:p w:rsidR="00C40FF6" w:rsidRPr="00F45D56" w:rsidRDefault="00C40FF6" w:rsidP="00C3271C">
      <w:pPr>
        <w:pStyle w:val="Code"/>
        <w:rPr>
          <w:lang w:val="ru-RU"/>
        </w:rPr>
      </w:pPr>
      <w:r w:rsidRPr="00F45D56">
        <w:rPr>
          <w:lang w:val="ru-RU"/>
        </w:rPr>
        <w:tab/>
      </w:r>
      <w:r w:rsidRPr="00F45D56">
        <w:rPr>
          <w:lang w:val="ru-RU"/>
        </w:rPr>
        <w:tab/>
        <w:t>(</w:t>
      </w:r>
      <w:r w:rsidRPr="00C40FF6">
        <w:rPr>
          <w:bCs/>
        </w:rPr>
        <w:t>new</w:t>
      </w:r>
      <w:r w:rsidRPr="00F45D56">
        <w:rPr>
          <w:lang w:val="ru-RU"/>
        </w:rPr>
        <w:t xml:space="preserve"> </w:t>
      </w:r>
      <w:r w:rsidRPr="00C40FF6">
        <w:t>File</w:t>
      </w:r>
      <w:r w:rsidRPr="00F45D56">
        <w:rPr>
          <w:lang w:val="ru-RU"/>
        </w:rPr>
        <w:t>(</w:t>
      </w:r>
      <w:r w:rsidRPr="00C40FF6">
        <w:t>findWagon</w:t>
      </w:r>
      <w:r w:rsidRPr="00F45D56">
        <w:rPr>
          <w:lang w:val="ru-RU"/>
        </w:rPr>
        <w:t>.</w:t>
      </w:r>
      <w:r w:rsidRPr="00C40FF6">
        <w:t>getImagePath</w:t>
      </w:r>
      <w:r w:rsidRPr="00F45D56">
        <w:rPr>
          <w:lang w:val="ru-RU"/>
        </w:rPr>
        <w:t>())).</w:t>
      </w:r>
      <w:r w:rsidRPr="00C40FF6">
        <w:t>delete</w:t>
      </w:r>
      <w:r w:rsidRPr="00F45D56">
        <w:rPr>
          <w:lang w:val="ru-RU"/>
        </w:rPr>
        <w:t xml:space="preserve">(); </w:t>
      </w:r>
      <w:r w:rsidRPr="00F45D56">
        <w:rPr>
          <w:lang w:val="ru-RU"/>
        </w:rPr>
        <w:tab/>
      </w:r>
      <w:r w:rsidRPr="00F45D56">
        <w:rPr>
          <w:lang w:val="ru-RU"/>
        </w:rPr>
        <w:tab/>
        <w:t>//Удаление файла с изображением полувагона из локального хранилища сервера</w:t>
      </w:r>
    </w:p>
    <w:p w:rsidR="00C40FF6" w:rsidRPr="00C40FF6" w:rsidRDefault="00C40FF6" w:rsidP="00C3271C">
      <w:pPr>
        <w:pStyle w:val="Code"/>
      </w:pPr>
      <w:r w:rsidRPr="00F45D56">
        <w:rPr>
          <w:lang w:val="ru-RU"/>
        </w:rPr>
        <w:tab/>
      </w:r>
      <w:r w:rsidRPr="00F45D56">
        <w:rPr>
          <w:lang w:val="ru-RU"/>
        </w:rPr>
        <w:tab/>
      </w:r>
      <w:r w:rsidRPr="00C40FF6">
        <w:t>dataService.deleteDataElementWagons(request.getNumberWagon());</w:t>
      </w:r>
    </w:p>
    <w:p w:rsidR="00C40FF6" w:rsidRPr="00C40FF6" w:rsidRDefault="00C40FF6" w:rsidP="00C3271C">
      <w:pPr>
        <w:pStyle w:val="Code"/>
      </w:pPr>
      <w:r w:rsidRPr="00C40FF6">
        <w:tab/>
      </w:r>
      <w:r w:rsidRPr="00C40FF6">
        <w:tab/>
        <w:t>dataService.updateDataElementRegisterActualNumber(registers.get(index).getFkNumberInvoice(), request.getNumberWagon(), (</w:t>
      </w:r>
      <w:r w:rsidRPr="00C40FF6">
        <w:rPr>
          <w:bCs/>
        </w:rPr>
        <w:t>short</w:t>
      </w:r>
      <w:r w:rsidRPr="00C40FF6">
        <w:t>)0);</w:t>
      </w:r>
    </w:p>
    <w:p w:rsidR="00C40FF6" w:rsidRPr="00F45D56" w:rsidRDefault="00C40FF6" w:rsidP="00C3271C">
      <w:pPr>
        <w:pStyle w:val="Code"/>
        <w:rPr>
          <w:lang w:val="ru-RU"/>
        </w:rPr>
      </w:pPr>
      <w:r w:rsidRPr="00C40FF6">
        <w:tab/>
      </w:r>
      <w:r w:rsidRPr="00F45D56">
        <w:rPr>
          <w:lang w:val="ru-RU"/>
        </w:rPr>
        <w:t>}</w:t>
      </w:r>
    </w:p>
    <w:p w:rsidR="00C40FF6" w:rsidRPr="00F45D56" w:rsidRDefault="00C40FF6" w:rsidP="00C3271C">
      <w:pPr>
        <w:pStyle w:val="Code"/>
        <w:rPr>
          <w:lang w:val="ru-RU"/>
        </w:rPr>
      </w:pPr>
      <w:r w:rsidRPr="00F45D56">
        <w:rPr>
          <w:lang w:val="ru-RU"/>
        </w:rPr>
        <w:tab/>
      </w:r>
    </w:p>
    <w:p w:rsidR="00C40FF6" w:rsidRPr="00F45D56" w:rsidRDefault="00C40FF6" w:rsidP="00C3271C">
      <w:pPr>
        <w:pStyle w:val="Code"/>
        <w:rPr>
          <w:lang w:val="ru-RU"/>
        </w:rPr>
      </w:pPr>
      <w:r w:rsidRPr="00F45D56">
        <w:rPr>
          <w:lang w:val="ru-RU"/>
        </w:rPr>
        <w:tab/>
        <w:t>//**************************************************</w:t>
      </w:r>
    </w:p>
    <w:p w:rsidR="00C40FF6" w:rsidRPr="00F45D56" w:rsidRDefault="00C40FF6" w:rsidP="00C3271C">
      <w:pPr>
        <w:pStyle w:val="Code"/>
        <w:rPr>
          <w:lang w:val="ru-RU"/>
        </w:rPr>
      </w:pPr>
      <w:r w:rsidRPr="00F45D56">
        <w:rPr>
          <w:lang w:val="ru-RU"/>
        </w:rPr>
        <w:tab/>
      </w:r>
    </w:p>
    <w:p w:rsidR="00C40FF6" w:rsidRPr="00F45D56" w:rsidRDefault="00C40FF6" w:rsidP="00C3271C">
      <w:pPr>
        <w:pStyle w:val="Code"/>
        <w:rPr>
          <w:lang w:val="ru-RU"/>
        </w:rPr>
      </w:pPr>
      <w:r w:rsidRPr="00F45D56">
        <w:rPr>
          <w:lang w:val="ru-RU"/>
        </w:rPr>
        <w:lastRenderedPageBreak/>
        <w:tab/>
        <w:t>//</w:t>
      </w:r>
      <w:r w:rsidRPr="00C40FF6">
        <w:t>GET</w:t>
      </w:r>
      <w:r w:rsidRPr="00F45D56">
        <w:rPr>
          <w:lang w:val="ru-RU"/>
        </w:rPr>
        <w:t xml:space="preserve"> запрос для получения информации об одной конкретной записи из таблицы </w:t>
      </w:r>
      <w:r w:rsidRPr="00C40FF6">
        <w:t>Invoices</w:t>
      </w:r>
    </w:p>
    <w:p w:rsidR="00C40FF6" w:rsidRPr="00F45D56" w:rsidRDefault="00C40FF6" w:rsidP="00C3271C">
      <w:pPr>
        <w:pStyle w:val="Code"/>
        <w:rPr>
          <w:lang w:val="ru-RU"/>
        </w:rPr>
      </w:pPr>
      <w:r w:rsidRPr="00F45D56">
        <w:rPr>
          <w:lang w:val="ru-RU"/>
        </w:rPr>
        <w:tab/>
        <w:t>@</w:t>
      </w:r>
      <w:r w:rsidRPr="00C40FF6">
        <w:t>GetMapping</w:t>
      </w:r>
      <w:r w:rsidRPr="00F45D56">
        <w:rPr>
          <w:lang w:val="ru-RU"/>
        </w:rPr>
        <w:t>(</w:t>
      </w:r>
      <w:r w:rsidRPr="00C40FF6">
        <w:t>value</w:t>
      </w:r>
      <w:r w:rsidRPr="00F45D56">
        <w:rPr>
          <w:lang w:val="ru-RU"/>
        </w:rPr>
        <w:t xml:space="preserve"> = "/</w:t>
      </w:r>
      <w:r w:rsidRPr="00C40FF6">
        <w:t>invoices</w:t>
      </w:r>
      <w:r w:rsidRPr="00F45D56">
        <w:rPr>
          <w:lang w:val="ru-RU"/>
        </w:rPr>
        <w:t>/</w:t>
      </w:r>
      <w:r w:rsidRPr="00C40FF6">
        <w:t>get</w:t>
      </w:r>
      <w:r w:rsidRPr="00F45D56">
        <w:rPr>
          <w:lang w:val="ru-RU"/>
        </w:rPr>
        <w:t>/")</w:t>
      </w:r>
    </w:p>
    <w:p w:rsidR="00C40FF6" w:rsidRPr="00F45D56" w:rsidRDefault="00C40FF6" w:rsidP="00C3271C">
      <w:pPr>
        <w:pStyle w:val="Code"/>
        <w:rPr>
          <w:lang w:val="ru-RU"/>
        </w:rPr>
      </w:pPr>
      <w:r w:rsidRPr="00F45D56">
        <w:rPr>
          <w:lang w:val="ru-RU"/>
        </w:rPr>
        <w:tab/>
        <w:t>@</w:t>
      </w:r>
      <w:r w:rsidRPr="00C40FF6">
        <w:t>ResponseStatus</w:t>
      </w:r>
      <w:r w:rsidRPr="00F45D56">
        <w:rPr>
          <w:lang w:val="ru-RU"/>
        </w:rPr>
        <w:t>(</w:t>
      </w:r>
      <w:r w:rsidRPr="00C40FF6">
        <w:t>HttpStatus</w:t>
      </w:r>
      <w:r w:rsidRPr="00F45D56">
        <w:rPr>
          <w:lang w:val="ru-RU"/>
        </w:rPr>
        <w:t>.</w:t>
      </w:r>
      <w:r w:rsidRPr="00C40FF6">
        <w:rPr>
          <w:bCs/>
          <w:i/>
          <w:iCs/>
        </w:rPr>
        <w:t>ACCEPTED</w:t>
      </w:r>
      <w:r w:rsidRPr="00F45D56">
        <w:rPr>
          <w:lang w:val="ru-RU"/>
        </w:rPr>
        <w:t>)</w:t>
      </w:r>
    </w:p>
    <w:p w:rsidR="00C40FF6" w:rsidRPr="00C40FF6" w:rsidRDefault="00C40FF6" w:rsidP="00C3271C">
      <w:pPr>
        <w:pStyle w:val="Code"/>
      </w:pPr>
      <w:r w:rsidRPr="00F45D56">
        <w:rPr>
          <w:lang w:val="ru-RU"/>
        </w:rPr>
        <w:tab/>
      </w:r>
      <w:r w:rsidRPr="00C40FF6">
        <w:rPr>
          <w:bCs/>
        </w:rPr>
        <w:t>public</w:t>
      </w:r>
      <w:r w:rsidRPr="00C40FF6">
        <w:t xml:space="preserve"> DataElementInvoices getDataElementInvoices(@RequestParam String numberInvoice) </w:t>
      </w:r>
      <w:r w:rsidRPr="00C40FF6">
        <w:rPr>
          <w:bCs/>
        </w:rPr>
        <w:t>throws</w:t>
      </w:r>
      <w:r w:rsidRPr="00C40FF6">
        <w:t xml:space="preserve"> Exception {</w:t>
      </w:r>
    </w:p>
    <w:p w:rsidR="00C40FF6" w:rsidRPr="00C40FF6" w:rsidRDefault="00C40FF6" w:rsidP="00C3271C">
      <w:pPr>
        <w:pStyle w:val="Code"/>
      </w:pPr>
      <w:r w:rsidRPr="00C40FF6">
        <w:tab/>
      </w:r>
      <w:r w:rsidRPr="00C40FF6">
        <w:tab/>
      </w:r>
      <w:r w:rsidRPr="00C40FF6">
        <w:rPr>
          <w:bCs/>
        </w:rPr>
        <w:t>if</w:t>
      </w:r>
      <w:r w:rsidRPr="00C40FF6">
        <w:t xml:space="preserve">((numberInvoice.length() &lt; </w:t>
      </w:r>
      <w:r w:rsidRPr="00C40FF6">
        <w:rPr>
          <w:i/>
          <w:iCs/>
        </w:rPr>
        <w:t>SIZE_MIN_NUMBER_INVOICE</w:t>
      </w:r>
      <w:r w:rsidRPr="00C40FF6">
        <w:t>)</w:t>
      </w:r>
    </w:p>
    <w:p w:rsidR="00C40FF6" w:rsidRPr="00C40FF6" w:rsidRDefault="00C40FF6" w:rsidP="00C3271C">
      <w:pPr>
        <w:pStyle w:val="Code"/>
      </w:pPr>
      <w:r w:rsidRPr="00C40FF6">
        <w:tab/>
      </w:r>
      <w:r w:rsidRPr="00C40FF6">
        <w:tab/>
      </w:r>
      <w:r w:rsidRPr="00C40FF6">
        <w:tab/>
      </w:r>
      <w:r w:rsidRPr="00C40FF6">
        <w:tab/>
        <w:t xml:space="preserve">|| (numberInvoice.length() &gt; </w:t>
      </w:r>
      <w:r w:rsidRPr="00C40FF6">
        <w:rPr>
          <w:i/>
          <w:iCs/>
        </w:rPr>
        <w:t>SIZE_MAX_NUMBER_INVOICE</w:t>
      </w:r>
      <w:r w:rsidRPr="00C40FF6">
        <w:t>)) {</w:t>
      </w:r>
    </w:p>
    <w:p w:rsidR="00C40FF6" w:rsidRPr="00F45D56" w:rsidRDefault="00C40FF6" w:rsidP="00C3271C">
      <w:pPr>
        <w:pStyle w:val="Code"/>
        <w:rPr>
          <w:lang w:val="ru-RU"/>
        </w:rPr>
      </w:pPr>
      <w:r w:rsidRPr="00C40FF6">
        <w:tab/>
      </w:r>
      <w:r w:rsidRPr="00C40FF6">
        <w:tab/>
      </w:r>
      <w:r w:rsidRPr="00C40FF6">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Идентификационный номер накладной должен содержать общее число символов из диапазона ["</w:t>
      </w:r>
    </w:p>
    <w:p w:rsidR="00C40FF6" w:rsidRPr="00C40FF6" w:rsidRDefault="00C40FF6" w:rsidP="00C3271C">
      <w:pPr>
        <w:pStyle w:val="Code"/>
      </w:pPr>
      <w:r w:rsidRPr="00F45D56">
        <w:rPr>
          <w:lang w:val="ru-RU"/>
        </w:rPr>
        <w:tab/>
      </w:r>
      <w:r w:rsidRPr="00F45D56">
        <w:rPr>
          <w:lang w:val="ru-RU"/>
        </w:rPr>
        <w:tab/>
      </w:r>
      <w:r w:rsidRPr="00F45D56">
        <w:rPr>
          <w:lang w:val="ru-RU"/>
        </w:rPr>
        <w:tab/>
      </w:r>
      <w:r w:rsidRPr="00F45D56">
        <w:rPr>
          <w:lang w:val="ru-RU"/>
        </w:rPr>
        <w:tab/>
      </w:r>
      <w:r w:rsidRPr="00F45D56">
        <w:rPr>
          <w:lang w:val="ru-RU"/>
        </w:rPr>
        <w:tab/>
      </w:r>
      <w:r w:rsidRPr="00C40FF6">
        <w:t>+ String.</w:t>
      </w:r>
      <w:r w:rsidRPr="00C40FF6">
        <w:rPr>
          <w:i/>
          <w:iCs/>
        </w:rPr>
        <w:t>valueOf</w:t>
      </w:r>
      <w:r w:rsidRPr="00C40FF6">
        <w:t>(</w:t>
      </w:r>
      <w:r w:rsidRPr="00C40FF6">
        <w:rPr>
          <w:i/>
          <w:iCs/>
        </w:rPr>
        <w:t>SIZE_MIN_NUMBER_INVOICE</w:t>
      </w:r>
      <w:r w:rsidRPr="00C40FF6">
        <w:t>) + "; " + String.</w:t>
      </w:r>
      <w:r w:rsidRPr="00C40FF6">
        <w:rPr>
          <w:i/>
          <w:iCs/>
        </w:rPr>
        <w:t>valueOf</w:t>
      </w:r>
      <w:r w:rsidRPr="00C40FF6">
        <w:t>(</w:t>
      </w:r>
      <w:r w:rsidRPr="00C40FF6">
        <w:rPr>
          <w:i/>
          <w:iCs/>
        </w:rPr>
        <w:t>SIZE_MAX_NUMBER_INVOICE</w:t>
      </w:r>
      <w:r w:rsidRPr="00C40FF6">
        <w:t>) + "]");</w:t>
      </w:r>
    </w:p>
    <w:p w:rsidR="00C40FF6" w:rsidRPr="00C40FF6" w:rsidRDefault="00C40FF6" w:rsidP="00C3271C">
      <w:pPr>
        <w:pStyle w:val="Code"/>
      </w:pPr>
      <w:r w:rsidRPr="00C40FF6">
        <w:tab/>
      </w:r>
      <w:r w:rsidRPr="00C40FF6">
        <w:tab/>
        <w:t>}</w:t>
      </w:r>
    </w:p>
    <w:p w:rsidR="00C40FF6" w:rsidRPr="00C40FF6" w:rsidRDefault="00C40FF6" w:rsidP="00C3271C">
      <w:pPr>
        <w:pStyle w:val="Code"/>
      </w:pPr>
      <w:r w:rsidRPr="00C40FF6">
        <w:tab/>
      </w:r>
      <w:r w:rsidRPr="00C40FF6">
        <w:tab/>
      </w:r>
      <w:r w:rsidRPr="00C40FF6">
        <w:rPr>
          <w:bCs/>
        </w:rPr>
        <w:t>return</w:t>
      </w:r>
      <w:r w:rsidRPr="00C40FF6">
        <w:t xml:space="preserve"> dataService.getDataElementInvoices(numberInvoice);</w:t>
      </w:r>
    </w:p>
    <w:p w:rsidR="00C40FF6" w:rsidRPr="00C40FF6" w:rsidRDefault="00C40FF6" w:rsidP="00C3271C">
      <w:pPr>
        <w:pStyle w:val="Code"/>
      </w:pPr>
      <w:r w:rsidRPr="00C40FF6">
        <w:tab/>
        <w:t>}</w:t>
      </w:r>
    </w:p>
    <w:p w:rsidR="00C40FF6" w:rsidRPr="00C40FF6" w:rsidRDefault="00C40FF6" w:rsidP="00C3271C">
      <w:pPr>
        <w:pStyle w:val="Code"/>
      </w:pPr>
      <w:r w:rsidRPr="00C40FF6">
        <w:tab/>
      </w:r>
    </w:p>
    <w:p w:rsidR="00C40FF6" w:rsidRPr="00C40FF6" w:rsidRDefault="00C40FF6" w:rsidP="00C3271C">
      <w:pPr>
        <w:pStyle w:val="Code"/>
      </w:pPr>
      <w:r w:rsidRPr="00C40FF6">
        <w:tab/>
        <w:t>//GET запрос для получения информации о всех накладных, содержащихся в таблице Invoices</w:t>
      </w:r>
    </w:p>
    <w:p w:rsidR="00C40FF6" w:rsidRPr="00C40FF6" w:rsidRDefault="00C40FF6" w:rsidP="00C3271C">
      <w:pPr>
        <w:pStyle w:val="Code"/>
      </w:pPr>
      <w:r w:rsidRPr="00C40FF6">
        <w:tab/>
        <w:t>@GetMapping(value = "/invoices/get/all")</w:t>
      </w:r>
    </w:p>
    <w:p w:rsidR="00C40FF6" w:rsidRPr="00C40FF6" w:rsidRDefault="00C40FF6" w:rsidP="00C3271C">
      <w:pPr>
        <w:pStyle w:val="Code"/>
      </w:pPr>
      <w:r w:rsidRPr="00C40FF6">
        <w:tab/>
        <w:t>@ResponseStatus(HttpStatus.</w:t>
      </w:r>
      <w:r w:rsidRPr="00C40FF6">
        <w:rPr>
          <w:bCs/>
          <w:i/>
          <w:iCs/>
        </w:rPr>
        <w:t>ACCEPTED</w:t>
      </w:r>
      <w:r w:rsidRPr="00C40FF6">
        <w:t>)</w:t>
      </w:r>
    </w:p>
    <w:p w:rsidR="00C40FF6" w:rsidRPr="00C40FF6" w:rsidRDefault="00C40FF6" w:rsidP="00C3271C">
      <w:pPr>
        <w:pStyle w:val="Code"/>
      </w:pPr>
      <w:r w:rsidRPr="00C40FF6">
        <w:tab/>
      </w:r>
      <w:r w:rsidRPr="00C40FF6">
        <w:rPr>
          <w:bCs/>
        </w:rPr>
        <w:t>public</w:t>
      </w:r>
      <w:r w:rsidRPr="00C40FF6">
        <w:t xml:space="preserve"> List&lt;DataElementInvoices&gt; getDataElementInvoicesAll() {</w:t>
      </w:r>
    </w:p>
    <w:p w:rsidR="00C40FF6" w:rsidRPr="00C40FF6" w:rsidRDefault="00C40FF6" w:rsidP="00C3271C">
      <w:pPr>
        <w:pStyle w:val="Code"/>
      </w:pPr>
      <w:r w:rsidRPr="00C40FF6">
        <w:tab/>
      </w:r>
      <w:r w:rsidRPr="00C40FF6">
        <w:tab/>
      </w:r>
      <w:r w:rsidRPr="00C40FF6">
        <w:rPr>
          <w:bCs/>
        </w:rPr>
        <w:t>return</w:t>
      </w:r>
      <w:r w:rsidRPr="00C40FF6">
        <w:t xml:space="preserve"> dataService.getDataElementInvoicesAll();</w:t>
      </w:r>
    </w:p>
    <w:p w:rsidR="00C40FF6" w:rsidRPr="00C40FF6" w:rsidRDefault="00C40FF6" w:rsidP="00C3271C">
      <w:pPr>
        <w:pStyle w:val="Code"/>
      </w:pPr>
      <w:r w:rsidRPr="00C40FF6">
        <w:tab/>
        <w:t>}</w:t>
      </w:r>
    </w:p>
    <w:p w:rsidR="00C40FF6" w:rsidRPr="00C40FF6" w:rsidRDefault="00C40FF6" w:rsidP="00C3271C">
      <w:pPr>
        <w:pStyle w:val="Code"/>
      </w:pPr>
      <w:r w:rsidRPr="00C40FF6">
        <w:tab/>
      </w:r>
    </w:p>
    <w:p w:rsidR="00C40FF6" w:rsidRPr="00C40FF6" w:rsidRDefault="00C40FF6" w:rsidP="00C3271C">
      <w:pPr>
        <w:pStyle w:val="Code"/>
      </w:pPr>
      <w:r w:rsidRPr="00C40FF6">
        <w:tab/>
        <w:t>//POST запрос для добавления конкретной записи в таблицу Invoices</w:t>
      </w:r>
    </w:p>
    <w:p w:rsidR="00C40FF6" w:rsidRPr="00C40FF6" w:rsidRDefault="00C40FF6" w:rsidP="00C3271C">
      <w:pPr>
        <w:pStyle w:val="Code"/>
      </w:pPr>
      <w:r w:rsidRPr="00C40FF6">
        <w:tab/>
        <w:t>@PostMapping(value = "/invoices/insert")</w:t>
      </w:r>
    </w:p>
    <w:p w:rsidR="00C40FF6" w:rsidRPr="00C40FF6" w:rsidRDefault="00C40FF6" w:rsidP="00C3271C">
      <w:pPr>
        <w:pStyle w:val="Code"/>
      </w:pPr>
      <w:r w:rsidRPr="00C40FF6">
        <w:tab/>
        <w:t>@ResponseStatus(HttpStatus.</w:t>
      </w:r>
      <w:r w:rsidRPr="00C40FF6">
        <w:rPr>
          <w:bCs/>
          <w:i/>
          <w:iCs/>
        </w:rPr>
        <w:t>ACCEPTED</w:t>
      </w:r>
      <w:r w:rsidRPr="00C40FF6">
        <w:t>)</w:t>
      </w:r>
    </w:p>
    <w:p w:rsidR="00C40FF6" w:rsidRPr="00C40FF6" w:rsidRDefault="00C40FF6" w:rsidP="00C3271C">
      <w:pPr>
        <w:pStyle w:val="Code"/>
      </w:pPr>
      <w:r w:rsidRPr="00C40FF6">
        <w:tab/>
      </w:r>
      <w:r w:rsidRPr="00C40FF6">
        <w:rPr>
          <w:bCs/>
        </w:rPr>
        <w:t>public</w:t>
      </w:r>
      <w:r w:rsidRPr="00C40FF6">
        <w:t xml:space="preserve"> </w:t>
      </w:r>
      <w:r w:rsidRPr="00C40FF6">
        <w:rPr>
          <w:bCs/>
        </w:rPr>
        <w:t>void</w:t>
      </w:r>
      <w:r w:rsidRPr="00C40FF6">
        <w:t xml:space="preserve"> insertDataElementInvoices(@Valid @RequestBody DataElementRequestInsertInvoices request) </w:t>
      </w:r>
      <w:r w:rsidRPr="00C40FF6">
        <w:rPr>
          <w:bCs/>
        </w:rPr>
        <w:t>throws</w:t>
      </w:r>
      <w:r w:rsidRPr="00C40FF6">
        <w:t xml:space="preserve"> Exception {</w:t>
      </w:r>
    </w:p>
    <w:p w:rsidR="00C40FF6" w:rsidRPr="00C40FF6" w:rsidRDefault="00C40FF6" w:rsidP="00C3271C">
      <w:pPr>
        <w:pStyle w:val="Code"/>
      </w:pPr>
      <w:r w:rsidRPr="00C40FF6">
        <w:tab/>
      </w:r>
      <w:r w:rsidRPr="00C40FF6">
        <w:tab/>
      </w:r>
      <w:r w:rsidRPr="00C40FF6">
        <w:rPr>
          <w:bCs/>
        </w:rPr>
        <w:t>if</w:t>
      </w:r>
      <w:r w:rsidRPr="00C40FF6">
        <w:t xml:space="preserve">((request.getNumberInvoice().length() &lt; </w:t>
      </w:r>
      <w:r w:rsidRPr="00C40FF6">
        <w:rPr>
          <w:i/>
          <w:iCs/>
        </w:rPr>
        <w:t>SIZE_MIN_NUMBER_INVOICE</w:t>
      </w:r>
      <w:r w:rsidRPr="00C40FF6">
        <w:t>)</w:t>
      </w:r>
    </w:p>
    <w:p w:rsidR="00C40FF6" w:rsidRPr="00C40FF6" w:rsidRDefault="00C40FF6" w:rsidP="00C3271C">
      <w:pPr>
        <w:pStyle w:val="Code"/>
      </w:pPr>
      <w:r w:rsidRPr="00C40FF6">
        <w:tab/>
      </w:r>
      <w:r w:rsidRPr="00C40FF6">
        <w:tab/>
      </w:r>
      <w:r w:rsidRPr="00C40FF6">
        <w:tab/>
      </w:r>
      <w:r w:rsidRPr="00C40FF6">
        <w:tab/>
        <w:t xml:space="preserve">|| (request.getNumberInvoice().length() &gt; </w:t>
      </w:r>
      <w:r w:rsidRPr="00C40FF6">
        <w:rPr>
          <w:i/>
          <w:iCs/>
        </w:rPr>
        <w:t>SIZE_MAX_NUMBER_INVOICE</w:t>
      </w:r>
      <w:r w:rsidRPr="00C40FF6">
        <w:t>)) {</w:t>
      </w:r>
    </w:p>
    <w:p w:rsidR="00C40FF6" w:rsidRPr="00F45D56" w:rsidRDefault="00C40FF6" w:rsidP="00C3271C">
      <w:pPr>
        <w:pStyle w:val="Code"/>
        <w:rPr>
          <w:lang w:val="ru-RU"/>
        </w:rPr>
      </w:pPr>
      <w:r w:rsidRPr="00C40FF6">
        <w:tab/>
      </w:r>
      <w:r w:rsidRPr="00C40FF6">
        <w:tab/>
      </w:r>
      <w:r w:rsidRPr="00C40FF6">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Идентификационный номер накладной должен содержать общее число символов из диапазона ["</w:t>
      </w:r>
    </w:p>
    <w:p w:rsidR="00C40FF6" w:rsidRPr="00C40FF6" w:rsidRDefault="00C40FF6" w:rsidP="00C3271C">
      <w:pPr>
        <w:pStyle w:val="Code"/>
      </w:pPr>
      <w:r w:rsidRPr="00F45D56">
        <w:rPr>
          <w:lang w:val="ru-RU"/>
        </w:rPr>
        <w:tab/>
      </w:r>
      <w:r w:rsidRPr="00F45D56">
        <w:rPr>
          <w:lang w:val="ru-RU"/>
        </w:rPr>
        <w:tab/>
      </w:r>
      <w:r w:rsidRPr="00F45D56">
        <w:rPr>
          <w:lang w:val="ru-RU"/>
        </w:rPr>
        <w:tab/>
      </w:r>
      <w:r w:rsidRPr="00F45D56">
        <w:rPr>
          <w:lang w:val="ru-RU"/>
        </w:rPr>
        <w:tab/>
      </w:r>
      <w:r w:rsidRPr="00F45D56">
        <w:rPr>
          <w:lang w:val="ru-RU"/>
        </w:rPr>
        <w:tab/>
      </w:r>
      <w:r w:rsidRPr="00C40FF6">
        <w:t>+ String.</w:t>
      </w:r>
      <w:r w:rsidRPr="00C40FF6">
        <w:rPr>
          <w:i/>
          <w:iCs/>
        </w:rPr>
        <w:t>valueOf</w:t>
      </w:r>
      <w:r w:rsidRPr="00C40FF6">
        <w:t>(</w:t>
      </w:r>
      <w:r w:rsidRPr="00C40FF6">
        <w:rPr>
          <w:i/>
          <w:iCs/>
        </w:rPr>
        <w:t>SIZE_MIN_NUMBER_INVOICE</w:t>
      </w:r>
      <w:r w:rsidRPr="00C40FF6">
        <w:t>) + "; " + String.</w:t>
      </w:r>
      <w:r w:rsidRPr="00C40FF6">
        <w:rPr>
          <w:i/>
          <w:iCs/>
        </w:rPr>
        <w:t>valueOf</w:t>
      </w:r>
      <w:r w:rsidRPr="00C40FF6">
        <w:t>(</w:t>
      </w:r>
      <w:r w:rsidRPr="00C40FF6">
        <w:rPr>
          <w:i/>
          <w:iCs/>
        </w:rPr>
        <w:t>SIZE_MAX_NUMBER_INVOICE</w:t>
      </w:r>
      <w:r w:rsidRPr="00C40FF6">
        <w:t>) + "]");</w:t>
      </w:r>
    </w:p>
    <w:p w:rsidR="00C40FF6" w:rsidRPr="00F45D56" w:rsidRDefault="00C40FF6" w:rsidP="00C3271C">
      <w:pPr>
        <w:pStyle w:val="Code"/>
        <w:rPr>
          <w:lang w:val="ru-RU"/>
        </w:rPr>
      </w:pPr>
      <w:r w:rsidRPr="00C40FF6">
        <w:tab/>
      </w:r>
      <w:r w:rsidRPr="00C40FF6">
        <w:tab/>
      </w:r>
      <w:r w:rsidRPr="00F45D56">
        <w:rPr>
          <w:lang w:val="ru-RU"/>
        </w:rPr>
        <w:t>}</w:t>
      </w:r>
    </w:p>
    <w:p w:rsidR="00C40FF6" w:rsidRPr="00F45D56" w:rsidRDefault="00C40FF6" w:rsidP="00C3271C">
      <w:pPr>
        <w:pStyle w:val="Code"/>
        <w:rPr>
          <w:lang w:val="ru-RU"/>
        </w:rPr>
      </w:pPr>
      <w:r w:rsidRPr="00F45D56">
        <w:rPr>
          <w:lang w:val="ru-RU"/>
        </w:rPr>
        <w:tab/>
      </w:r>
      <w:r w:rsidRPr="00F45D56">
        <w:rPr>
          <w:lang w:val="ru-RU"/>
        </w:rPr>
        <w:tab/>
      </w:r>
    </w:p>
    <w:p w:rsidR="00C40FF6" w:rsidRPr="00F45D56" w:rsidRDefault="00C40FF6" w:rsidP="00C3271C">
      <w:pPr>
        <w:pStyle w:val="Code"/>
        <w:rPr>
          <w:lang w:val="ru-RU"/>
        </w:rPr>
      </w:pPr>
      <w:r w:rsidRPr="00F45D56">
        <w:rPr>
          <w:lang w:val="ru-RU"/>
        </w:rPr>
        <w:tab/>
      </w:r>
      <w:r w:rsidRPr="00F45D56">
        <w:rPr>
          <w:lang w:val="ru-RU"/>
        </w:rPr>
        <w:tab/>
      </w:r>
      <w:r w:rsidRPr="00C40FF6">
        <w:rPr>
          <w:bCs/>
        </w:rPr>
        <w:t>if</w:t>
      </w:r>
      <w:r w:rsidRPr="00F45D56">
        <w:rPr>
          <w:lang w:val="ru-RU"/>
        </w:rPr>
        <w:t>(</w:t>
      </w:r>
      <w:r w:rsidRPr="00C40FF6">
        <w:t>request</w:t>
      </w:r>
      <w:r w:rsidRPr="00F45D56">
        <w:rPr>
          <w:lang w:val="ru-RU"/>
        </w:rPr>
        <w:t>.</w:t>
      </w:r>
      <w:r w:rsidRPr="00C40FF6">
        <w:t>getTotalWagons</w:t>
      </w:r>
      <w:r w:rsidRPr="00F45D56">
        <w:rPr>
          <w:lang w:val="ru-RU"/>
        </w:rPr>
        <w:t>() &lt;= 0)</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Общее число прибывающих полувагонов по накладной не может быть меньше либо равно нулю!");</w:t>
      </w:r>
    </w:p>
    <w:p w:rsidR="00C40FF6" w:rsidRPr="00F45D56" w:rsidRDefault="00C40FF6" w:rsidP="00C3271C">
      <w:pPr>
        <w:pStyle w:val="Code"/>
        <w:rPr>
          <w:lang w:val="ru-RU"/>
        </w:rPr>
      </w:pPr>
      <w:r w:rsidRPr="00F45D56">
        <w:rPr>
          <w:lang w:val="ru-RU"/>
        </w:rPr>
        <w:tab/>
      </w:r>
      <w:r w:rsidRPr="00F45D56">
        <w:rPr>
          <w:lang w:val="ru-RU"/>
        </w:rPr>
        <w:tab/>
      </w:r>
    </w:p>
    <w:p w:rsidR="00C40FF6" w:rsidRPr="00C40FF6" w:rsidRDefault="00C40FF6" w:rsidP="00C3271C">
      <w:pPr>
        <w:pStyle w:val="Code"/>
      </w:pPr>
      <w:r w:rsidRPr="00F45D56">
        <w:rPr>
          <w:lang w:val="ru-RU"/>
        </w:rPr>
        <w:tab/>
      </w:r>
      <w:r w:rsidRPr="00F45D56">
        <w:rPr>
          <w:lang w:val="ru-RU"/>
        </w:rPr>
        <w:tab/>
      </w:r>
      <w:r w:rsidRPr="00C40FF6">
        <w:rPr>
          <w:bCs/>
        </w:rPr>
        <w:t>try</w:t>
      </w:r>
      <w:r w:rsidRPr="00C40FF6">
        <w:t xml:space="preserve"> {</w:t>
      </w:r>
    </w:p>
    <w:p w:rsidR="00C40FF6" w:rsidRPr="00C40FF6" w:rsidRDefault="00C40FF6" w:rsidP="00C3271C">
      <w:pPr>
        <w:pStyle w:val="Code"/>
      </w:pPr>
      <w:r w:rsidRPr="00C40FF6">
        <w:lastRenderedPageBreak/>
        <w:tab/>
      </w:r>
      <w:r w:rsidRPr="00C40FF6">
        <w:tab/>
      </w:r>
      <w:r w:rsidRPr="00C40FF6">
        <w:tab/>
        <w:t xml:space="preserve">DateFormat format = </w:t>
      </w:r>
      <w:r w:rsidRPr="00C40FF6">
        <w:rPr>
          <w:bCs/>
        </w:rPr>
        <w:t>new</w:t>
      </w:r>
      <w:r w:rsidRPr="00C40FF6">
        <w:t xml:space="preserve"> SimpleDateFormat("yyyy-mm-dd");</w:t>
      </w:r>
    </w:p>
    <w:p w:rsidR="00C40FF6" w:rsidRPr="00C40FF6" w:rsidRDefault="00C40FF6" w:rsidP="00C3271C">
      <w:pPr>
        <w:pStyle w:val="Code"/>
      </w:pPr>
      <w:r w:rsidRPr="00C40FF6">
        <w:tab/>
      </w:r>
      <w:r w:rsidRPr="00C40FF6">
        <w:tab/>
        <w:t xml:space="preserve">     </w:t>
      </w:r>
      <w:r w:rsidRPr="00C40FF6">
        <w:rPr>
          <w:bCs/>
        </w:rPr>
        <w:t>if</w:t>
      </w:r>
      <w:r w:rsidRPr="00C40FF6">
        <w:t>(format.parse(request.getArrivalTrainDate()).before(</w:t>
      </w:r>
    </w:p>
    <w:p w:rsidR="00C40FF6" w:rsidRPr="00C40FF6" w:rsidRDefault="00C40FF6" w:rsidP="00C3271C">
      <w:pPr>
        <w:pStyle w:val="Code"/>
      </w:pPr>
      <w:r w:rsidRPr="00C40FF6">
        <w:tab/>
      </w:r>
      <w:r w:rsidRPr="00C40FF6">
        <w:tab/>
        <w:t xml:space="preserve">            format.parse(request.getDepartureTrainDate())</w:t>
      </w:r>
    </w:p>
    <w:p w:rsidR="00C40FF6" w:rsidRPr="00C40FF6" w:rsidRDefault="00C40FF6" w:rsidP="00C3271C">
      <w:pPr>
        <w:pStyle w:val="Code"/>
      </w:pPr>
      <w:r w:rsidRPr="00C40FF6">
        <w:tab/>
      </w:r>
      <w:r w:rsidRPr="00C40FF6">
        <w:tab/>
        <w:t xml:space="preserve">     )){</w:t>
      </w:r>
    </w:p>
    <w:p w:rsidR="00C40FF6" w:rsidRPr="00C40FF6" w:rsidRDefault="00C40FF6" w:rsidP="00C3271C">
      <w:pPr>
        <w:pStyle w:val="Code"/>
      </w:pPr>
      <w:r w:rsidRPr="00C40FF6">
        <w:tab/>
      </w:r>
      <w:r w:rsidRPr="00C40FF6">
        <w:tab/>
        <w:t xml:space="preserve">    </w:t>
      </w:r>
      <w:r w:rsidRPr="00C40FF6">
        <w:tab/>
        <w:t xml:space="preserve"> </w:t>
      </w:r>
      <w:r w:rsidRPr="00C40FF6">
        <w:rPr>
          <w:bCs/>
        </w:rPr>
        <w:t>throw</w:t>
      </w:r>
      <w:r w:rsidRPr="00C40FF6">
        <w:t xml:space="preserve"> </w:t>
      </w:r>
      <w:r w:rsidRPr="00C40FF6">
        <w:rPr>
          <w:bCs/>
        </w:rPr>
        <w:t>new</w:t>
      </w:r>
      <w:r w:rsidRPr="00C40FF6">
        <w:t xml:space="preserve"> Exception("Дата приезда состава не может быть раньше даты отправки состава!");</w:t>
      </w:r>
    </w:p>
    <w:p w:rsidR="00C40FF6" w:rsidRPr="00F45D56" w:rsidRDefault="00C40FF6" w:rsidP="00C3271C">
      <w:pPr>
        <w:pStyle w:val="Code"/>
        <w:rPr>
          <w:lang w:val="ru-RU"/>
        </w:rPr>
      </w:pPr>
      <w:r w:rsidRPr="00C40FF6">
        <w:tab/>
      </w:r>
      <w:r w:rsidRPr="00C40FF6">
        <w:tab/>
        <w:t xml:space="preserve">    </w:t>
      </w:r>
      <w:r w:rsidRPr="00F45D56">
        <w:rPr>
          <w:lang w:val="ru-RU"/>
        </w:rPr>
        <w:t>}</w:t>
      </w:r>
    </w:p>
    <w:p w:rsidR="00C40FF6" w:rsidRPr="00F45D56" w:rsidRDefault="00C40FF6" w:rsidP="00C3271C">
      <w:pPr>
        <w:pStyle w:val="Code"/>
        <w:rPr>
          <w:lang w:val="ru-RU"/>
        </w:rPr>
      </w:pPr>
      <w:r w:rsidRPr="00F45D56">
        <w:rPr>
          <w:lang w:val="ru-RU"/>
        </w:rPr>
        <w:tab/>
      </w:r>
      <w:r w:rsidRPr="00F45D56">
        <w:rPr>
          <w:lang w:val="ru-RU"/>
        </w:rPr>
        <w:tab/>
        <w:t>}</w:t>
      </w:r>
      <w:r w:rsidRPr="00C40FF6">
        <w:rPr>
          <w:bCs/>
        </w:rPr>
        <w:t>catch</w:t>
      </w:r>
      <w:r w:rsidRPr="00F45D56">
        <w:rPr>
          <w:lang w:val="ru-RU"/>
        </w:rPr>
        <w:t>(</w:t>
      </w:r>
      <w:r w:rsidRPr="00C40FF6">
        <w:t>ParseException</w:t>
      </w:r>
      <w:r w:rsidRPr="00F45D56">
        <w:rPr>
          <w:lang w:val="ru-RU"/>
        </w:rPr>
        <w:t xml:space="preserve"> </w:t>
      </w:r>
      <w:r w:rsidRPr="00C40FF6">
        <w:t>e</w:t>
      </w:r>
      <w:r w:rsidRPr="00F45D56">
        <w:rPr>
          <w:lang w:val="ru-RU"/>
        </w:rPr>
        <w:t>) {</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Дата приезда или отправки состава представлена в не корректной форме!"</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r>
      <w:r w:rsidRPr="00F45D56">
        <w:rPr>
          <w:lang w:val="ru-RU"/>
        </w:rPr>
        <w:tab/>
      </w:r>
      <w:r w:rsidRPr="00F45D56">
        <w:rPr>
          <w:lang w:val="ru-RU"/>
        </w:rPr>
        <w:tab/>
        <w:t>+ " Форма представления должна быть в формате гггг-мм-дд");</w:t>
      </w:r>
    </w:p>
    <w:p w:rsidR="00C40FF6" w:rsidRPr="00C40FF6" w:rsidRDefault="00C40FF6" w:rsidP="00C3271C">
      <w:pPr>
        <w:pStyle w:val="Code"/>
      </w:pPr>
      <w:r w:rsidRPr="00F45D56">
        <w:rPr>
          <w:lang w:val="ru-RU"/>
        </w:rPr>
        <w:tab/>
      </w:r>
      <w:r w:rsidRPr="00F45D56">
        <w:rPr>
          <w:lang w:val="ru-RU"/>
        </w:rPr>
        <w:tab/>
      </w:r>
      <w:r w:rsidRPr="00C40FF6">
        <w:t>}</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List&lt;DataElementInvoices&gt; invoices = dataService.getDataElementInvoicesAll();</w:t>
      </w:r>
    </w:p>
    <w:p w:rsidR="00C40FF6" w:rsidRPr="00C40FF6" w:rsidRDefault="00C40FF6" w:rsidP="00C3271C">
      <w:pPr>
        <w:pStyle w:val="Code"/>
      </w:pPr>
      <w:r w:rsidRPr="00C40FF6">
        <w:tab/>
      </w:r>
      <w:r w:rsidRPr="00C40FF6">
        <w:tab/>
      </w:r>
      <w:r w:rsidRPr="00C40FF6">
        <w:rPr>
          <w:bCs/>
        </w:rPr>
        <w:t>for</w:t>
      </w:r>
      <w:r w:rsidRPr="00C40FF6">
        <w:t>(DataElementInvoices i : invoices) {</w:t>
      </w:r>
    </w:p>
    <w:p w:rsidR="00C40FF6" w:rsidRPr="00C40FF6" w:rsidRDefault="00C40FF6" w:rsidP="00C3271C">
      <w:pPr>
        <w:pStyle w:val="Code"/>
      </w:pPr>
      <w:r w:rsidRPr="00C40FF6">
        <w:tab/>
      </w:r>
      <w:r w:rsidRPr="00C40FF6">
        <w:tab/>
      </w:r>
      <w:r w:rsidRPr="00C40FF6">
        <w:tab/>
      </w:r>
      <w:r w:rsidRPr="00C40FF6">
        <w:rPr>
          <w:bCs/>
        </w:rPr>
        <w:t>if</w:t>
      </w:r>
      <w:r w:rsidRPr="00C40FF6">
        <w:t>(i.getNumberInvoice().equals(request.getNumberInvoice())) {</w:t>
      </w:r>
    </w:p>
    <w:p w:rsidR="00C40FF6" w:rsidRPr="00F45D56" w:rsidRDefault="00C40FF6" w:rsidP="00C3271C">
      <w:pPr>
        <w:pStyle w:val="Code"/>
        <w:rPr>
          <w:lang w:val="ru-RU"/>
        </w:rPr>
      </w:pPr>
      <w:r w:rsidRPr="00C40FF6">
        <w:tab/>
      </w:r>
      <w:r w:rsidRPr="00C40FF6">
        <w:tab/>
      </w:r>
      <w:r w:rsidRPr="00C40FF6">
        <w:tab/>
      </w:r>
      <w:r w:rsidRPr="00C40FF6">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Идентификационный номер данной накладной уже присутствует в базе данных!");</w:t>
      </w:r>
    </w:p>
    <w:p w:rsidR="00C40FF6" w:rsidRPr="00C40FF6" w:rsidRDefault="00C40FF6" w:rsidP="00C3271C">
      <w:pPr>
        <w:pStyle w:val="Code"/>
      </w:pPr>
      <w:r w:rsidRPr="00F45D56">
        <w:rPr>
          <w:lang w:val="ru-RU"/>
        </w:rPr>
        <w:tab/>
      </w:r>
      <w:r w:rsidRPr="00F45D56">
        <w:rPr>
          <w:lang w:val="ru-RU"/>
        </w:rPr>
        <w:tab/>
      </w:r>
      <w:r w:rsidRPr="00F45D56">
        <w:rPr>
          <w:lang w:val="ru-RU"/>
        </w:rPr>
        <w:tab/>
      </w:r>
      <w:r w:rsidRPr="00C40FF6">
        <w:t>}</w:t>
      </w:r>
    </w:p>
    <w:p w:rsidR="00C40FF6" w:rsidRPr="00C40FF6" w:rsidRDefault="00C40FF6" w:rsidP="00C3271C">
      <w:pPr>
        <w:pStyle w:val="Code"/>
      </w:pPr>
      <w:r w:rsidRPr="00C40FF6">
        <w:tab/>
      </w:r>
      <w:r w:rsidRPr="00C40FF6">
        <w:tab/>
        <w:t>}</w:t>
      </w:r>
    </w:p>
    <w:p w:rsidR="00C40FF6" w:rsidRPr="00C40FF6" w:rsidRDefault="00C40FF6" w:rsidP="00C3271C">
      <w:pPr>
        <w:pStyle w:val="Code"/>
      </w:pPr>
      <w:r w:rsidRPr="00C40FF6">
        <w:tab/>
      </w:r>
      <w:r w:rsidRPr="00C40FF6">
        <w:tab/>
        <w:t>invoices.clear();</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dataService.insertDataElementInvoices(</w:t>
      </w:r>
    </w:p>
    <w:p w:rsidR="00C40FF6" w:rsidRPr="00C40FF6" w:rsidRDefault="00C40FF6" w:rsidP="00C3271C">
      <w:pPr>
        <w:pStyle w:val="Code"/>
      </w:pPr>
      <w:r w:rsidRPr="00C40FF6">
        <w:tab/>
      </w:r>
      <w:r w:rsidRPr="00C40FF6">
        <w:tab/>
      </w:r>
      <w:r w:rsidRPr="00C40FF6">
        <w:tab/>
      </w:r>
      <w:r w:rsidRPr="00C40FF6">
        <w:tab/>
        <w:t>request.getNumberInvoice(),</w:t>
      </w:r>
    </w:p>
    <w:p w:rsidR="00C40FF6" w:rsidRPr="00C40FF6" w:rsidRDefault="00C40FF6" w:rsidP="00C3271C">
      <w:pPr>
        <w:pStyle w:val="Code"/>
      </w:pPr>
      <w:r w:rsidRPr="00C40FF6">
        <w:tab/>
      </w:r>
      <w:r w:rsidRPr="00C40FF6">
        <w:tab/>
      </w:r>
      <w:r w:rsidRPr="00C40FF6">
        <w:tab/>
      </w:r>
      <w:r w:rsidRPr="00C40FF6">
        <w:tab/>
        <w:t>request.getNameSupplier(),</w:t>
      </w:r>
    </w:p>
    <w:p w:rsidR="00C40FF6" w:rsidRPr="00C40FF6" w:rsidRDefault="00C40FF6" w:rsidP="00C3271C">
      <w:pPr>
        <w:pStyle w:val="Code"/>
      </w:pPr>
      <w:r w:rsidRPr="00C40FF6">
        <w:tab/>
      </w:r>
      <w:r w:rsidRPr="00C40FF6">
        <w:tab/>
      </w:r>
      <w:r w:rsidRPr="00C40FF6">
        <w:tab/>
      </w:r>
      <w:r w:rsidRPr="00C40FF6">
        <w:tab/>
        <w:t>request.getTotalWagons(),</w:t>
      </w:r>
    </w:p>
    <w:p w:rsidR="00C40FF6" w:rsidRPr="00C40FF6" w:rsidRDefault="00C40FF6" w:rsidP="00C3271C">
      <w:pPr>
        <w:pStyle w:val="Code"/>
      </w:pPr>
      <w:r w:rsidRPr="00C40FF6">
        <w:tab/>
      </w:r>
      <w:r w:rsidRPr="00C40FF6">
        <w:tab/>
      </w:r>
      <w:r w:rsidRPr="00C40FF6">
        <w:tab/>
      </w:r>
      <w:r w:rsidRPr="00C40FF6">
        <w:tab/>
        <w:t>request.getArrivalTrainDate(),</w:t>
      </w:r>
    </w:p>
    <w:p w:rsidR="00C40FF6" w:rsidRPr="00F45D56" w:rsidRDefault="00C40FF6" w:rsidP="00C3271C">
      <w:pPr>
        <w:pStyle w:val="Code"/>
        <w:rPr>
          <w:lang w:val="ru-RU"/>
        </w:rPr>
      </w:pPr>
      <w:r w:rsidRPr="00C40FF6">
        <w:tab/>
      </w:r>
      <w:r w:rsidRPr="00C40FF6">
        <w:tab/>
      </w:r>
      <w:r w:rsidRPr="00C40FF6">
        <w:tab/>
      </w:r>
      <w:r w:rsidRPr="00C40FF6">
        <w:tab/>
        <w:t>request</w:t>
      </w:r>
      <w:r w:rsidRPr="00F45D56">
        <w:rPr>
          <w:lang w:val="ru-RU"/>
        </w:rPr>
        <w:t>.</w:t>
      </w:r>
      <w:r w:rsidRPr="00C40FF6">
        <w:t>getDepartureTrainDate</w:t>
      </w:r>
      <w:r w:rsidRPr="00F45D56">
        <w:rPr>
          <w:lang w:val="ru-RU"/>
        </w:rPr>
        <w:t>());</w:t>
      </w:r>
    </w:p>
    <w:p w:rsidR="00C40FF6" w:rsidRPr="00F45D56" w:rsidRDefault="00C40FF6" w:rsidP="00C3271C">
      <w:pPr>
        <w:pStyle w:val="Code"/>
        <w:rPr>
          <w:lang w:val="ru-RU"/>
        </w:rPr>
      </w:pPr>
      <w:r w:rsidRPr="00F45D56">
        <w:rPr>
          <w:lang w:val="ru-RU"/>
        </w:rPr>
        <w:tab/>
        <w:t>}</w:t>
      </w:r>
    </w:p>
    <w:p w:rsidR="00C40FF6" w:rsidRPr="00F45D56" w:rsidRDefault="00C40FF6" w:rsidP="00C3271C">
      <w:pPr>
        <w:pStyle w:val="Code"/>
        <w:rPr>
          <w:lang w:val="ru-RU"/>
        </w:rPr>
      </w:pPr>
      <w:r w:rsidRPr="00F45D56">
        <w:rPr>
          <w:lang w:val="ru-RU"/>
        </w:rPr>
        <w:tab/>
      </w:r>
    </w:p>
    <w:p w:rsidR="00C40FF6" w:rsidRPr="00F45D56" w:rsidRDefault="00C40FF6" w:rsidP="00C3271C">
      <w:pPr>
        <w:pStyle w:val="Code"/>
        <w:rPr>
          <w:lang w:val="ru-RU"/>
        </w:rPr>
      </w:pPr>
      <w:r w:rsidRPr="00F45D56">
        <w:rPr>
          <w:lang w:val="ru-RU"/>
        </w:rPr>
        <w:tab/>
        <w:t>//</w:t>
      </w:r>
      <w:r w:rsidRPr="00C40FF6">
        <w:t>POST</w:t>
      </w:r>
      <w:r w:rsidRPr="00F45D56">
        <w:rPr>
          <w:lang w:val="ru-RU"/>
        </w:rPr>
        <w:t xml:space="preserve"> запрос для обновления одной конкретной записи из таблицы </w:t>
      </w:r>
      <w:r w:rsidRPr="00C40FF6">
        <w:t>Invoices</w:t>
      </w:r>
    </w:p>
    <w:p w:rsidR="00C40FF6" w:rsidRPr="00F45D56" w:rsidRDefault="00C40FF6" w:rsidP="00C3271C">
      <w:pPr>
        <w:pStyle w:val="Code"/>
        <w:rPr>
          <w:lang w:val="ru-RU"/>
        </w:rPr>
      </w:pPr>
      <w:r w:rsidRPr="00F45D56">
        <w:rPr>
          <w:lang w:val="ru-RU"/>
        </w:rPr>
        <w:tab/>
        <w:t>@</w:t>
      </w:r>
      <w:r w:rsidRPr="00C40FF6">
        <w:t>PostMapping</w:t>
      </w:r>
      <w:r w:rsidRPr="00F45D56">
        <w:rPr>
          <w:lang w:val="ru-RU"/>
        </w:rPr>
        <w:t>(</w:t>
      </w:r>
      <w:r w:rsidRPr="00C40FF6">
        <w:t>value</w:t>
      </w:r>
      <w:r w:rsidRPr="00F45D56">
        <w:rPr>
          <w:lang w:val="ru-RU"/>
        </w:rPr>
        <w:t xml:space="preserve"> = "/</w:t>
      </w:r>
      <w:r w:rsidRPr="00C40FF6">
        <w:t>invoices</w:t>
      </w:r>
      <w:r w:rsidRPr="00F45D56">
        <w:rPr>
          <w:lang w:val="ru-RU"/>
        </w:rPr>
        <w:t>/</w:t>
      </w:r>
      <w:r w:rsidRPr="00C40FF6">
        <w:t>update</w:t>
      </w:r>
      <w:r w:rsidRPr="00F45D56">
        <w:rPr>
          <w:lang w:val="ru-RU"/>
        </w:rPr>
        <w:t>")</w:t>
      </w:r>
    </w:p>
    <w:p w:rsidR="00C40FF6" w:rsidRPr="00F45D56" w:rsidRDefault="00C40FF6" w:rsidP="00C3271C">
      <w:pPr>
        <w:pStyle w:val="Code"/>
        <w:rPr>
          <w:lang w:val="ru-RU"/>
        </w:rPr>
      </w:pPr>
      <w:r w:rsidRPr="00F45D56">
        <w:rPr>
          <w:lang w:val="ru-RU"/>
        </w:rPr>
        <w:tab/>
        <w:t>@</w:t>
      </w:r>
      <w:r w:rsidRPr="00C40FF6">
        <w:t>ResponseStatus</w:t>
      </w:r>
      <w:r w:rsidRPr="00F45D56">
        <w:rPr>
          <w:lang w:val="ru-RU"/>
        </w:rPr>
        <w:t>(</w:t>
      </w:r>
      <w:r w:rsidRPr="00C40FF6">
        <w:t>HttpStatus</w:t>
      </w:r>
      <w:r w:rsidRPr="00F45D56">
        <w:rPr>
          <w:lang w:val="ru-RU"/>
        </w:rPr>
        <w:t>.</w:t>
      </w:r>
      <w:r w:rsidRPr="00C40FF6">
        <w:rPr>
          <w:bCs/>
          <w:i/>
          <w:iCs/>
        </w:rPr>
        <w:t>ACCEPTED</w:t>
      </w:r>
      <w:r w:rsidRPr="00F45D56">
        <w:rPr>
          <w:lang w:val="ru-RU"/>
        </w:rPr>
        <w:t>)</w:t>
      </w:r>
    </w:p>
    <w:p w:rsidR="00C40FF6" w:rsidRPr="00C40FF6" w:rsidRDefault="00C40FF6" w:rsidP="00C3271C">
      <w:pPr>
        <w:pStyle w:val="Code"/>
      </w:pPr>
      <w:r w:rsidRPr="00F45D56">
        <w:rPr>
          <w:lang w:val="ru-RU"/>
        </w:rPr>
        <w:tab/>
      </w:r>
      <w:r w:rsidRPr="00C40FF6">
        <w:rPr>
          <w:bCs/>
        </w:rPr>
        <w:t>public</w:t>
      </w:r>
      <w:r w:rsidRPr="00C40FF6">
        <w:t xml:space="preserve"> </w:t>
      </w:r>
      <w:r w:rsidRPr="00C40FF6">
        <w:rPr>
          <w:bCs/>
        </w:rPr>
        <w:t>void</w:t>
      </w:r>
      <w:r w:rsidRPr="00C40FF6">
        <w:t xml:space="preserve"> updateDataElementInvoices(@Valid @RequestBody DataElementRequestInsertInvoices request) </w:t>
      </w:r>
      <w:r w:rsidRPr="00C40FF6">
        <w:rPr>
          <w:bCs/>
        </w:rPr>
        <w:t>throws</w:t>
      </w:r>
      <w:r w:rsidRPr="00C40FF6">
        <w:t xml:space="preserve"> Exception {</w:t>
      </w:r>
    </w:p>
    <w:p w:rsidR="00C40FF6" w:rsidRPr="00C40FF6" w:rsidRDefault="00C40FF6" w:rsidP="00C3271C">
      <w:pPr>
        <w:pStyle w:val="Code"/>
      </w:pPr>
      <w:r w:rsidRPr="00C40FF6">
        <w:tab/>
      </w:r>
      <w:r w:rsidRPr="00C40FF6">
        <w:tab/>
      </w:r>
      <w:r w:rsidRPr="00C40FF6">
        <w:rPr>
          <w:bCs/>
        </w:rPr>
        <w:t>if</w:t>
      </w:r>
      <w:r w:rsidRPr="00C40FF6">
        <w:t xml:space="preserve">((request.getNumberInvoice().length() &lt; </w:t>
      </w:r>
      <w:r w:rsidRPr="00C40FF6">
        <w:rPr>
          <w:i/>
          <w:iCs/>
        </w:rPr>
        <w:t>SIZE_MIN_NUMBER_INVOICE</w:t>
      </w:r>
      <w:r w:rsidRPr="00C40FF6">
        <w:t>)</w:t>
      </w:r>
    </w:p>
    <w:p w:rsidR="00C40FF6" w:rsidRPr="00C40FF6" w:rsidRDefault="00C40FF6" w:rsidP="00C3271C">
      <w:pPr>
        <w:pStyle w:val="Code"/>
      </w:pPr>
      <w:r w:rsidRPr="00C40FF6">
        <w:tab/>
      </w:r>
      <w:r w:rsidRPr="00C40FF6">
        <w:tab/>
      </w:r>
      <w:r w:rsidRPr="00C40FF6">
        <w:tab/>
      </w:r>
      <w:r w:rsidRPr="00C40FF6">
        <w:tab/>
        <w:t xml:space="preserve">|| (request.getNumberInvoice().length() &gt; </w:t>
      </w:r>
      <w:r w:rsidRPr="00C40FF6">
        <w:rPr>
          <w:i/>
          <w:iCs/>
        </w:rPr>
        <w:t>SIZE_MAX_NUMBER_INVOICE</w:t>
      </w:r>
      <w:r w:rsidRPr="00C40FF6">
        <w:t>)) {</w:t>
      </w:r>
    </w:p>
    <w:p w:rsidR="00C40FF6" w:rsidRPr="00F45D56" w:rsidRDefault="00C40FF6" w:rsidP="00C3271C">
      <w:pPr>
        <w:pStyle w:val="Code"/>
        <w:rPr>
          <w:lang w:val="ru-RU"/>
        </w:rPr>
      </w:pPr>
      <w:r w:rsidRPr="00C40FF6">
        <w:tab/>
      </w:r>
      <w:r w:rsidRPr="00C40FF6">
        <w:tab/>
      </w:r>
      <w:r w:rsidRPr="00C40FF6">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Идентификационный номер накладной должен содержать общее число символов из диапазона ["</w:t>
      </w:r>
    </w:p>
    <w:p w:rsidR="00C40FF6" w:rsidRPr="00C40FF6" w:rsidRDefault="00C40FF6" w:rsidP="00C3271C">
      <w:pPr>
        <w:pStyle w:val="Code"/>
      </w:pPr>
      <w:r w:rsidRPr="00F45D56">
        <w:rPr>
          <w:lang w:val="ru-RU"/>
        </w:rPr>
        <w:tab/>
      </w:r>
      <w:r w:rsidRPr="00F45D56">
        <w:rPr>
          <w:lang w:val="ru-RU"/>
        </w:rPr>
        <w:tab/>
      </w:r>
      <w:r w:rsidRPr="00F45D56">
        <w:rPr>
          <w:lang w:val="ru-RU"/>
        </w:rPr>
        <w:tab/>
      </w:r>
      <w:r w:rsidRPr="00F45D56">
        <w:rPr>
          <w:lang w:val="ru-RU"/>
        </w:rPr>
        <w:tab/>
      </w:r>
      <w:r w:rsidRPr="00F45D56">
        <w:rPr>
          <w:lang w:val="ru-RU"/>
        </w:rPr>
        <w:tab/>
      </w:r>
      <w:r w:rsidRPr="00C40FF6">
        <w:t>+ String.</w:t>
      </w:r>
      <w:r w:rsidRPr="00C40FF6">
        <w:rPr>
          <w:i/>
          <w:iCs/>
        </w:rPr>
        <w:t>valueOf</w:t>
      </w:r>
      <w:r w:rsidRPr="00C40FF6">
        <w:t>(</w:t>
      </w:r>
      <w:r w:rsidRPr="00C40FF6">
        <w:rPr>
          <w:i/>
          <w:iCs/>
        </w:rPr>
        <w:t>SIZE_MIN_NUMBER_INVOICE</w:t>
      </w:r>
      <w:r w:rsidRPr="00C40FF6">
        <w:t>) + "; " + String.</w:t>
      </w:r>
      <w:r w:rsidRPr="00C40FF6">
        <w:rPr>
          <w:i/>
          <w:iCs/>
        </w:rPr>
        <w:t>valueOf</w:t>
      </w:r>
      <w:r w:rsidRPr="00C40FF6">
        <w:t>(</w:t>
      </w:r>
      <w:r w:rsidRPr="00C40FF6">
        <w:rPr>
          <w:i/>
          <w:iCs/>
        </w:rPr>
        <w:t>SIZE_MAX_NUMBER_INVOICE</w:t>
      </w:r>
      <w:r w:rsidRPr="00C40FF6">
        <w:t>) + "]");</w:t>
      </w:r>
    </w:p>
    <w:p w:rsidR="00C40FF6" w:rsidRPr="00F45D56" w:rsidRDefault="00C40FF6" w:rsidP="00C3271C">
      <w:pPr>
        <w:pStyle w:val="Code"/>
        <w:rPr>
          <w:lang w:val="ru-RU"/>
        </w:rPr>
      </w:pPr>
      <w:r w:rsidRPr="00C40FF6">
        <w:tab/>
      </w:r>
      <w:r w:rsidRPr="00C40FF6">
        <w:tab/>
      </w:r>
      <w:r w:rsidRPr="00F45D56">
        <w:rPr>
          <w:lang w:val="ru-RU"/>
        </w:rPr>
        <w:t>}</w:t>
      </w:r>
    </w:p>
    <w:p w:rsidR="00C40FF6" w:rsidRPr="00F45D56" w:rsidRDefault="00C40FF6" w:rsidP="00C3271C">
      <w:pPr>
        <w:pStyle w:val="Code"/>
        <w:rPr>
          <w:lang w:val="ru-RU"/>
        </w:rPr>
      </w:pPr>
      <w:r w:rsidRPr="00F45D56">
        <w:rPr>
          <w:lang w:val="ru-RU"/>
        </w:rPr>
        <w:lastRenderedPageBreak/>
        <w:tab/>
      </w:r>
      <w:r w:rsidRPr="00F45D56">
        <w:rPr>
          <w:lang w:val="ru-RU"/>
        </w:rPr>
        <w:tab/>
      </w:r>
    </w:p>
    <w:p w:rsidR="00C40FF6" w:rsidRPr="00F45D56" w:rsidRDefault="00C40FF6" w:rsidP="00C3271C">
      <w:pPr>
        <w:pStyle w:val="Code"/>
        <w:rPr>
          <w:lang w:val="ru-RU"/>
        </w:rPr>
      </w:pPr>
      <w:r w:rsidRPr="00F45D56">
        <w:rPr>
          <w:lang w:val="ru-RU"/>
        </w:rPr>
        <w:tab/>
      </w:r>
      <w:r w:rsidRPr="00F45D56">
        <w:rPr>
          <w:lang w:val="ru-RU"/>
        </w:rPr>
        <w:tab/>
      </w:r>
      <w:r w:rsidRPr="00C40FF6">
        <w:rPr>
          <w:bCs/>
        </w:rPr>
        <w:t>if</w:t>
      </w:r>
      <w:r w:rsidRPr="00F45D56">
        <w:rPr>
          <w:lang w:val="ru-RU"/>
        </w:rPr>
        <w:t>(</w:t>
      </w:r>
      <w:r w:rsidRPr="00C40FF6">
        <w:t>request</w:t>
      </w:r>
      <w:r w:rsidRPr="00F45D56">
        <w:rPr>
          <w:lang w:val="ru-RU"/>
        </w:rPr>
        <w:t>.</w:t>
      </w:r>
      <w:r w:rsidRPr="00C40FF6">
        <w:t>getTotalWagons</w:t>
      </w:r>
      <w:r w:rsidRPr="00F45D56">
        <w:rPr>
          <w:lang w:val="ru-RU"/>
        </w:rPr>
        <w:t>() &lt;= 0)</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Общее число прибывающих полувагонов по накладной не может быть меньше либо равно нулю!");</w:t>
      </w:r>
    </w:p>
    <w:p w:rsidR="00C40FF6" w:rsidRPr="00F45D56" w:rsidRDefault="00C40FF6" w:rsidP="00C3271C">
      <w:pPr>
        <w:pStyle w:val="Code"/>
        <w:rPr>
          <w:lang w:val="ru-RU"/>
        </w:rPr>
      </w:pPr>
      <w:r w:rsidRPr="00F45D56">
        <w:rPr>
          <w:lang w:val="ru-RU"/>
        </w:rPr>
        <w:tab/>
      </w:r>
      <w:r w:rsidRPr="00F45D56">
        <w:rPr>
          <w:lang w:val="ru-RU"/>
        </w:rPr>
        <w:tab/>
      </w:r>
    </w:p>
    <w:p w:rsidR="00C40FF6" w:rsidRPr="00C40FF6" w:rsidRDefault="00C40FF6" w:rsidP="00C3271C">
      <w:pPr>
        <w:pStyle w:val="Code"/>
      </w:pPr>
      <w:r w:rsidRPr="00F45D56">
        <w:rPr>
          <w:lang w:val="ru-RU"/>
        </w:rPr>
        <w:tab/>
      </w:r>
      <w:r w:rsidRPr="00F45D56">
        <w:rPr>
          <w:lang w:val="ru-RU"/>
        </w:rPr>
        <w:tab/>
      </w:r>
      <w:r w:rsidRPr="00C40FF6">
        <w:rPr>
          <w:bCs/>
        </w:rPr>
        <w:t>try</w:t>
      </w:r>
      <w:r w:rsidRPr="00C40FF6">
        <w:t xml:space="preserve"> {</w:t>
      </w:r>
    </w:p>
    <w:p w:rsidR="00C40FF6" w:rsidRPr="00C40FF6" w:rsidRDefault="00C40FF6" w:rsidP="00C3271C">
      <w:pPr>
        <w:pStyle w:val="Code"/>
      </w:pPr>
      <w:r w:rsidRPr="00C40FF6">
        <w:tab/>
      </w:r>
      <w:r w:rsidRPr="00C40FF6">
        <w:tab/>
      </w:r>
      <w:r w:rsidRPr="00C40FF6">
        <w:tab/>
        <w:t xml:space="preserve">DateFormat format = </w:t>
      </w:r>
      <w:r w:rsidRPr="00C40FF6">
        <w:rPr>
          <w:bCs/>
        </w:rPr>
        <w:t>new</w:t>
      </w:r>
      <w:r w:rsidRPr="00C40FF6">
        <w:t xml:space="preserve"> SimpleDateFormat("yyyy-mm-dd");</w:t>
      </w:r>
    </w:p>
    <w:p w:rsidR="00C40FF6" w:rsidRPr="00C40FF6" w:rsidRDefault="00C40FF6" w:rsidP="00C3271C">
      <w:pPr>
        <w:pStyle w:val="Code"/>
      </w:pPr>
      <w:r w:rsidRPr="00C40FF6">
        <w:tab/>
      </w:r>
      <w:r w:rsidRPr="00C40FF6">
        <w:tab/>
        <w:t xml:space="preserve">     </w:t>
      </w:r>
      <w:r w:rsidRPr="00C40FF6">
        <w:rPr>
          <w:bCs/>
        </w:rPr>
        <w:t>if</w:t>
      </w:r>
      <w:r w:rsidRPr="00C40FF6">
        <w:t>(format.parse(request.getArrivalTrainDate()).before(</w:t>
      </w:r>
    </w:p>
    <w:p w:rsidR="00C40FF6" w:rsidRPr="00C40FF6" w:rsidRDefault="00C40FF6" w:rsidP="00C3271C">
      <w:pPr>
        <w:pStyle w:val="Code"/>
      </w:pPr>
      <w:r w:rsidRPr="00C40FF6">
        <w:tab/>
      </w:r>
      <w:r w:rsidRPr="00C40FF6">
        <w:tab/>
        <w:t xml:space="preserve">            format.parse(request.getDepartureTrainDate())</w:t>
      </w:r>
    </w:p>
    <w:p w:rsidR="00C40FF6" w:rsidRPr="00C40FF6" w:rsidRDefault="00C40FF6" w:rsidP="00C3271C">
      <w:pPr>
        <w:pStyle w:val="Code"/>
      </w:pPr>
      <w:r w:rsidRPr="00C40FF6">
        <w:tab/>
      </w:r>
      <w:r w:rsidRPr="00C40FF6">
        <w:tab/>
        <w:t xml:space="preserve">     )){</w:t>
      </w:r>
    </w:p>
    <w:p w:rsidR="00C40FF6" w:rsidRPr="00C40FF6" w:rsidRDefault="00C40FF6" w:rsidP="00C3271C">
      <w:pPr>
        <w:pStyle w:val="Code"/>
      </w:pPr>
      <w:r w:rsidRPr="00C40FF6">
        <w:tab/>
      </w:r>
      <w:r w:rsidRPr="00C40FF6">
        <w:tab/>
        <w:t xml:space="preserve">    </w:t>
      </w:r>
      <w:r w:rsidRPr="00C40FF6">
        <w:tab/>
        <w:t xml:space="preserve"> </w:t>
      </w:r>
      <w:r w:rsidRPr="00C40FF6">
        <w:rPr>
          <w:bCs/>
        </w:rPr>
        <w:t>throw</w:t>
      </w:r>
      <w:r w:rsidRPr="00C40FF6">
        <w:t xml:space="preserve"> </w:t>
      </w:r>
      <w:r w:rsidRPr="00C40FF6">
        <w:rPr>
          <w:bCs/>
        </w:rPr>
        <w:t>new</w:t>
      </w:r>
      <w:r w:rsidRPr="00C40FF6">
        <w:t xml:space="preserve"> Exception("Дата приезда состава не может быть раньше даты отправки состава!");</w:t>
      </w:r>
    </w:p>
    <w:p w:rsidR="00C40FF6" w:rsidRPr="00F45D56" w:rsidRDefault="00C40FF6" w:rsidP="00C3271C">
      <w:pPr>
        <w:pStyle w:val="Code"/>
        <w:rPr>
          <w:lang w:val="ru-RU"/>
        </w:rPr>
      </w:pPr>
      <w:r w:rsidRPr="00C40FF6">
        <w:tab/>
      </w:r>
      <w:r w:rsidRPr="00C40FF6">
        <w:tab/>
        <w:t xml:space="preserve">    </w:t>
      </w:r>
      <w:r w:rsidRPr="00F45D56">
        <w:rPr>
          <w:lang w:val="ru-RU"/>
        </w:rPr>
        <w:t>}</w:t>
      </w:r>
    </w:p>
    <w:p w:rsidR="00C40FF6" w:rsidRPr="00F45D56" w:rsidRDefault="00C40FF6" w:rsidP="00C3271C">
      <w:pPr>
        <w:pStyle w:val="Code"/>
        <w:rPr>
          <w:lang w:val="ru-RU"/>
        </w:rPr>
      </w:pPr>
      <w:r w:rsidRPr="00F45D56">
        <w:rPr>
          <w:lang w:val="ru-RU"/>
        </w:rPr>
        <w:tab/>
      </w:r>
      <w:r w:rsidRPr="00F45D56">
        <w:rPr>
          <w:lang w:val="ru-RU"/>
        </w:rPr>
        <w:tab/>
        <w:t>}</w:t>
      </w:r>
      <w:r w:rsidRPr="00C40FF6">
        <w:rPr>
          <w:bCs/>
        </w:rPr>
        <w:t>catch</w:t>
      </w:r>
      <w:r w:rsidRPr="00F45D56">
        <w:rPr>
          <w:lang w:val="ru-RU"/>
        </w:rPr>
        <w:t>(</w:t>
      </w:r>
      <w:r w:rsidRPr="00C40FF6">
        <w:t>ParseException</w:t>
      </w:r>
      <w:r w:rsidRPr="00F45D56">
        <w:rPr>
          <w:lang w:val="ru-RU"/>
        </w:rPr>
        <w:t xml:space="preserve"> </w:t>
      </w:r>
      <w:r w:rsidRPr="00C40FF6">
        <w:t>e</w:t>
      </w:r>
      <w:r w:rsidRPr="00F45D56">
        <w:rPr>
          <w:lang w:val="ru-RU"/>
        </w:rPr>
        <w:t>) {</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Дата приезда или отправки состава представлена в не корректной форме!"</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r>
      <w:r w:rsidRPr="00F45D56">
        <w:rPr>
          <w:lang w:val="ru-RU"/>
        </w:rPr>
        <w:tab/>
      </w:r>
      <w:r w:rsidRPr="00F45D56">
        <w:rPr>
          <w:lang w:val="ru-RU"/>
        </w:rPr>
        <w:tab/>
        <w:t>+ " Форма представления должна быть в формате гггг-мм-дд");</w:t>
      </w:r>
    </w:p>
    <w:p w:rsidR="00C40FF6" w:rsidRPr="00C40FF6" w:rsidRDefault="00C40FF6" w:rsidP="00C3271C">
      <w:pPr>
        <w:pStyle w:val="Code"/>
      </w:pPr>
      <w:r w:rsidRPr="00F45D56">
        <w:rPr>
          <w:lang w:val="ru-RU"/>
        </w:rPr>
        <w:tab/>
      </w:r>
      <w:r w:rsidRPr="00F45D56">
        <w:rPr>
          <w:lang w:val="ru-RU"/>
        </w:rPr>
        <w:tab/>
      </w:r>
      <w:r w:rsidRPr="00C40FF6">
        <w:t>}</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List&lt;DataElementRegister&gt; reg = dataService.getDataElementRegisterAll();</w:t>
      </w:r>
    </w:p>
    <w:p w:rsidR="00C40FF6" w:rsidRPr="00C40FF6" w:rsidRDefault="00C40FF6" w:rsidP="00C3271C">
      <w:pPr>
        <w:pStyle w:val="Code"/>
      </w:pPr>
      <w:r w:rsidRPr="00C40FF6">
        <w:tab/>
      </w:r>
      <w:r w:rsidRPr="00C40FF6">
        <w:tab/>
      </w:r>
      <w:r w:rsidRPr="00C40FF6">
        <w:rPr>
          <w:bCs/>
        </w:rPr>
        <w:t>short</w:t>
      </w:r>
      <w:r w:rsidRPr="00C40FF6">
        <w:t xml:space="preserve"> count = 0;</w:t>
      </w:r>
    </w:p>
    <w:p w:rsidR="00C40FF6" w:rsidRPr="00C40FF6" w:rsidRDefault="00C40FF6" w:rsidP="00C3271C">
      <w:pPr>
        <w:pStyle w:val="Code"/>
      </w:pPr>
      <w:r w:rsidRPr="00C40FF6">
        <w:tab/>
      </w:r>
      <w:r w:rsidRPr="00C40FF6">
        <w:tab/>
      </w:r>
      <w:r w:rsidRPr="00C40FF6">
        <w:rPr>
          <w:bCs/>
        </w:rPr>
        <w:t>short</w:t>
      </w:r>
      <w:r w:rsidRPr="00C40FF6">
        <w:t xml:space="preserve"> maxSerialNumber = 0;</w:t>
      </w:r>
    </w:p>
    <w:p w:rsidR="00C40FF6" w:rsidRPr="00C40FF6" w:rsidRDefault="00C40FF6" w:rsidP="00C3271C">
      <w:pPr>
        <w:pStyle w:val="Code"/>
      </w:pPr>
      <w:r w:rsidRPr="00C40FF6">
        <w:tab/>
      </w:r>
      <w:r w:rsidRPr="00C40FF6">
        <w:tab/>
      </w:r>
      <w:r w:rsidRPr="00C40FF6">
        <w:rPr>
          <w:bCs/>
        </w:rPr>
        <w:t>for</w:t>
      </w:r>
      <w:r w:rsidRPr="00C40FF6">
        <w:t>(DataElementRegister i : reg) {</w:t>
      </w:r>
    </w:p>
    <w:p w:rsidR="00C40FF6" w:rsidRPr="00C40FF6" w:rsidRDefault="00C40FF6" w:rsidP="00C3271C">
      <w:pPr>
        <w:pStyle w:val="Code"/>
      </w:pPr>
      <w:r w:rsidRPr="00C40FF6">
        <w:tab/>
      </w:r>
      <w:r w:rsidRPr="00C40FF6">
        <w:tab/>
      </w:r>
      <w:r w:rsidRPr="00C40FF6">
        <w:tab/>
      </w:r>
      <w:r w:rsidRPr="00C40FF6">
        <w:rPr>
          <w:bCs/>
        </w:rPr>
        <w:t>if</w:t>
      </w:r>
      <w:r w:rsidRPr="00C40FF6">
        <w:t>(i.getFkNumberInvoice().equals(request.getNumberInvoice())) {</w:t>
      </w:r>
    </w:p>
    <w:p w:rsidR="00C40FF6" w:rsidRPr="00C40FF6" w:rsidRDefault="00C40FF6" w:rsidP="00C3271C">
      <w:pPr>
        <w:pStyle w:val="Code"/>
      </w:pPr>
      <w:r w:rsidRPr="00C40FF6">
        <w:tab/>
      </w:r>
      <w:r w:rsidRPr="00C40FF6">
        <w:tab/>
      </w:r>
      <w:r w:rsidRPr="00C40FF6">
        <w:tab/>
      </w:r>
      <w:r w:rsidRPr="00C40FF6">
        <w:tab/>
        <w:t>count++;</w:t>
      </w:r>
    </w:p>
    <w:p w:rsidR="00C40FF6" w:rsidRPr="00C40FF6" w:rsidRDefault="00C40FF6" w:rsidP="00C3271C">
      <w:pPr>
        <w:pStyle w:val="Code"/>
      </w:pPr>
      <w:r w:rsidRPr="00C40FF6">
        <w:tab/>
      </w:r>
      <w:r w:rsidRPr="00C40FF6">
        <w:tab/>
      </w:r>
      <w:r w:rsidRPr="00C40FF6">
        <w:tab/>
      </w:r>
      <w:r w:rsidRPr="00C40FF6">
        <w:tab/>
      </w:r>
      <w:r w:rsidRPr="00C40FF6">
        <w:rPr>
          <w:bCs/>
        </w:rPr>
        <w:t>if</w:t>
      </w:r>
      <w:r w:rsidRPr="00C40FF6">
        <w:t>(maxSerialNumber &lt; i.getSerialNumber())</w:t>
      </w:r>
    </w:p>
    <w:p w:rsidR="00C40FF6" w:rsidRPr="00C40FF6" w:rsidRDefault="00C40FF6" w:rsidP="00C3271C">
      <w:pPr>
        <w:pStyle w:val="Code"/>
      </w:pPr>
      <w:r w:rsidRPr="00C40FF6">
        <w:tab/>
      </w:r>
      <w:r w:rsidRPr="00C40FF6">
        <w:tab/>
      </w:r>
      <w:r w:rsidRPr="00C40FF6">
        <w:tab/>
      </w:r>
      <w:r w:rsidRPr="00C40FF6">
        <w:tab/>
      </w:r>
      <w:r w:rsidRPr="00C40FF6">
        <w:tab/>
        <w:t>maxSerialNumber = i.getSerialNumber();</w:t>
      </w:r>
    </w:p>
    <w:p w:rsidR="00C40FF6" w:rsidRPr="00C40FF6" w:rsidRDefault="00C40FF6" w:rsidP="00C3271C">
      <w:pPr>
        <w:pStyle w:val="Code"/>
      </w:pPr>
      <w:r w:rsidRPr="00C40FF6">
        <w:tab/>
      </w:r>
      <w:r w:rsidRPr="00C40FF6">
        <w:tab/>
      </w:r>
      <w:r w:rsidRPr="00C40FF6">
        <w:tab/>
        <w:t>}</w:t>
      </w:r>
    </w:p>
    <w:p w:rsidR="00C40FF6" w:rsidRPr="00C40FF6" w:rsidRDefault="00C40FF6" w:rsidP="00C3271C">
      <w:pPr>
        <w:pStyle w:val="Code"/>
      </w:pPr>
      <w:r w:rsidRPr="00C40FF6">
        <w:tab/>
      </w:r>
      <w:r w:rsidRPr="00C40FF6">
        <w:tab/>
        <w:t>}</w:t>
      </w:r>
    </w:p>
    <w:p w:rsidR="00C40FF6" w:rsidRPr="00C40FF6" w:rsidRDefault="00C40FF6" w:rsidP="00C3271C">
      <w:pPr>
        <w:pStyle w:val="Code"/>
      </w:pPr>
      <w:r w:rsidRPr="00C40FF6">
        <w:tab/>
      </w:r>
      <w:r w:rsidRPr="00C40FF6">
        <w:tab/>
        <w:t>reg.clear();</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r>
      <w:r w:rsidRPr="00C40FF6">
        <w:rPr>
          <w:bCs/>
        </w:rPr>
        <w:t>if</w:t>
      </w:r>
      <w:r w:rsidRPr="00C40FF6">
        <w:t>((count &gt; request.getTotalWagons()) || (maxSerialNumber &gt; request.getTotalWagons()))</w:t>
      </w:r>
    </w:p>
    <w:p w:rsidR="00C40FF6" w:rsidRPr="00F45D56" w:rsidRDefault="00C40FF6" w:rsidP="00C3271C">
      <w:pPr>
        <w:pStyle w:val="Code"/>
        <w:rPr>
          <w:lang w:val="ru-RU"/>
        </w:rPr>
      </w:pPr>
      <w:r w:rsidRPr="00C40FF6">
        <w:tab/>
      </w:r>
      <w:r w:rsidRPr="00C40FF6">
        <w:tab/>
      </w:r>
      <w:r w:rsidRPr="00C40FF6">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Общее число полувагонов не должно быть меньше числа полувагонов, которые уже зарегистрированны по данной"</w:t>
      </w:r>
    </w:p>
    <w:p w:rsidR="00C40FF6" w:rsidRPr="00C40FF6" w:rsidRDefault="00C40FF6" w:rsidP="00C3271C">
      <w:pPr>
        <w:pStyle w:val="Code"/>
      </w:pPr>
      <w:r w:rsidRPr="00F45D56">
        <w:rPr>
          <w:lang w:val="ru-RU"/>
        </w:rPr>
        <w:tab/>
      </w:r>
      <w:r w:rsidRPr="00F45D56">
        <w:rPr>
          <w:lang w:val="ru-RU"/>
        </w:rPr>
        <w:tab/>
      </w:r>
      <w:r w:rsidRPr="00F45D56">
        <w:rPr>
          <w:lang w:val="ru-RU"/>
        </w:rPr>
        <w:tab/>
      </w:r>
      <w:r w:rsidRPr="00F45D56">
        <w:rPr>
          <w:lang w:val="ru-RU"/>
        </w:rPr>
        <w:tab/>
      </w:r>
      <w:r w:rsidRPr="00F45D56">
        <w:rPr>
          <w:lang w:val="ru-RU"/>
        </w:rPr>
        <w:tab/>
      </w:r>
      <w:r w:rsidRPr="00C40FF6">
        <w:t>+ " накладной!");</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dataService.updateDataElementInvoices(</w:t>
      </w:r>
    </w:p>
    <w:p w:rsidR="00C40FF6" w:rsidRPr="00C40FF6" w:rsidRDefault="00C40FF6" w:rsidP="00C3271C">
      <w:pPr>
        <w:pStyle w:val="Code"/>
      </w:pPr>
      <w:r w:rsidRPr="00C40FF6">
        <w:tab/>
      </w:r>
      <w:r w:rsidRPr="00C40FF6">
        <w:tab/>
      </w:r>
      <w:r w:rsidRPr="00C40FF6">
        <w:tab/>
      </w:r>
      <w:r w:rsidRPr="00C40FF6">
        <w:tab/>
        <w:t>request.getNumberInvoice(),</w:t>
      </w:r>
    </w:p>
    <w:p w:rsidR="00C40FF6" w:rsidRPr="00C40FF6" w:rsidRDefault="00C40FF6" w:rsidP="00C3271C">
      <w:pPr>
        <w:pStyle w:val="Code"/>
      </w:pPr>
      <w:r w:rsidRPr="00C40FF6">
        <w:tab/>
      </w:r>
      <w:r w:rsidRPr="00C40FF6">
        <w:tab/>
      </w:r>
      <w:r w:rsidRPr="00C40FF6">
        <w:tab/>
      </w:r>
      <w:r w:rsidRPr="00C40FF6">
        <w:tab/>
        <w:t>request.getNameSupplier(),</w:t>
      </w:r>
    </w:p>
    <w:p w:rsidR="00C40FF6" w:rsidRPr="00C40FF6" w:rsidRDefault="00C40FF6" w:rsidP="00C3271C">
      <w:pPr>
        <w:pStyle w:val="Code"/>
      </w:pPr>
      <w:r w:rsidRPr="00C40FF6">
        <w:tab/>
      </w:r>
      <w:r w:rsidRPr="00C40FF6">
        <w:tab/>
      </w:r>
      <w:r w:rsidRPr="00C40FF6">
        <w:tab/>
      </w:r>
      <w:r w:rsidRPr="00C40FF6">
        <w:tab/>
        <w:t>request.getTotalWagons(),</w:t>
      </w:r>
    </w:p>
    <w:p w:rsidR="00C40FF6" w:rsidRPr="00C40FF6" w:rsidRDefault="00C40FF6" w:rsidP="00C3271C">
      <w:pPr>
        <w:pStyle w:val="Code"/>
      </w:pPr>
      <w:r w:rsidRPr="00C40FF6">
        <w:tab/>
      </w:r>
      <w:r w:rsidRPr="00C40FF6">
        <w:tab/>
      </w:r>
      <w:r w:rsidRPr="00C40FF6">
        <w:tab/>
      </w:r>
      <w:r w:rsidRPr="00C40FF6">
        <w:tab/>
        <w:t>request.getArrivalTrainDate(),</w:t>
      </w:r>
    </w:p>
    <w:p w:rsidR="00C40FF6" w:rsidRPr="00F45D56" w:rsidRDefault="00C40FF6" w:rsidP="00C3271C">
      <w:pPr>
        <w:pStyle w:val="Code"/>
        <w:rPr>
          <w:lang w:val="ru-RU"/>
        </w:rPr>
      </w:pPr>
      <w:r w:rsidRPr="00C40FF6">
        <w:tab/>
      </w:r>
      <w:r w:rsidRPr="00C40FF6">
        <w:tab/>
      </w:r>
      <w:r w:rsidRPr="00C40FF6">
        <w:tab/>
      </w:r>
      <w:r w:rsidRPr="00C40FF6">
        <w:tab/>
        <w:t>request</w:t>
      </w:r>
      <w:r w:rsidRPr="00F45D56">
        <w:rPr>
          <w:lang w:val="ru-RU"/>
        </w:rPr>
        <w:t>.</w:t>
      </w:r>
      <w:r w:rsidRPr="00C40FF6">
        <w:t>getDepartureTrainDate</w:t>
      </w:r>
      <w:r w:rsidRPr="00F45D56">
        <w:rPr>
          <w:lang w:val="ru-RU"/>
        </w:rPr>
        <w:t>());</w:t>
      </w:r>
    </w:p>
    <w:p w:rsidR="00C40FF6" w:rsidRPr="00F45D56" w:rsidRDefault="00C40FF6" w:rsidP="00C3271C">
      <w:pPr>
        <w:pStyle w:val="Code"/>
        <w:rPr>
          <w:lang w:val="ru-RU"/>
        </w:rPr>
      </w:pPr>
      <w:r w:rsidRPr="00F45D56">
        <w:rPr>
          <w:lang w:val="ru-RU"/>
        </w:rPr>
        <w:tab/>
        <w:t>}</w:t>
      </w:r>
    </w:p>
    <w:p w:rsidR="00C40FF6" w:rsidRPr="00F45D56" w:rsidRDefault="00C40FF6" w:rsidP="00C3271C">
      <w:pPr>
        <w:pStyle w:val="Code"/>
        <w:rPr>
          <w:lang w:val="ru-RU"/>
        </w:rPr>
      </w:pPr>
      <w:r w:rsidRPr="00F45D56">
        <w:rPr>
          <w:lang w:val="ru-RU"/>
        </w:rPr>
        <w:lastRenderedPageBreak/>
        <w:tab/>
      </w:r>
    </w:p>
    <w:p w:rsidR="00C40FF6" w:rsidRPr="00F45D56" w:rsidRDefault="00C40FF6" w:rsidP="00C3271C">
      <w:pPr>
        <w:pStyle w:val="Code"/>
        <w:rPr>
          <w:lang w:val="ru-RU"/>
        </w:rPr>
      </w:pPr>
      <w:r w:rsidRPr="00F45D56">
        <w:rPr>
          <w:lang w:val="ru-RU"/>
        </w:rPr>
        <w:tab/>
        <w:t>//</w:t>
      </w:r>
      <w:r w:rsidRPr="00C40FF6">
        <w:t>POST</w:t>
      </w:r>
      <w:r w:rsidRPr="00F45D56">
        <w:rPr>
          <w:lang w:val="ru-RU"/>
        </w:rPr>
        <w:t xml:space="preserve"> запрос для удаления одной конкретной записи из таблицы </w:t>
      </w:r>
      <w:r w:rsidRPr="00C40FF6">
        <w:t>Invoices</w:t>
      </w:r>
    </w:p>
    <w:p w:rsidR="00C40FF6" w:rsidRPr="00F45D56" w:rsidRDefault="00C40FF6" w:rsidP="00C3271C">
      <w:pPr>
        <w:pStyle w:val="Code"/>
        <w:rPr>
          <w:lang w:val="ru-RU"/>
        </w:rPr>
      </w:pPr>
      <w:r w:rsidRPr="00F45D56">
        <w:rPr>
          <w:lang w:val="ru-RU"/>
        </w:rPr>
        <w:tab/>
        <w:t>@</w:t>
      </w:r>
      <w:r w:rsidRPr="00C40FF6">
        <w:t>PostMapping</w:t>
      </w:r>
      <w:r w:rsidRPr="00F45D56">
        <w:rPr>
          <w:lang w:val="ru-RU"/>
        </w:rPr>
        <w:t>(</w:t>
      </w:r>
      <w:r w:rsidRPr="00C40FF6">
        <w:t>value</w:t>
      </w:r>
      <w:r w:rsidRPr="00F45D56">
        <w:rPr>
          <w:lang w:val="ru-RU"/>
        </w:rPr>
        <w:t xml:space="preserve"> = "/</w:t>
      </w:r>
      <w:r w:rsidRPr="00C40FF6">
        <w:t>invoices</w:t>
      </w:r>
      <w:r w:rsidRPr="00F45D56">
        <w:rPr>
          <w:lang w:val="ru-RU"/>
        </w:rPr>
        <w:t>/</w:t>
      </w:r>
      <w:r w:rsidRPr="00C40FF6">
        <w:t>delete</w:t>
      </w:r>
      <w:r w:rsidRPr="00F45D56">
        <w:rPr>
          <w:lang w:val="ru-RU"/>
        </w:rPr>
        <w:t>")</w:t>
      </w:r>
    </w:p>
    <w:p w:rsidR="00C40FF6" w:rsidRPr="00F45D56" w:rsidRDefault="00C40FF6" w:rsidP="00C3271C">
      <w:pPr>
        <w:pStyle w:val="Code"/>
        <w:rPr>
          <w:lang w:val="ru-RU"/>
        </w:rPr>
      </w:pPr>
      <w:r w:rsidRPr="00F45D56">
        <w:rPr>
          <w:lang w:val="ru-RU"/>
        </w:rPr>
        <w:tab/>
        <w:t>@</w:t>
      </w:r>
      <w:r w:rsidRPr="00C40FF6">
        <w:t>ResponseStatus</w:t>
      </w:r>
      <w:r w:rsidRPr="00F45D56">
        <w:rPr>
          <w:lang w:val="ru-RU"/>
        </w:rPr>
        <w:t>(</w:t>
      </w:r>
      <w:r w:rsidRPr="00C40FF6">
        <w:t>HttpStatus</w:t>
      </w:r>
      <w:r w:rsidRPr="00F45D56">
        <w:rPr>
          <w:lang w:val="ru-RU"/>
        </w:rPr>
        <w:t>.</w:t>
      </w:r>
      <w:r w:rsidRPr="00C40FF6">
        <w:rPr>
          <w:bCs/>
          <w:i/>
          <w:iCs/>
        </w:rPr>
        <w:t>ACCEPTED</w:t>
      </w:r>
      <w:r w:rsidRPr="00F45D56">
        <w:rPr>
          <w:lang w:val="ru-RU"/>
        </w:rPr>
        <w:t>)</w:t>
      </w:r>
    </w:p>
    <w:p w:rsidR="00C40FF6" w:rsidRPr="00C40FF6" w:rsidRDefault="00C40FF6" w:rsidP="00C3271C">
      <w:pPr>
        <w:pStyle w:val="Code"/>
      </w:pPr>
      <w:r w:rsidRPr="00F45D56">
        <w:rPr>
          <w:lang w:val="ru-RU"/>
        </w:rPr>
        <w:tab/>
      </w:r>
      <w:r w:rsidRPr="00C40FF6">
        <w:rPr>
          <w:bCs/>
        </w:rPr>
        <w:t>public</w:t>
      </w:r>
      <w:r w:rsidRPr="00C40FF6">
        <w:t xml:space="preserve"> </w:t>
      </w:r>
      <w:r w:rsidRPr="00C40FF6">
        <w:rPr>
          <w:bCs/>
        </w:rPr>
        <w:t>void</w:t>
      </w:r>
      <w:r w:rsidRPr="00C40FF6">
        <w:t xml:space="preserve"> deleteDataElementInvoices(@Valid @RequestBody DataElementRequestDeleteInvoices request) </w:t>
      </w:r>
      <w:r w:rsidRPr="00C40FF6">
        <w:rPr>
          <w:bCs/>
        </w:rPr>
        <w:t>throws</w:t>
      </w:r>
      <w:r w:rsidRPr="00C40FF6">
        <w:t xml:space="preserve"> Exception {</w:t>
      </w:r>
    </w:p>
    <w:p w:rsidR="00C40FF6" w:rsidRPr="00C40FF6" w:rsidRDefault="00C40FF6" w:rsidP="00C3271C">
      <w:pPr>
        <w:pStyle w:val="Code"/>
      </w:pPr>
      <w:r w:rsidRPr="00C40FF6">
        <w:tab/>
      </w:r>
      <w:r w:rsidRPr="00C40FF6">
        <w:tab/>
      </w:r>
      <w:r w:rsidRPr="00C40FF6">
        <w:rPr>
          <w:bCs/>
        </w:rPr>
        <w:t>if</w:t>
      </w:r>
      <w:r w:rsidRPr="00C40FF6">
        <w:t xml:space="preserve">((request.getNumberInvoice().length() &lt; </w:t>
      </w:r>
      <w:r w:rsidRPr="00C40FF6">
        <w:rPr>
          <w:i/>
          <w:iCs/>
        </w:rPr>
        <w:t>SIZE_MIN_NUMBER_INVOICE</w:t>
      </w:r>
      <w:r w:rsidRPr="00C40FF6">
        <w:t>)</w:t>
      </w:r>
    </w:p>
    <w:p w:rsidR="00C40FF6" w:rsidRPr="00C40FF6" w:rsidRDefault="00C40FF6" w:rsidP="00C3271C">
      <w:pPr>
        <w:pStyle w:val="Code"/>
      </w:pPr>
      <w:r w:rsidRPr="00C40FF6">
        <w:tab/>
      </w:r>
      <w:r w:rsidRPr="00C40FF6">
        <w:tab/>
      </w:r>
      <w:r w:rsidRPr="00C40FF6">
        <w:tab/>
      </w:r>
      <w:r w:rsidRPr="00C40FF6">
        <w:tab/>
        <w:t xml:space="preserve">|| (request.getNumberInvoice().length() &gt; </w:t>
      </w:r>
      <w:r w:rsidRPr="00C40FF6">
        <w:rPr>
          <w:i/>
          <w:iCs/>
        </w:rPr>
        <w:t>SIZE_MAX_NUMBER_INVOICE</w:t>
      </w:r>
      <w:r w:rsidRPr="00C40FF6">
        <w:t>)) {</w:t>
      </w:r>
    </w:p>
    <w:p w:rsidR="00C40FF6" w:rsidRPr="00F45D56" w:rsidRDefault="00C40FF6" w:rsidP="00C3271C">
      <w:pPr>
        <w:pStyle w:val="Code"/>
        <w:rPr>
          <w:lang w:val="ru-RU"/>
        </w:rPr>
      </w:pPr>
      <w:r w:rsidRPr="00C40FF6">
        <w:tab/>
      </w:r>
      <w:r w:rsidRPr="00C40FF6">
        <w:tab/>
      </w:r>
      <w:r w:rsidRPr="00C40FF6">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Идентификационный номер накладной должен содержать общее число символов из диапазона ["</w:t>
      </w:r>
    </w:p>
    <w:p w:rsidR="00C40FF6" w:rsidRPr="00C40FF6" w:rsidRDefault="00C40FF6" w:rsidP="00C3271C">
      <w:pPr>
        <w:pStyle w:val="Code"/>
      </w:pPr>
      <w:r w:rsidRPr="00F45D56">
        <w:rPr>
          <w:lang w:val="ru-RU"/>
        </w:rPr>
        <w:tab/>
      </w:r>
      <w:r w:rsidRPr="00F45D56">
        <w:rPr>
          <w:lang w:val="ru-RU"/>
        </w:rPr>
        <w:tab/>
      </w:r>
      <w:r w:rsidRPr="00F45D56">
        <w:rPr>
          <w:lang w:val="ru-RU"/>
        </w:rPr>
        <w:tab/>
      </w:r>
      <w:r w:rsidRPr="00F45D56">
        <w:rPr>
          <w:lang w:val="ru-RU"/>
        </w:rPr>
        <w:tab/>
      </w:r>
      <w:r w:rsidRPr="00F45D56">
        <w:rPr>
          <w:lang w:val="ru-RU"/>
        </w:rPr>
        <w:tab/>
      </w:r>
      <w:r w:rsidRPr="00C40FF6">
        <w:t>+ String.</w:t>
      </w:r>
      <w:r w:rsidRPr="00C40FF6">
        <w:rPr>
          <w:i/>
          <w:iCs/>
        </w:rPr>
        <w:t>valueOf</w:t>
      </w:r>
      <w:r w:rsidRPr="00C40FF6">
        <w:t>(</w:t>
      </w:r>
      <w:r w:rsidRPr="00C40FF6">
        <w:rPr>
          <w:i/>
          <w:iCs/>
        </w:rPr>
        <w:t>SIZE_MIN_NUMBER_INVOICE</w:t>
      </w:r>
      <w:r w:rsidRPr="00C40FF6">
        <w:t>) + "; " + String.</w:t>
      </w:r>
      <w:r w:rsidRPr="00C40FF6">
        <w:rPr>
          <w:i/>
          <w:iCs/>
        </w:rPr>
        <w:t>valueOf</w:t>
      </w:r>
      <w:r w:rsidRPr="00C40FF6">
        <w:t>(</w:t>
      </w:r>
      <w:r w:rsidRPr="00C40FF6">
        <w:rPr>
          <w:i/>
          <w:iCs/>
        </w:rPr>
        <w:t>SIZE_MAX_NUMBER_INVOICE</w:t>
      </w:r>
      <w:r w:rsidRPr="00C40FF6">
        <w:t>) + "]");</w:t>
      </w:r>
    </w:p>
    <w:p w:rsidR="00C40FF6" w:rsidRPr="00C40FF6" w:rsidRDefault="00C40FF6" w:rsidP="00C3271C">
      <w:pPr>
        <w:pStyle w:val="Code"/>
      </w:pPr>
      <w:r w:rsidRPr="00C40FF6">
        <w:tab/>
      </w:r>
      <w:r w:rsidRPr="00C40FF6">
        <w:tab/>
        <w:t>}</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List&lt;DataElementRegister&gt; registers = dataService.getDataElementRegisterAll();</w:t>
      </w:r>
    </w:p>
    <w:p w:rsidR="00C40FF6" w:rsidRPr="00C40FF6" w:rsidRDefault="00C40FF6" w:rsidP="00C3271C">
      <w:pPr>
        <w:pStyle w:val="Code"/>
      </w:pPr>
      <w:r w:rsidRPr="00C40FF6">
        <w:tab/>
      </w:r>
      <w:r w:rsidRPr="00C40FF6">
        <w:tab/>
      </w:r>
      <w:r w:rsidRPr="00C40FF6">
        <w:rPr>
          <w:bCs/>
        </w:rPr>
        <w:t>for</w:t>
      </w:r>
      <w:r w:rsidRPr="00C40FF6">
        <w:t>(</w:t>
      </w:r>
      <w:r w:rsidRPr="00C40FF6">
        <w:rPr>
          <w:bCs/>
        </w:rPr>
        <w:t>int</w:t>
      </w:r>
      <w:r w:rsidRPr="00C40FF6">
        <w:t xml:space="preserve"> i = 0; i &lt; registers.size(); i++) {</w:t>
      </w:r>
    </w:p>
    <w:p w:rsidR="00C40FF6" w:rsidRPr="00C40FF6" w:rsidRDefault="00C40FF6" w:rsidP="00C3271C">
      <w:pPr>
        <w:pStyle w:val="Code"/>
      </w:pPr>
      <w:r w:rsidRPr="00C40FF6">
        <w:tab/>
      </w:r>
      <w:r w:rsidRPr="00C40FF6">
        <w:tab/>
      </w:r>
      <w:r w:rsidRPr="00C40FF6">
        <w:tab/>
      </w:r>
      <w:r w:rsidRPr="00C40FF6">
        <w:rPr>
          <w:bCs/>
        </w:rPr>
        <w:t>if</w:t>
      </w:r>
      <w:r w:rsidRPr="00C40FF6">
        <w:t>(registers.get(i).getFkNumberInvoice().equals(request.getNumberInvoice())) {</w:t>
      </w:r>
    </w:p>
    <w:p w:rsidR="00C40FF6" w:rsidRPr="00C40FF6" w:rsidRDefault="00C40FF6" w:rsidP="00C3271C">
      <w:pPr>
        <w:pStyle w:val="Code"/>
      </w:pPr>
      <w:r w:rsidRPr="00C40FF6">
        <w:tab/>
      </w:r>
      <w:r w:rsidRPr="00C40FF6">
        <w:tab/>
      </w:r>
      <w:r w:rsidRPr="00C40FF6">
        <w:tab/>
      </w:r>
      <w:r w:rsidRPr="00C40FF6">
        <w:tab/>
        <w:t>dataService.deleteDataElementRegister(registers.get(i).getFkNumberInvoice(),</w:t>
      </w:r>
    </w:p>
    <w:p w:rsidR="00C40FF6" w:rsidRPr="00C40FF6" w:rsidRDefault="00C40FF6" w:rsidP="00C3271C">
      <w:pPr>
        <w:pStyle w:val="Code"/>
      </w:pPr>
      <w:r w:rsidRPr="00C40FF6">
        <w:tab/>
      </w:r>
      <w:r w:rsidRPr="00C40FF6">
        <w:tab/>
      </w:r>
      <w:r w:rsidRPr="00C40FF6">
        <w:tab/>
      </w:r>
      <w:r w:rsidRPr="00C40FF6">
        <w:tab/>
      </w:r>
      <w:r w:rsidRPr="00C40FF6">
        <w:tab/>
      </w:r>
      <w:r w:rsidRPr="00C40FF6">
        <w:tab/>
        <w:t>registers.get(i).getNumberWagon());</w:t>
      </w:r>
    </w:p>
    <w:p w:rsidR="00C40FF6" w:rsidRPr="00C40FF6" w:rsidRDefault="00C40FF6" w:rsidP="00C3271C">
      <w:pPr>
        <w:pStyle w:val="Code"/>
      </w:pPr>
      <w:r w:rsidRPr="00C40FF6">
        <w:tab/>
      </w:r>
      <w:r w:rsidRPr="00C40FF6">
        <w:tab/>
      </w:r>
      <w:r w:rsidRPr="00C40FF6">
        <w:tab/>
        <w:t>}</w:t>
      </w:r>
    </w:p>
    <w:p w:rsidR="00C40FF6" w:rsidRPr="00C40FF6" w:rsidRDefault="00C40FF6" w:rsidP="00C3271C">
      <w:pPr>
        <w:pStyle w:val="Code"/>
      </w:pPr>
      <w:r w:rsidRPr="00C40FF6">
        <w:tab/>
      </w:r>
      <w:r w:rsidRPr="00C40FF6">
        <w:tab/>
        <w:t>}</w:t>
      </w:r>
    </w:p>
    <w:p w:rsidR="00C40FF6" w:rsidRPr="00C40FF6" w:rsidRDefault="00C40FF6" w:rsidP="00C3271C">
      <w:pPr>
        <w:pStyle w:val="Code"/>
      </w:pPr>
      <w:r w:rsidRPr="00C40FF6">
        <w:tab/>
      </w:r>
      <w:r w:rsidRPr="00C40FF6">
        <w:tab/>
        <w:t>registers.clear();</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dataService.deleteDataElementInvoices(request.getNumberInvoice());</w:t>
      </w:r>
    </w:p>
    <w:p w:rsidR="00C40FF6" w:rsidRPr="00C40FF6" w:rsidRDefault="00C40FF6" w:rsidP="00C3271C">
      <w:pPr>
        <w:pStyle w:val="Code"/>
      </w:pPr>
      <w:r w:rsidRPr="00C40FF6">
        <w:tab/>
        <w:t>}</w:t>
      </w:r>
    </w:p>
    <w:p w:rsidR="00C40FF6" w:rsidRPr="00C40FF6" w:rsidRDefault="00C40FF6" w:rsidP="00C3271C">
      <w:pPr>
        <w:pStyle w:val="Code"/>
      </w:pPr>
      <w:r w:rsidRPr="00C40FF6">
        <w:tab/>
      </w:r>
    </w:p>
    <w:p w:rsidR="00C40FF6" w:rsidRPr="00C40FF6" w:rsidRDefault="00C40FF6" w:rsidP="00C3271C">
      <w:pPr>
        <w:pStyle w:val="Code"/>
      </w:pPr>
      <w:r w:rsidRPr="00C40FF6">
        <w:tab/>
        <w:t>//**************************************************</w:t>
      </w:r>
    </w:p>
    <w:p w:rsidR="00C40FF6" w:rsidRPr="00C40FF6" w:rsidRDefault="00C40FF6" w:rsidP="00C3271C">
      <w:pPr>
        <w:pStyle w:val="Code"/>
      </w:pPr>
      <w:r w:rsidRPr="00C40FF6">
        <w:tab/>
        <w:t>//GET запрос для получения информации об одной конкретной записи из таблицы Register</w:t>
      </w:r>
    </w:p>
    <w:p w:rsidR="00C40FF6" w:rsidRPr="00C40FF6" w:rsidRDefault="00C40FF6" w:rsidP="00C3271C">
      <w:pPr>
        <w:pStyle w:val="Code"/>
      </w:pPr>
      <w:r w:rsidRPr="00C40FF6">
        <w:tab/>
        <w:t>@GetMapping(value = "/register/get/")</w:t>
      </w:r>
    </w:p>
    <w:p w:rsidR="00C40FF6" w:rsidRPr="00C40FF6" w:rsidRDefault="00C40FF6" w:rsidP="00C3271C">
      <w:pPr>
        <w:pStyle w:val="Code"/>
      </w:pPr>
      <w:r w:rsidRPr="00C40FF6">
        <w:tab/>
        <w:t>@ResponseStatus(HttpStatus.</w:t>
      </w:r>
      <w:r w:rsidRPr="00C40FF6">
        <w:rPr>
          <w:bCs/>
          <w:i/>
          <w:iCs/>
        </w:rPr>
        <w:t>ACCEPTED</w:t>
      </w:r>
      <w:r w:rsidRPr="00C40FF6">
        <w:t>)</w:t>
      </w:r>
    </w:p>
    <w:p w:rsidR="00C40FF6" w:rsidRPr="00C40FF6" w:rsidRDefault="00C40FF6" w:rsidP="00C3271C">
      <w:pPr>
        <w:pStyle w:val="Code"/>
      </w:pPr>
      <w:r w:rsidRPr="00C40FF6">
        <w:tab/>
      </w:r>
      <w:r w:rsidRPr="00C40FF6">
        <w:rPr>
          <w:bCs/>
        </w:rPr>
        <w:t>public</w:t>
      </w:r>
      <w:r w:rsidRPr="00C40FF6">
        <w:t xml:space="preserve"> DataElementRegister getDataElementRegister(@RequestParam String fkNumberInvoice, @RequestParam </w:t>
      </w:r>
      <w:r w:rsidRPr="00C40FF6">
        <w:rPr>
          <w:bCs/>
        </w:rPr>
        <w:t>int</w:t>
      </w:r>
      <w:r w:rsidRPr="00C40FF6">
        <w:t xml:space="preserve"> numberWagon) </w:t>
      </w:r>
      <w:r w:rsidRPr="00C40FF6">
        <w:rPr>
          <w:bCs/>
        </w:rPr>
        <w:t>throws</w:t>
      </w:r>
      <w:r w:rsidRPr="00C40FF6">
        <w:t xml:space="preserve"> Exception {</w:t>
      </w:r>
    </w:p>
    <w:p w:rsidR="00C40FF6" w:rsidRPr="00C40FF6" w:rsidRDefault="00C40FF6" w:rsidP="00C3271C">
      <w:pPr>
        <w:pStyle w:val="Code"/>
      </w:pPr>
      <w:r w:rsidRPr="00C40FF6">
        <w:tab/>
      </w:r>
      <w:r w:rsidRPr="00C40FF6">
        <w:tab/>
      </w:r>
      <w:r w:rsidRPr="00C40FF6">
        <w:rPr>
          <w:bCs/>
        </w:rPr>
        <w:t>if</w:t>
      </w:r>
      <w:r w:rsidRPr="00C40FF6">
        <w:t xml:space="preserve">((fkNumberInvoice.length() &lt; </w:t>
      </w:r>
      <w:r w:rsidRPr="00C40FF6">
        <w:rPr>
          <w:i/>
          <w:iCs/>
        </w:rPr>
        <w:t>SIZE_MIN_NUMBER_INVOICE</w:t>
      </w:r>
      <w:r w:rsidRPr="00C40FF6">
        <w:t>)</w:t>
      </w:r>
    </w:p>
    <w:p w:rsidR="00C40FF6" w:rsidRPr="00C40FF6" w:rsidRDefault="00C40FF6" w:rsidP="00C3271C">
      <w:pPr>
        <w:pStyle w:val="Code"/>
      </w:pPr>
      <w:r w:rsidRPr="00C40FF6">
        <w:tab/>
      </w:r>
      <w:r w:rsidRPr="00C40FF6">
        <w:tab/>
      </w:r>
      <w:r w:rsidRPr="00C40FF6">
        <w:tab/>
      </w:r>
      <w:r w:rsidRPr="00C40FF6">
        <w:tab/>
        <w:t xml:space="preserve">|| (fkNumberInvoice.length() &gt; </w:t>
      </w:r>
      <w:r w:rsidRPr="00C40FF6">
        <w:rPr>
          <w:i/>
          <w:iCs/>
        </w:rPr>
        <w:t>SIZE_MAX_NUMBER_INVOICE</w:t>
      </w:r>
      <w:r w:rsidRPr="00C40FF6">
        <w:t>)) {</w:t>
      </w:r>
    </w:p>
    <w:p w:rsidR="00C40FF6" w:rsidRPr="00F45D56" w:rsidRDefault="00C40FF6" w:rsidP="00C3271C">
      <w:pPr>
        <w:pStyle w:val="Code"/>
        <w:rPr>
          <w:lang w:val="ru-RU"/>
        </w:rPr>
      </w:pPr>
      <w:r w:rsidRPr="00C40FF6">
        <w:tab/>
      </w:r>
      <w:r w:rsidRPr="00C40FF6">
        <w:tab/>
      </w:r>
      <w:r w:rsidRPr="00C40FF6">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Идентификационный номер накладной должен содержать общее число символов из диапазона ["</w:t>
      </w:r>
    </w:p>
    <w:p w:rsidR="00C40FF6" w:rsidRPr="00C40FF6" w:rsidRDefault="00C40FF6" w:rsidP="00C3271C">
      <w:pPr>
        <w:pStyle w:val="Code"/>
      </w:pPr>
      <w:r w:rsidRPr="00F45D56">
        <w:rPr>
          <w:lang w:val="ru-RU"/>
        </w:rPr>
        <w:tab/>
      </w:r>
      <w:r w:rsidRPr="00F45D56">
        <w:rPr>
          <w:lang w:val="ru-RU"/>
        </w:rPr>
        <w:tab/>
      </w:r>
      <w:r w:rsidRPr="00F45D56">
        <w:rPr>
          <w:lang w:val="ru-RU"/>
        </w:rPr>
        <w:tab/>
      </w:r>
      <w:r w:rsidRPr="00F45D56">
        <w:rPr>
          <w:lang w:val="ru-RU"/>
        </w:rPr>
        <w:tab/>
      </w:r>
      <w:r w:rsidRPr="00F45D56">
        <w:rPr>
          <w:lang w:val="ru-RU"/>
        </w:rPr>
        <w:tab/>
      </w:r>
      <w:r w:rsidRPr="00C40FF6">
        <w:t>+ String.</w:t>
      </w:r>
      <w:r w:rsidRPr="00C40FF6">
        <w:rPr>
          <w:i/>
          <w:iCs/>
        </w:rPr>
        <w:t>valueOf</w:t>
      </w:r>
      <w:r w:rsidRPr="00C40FF6">
        <w:t>(</w:t>
      </w:r>
      <w:r w:rsidRPr="00C40FF6">
        <w:rPr>
          <w:i/>
          <w:iCs/>
        </w:rPr>
        <w:t>SIZE_MIN_NUMBER_INVOICE</w:t>
      </w:r>
      <w:r w:rsidRPr="00C40FF6">
        <w:t>) + "; " + String.</w:t>
      </w:r>
      <w:r w:rsidRPr="00C40FF6">
        <w:rPr>
          <w:i/>
          <w:iCs/>
        </w:rPr>
        <w:t>valueOf</w:t>
      </w:r>
      <w:r w:rsidRPr="00C40FF6">
        <w:t>(</w:t>
      </w:r>
      <w:r w:rsidRPr="00C40FF6">
        <w:rPr>
          <w:i/>
          <w:iCs/>
        </w:rPr>
        <w:t>SIZE_MAX_NUMBER_INVOICE</w:t>
      </w:r>
      <w:r w:rsidRPr="00C40FF6">
        <w:t>) + "]");</w:t>
      </w:r>
    </w:p>
    <w:p w:rsidR="00C40FF6" w:rsidRPr="00C40FF6" w:rsidRDefault="00C40FF6" w:rsidP="00C3271C">
      <w:pPr>
        <w:pStyle w:val="Code"/>
      </w:pPr>
      <w:r w:rsidRPr="00C40FF6">
        <w:lastRenderedPageBreak/>
        <w:tab/>
      </w:r>
      <w:r w:rsidRPr="00C40FF6">
        <w:tab/>
        <w:t>}</w:t>
      </w:r>
    </w:p>
    <w:p w:rsidR="00C40FF6" w:rsidRPr="00C40FF6" w:rsidRDefault="00C40FF6" w:rsidP="00C3271C">
      <w:pPr>
        <w:pStyle w:val="Code"/>
      </w:pPr>
      <w:r w:rsidRPr="00C40FF6">
        <w:tab/>
      </w:r>
      <w:r w:rsidRPr="00C40FF6">
        <w:tab/>
        <w:t>String number = String.</w:t>
      </w:r>
      <w:r w:rsidRPr="00C40FF6">
        <w:rPr>
          <w:i/>
          <w:iCs/>
        </w:rPr>
        <w:t>valueOf</w:t>
      </w:r>
      <w:r w:rsidRPr="00C40FF6">
        <w:t>(numberWagon);</w:t>
      </w:r>
    </w:p>
    <w:p w:rsidR="00C40FF6" w:rsidRPr="00C40FF6" w:rsidRDefault="00C40FF6" w:rsidP="00C3271C">
      <w:pPr>
        <w:pStyle w:val="Code"/>
      </w:pPr>
      <w:r w:rsidRPr="00C40FF6">
        <w:tab/>
      </w:r>
      <w:r w:rsidRPr="00C40FF6">
        <w:tab/>
      </w:r>
      <w:r w:rsidRPr="00C40FF6">
        <w:rPr>
          <w:bCs/>
        </w:rPr>
        <w:t>if</w:t>
      </w:r>
      <w:r w:rsidRPr="00C40FF6">
        <w:t xml:space="preserve">(number.length() != </w:t>
      </w:r>
      <w:r w:rsidRPr="00C40FF6">
        <w:rPr>
          <w:i/>
          <w:iCs/>
        </w:rPr>
        <w:t>SIZE_NUMBER_WAGON</w:t>
      </w:r>
      <w:r w:rsidRPr="00C40FF6">
        <w:t>)</w:t>
      </w:r>
    </w:p>
    <w:p w:rsidR="00C40FF6" w:rsidRPr="00C40FF6" w:rsidRDefault="00C40FF6" w:rsidP="00C3271C">
      <w:pPr>
        <w:pStyle w:val="Code"/>
      </w:pPr>
      <w:r w:rsidRPr="00C40FF6">
        <w:tab/>
      </w:r>
      <w:r w:rsidRPr="00C40FF6">
        <w:tab/>
      </w:r>
      <w:r w:rsidRPr="00C40FF6">
        <w:tab/>
      </w:r>
      <w:r w:rsidRPr="00C40FF6">
        <w:rPr>
          <w:bCs/>
        </w:rPr>
        <w:t>throw</w:t>
      </w:r>
      <w:r w:rsidRPr="00C40FF6">
        <w:t xml:space="preserve"> </w:t>
      </w:r>
      <w:r w:rsidRPr="00C40FF6">
        <w:rPr>
          <w:bCs/>
        </w:rPr>
        <w:t>new</w:t>
      </w:r>
      <w:r w:rsidRPr="00C40FF6">
        <w:t xml:space="preserve"> Exception("Номер полувагона должен состоять из " + String.</w:t>
      </w:r>
      <w:r w:rsidRPr="00C40FF6">
        <w:rPr>
          <w:i/>
          <w:iCs/>
        </w:rPr>
        <w:t>valueOf</w:t>
      </w:r>
      <w:r w:rsidRPr="00C40FF6">
        <w:t>(</w:t>
      </w:r>
      <w:r w:rsidRPr="00C40FF6">
        <w:rPr>
          <w:i/>
          <w:iCs/>
        </w:rPr>
        <w:t>SIZE_NUMBER_WAGON</w:t>
      </w:r>
      <w:r w:rsidRPr="00C40FF6">
        <w:t>) + " цифр!");</w:t>
      </w:r>
    </w:p>
    <w:p w:rsidR="00C40FF6" w:rsidRPr="00C40FF6" w:rsidRDefault="00C40FF6" w:rsidP="00C3271C">
      <w:pPr>
        <w:pStyle w:val="Code"/>
      </w:pPr>
      <w:r w:rsidRPr="00C40FF6">
        <w:tab/>
      </w:r>
      <w:r w:rsidRPr="00C40FF6">
        <w:tab/>
      </w:r>
      <w:r w:rsidRPr="00C40FF6">
        <w:rPr>
          <w:bCs/>
        </w:rPr>
        <w:t>return</w:t>
      </w:r>
      <w:r w:rsidRPr="00C40FF6">
        <w:t xml:space="preserve"> dataService.getDataElementRegister(fkNumberInvoice, numberWagon);</w:t>
      </w:r>
    </w:p>
    <w:p w:rsidR="00C40FF6" w:rsidRPr="00F45D56" w:rsidRDefault="00C40FF6" w:rsidP="00C3271C">
      <w:pPr>
        <w:pStyle w:val="Code"/>
        <w:rPr>
          <w:lang w:val="ru-RU"/>
        </w:rPr>
      </w:pPr>
      <w:r w:rsidRPr="00C40FF6">
        <w:tab/>
      </w:r>
      <w:r w:rsidRPr="00F45D56">
        <w:rPr>
          <w:lang w:val="ru-RU"/>
        </w:rPr>
        <w:t>}</w:t>
      </w:r>
    </w:p>
    <w:p w:rsidR="00C40FF6" w:rsidRPr="00F45D56" w:rsidRDefault="00C40FF6" w:rsidP="00C3271C">
      <w:pPr>
        <w:pStyle w:val="Code"/>
        <w:rPr>
          <w:lang w:val="ru-RU"/>
        </w:rPr>
      </w:pPr>
      <w:r w:rsidRPr="00F45D56">
        <w:rPr>
          <w:lang w:val="ru-RU"/>
        </w:rPr>
        <w:tab/>
      </w:r>
      <w:r w:rsidRPr="00F45D56">
        <w:rPr>
          <w:lang w:val="ru-RU"/>
        </w:rPr>
        <w:tab/>
      </w:r>
    </w:p>
    <w:p w:rsidR="00C40FF6" w:rsidRPr="00F45D56" w:rsidRDefault="00C40FF6" w:rsidP="00C3271C">
      <w:pPr>
        <w:pStyle w:val="Code"/>
        <w:rPr>
          <w:lang w:val="ru-RU"/>
        </w:rPr>
      </w:pPr>
      <w:r w:rsidRPr="00F45D56">
        <w:rPr>
          <w:lang w:val="ru-RU"/>
        </w:rPr>
        <w:tab/>
        <w:t>//</w:t>
      </w:r>
      <w:r w:rsidRPr="00C40FF6">
        <w:t>GET</w:t>
      </w:r>
      <w:r w:rsidRPr="00F45D56">
        <w:rPr>
          <w:lang w:val="ru-RU"/>
        </w:rPr>
        <w:t xml:space="preserve"> запрос для получения информации о всех записях из таблицы </w:t>
      </w:r>
      <w:r w:rsidRPr="00C40FF6">
        <w:t>Register</w:t>
      </w:r>
    </w:p>
    <w:p w:rsidR="00C40FF6" w:rsidRPr="00C40FF6" w:rsidRDefault="00C40FF6" w:rsidP="00C3271C">
      <w:pPr>
        <w:pStyle w:val="Code"/>
      </w:pPr>
      <w:r w:rsidRPr="00F45D56">
        <w:rPr>
          <w:lang w:val="ru-RU"/>
        </w:rPr>
        <w:tab/>
      </w:r>
      <w:r w:rsidRPr="00C40FF6">
        <w:t>@GetMapping(value = "/register/get/all")</w:t>
      </w:r>
    </w:p>
    <w:p w:rsidR="00C40FF6" w:rsidRPr="00C40FF6" w:rsidRDefault="00C40FF6" w:rsidP="00C3271C">
      <w:pPr>
        <w:pStyle w:val="Code"/>
      </w:pPr>
      <w:r w:rsidRPr="00C40FF6">
        <w:tab/>
        <w:t>@ResponseStatus(HttpStatus.</w:t>
      </w:r>
      <w:r w:rsidRPr="00C40FF6">
        <w:rPr>
          <w:bCs/>
          <w:i/>
          <w:iCs/>
        </w:rPr>
        <w:t>ACCEPTED</w:t>
      </w:r>
      <w:r w:rsidRPr="00C40FF6">
        <w:t>)</w:t>
      </w:r>
    </w:p>
    <w:p w:rsidR="00C40FF6" w:rsidRPr="00C40FF6" w:rsidRDefault="00C40FF6" w:rsidP="00C3271C">
      <w:pPr>
        <w:pStyle w:val="Code"/>
      </w:pPr>
      <w:r w:rsidRPr="00C40FF6">
        <w:tab/>
      </w:r>
      <w:r w:rsidRPr="00C40FF6">
        <w:rPr>
          <w:bCs/>
        </w:rPr>
        <w:t>public</w:t>
      </w:r>
      <w:r w:rsidRPr="00C40FF6">
        <w:t xml:space="preserve"> List&lt;DataElementRegister&gt; getDataElementRegisterAll() {</w:t>
      </w:r>
    </w:p>
    <w:p w:rsidR="00C40FF6" w:rsidRPr="00C40FF6" w:rsidRDefault="00C40FF6" w:rsidP="00C3271C">
      <w:pPr>
        <w:pStyle w:val="Code"/>
      </w:pPr>
      <w:r w:rsidRPr="00C40FF6">
        <w:tab/>
      </w:r>
      <w:r w:rsidRPr="00C40FF6">
        <w:tab/>
      </w:r>
      <w:r w:rsidRPr="00C40FF6">
        <w:rPr>
          <w:bCs/>
        </w:rPr>
        <w:t>return</w:t>
      </w:r>
      <w:r w:rsidRPr="00C40FF6">
        <w:t xml:space="preserve"> dataService.getDataElementRegisterAll();</w:t>
      </w:r>
    </w:p>
    <w:p w:rsidR="00C40FF6" w:rsidRPr="00C40FF6" w:rsidRDefault="00C40FF6" w:rsidP="00C3271C">
      <w:pPr>
        <w:pStyle w:val="Code"/>
      </w:pPr>
      <w:r w:rsidRPr="00C40FF6">
        <w:tab/>
        <w:t>}</w:t>
      </w:r>
    </w:p>
    <w:p w:rsidR="00C40FF6" w:rsidRPr="00C40FF6" w:rsidRDefault="00C40FF6" w:rsidP="00C3271C">
      <w:pPr>
        <w:pStyle w:val="Code"/>
      </w:pPr>
      <w:r w:rsidRPr="00C40FF6">
        <w:tab/>
      </w:r>
    </w:p>
    <w:p w:rsidR="00C40FF6" w:rsidRPr="00C40FF6" w:rsidRDefault="00C40FF6" w:rsidP="00C3271C">
      <w:pPr>
        <w:pStyle w:val="Code"/>
      </w:pPr>
      <w:r w:rsidRPr="00C40FF6">
        <w:tab/>
      </w:r>
      <w:r w:rsidRPr="00C40FF6">
        <w:rPr>
          <w:bCs/>
        </w:rPr>
        <w:t>private</w:t>
      </w:r>
      <w:r w:rsidRPr="00C40FF6">
        <w:t xml:space="preserve"> </w:t>
      </w:r>
      <w:r w:rsidRPr="00C40FF6">
        <w:rPr>
          <w:bCs/>
        </w:rPr>
        <w:t>class</w:t>
      </w:r>
      <w:r w:rsidRPr="00C40FF6">
        <w:t xml:space="preserve"> DataElementNumberWagon{</w:t>
      </w:r>
    </w:p>
    <w:p w:rsidR="00C40FF6" w:rsidRPr="00C40FF6" w:rsidRDefault="00C40FF6" w:rsidP="00C3271C">
      <w:pPr>
        <w:pStyle w:val="Code"/>
      </w:pPr>
      <w:r w:rsidRPr="00C40FF6">
        <w:tab/>
      </w:r>
      <w:r w:rsidRPr="00C40FF6">
        <w:tab/>
      </w:r>
      <w:r w:rsidRPr="00C40FF6">
        <w:rPr>
          <w:bCs/>
        </w:rPr>
        <w:t>private</w:t>
      </w:r>
      <w:r w:rsidRPr="00C40FF6">
        <w:t xml:space="preserve"> </w:t>
      </w:r>
      <w:r w:rsidRPr="00C40FF6">
        <w:rPr>
          <w:bCs/>
        </w:rPr>
        <w:t>int</w:t>
      </w:r>
      <w:r w:rsidRPr="00C40FF6">
        <w:t xml:space="preserve"> numberWagon;</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r>
      <w:r w:rsidRPr="00C40FF6">
        <w:rPr>
          <w:bCs/>
        </w:rPr>
        <w:t>public</w:t>
      </w:r>
      <w:r w:rsidRPr="00C40FF6">
        <w:t xml:space="preserve"> DataElementNumberWagon(</w:t>
      </w:r>
      <w:r w:rsidRPr="00C40FF6">
        <w:rPr>
          <w:bCs/>
        </w:rPr>
        <w:t>int</w:t>
      </w:r>
      <w:r w:rsidRPr="00C40FF6">
        <w:t xml:space="preserve"> numberWagon) {</w:t>
      </w:r>
    </w:p>
    <w:p w:rsidR="00C40FF6" w:rsidRPr="00C40FF6" w:rsidRDefault="00C40FF6" w:rsidP="00C3271C">
      <w:pPr>
        <w:pStyle w:val="Code"/>
      </w:pPr>
      <w:r w:rsidRPr="00C40FF6">
        <w:tab/>
      </w:r>
      <w:r w:rsidRPr="00C40FF6">
        <w:tab/>
      </w:r>
      <w:r w:rsidRPr="00C40FF6">
        <w:tab/>
      </w:r>
      <w:r w:rsidRPr="00C40FF6">
        <w:rPr>
          <w:bCs/>
        </w:rPr>
        <w:t>this</w:t>
      </w:r>
      <w:r w:rsidRPr="00C40FF6">
        <w:t>.numberWagon = numberWagon;</w:t>
      </w:r>
    </w:p>
    <w:p w:rsidR="00C40FF6" w:rsidRPr="00C40FF6" w:rsidRDefault="00C40FF6" w:rsidP="00C3271C">
      <w:pPr>
        <w:pStyle w:val="Code"/>
      </w:pPr>
      <w:r w:rsidRPr="00C40FF6">
        <w:tab/>
      </w:r>
      <w:r w:rsidRPr="00C40FF6">
        <w:tab/>
        <w:t>}</w:t>
      </w:r>
    </w:p>
    <w:p w:rsidR="00C40FF6" w:rsidRPr="00C40FF6" w:rsidRDefault="00C40FF6" w:rsidP="00C3271C">
      <w:pPr>
        <w:pStyle w:val="Code"/>
      </w:pPr>
    </w:p>
    <w:p w:rsidR="00C40FF6" w:rsidRPr="00C40FF6" w:rsidRDefault="00C40FF6" w:rsidP="00C3271C">
      <w:pPr>
        <w:pStyle w:val="Code"/>
      </w:pPr>
      <w:r w:rsidRPr="00C40FF6">
        <w:tab/>
      </w:r>
      <w:r w:rsidRPr="00C40FF6">
        <w:tab/>
        <w:t>@SuppressWarnings("unused")</w:t>
      </w:r>
    </w:p>
    <w:p w:rsidR="00C40FF6" w:rsidRPr="00C40FF6" w:rsidRDefault="00C40FF6" w:rsidP="00C3271C">
      <w:pPr>
        <w:pStyle w:val="Code"/>
      </w:pPr>
      <w:r w:rsidRPr="00C40FF6">
        <w:tab/>
      </w:r>
      <w:r w:rsidRPr="00C40FF6">
        <w:tab/>
      </w:r>
      <w:r w:rsidRPr="00C40FF6">
        <w:rPr>
          <w:bCs/>
        </w:rPr>
        <w:t>public</w:t>
      </w:r>
      <w:r w:rsidRPr="00C40FF6">
        <w:t xml:space="preserve"> </w:t>
      </w:r>
      <w:r w:rsidRPr="00C40FF6">
        <w:rPr>
          <w:bCs/>
        </w:rPr>
        <w:t>int</w:t>
      </w:r>
      <w:r w:rsidRPr="00C40FF6">
        <w:t xml:space="preserve"> getNumberWagon() {</w:t>
      </w:r>
    </w:p>
    <w:p w:rsidR="00C40FF6" w:rsidRPr="00C40FF6" w:rsidRDefault="00C40FF6" w:rsidP="00C3271C">
      <w:pPr>
        <w:pStyle w:val="Code"/>
      </w:pPr>
      <w:r w:rsidRPr="00C40FF6">
        <w:tab/>
      </w:r>
      <w:r w:rsidRPr="00C40FF6">
        <w:tab/>
      </w:r>
      <w:r w:rsidRPr="00C40FF6">
        <w:tab/>
      </w:r>
      <w:r w:rsidRPr="00C40FF6">
        <w:rPr>
          <w:bCs/>
        </w:rPr>
        <w:t>return</w:t>
      </w:r>
      <w:r w:rsidRPr="00C40FF6">
        <w:t xml:space="preserve"> numberWagon;</w:t>
      </w:r>
    </w:p>
    <w:p w:rsidR="00C40FF6" w:rsidRPr="00C40FF6" w:rsidRDefault="00C40FF6" w:rsidP="00C3271C">
      <w:pPr>
        <w:pStyle w:val="Code"/>
      </w:pPr>
      <w:r w:rsidRPr="00C40FF6">
        <w:tab/>
      </w:r>
      <w:r w:rsidRPr="00C40FF6">
        <w:tab/>
        <w:t>}</w:t>
      </w:r>
    </w:p>
    <w:p w:rsidR="00C40FF6" w:rsidRPr="00C40FF6" w:rsidRDefault="00C40FF6" w:rsidP="00C3271C">
      <w:pPr>
        <w:pStyle w:val="Code"/>
      </w:pPr>
    </w:p>
    <w:p w:rsidR="00C40FF6" w:rsidRPr="00C40FF6" w:rsidRDefault="00C40FF6" w:rsidP="00C3271C">
      <w:pPr>
        <w:pStyle w:val="Code"/>
      </w:pPr>
      <w:r w:rsidRPr="00C40FF6">
        <w:tab/>
      </w:r>
      <w:r w:rsidRPr="00C40FF6">
        <w:tab/>
        <w:t>@SuppressWarnings("unused")</w:t>
      </w:r>
    </w:p>
    <w:p w:rsidR="00C40FF6" w:rsidRPr="00C40FF6" w:rsidRDefault="00C40FF6" w:rsidP="00C3271C">
      <w:pPr>
        <w:pStyle w:val="Code"/>
      </w:pPr>
      <w:r w:rsidRPr="00C40FF6">
        <w:tab/>
      </w:r>
      <w:r w:rsidRPr="00C40FF6">
        <w:tab/>
      </w:r>
      <w:r w:rsidRPr="00C40FF6">
        <w:rPr>
          <w:bCs/>
        </w:rPr>
        <w:t>public</w:t>
      </w:r>
      <w:r w:rsidRPr="00C40FF6">
        <w:t xml:space="preserve"> </w:t>
      </w:r>
      <w:r w:rsidRPr="00C40FF6">
        <w:rPr>
          <w:bCs/>
        </w:rPr>
        <w:t>void</w:t>
      </w:r>
      <w:r w:rsidRPr="00C40FF6">
        <w:t xml:space="preserve"> setNumberWagon(</w:t>
      </w:r>
      <w:r w:rsidRPr="00C40FF6">
        <w:rPr>
          <w:bCs/>
        </w:rPr>
        <w:t>int</w:t>
      </w:r>
      <w:r w:rsidRPr="00C40FF6">
        <w:t xml:space="preserve"> numberWagon) {</w:t>
      </w:r>
    </w:p>
    <w:p w:rsidR="00C40FF6" w:rsidRPr="00F45D56" w:rsidRDefault="00C40FF6" w:rsidP="00C3271C">
      <w:pPr>
        <w:pStyle w:val="Code"/>
        <w:rPr>
          <w:lang w:val="ru-RU"/>
        </w:rPr>
      </w:pPr>
      <w:r w:rsidRPr="00C40FF6">
        <w:tab/>
      </w:r>
      <w:r w:rsidRPr="00C40FF6">
        <w:tab/>
      </w:r>
      <w:r w:rsidRPr="00C40FF6">
        <w:tab/>
      </w:r>
      <w:r w:rsidRPr="00C40FF6">
        <w:rPr>
          <w:bCs/>
        </w:rPr>
        <w:t>this</w:t>
      </w:r>
      <w:r w:rsidRPr="00F45D56">
        <w:rPr>
          <w:lang w:val="ru-RU"/>
        </w:rPr>
        <w:t>.</w:t>
      </w:r>
      <w:r w:rsidRPr="00C40FF6">
        <w:t>numberWagon</w:t>
      </w:r>
      <w:r w:rsidRPr="00F45D56">
        <w:rPr>
          <w:lang w:val="ru-RU"/>
        </w:rPr>
        <w:t xml:space="preserve"> = </w:t>
      </w:r>
      <w:r w:rsidRPr="00C40FF6">
        <w:t>numberWagon</w:t>
      </w:r>
      <w:r w:rsidRPr="00F45D56">
        <w:rPr>
          <w:lang w:val="ru-RU"/>
        </w:rPr>
        <w:t>;</w:t>
      </w:r>
    </w:p>
    <w:p w:rsidR="00C40FF6" w:rsidRPr="00F45D56" w:rsidRDefault="00C40FF6" w:rsidP="00C3271C">
      <w:pPr>
        <w:pStyle w:val="Code"/>
        <w:rPr>
          <w:lang w:val="ru-RU"/>
        </w:rPr>
      </w:pPr>
      <w:r w:rsidRPr="00F45D56">
        <w:rPr>
          <w:lang w:val="ru-RU"/>
        </w:rPr>
        <w:tab/>
      </w:r>
      <w:r w:rsidRPr="00F45D56">
        <w:rPr>
          <w:lang w:val="ru-RU"/>
        </w:rPr>
        <w:tab/>
        <w:t>}</w:t>
      </w:r>
    </w:p>
    <w:p w:rsidR="00C40FF6" w:rsidRPr="00F45D56" w:rsidRDefault="00C40FF6" w:rsidP="00C3271C">
      <w:pPr>
        <w:pStyle w:val="Code"/>
        <w:rPr>
          <w:lang w:val="ru-RU"/>
        </w:rPr>
      </w:pPr>
      <w:r w:rsidRPr="00F45D56">
        <w:rPr>
          <w:lang w:val="ru-RU"/>
        </w:rPr>
        <w:tab/>
        <w:t>}</w:t>
      </w:r>
    </w:p>
    <w:p w:rsidR="00C40FF6" w:rsidRPr="00F45D56" w:rsidRDefault="00C40FF6" w:rsidP="00C3271C">
      <w:pPr>
        <w:pStyle w:val="Code"/>
        <w:rPr>
          <w:lang w:val="ru-RU"/>
        </w:rPr>
      </w:pPr>
      <w:r w:rsidRPr="00F45D56">
        <w:rPr>
          <w:lang w:val="ru-RU"/>
        </w:rPr>
        <w:tab/>
      </w:r>
    </w:p>
    <w:p w:rsidR="00C40FF6" w:rsidRPr="00F45D56" w:rsidRDefault="00C40FF6" w:rsidP="00C3271C">
      <w:pPr>
        <w:pStyle w:val="Code"/>
        <w:rPr>
          <w:lang w:val="ru-RU"/>
        </w:rPr>
      </w:pPr>
      <w:r w:rsidRPr="00F45D56">
        <w:rPr>
          <w:lang w:val="ru-RU"/>
        </w:rPr>
        <w:tab/>
        <w:t>//</w:t>
      </w:r>
      <w:r w:rsidRPr="00C40FF6">
        <w:t>GET</w:t>
      </w:r>
      <w:r w:rsidRPr="00F45D56">
        <w:rPr>
          <w:lang w:val="ru-RU"/>
        </w:rPr>
        <w:t xml:space="preserve"> запрос для получения информации о всех зарегистрированных номерах полувагонов из таблицы </w:t>
      </w:r>
      <w:r w:rsidRPr="00C40FF6">
        <w:t>Register</w:t>
      </w:r>
    </w:p>
    <w:p w:rsidR="00C40FF6" w:rsidRPr="00C40FF6" w:rsidRDefault="00C40FF6" w:rsidP="00C3271C">
      <w:pPr>
        <w:pStyle w:val="Code"/>
      </w:pPr>
      <w:r w:rsidRPr="00F45D56">
        <w:rPr>
          <w:lang w:val="ru-RU"/>
        </w:rPr>
        <w:tab/>
      </w:r>
      <w:r w:rsidRPr="00C40FF6">
        <w:t>@GetMapping(value = "/register/get/all/numbers")</w:t>
      </w:r>
    </w:p>
    <w:p w:rsidR="00C40FF6" w:rsidRPr="00C40FF6" w:rsidRDefault="00C40FF6" w:rsidP="00C3271C">
      <w:pPr>
        <w:pStyle w:val="Code"/>
      </w:pPr>
      <w:r w:rsidRPr="00C40FF6">
        <w:tab/>
        <w:t>@ResponseStatus(HttpStatus.</w:t>
      </w:r>
      <w:r w:rsidRPr="00C40FF6">
        <w:rPr>
          <w:bCs/>
          <w:i/>
          <w:iCs/>
        </w:rPr>
        <w:t>ACCEPTED</w:t>
      </w:r>
      <w:r w:rsidRPr="00C40FF6">
        <w:t>)</w:t>
      </w:r>
    </w:p>
    <w:p w:rsidR="00C40FF6" w:rsidRPr="00C40FF6" w:rsidRDefault="00C40FF6" w:rsidP="00C3271C">
      <w:pPr>
        <w:pStyle w:val="Code"/>
      </w:pPr>
      <w:r w:rsidRPr="00C40FF6">
        <w:tab/>
      </w:r>
      <w:r w:rsidRPr="00C40FF6">
        <w:rPr>
          <w:bCs/>
        </w:rPr>
        <w:t>public</w:t>
      </w:r>
      <w:r w:rsidRPr="00C40FF6">
        <w:t xml:space="preserve"> List&lt;DataElementNumberWagon&gt; getDataNumberWagonRegisterAll() {</w:t>
      </w:r>
    </w:p>
    <w:p w:rsidR="00C40FF6" w:rsidRPr="00C40FF6" w:rsidRDefault="00C40FF6" w:rsidP="00C3271C">
      <w:pPr>
        <w:pStyle w:val="Code"/>
      </w:pPr>
      <w:r w:rsidRPr="00C40FF6">
        <w:tab/>
      </w:r>
      <w:r w:rsidRPr="00C40FF6">
        <w:tab/>
        <w:t>List&lt;DataElementRegister&gt; register = dataService.getDataElementRegisterAll();</w:t>
      </w:r>
    </w:p>
    <w:p w:rsidR="00C40FF6" w:rsidRPr="00C40FF6" w:rsidRDefault="00C40FF6" w:rsidP="00C3271C">
      <w:pPr>
        <w:pStyle w:val="Code"/>
      </w:pPr>
      <w:r w:rsidRPr="00C40FF6">
        <w:tab/>
      </w:r>
      <w:r w:rsidRPr="00C40FF6">
        <w:tab/>
        <w:t xml:space="preserve">List&lt;DataElementNumberWagon&gt; numbers = </w:t>
      </w:r>
      <w:r w:rsidRPr="00C40FF6">
        <w:rPr>
          <w:bCs/>
        </w:rPr>
        <w:t>new</w:t>
      </w:r>
      <w:r w:rsidRPr="00C40FF6">
        <w:t xml:space="preserve"> ArrayList&lt;DataElementNumberWagon&gt;();</w:t>
      </w:r>
    </w:p>
    <w:p w:rsidR="00C40FF6" w:rsidRPr="00C40FF6" w:rsidRDefault="00C40FF6" w:rsidP="00C3271C">
      <w:pPr>
        <w:pStyle w:val="Code"/>
      </w:pPr>
      <w:r w:rsidRPr="00C40FF6">
        <w:tab/>
      </w:r>
      <w:r w:rsidRPr="00C40FF6">
        <w:tab/>
      </w:r>
      <w:r w:rsidRPr="00C40FF6">
        <w:rPr>
          <w:bCs/>
        </w:rPr>
        <w:t>for</w:t>
      </w:r>
      <w:r w:rsidRPr="00C40FF6">
        <w:t>(DataElementRegister i : register) {</w:t>
      </w:r>
    </w:p>
    <w:p w:rsidR="00C40FF6" w:rsidRPr="00C40FF6" w:rsidRDefault="00C40FF6" w:rsidP="00C3271C">
      <w:pPr>
        <w:pStyle w:val="Code"/>
      </w:pPr>
      <w:r w:rsidRPr="00C40FF6">
        <w:tab/>
      </w:r>
      <w:r w:rsidRPr="00C40FF6">
        <w:tab/>
      </w:r>
      <w:r w:rsidRPr="00C40FF6">
        <w:tab/>
      </w:r>
      <w:r w:rsidRPr="00C40FF6">
        <w:rPr>
          <w:bCs/>
        </w:rPr>
        <w:t>if</w:t>
      </w:r>
      <w:r w:rsidRPr="00C40FF6">
        <w:t>(!i.isArrivalMark()) {</w:t>
      </w:r>
    </w:p>
    <w:p w:rsidR="00C40FF6" w:rsidRPr="00C40FF6" w:rsidRDefault="00C40FF6" w:rsidP="00C3271C">
      <w:pPr>
        <w:pStyle w:val="Code"/>
      </w:pPr>
      <w:r w:rsidRPr="00C40FF6">
        <w:tab/>
      </w:r>
      <w:r w:rsidRPr="00C40FF6">
        <w:tab/>
      </w:r>
      <w:r w:rsidRPr="00C40FF6">
        <w:tab/>
      </w:r>
      <w:r w:rsidRPr="00C40FF6">
        <w:tab/>
        <w:t>numbers.add(</w:t>
      </w:r>
      <w:r w:rsidRPr="00C40FF6">
        <w:rPr>
          <w:bCs/>
        </w:rPr>
        <w:t>new</w:t>
      </w:r>
      <w:r w:rsidRPr="00C40FF6">
        <w:t xml:space="preserve"> DataElementNumberWagon(i.getNumberWagon()));</w:t>
      </w:r>
    </w:p>
    <w:p w:rsidR="00C40FF6" w:rsidRPr="00F45D56" w:rsidRDefault="00C40FF6" w:rsidP="00C3271C">
      <w:pPr>
        <w:pStyle w:val="Code"/>
        <w:rPr>
          <w:lang w:val="ru-RU"/>
        </w:rPr>
      </w:pPr>
      <w:r w:rsidRPr="00C40FF6">
        <w:tab/>
      </w:r>
      <w:r w:rsidRPr="00C40FF6">
        <w:tab/>
      </w:r>
      <w:r w:rsidRPr="00C40FF6">
        <w:tab/>
      </w:r>
      <w:r w:rsidRPr="00F45D56">
        <w:rPr>
          <w:lang w:val="ru-RU"/>
        </w:rPr>
        <w:t>}</w:t>
      </w:r>
    </w:p>
    <w:p w:rsidR="00C40FF6" w:rsidRPr="00F45D56" w:rsidRDefault="00C40FF6" w:rsidP="00C3271C">
      <w:pPr>
        <w:pStyle w:val="Code"/>
        <w:rPr>
          <w:lang w:val="ru-RU"/>
        </w:rPr>
      </w:pPr>
      <w:r w:rsidRPr="00F45D56">
        <w:rPr>
          <w:lang w:val="ru-RU"/>
        </w:rPr>
        <w:tab/>
      </w:r>
      <w:r w:rsidRPr="00F45D56">
        <w:rPr>
          <w:lang w:val="ru-RU"/>
        </w:rPr>
        <w:tab/>
        <w:t>}</w:t>
      </w:r>
    </w:p>
    <w:p w:rsidR="00C40FF6" w:rsidRPr="00F45D56" w:rsidRDefault="00C40FF6" w:rsidP="00C3271C">
      <w:pPr>
        <w:pStyle w:val="Code"/>
        <w:rPr>
          <w:lang w:val="ru-RU"/>
        </w:rPr>
      </w:pPr>
      <w:r w:rsidRPr="00F45D56">
        <w:rPr>
          <w:lang w:val="ru-RU"/>
        </w:rPr>
        <w:lastRenderedPageBreak/>
        <w:tab/>
      </w:r>
      <w:r w:rsidRPr="00F45D56">
        <w:rPr>
          <w:lang w:val="ru-RU"/>
        </w:rPr>
        <w:tab/>
      </w:r>
    </w:p>
    <w:p w:rsidR="00C40FF6" w:rsidRPr="00F45D56" w:rsidRDefault="00C40FF6" w:rsidP="00C3271C">
      <w:pPr>
        <w:pStyle w:val="Code"/>
        <w:rPr>
          <w:lang w:val="ru-RU"/>
        </w:rPr>
      </w:pPr>
      <w:r w:rsidRPr="00F45D56">
        <w:rPr>
          <w:lang w:val="ru-RU"/>
        </w:rPr>
        <w:tab/>
      </w:r>
      <w:r w:rsidRPr="00F45D56">
        <w:rPr>
          <w:lang w:val="ru-RU"/>
        </w:rPr>
        <w:tab/>
      </w:r>
      <w:r w:rsidRPr="00C40FF6">
        <w:rPr>
          <w:bCs/>
        </w:rPr>
        <w:t>return</w:t>
      </w:r>
      <w:r w:rsidRPr="00F45D56">
        <w:rPr>
          <w:lang w:val="ru-RU"/>
        </w:rPr>
        <w:t xml:space="preserve"> </w:t>
      </w:r>
      <w:r w:rsidRPr="00C40FF6">
        <w:t>numbers</w:t>
      </w:r>
      <w:r w:rsidRPr="00F45D56">
        <w:rPr>
          <w:lang w:val="ru-RU"/>
        </w:rPr>
        <w:t>;</w:t>
      </w:r>
    </w:p>
    <w:p w:rsidR="00C40FF6" w:rsidRPr="00F45D56" w:rsidRDefault="00C40FF6" w:rsidP="00C3271C">
      <w:pPr>
        <w:pStyle w:val="Code"/>
        <w:rPr>
          <w:lang w:val="ru-RU"/>
        </w:rPr>
      </w:pPr>
      <w:r w:rsidRPr="00F45D56">
        <w:rPr>
          <w:lang w:val="ru-RU"/>
        </w:rPr>
        <w:tab/>
        <w:t>}</w:t>
      </w:r>
    </w:p>
    <w:p w:rsidR="00C40FF6" w:rsidRPr="00F45D56" w:rsidRDefault="00C40FF6" w:rsidP="00C3271C">
      <w:pPr>
        <w:pStyle w:val="Code"/>
        <w:rPr>
          <w:lang w:val="ru-RU"/>
        </w:rPr>
      </w:pPr>
      <w:r w:rsidRPr="00F45D56">
        <w:rPr>
          <w:lang w:val="ru-RU"/>
        </w:rPr>
        <w:tab/>
      </w:r>
      <w:r w:rsidRPr="00F45D56">
        <w:rPr>
          <w:lang w:val="ru-RU"/>
        </w:rPr>
        <w:tab/>
      </w:r>
    </w:p>
    <w:p w:rsidR="00C40FF6" w:rsidRPr="00F45D56" w:rsidRDefault="00C40FF6" w:rsidP="00C3271C">
      <w:pPr>
        <w:pStyle w:val="Code"/>
        <w:rPr>
          <w:lang w:val="ru-RU"/>
        </w:rPr>
      </w:pPr>
      <w:r w:rsidRPr="00F45D56">
        <w:rPr>
          <w:lang w:val="ru-RU"/>
        </w:rPr>
        <w:tab/>
        <w:t>//</w:t>
      </w:r>
      <w:r w:rsidRPr="00C40FF6">
        <w:t>POST</w:t>
      </w:r>
      <w:r w:rsidRPr="00F45D56">
        <w:rPr>
          <w:lang w:val="ru-RU"/>
        </w:rPr>
        <w:t xml:space="preserve"> запрос для добавления информации об одной накладной и полувагоне, зарегистрированного в данной накладной</w:t>
      </w:r>
    </w:p>
    <w:p w:rsidR="00C40FF6" w:rsidRPr="00F45D56" w:rsidRDefault="00C40FF6" w:rsidP="00C3271C">
      <w:pPr>
        <w:pStyle w:val="Code"/>
        <w:rPr>
          <w:lang w:val="ru-RU"/>
        </w:rPr>
      </w:pPr>
      <w:r w:rsidRPr="00F45D56">
        <w:rPr>
          <w:lang w:val="ru-RU"/>
        </w:rPr>
        <w:tab/>
        <w:t>@</w:t>
      </w:r>
      <w:r w:rsidRPr="00C40FF6">
        <w:t>PostMapping</w:t>
      </w:r>
      <w:r w:rsidRPr="00F45D56">
        <w:rPr>
          <w:lang w:val="ru-RU"/>
        </w:rPr>
        <w:t>(</w:t>
      </w:r>
      <w:r w:rsidRPr="00C40FF6">
        <w:t>value</w:t>
      </w:r>
      <w:r w:rsidRPr="00F45D56">
        <w:rPr>
          <w:lang w:val="ru-RU"/>
        </w:rPr>
        <w:t xml:space="preserve"> = "/</w:t>
      </w:r>
      <w:r w:rsidRPr="00C40FF6">
        <w:t>register</w:t>
      </w:r>
      <w:r w:rsidRPr="00F45D56">
        <w:rPr>
          <w:lang w:val="ru-RU"/>
        </w:rPr>
        <w:t>/</w:t>
      </w:r>
      <w:r w:rsidRPr="00C40FF6">
        <w:t>insert</w:t>
      </w:r>
      <w:r w:rsidRPr="00F45D56">
        <w:rPr>
          <w:lang w:val="ru-RU"/>
        </w:rPr>
        <w:t>")</w:t>
      </w:r>
    </w:p>
    <w:p w:rsidR="00C40FF6" w:rsidRPr="00F45D56" w:rsidRDefault="00C40FF6" w:rsidP="00C3271C">
      <w:pPr>
        <w:pStyle w:val="Code"/>
        <w:rPr>
          <w:lang w:val="ru-RU"/>
        </w:rPr>
      </w:pPr>
      <w:r w:rsidRPr="00F45D56">
        <w:rPr>
          <w:lang w:val="ru-RU"/>
        </w:rPr>
        <w:tab/>
        <w:t>@</w:t>
      </w:r>
      <w:r w:rsidRPr="00C40FF6">
        <w:t>ResponseStatus</w:t>
      </w:r>
      <w:r w:rsidRPr="00F45D56">
        <w:rPr>
          <w:lang w:val="ru-RU"/>
        </w:rPr>
        <w:t>(</w:t>
      </w:r>
      <w:r w:rsidRPr="00C40FF6">
        <w:t>HttpStatus</w:t>
      </w:r>
      <w:r w:rsidRPr="00F45D56">
        <w:rPr>
          <w:lang w:val="ru-RU"/>
        </w:rPr>
        <w:t>.</w:t>
      </w:r>
      <w:r w:rsidRPr="00C40FF6">
        <w:rPr>
          <w:bCs/>
          <w:i/>
          <w:iCs/>
        </w:rPr>
        <w:t>ACCEPTED</w:t>
      </w:r>
      <w:r w:rsidRPr="00F45D56">
        <w:rPr>
          <w:lang w:val="ru-RU"/>
        </w:rPr>
        <w:t>)</w:t>
      </w:r>
    </w:p>
    <w:p w:rsidR="00C40FF6" w:rsidRPr="00C40FF6" w:rsidRDefault="00C40FF6" w:rsidP="00C3271C">
      <w:pPr>
        <w:pStyle w:val="Code"/>
      </w:pPr>
      <w:r w:rsidRPr="00F45D56">
        <w:rPr>
          <w:lang w:val="ru-RU"/>
        </w:rPr>
        <w:tab/>
      </w:r>
      <w:r w:rsidRPr="00C40FF6">
        <w:rPr>
          <w:bCs/>
        </w:rPr>
        <w:t>public</w:t>
      </w:r>
      <w:r w:rsidRPr="00C40FF6">
        <w:t xml:space="preserve"> </w:t>
      </w:r>
      <w:r w:rsidRPr="00C40FF6">
        <w:rPr>
          <w:bCs/>
        </w:rPr>
        <w:t>void</w:t>
      </w:r>
      <w:r w:rsidRPr="00C40FF6">
        <w:t xml:space="preserve"> insertDataElementRegister(@Valid @RequestBody DataElementRequestInsertRegister request) </w:t>
      </w:r>
      <w:r w:rsidRPr="00C40FF6">
        <w:rPr>
          <w:bCs/>
        </w:rPr>
        <w:t>throws</w:t>
      </w:r>
      <w:r w:rsidRPr="00C40FF6">
        <w:t xml:space="preserve"> Exception {</w:t>
      </w:r>
    </w:p>
    <w:p w:rsidR="00C40FF6" w:rsidRPr="00C40FF6" w:rsidRDefault="00C40FF6" w:rsidP="00C3271C">
      <w:pPr>
        <w:pStyle w:val="Code"/>
      </w:pPr>
      <w:r w:rsidRPr="00C40FF6">
        <w:tab/>
      </w:r>
      <w:r w:rsidRPr="00C40FF6">
        <w:tab/>
      </w:r>
      <w:r w:rsidRPr="00C40FF6">
        <w:rPr>
          <w:bCs/>
        </w:rPr>
        <w:t>if</w:t>
      </w:r>
      <w:r w:rsidRPr="00C40FF6">
        <w:t xml:space="preserve">((request.getFkNumberInvoice().length() &lt; </w:t>
      </w:r>
      <w:r w:rsidRPr="00C40FF6">
        <w:rPr>
          <w:i/>
          <w:iCs/>
        </w:rPr>
        <w:t>SIZE_MIN_NUMBER_INVOICE</w:t>
      </w:r>
      <w:r w:rsidRPr="00C40FF6">
        <w:t>)</w:t>
      </w:r>
    </w:p>
    <w:p w:rsidR="00C40FF6" w:rsidRPr="00C40FF6" w:rsidRDefault="00C40FF6" w:rsidP="00C3271C">
      <w:pPr>
        <w:pStyle w:val="Code"/>
      </w:pPr>
      <w:r w:rsidRPr="00C40FF6">
        <w:tab/>
      </w:r>
      <w:r w:rsidRPr="00C40FF6">
        <w:tab/>
      </w:r>
      <w:r w:rsidRPr="00C40FF6">
        <w:tab/>
      </w:r>
      <w:r w:rsidRPr="00C40FF6">
        <w:tab/>
        <w:t xml:space="preserve">|| (request.getFkNumberInvoice().length() &gt; </w:t>
      </w:r>
      <w:r w:rsidRPr="00C40FF6">
        <w:rPr>
          <w:i/>
          <w:iCs/>
        </w:rPr>
        <w:t>SIZE_MAX_NUMBER_INVOICE</w:t>
      </w:r>
      <w:r w:rsidRPr="00C40FF6">
        <w:t>)) {</w:t>
      </w:r>
    </w:p>
    <w:p w:rsidR="00C40FF6" w:rsidRPr="00F45D56" w:rsidRDefault="00C40FF6" w:rsidP="00C3271C">
      <w:pPr>
        <w:pStyle w:val="Code"/>
        <w:rPr>
          <w:lang w:val="ru-RU"/>
        </w:rPr>
      </w:pPr>
      <w:r w:rsidRPr="00C40FF6">
        <w:tab/>
      </w:r>
      <w:r w:rsidRPr="00C40FF6">
        <w:tab/>
      </w:r>
      <w:r w:rsidRPr="00C40FF6">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Идентификационный номер накладной должен содержать общее число символов из диапазона ["</w:t>
      </w:r>
    </w:p>
    <w:p w:rsidR="00C40FF6" w:rsidRPr="00C40FF6" w:rsidRDefault="00C40FF6" w:rsidP="00C3271C">
      <w:pPr>
        <w:pStyle w:val="Code"/>
      </w:pPr>
      <w:r w:rsidRPr="00F45D56">
        <w:rPr>
          <w:lang w:val="ru-RU"/>
        </w:rPr>
        <w:tab/>
      </w:r>
      <w:r w:rsidRPr="00F45D56">
        <w:rPr>
          <w:lang w:val="ru-RU"/>
        </w:rPr>
        <w:tab/>
      </w:r>
      <w:r w:rsidRPr="00F45D56">
        <w:rPr>
          <w:lang w:val="ru-RU"/>
        </w:rPr>
        <w:tab/>
      </w:r>
      <w:r w:rsidRPr="00F45D56">
        <w:rPr>
          <w:lang w:val="ru-RU"/>
        </w:rPr>
        <w:tab/>
      </w:r>
      <w:r w:rsidRPr="00F45D56">
        <w:rPr>
          <w:lang w:val="ru-RU"/>
        </w:rPr>
        <w:tab/>
      </w:r>
      <w:r w:rsidRPr="00C40FF6">
        <w:t>+ String.</w:t>
      </w:r>
      <w:r w:rsidRPr="00C40FF6">
        <w:rPr>
          <w:i/>
          <w:iCs/>
        </w:rPr>
        <w:t>valueOf</w:t>
      </w:r>
      <w:r w:rsidRPr="00C40FF6">
        <w:t>(</w:t>
      </w:r>
      <w:r w:rsidRPr="00C40FF6">
        <w:rPr>
          <w:i/>
          <w:iCs/>
        </w:rPr>
        <w:t>SIZE_MIN_NUMBER_INVOICE</w:t>
      </w:r>
      <w:r w:rsidRPr="00C40FF6">
        <w:t>) + "; " + String.</w:t>
      </w:r>
      <w:r w:rsidRPr="00C40FF6">
        <w:rPr>
          <w:i/>
          <w:iCs/>
        </w:rPr>
        <w:t>valueOf</w:t>
      </w:r>
      <w:r w:rsidRPr="00C40FF6">
        <w:t>(</w:t>
      </w:r>
      <w:r w:rsidRPr="00C40FF6">
        <w:rPr>
          <w:i/>
          <w:iCs/>
        </w:rPr>
        <w:t>SIZE_MAX_NUMBER_INVOICE</w:t>
      </w:r>
      <w:r w:rsidRPr="00C40FF6">
        <w:t>) + "]");</w:t>
      </w:r>
    </w:p>
    <w:p w:rsidR="00C40FF6" w:rsidRPr="00C40FF6" w:rsidRDefault="00C40FF6" w:rsidP="00C3271C">
      <w:pPr>
        <w:pStyle w:val="Code"/>
      </w:pPr>
      <w:r w:rsidRPr="00C40FF6">
        <w:tab/>
      </w:r>
      <w:r w:rsidRPr="00C40FF6">
        <w:tab/>
        <w:t>}</w:t>
      </w:r>
    </w:p>
    <w:p w:rsidR="00C40FF6" w:rsidRPr="00C40FF6" w:rsidRDefault="00C40FF6" w:rsidP="00C3271C">
      <w:pPr>
        <w:pStyle w:val="Code"/>
      </w:pPr>
      <w:r w:rsidRPr="00C40FF6">
        <w:tab/>
      </w:r>
      <w:r w:rsidRPr="00C40FF6">
        <w:tab/>
        <w:t>String number = String.</w:t>
      </w:r>
      <w:r w:rsidRPr="00C40FF6">
        <w:rPr>
          <w:i/>
          <w:iCs/>
        </w:rPr>
        <w:t>valueOf</w:t>
      </w:r>
      <w:r w:rsidRPr="00C40FF6">
        <w:t>(request.getNumberWagon());</w:t>
      </w:r>
    </w:p>
    <w:p w:rsidR="00C40FF6" w:rsidRPr="00C40FF6" w:rsidRDefault="00C40FF6" w:rsidP="00C3271C">
      <w:pPr>
        <w:pStyle w:val="Code"/>
      </w:pPr>
      <w:r w:rsidRPr="00C40FF6">
        <w:tab/>
      </w:r>
      <w:r w:rsidRPr="00C40FF6">
        <w:tab/>
      </w:r>
      <w:r w:rsidRPr="00C40FF6">
        <w:rPr>
          <w:bCs/>
        </w:rPr>
        <w:t>if</w:t>
      </w:r>
      <w:r w:rsidRPr="00C40FF6">
        <w:t xml:space="preserve">(number.length() != </w:t>
      </w:r>
      <w:r w:rsidRPr="00C40FF6">
        <w:rPr>
          <w:i/>
          <w:iCs/>
        </w:rPr>
        <w:t>SIZE_NUMBER_WAGON</w:t>
      </w:r>
      <w:r w:rsidRPr="00C40FF6">
        <w:t>)</w:t>
      </w:r>
    </w:p>
    <w:p w:rsidR="00C40FF6" w:rsidRPr="00C40FF6" w:rsidRDefault="00C40FF6" w:rsidP="00C3271C">
      <w:pPr>
        <w:pStyle w:val="Code"/>
      </w:pPr>
      <w:r w:rsidRPr="00C40FF6">
        <w:tab/>
      </w:r>
      <w:r w:rsidRPr="00C40FF6">
        <w:tab/>
      </w:r>
      <w:r w:rsidRPr="00C40FF6">
        <w:tab/>
      </w:r>
      <w:r w:rsidRPr="00C40FF6">
        <w:rPr>
          <w:bCs/>
        </w:rPr>
        <w:t>throw</w:t>
      </w:r>
      <w:r w:rsidRPr="00C40FF6">
        <w:t xml:space="preserve"> </w:t>
      </w:r>
      <w:r w:rsidRPr="00C40FF6">
        <w:rPr>
          <w:bCs/>
        </w:rPr>
        <w:t>new</w:t>
      </w:r>
      <w:r w:rsidRPr="00C40FF6">
        <w:t xml:space="preserve"> Exception("Номер полувагона должен состоять из " + String.</w:t>
      </w:r>
      <w:r w:rsidRPr="00C40FF6">
        <w:rPr>
          <w:i/>
          <w:iCs/>
        </w:rPr>
        <w:t>valueOf</w:t>
      </w:r>
      <w:r w:rsidRPr="00C40FF6">
        <w:t>(</w:t>
      </w:r>
      <w:r w:rsidRPr="00C40FF6">
        <w:rPr>
          <w:i/>
          <w:iCs/>
        </w:rPr>
        <w:t>SIZE_NUMBER_WAGON</w:t>
      </w:r>
      <w:r w:rsidRPr="00C40FF6">
        <w:t>) + " цифр!");</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r>
      <w:r w:rsidRPr="00C40FF6">
        <w:rPr>
          <w:bCs/>
        </w:rPr>
        <w:t>if</w:t>
      </w:r>
      <w:r w:rsidRPr="00C40FF6">
        <w:t>(request.getsD() &lt; 0)</w:t>
      </w:r>
    </w:p>
    <w:p w:rsidR="00C40FF6" w:rsidRPr="00C40FF6" w:rsidRDefault="00C40FF6" w:rsidP="00C3271C">
      <w:pPr>
        <w:pStyle w:val="Code"/>
      </w:pPr>
      <w:r w:rsidRPr="00C40FF6">
        <w:tab/>
      </w:r>
      <w:r w:rsidRPr="00C40FF6">
        <w:tab/>
      </w:r>
      <w:r w:rsidRPr="00C40FF6">
        <w:tab/>
      </w:r>
      <w:r w:rsidRPr="00C40FF6">
        <w:rPr>
          <w:bCs/>
        </w:rPr>
        <w:t>throw</w:t>
      </w:r>
      <w:r w:rsidRPr="00C40FF6">
        <w:t xml:space="preserve"> </w:t>
      </w:r>
      <w:r w:rsidRPr="00C40FF6">
        <w:rPr>
          <w:bCs/>
        </w:rPr>
        <w:t>new</w:t>
      </w:r>
      <w:r w:rsidRPr="00C40FF6">
        <w:t xml:space="preserve"> Exception("Значение Sd% не может быть меньше нуля!");</w:t>
      </w:r>
    </w:p>
    <w:p w:rsidR="00C40FF6" w:rsidRPr="00C40FF6" w:rsidRDefault="00C40FF6" w:rsidP="00C3271C">
      <w:pPr>
        <w:pStyle w:val="Code"/>
      </w:pPr>
      <w:r w:rsidRPr="00C40FF6">
        <w:tab/>
      </w:r>
      <w:r w:rsidRPr="00C40FF6">
        <w:tab/>
      </w:r>
    </w:p>
    <w:p w:rsidR="00C40FF6" w:rsidRPr="00F45D56" w:rsidRDefault="00C40FF6" w:rsidP="00C3271C">
      <w:pPr>
        <w:pStyle w:val="Code"/>
        <w:rPr>
          <w:lang w:val="ru-RU"/>
        </w:rPr>
      </w:pPr>
      <w:r w:rsidRPr="00C40FF6">
        <w:tab/>
      </w:r>
      <w:r w:rsidRPr="00C40FF6">
        <w:tab/>
      </w:r>
      <w:r w:rsidRPr="00C40FF6">
        <w:rPr>
          <w:bCs/>
        </w:rPr>
        <w:t>if</w:t>
      </w:r>
      <w:r w:rsidRPr="00F45D56">
        <w:rPr>
          <w:lang w:val="ru-RU"/>
        </w:rPr>
        <w:t>(</w:t>
      </w:r>
      <w:r w:rsidRPr="00C40FF6">
        <w:t>request</w:t>
      </w:r>
      <w:r w:rsidRPr="00F45D56">
        <w:rPr>
          <w:lang w:val="ru-RU"/>
        </w:rPr>
        <w:t>.</w:t>
      </w:r>
      <w:r w:rsidRPr="00C40FF6">
        <w:t>getSerialNumber</w:t>
      </w:r>
      <w:r w:rsidRPr="00F45D56">
        <w:rPr>
          <w:lang w:val="ru-RU"/>
        </w:rPr>
        <w:t>() &lt;= 0)</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Порядковый номер полувагона в составе не может быть меньше либо равен 0!");</w:t>
      </w:r>
    </w:p>
    <w:p w:rsidR="00C40FF6" w:rsidRPr="00F45D56" w:rsidRDefault="00C40FF6" w:rsidP="00C3271C">
      <w:pPr>
        <w:pStyle w:val="Code"/>
        <w:rPr>
          <w:lang w:val="ru-RU"/>
        </w:rPr>
      </w:pPr>
      <w:r w:rsidRPr="00F45D56">
        <w:rPr>
          <w:lang w:val="ru-RU"/>
        </w:rPr>
        <w:tab/>
      </w:r>
      <w:r w:rsidRPr="00F45D56">
        <w:rPr>
          <w:lang w:val="ru-RU"/>
        </w:rPr>
        <w:tab/>
      </w:r>
    </w:p>
    <w:p w:rsidR="00C40FF6" w:rsidRPr="00C40FF6" w:rsidRDefault="00C40FF6" w:rsidP="00C3271C">
      <w:pPr>
        <w:pStyle w:val="Code"/>
      </w:pPr>
      <w:r w:rsidRPr="00F45D56">
        <w:rPr>
          <w:lang w:val="ru-RU"/>
        </w:rPr>
        <w:tab/>
      </w:r>
      <w:r w:rsidRPr="00F45D56">
        <w:rPr>
          <w:lang w:val="ru-RU"/>
        </w:rPr>
        <w:tab/>
      </w:r>
      <w:r w:rsidRPr="00C40FF6">
        <w:t>List&lt;DataElementRegister&gt; register = dataService.getDataElementRegisterAll();</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r>
      <w:r w:rsidRPr="00C40FF6">
        <w:rPr>
          <w:bCs/>
        </w:rPr>
        <w:t>int</w:t>
      </w:r>
      <w:r w:rsidRPr="00C40FF6">
        <w:t xml:space="preserve"> count = 0;</w:t>
      </w:r>
    </w:p>
    <w:p w:rsidR="00C40FF6" w:rsidRPr="00C40FF6" w:rsidRDefault="00C40FF6" w:rsidP="00C3271C">
      <w:pPr>
        <w:pStyle w:val="Code"/>
      </w:pPr>
      <w:r w:rsidRPr="00C40FF6">
        <w:tab/>
      </w:r>
      <w:r w:rsidRPr="00C40FF6">
        <w:tab/>
      </w:r>
      <w:r w:rsidRPr="00C40FF6">
        <w:rPr>
          <w:bCs/>
        </w:rPr>
        <w:t>for</w:t>
      </w:r>
      <w:r w:rsidRPr="00C40FF6">
        <w:t>(DataElementRegister i : register) {</w:t>
      </w:r>
    </w:p>
    <w:p w:rsidR="00C40FF6" w:rsidRPr="00C40FF6" w:rsidRDefault="00C40FF6" w:rsidP="00C3271C">
      <w:pPr>
        <w:pStyle w:val="Code"/>
      </w:pPr>
      <w:r w:rsidRPr="00C40FF6">
        <w:tab/>
      </w:r>
      <w:r w:rsidRPr="00C40FF6">
        <w:tab/>
      </w:r>
      <w:r w:rsidRPr="00C40FF6">
        <w:tab/>
      </w:r>
      <w:r w:rsidRPr="00C40FF6">
        <w:rPr>
          <w:bCs/>
        </w:rPr>
        <w:t>if</w:t>
      </w:r>
      <w:r w:rsidRPr="00C40FF6">
        <w:t>(i.getNumberWagon() == request.getNumberWagon()) {</w:t>
      </w:r>
    </w:p>
    <w:p w:rsidR="00C40FF6" w:rsidRPr="00F45D56" w:rsidRDefault="00C40FF6" w:rsidP="00C3271C">
      <w:pPr>
        <w:pStyle w:val="Code"/>
        <w:rPr>
          <w:lang w:val="ru-RU"/>
        </w:rPr>
      </w:pPr>
      <w:r w:rsidRPr="00C40FF6">
        <w:tab/>
      </w:r>
      <w:r w:rsidRPr="00C40FF6">
        <w:tab/>
      </w:r>
      <w:r w:rsidRPr="00C40FF6">
        <w:tab/>
      </w:r>
      <w:r w:rsidRPr="00C40FF6">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Полувагон с данным идентификационным номером уже зарегистрирован в таблице соответствия полувагонов"</w:t>
      </w:r>
    </w:p>
    <w:p w:rsidR="00C40FF6" w:rsidRPr="00C40FF6" w:rsidRDefault="00C40FF6" w:rsidP="00C3271C">
      <w:pPr>
        <w:pStyle w:val="Code"/>
      </w:pPr>
      <w:r w:rsidRPr="00F45D56">
        <w:rPr>
          <w:lang w:val="ru-RU"/>
        </w:rPr>
        <w:tab/>
      </w:r>
      <w:r w:rsidRPr="00F45D56">
        <w:rPr>
          <w:lang w:val="ru-RU"/>
        </w:rPr>
        <w:tab/>
      </w:r>
      <w:r w:rsidRPr="00F45D56">
        <w:rPr>
          <w:lang w:val="ru-RU"/>
        </w:rPr>
        <w:tab/>
      </w:r>
      <w:r w:rsidRPr="00F45D56">
        <w:rPr>
          <w:lang w:val="ru-RU"/>
        </w:rPr>
        <w:tab/>
      </w:r>
      <w:r w:rsidRPr="00F45D56">
        <w:rPr>
          <w:lang w:val="ru-RU"/>
        </w:rPr>
        <w:tab/>
      </w:r>
      <w:r w:rsidRPr="00F45D56">
        <w:rPr>
          <w:lang w:val="ru-RU"/>
        </w:rPr>
        <w:tab/>
      </w:r>
      <w:r w:rsidRPr="00C40FF6">
        <w:t>+ " накладным!");</w:t>
      </w:r>
    </w:p>
    <w:p w:rsidR="00C40FF6" w:rsidRPr="00C40FF6" w:rsidRDefault="00C40FF6" w:rsidP="00C3271C">
      <w:pPr>
        <w:pStyle w:val="Code"/>
      </w:pPr>
      <w:r w:rsidRPr="00C40FF6">
        <w:tab/>
      </w:r>
      <w:r w:rsidRPr="00C40FF6">
        <w:tab/>
      </w:r>
      <w:r w:rsidRPr="00C40FF6">
        <w:tab/>
        <w:t>}</w:t>
      </w:r>
    </w:p>
    <w:p w:rsidR="00C40FF6" w:rsidRPr="00C40FF6" w:rsidRDefault="00C40FF6" w:rsidP="00C3271C">
      <w:pPr>
        <w:pStyle w:val="Code"/>
      </w:pPr>
      <w:r w:rsidRPr="00C40FF6">
        <w:tab/>
      </w:r>
      <w:r w:rsidRPr="00C40FF6">
        <w:tab/>
      </w:r>
      <w:r w:rsidRPr="00C40FF6">
        <w:tab/>
      </w:r>
    </w:p>
    <w:p w:rsidR="00C40FF6" w:rsidRPr="00C40FF6" w:rsidRDefault="00C40FF6" w:rsidP="00C3271C">
      <w:pPr>
        <w:pStyle w:val="Code"/>
      </w:pPr>
      <w:r w:rsidRPr="00C40FF6">
        <w:tab/>
      </w:r>
      <w:r w:rsidRPr="00C40FF6">
        <w:tab/>
      </w:r>
      <w:r w:rsidRPr="00C40FF6">
        <w:tab/>
      </w:r>
      <w:r w:rsidRPr="00C40FF6">
        <w:rPr>
          <w:bCs/>
        </w:rPr>
        <w:t>if</w:t>
      </w:r>
      <w:r w:rsidRPr="00C40FF6">
        <w:t>((i.getSerialNumber() == request.getSerialNumber()) &amp;&amp; (i.getFkNumberInvoice().equals(request.getFkNumberInvoice()))) {</w:t>
      </w:r>
    </w:p>
    <w:p w:rsidR="00C40FF6" w:rsidRPr="00F45D56" w:rsidRDefault="00C40FF6" w:rsidP="00C3271C">
      <w:pPr>
        <w:pStyle w:val="Code"/>
        <w:rPr>
          <w:lang w:val="ru-RU"/>
        </w:rPr>
      </w:pPr>
      <w:r w:rsidRPr="00C40FF6">
        <w:tab/>
      </w:r>
      <w:r w:rsidRPr="00C40FF6">
        <w:tab/>
      </w:r>
      <w:r w:rsidRPr="00C40FF6">
        <w:tab/>
      </w:r>
      <w:r w:rsidRPr="00C40FF6">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Полувагон с данным порядковым номером уже присутствует в таблице соответствия полувагонов накладным!");</w:t>
      </w:r>
    </w:p>
    <w:p w:rsidR="00C40FF6" w:rsidRPr="00C40FF6" w:rsidRDefault="00C40FF6" w:rsidP="00C3271C">
      <w:pPr>
        <w:pStyle w:val="Code"/>
      </w:pPr>
      <w:r w:rsidRPr="00F45D56">
        <w:rPr>
          <w:lang w:val="ru-RU"/>
        </w:rPr>
        <w:lastRenderedPageBreak/>
        <w:tab/>
      </w:r>
      <w:r w:rsidRPr="00F45D56">
        <w:rPr>
          <w:lang w:val="ru-RU"/>
        </w:rPr>
        <w:tab/>
      </w:r>
      <w:r w:rsidRPr="00F45D56">
        <w:rPr>
          <w:lang w:val="ru-RU"/>
        </w:rPr>
        <w:tab/>
      </w:r>
      <w:r w:rsidRPr="00C40FF6">
        <w:t>}</w:t>
      </w:r>
    </w:p>
    <w:p w:rsidR="00C40FF6" w:rsidRPr="00C40FF6" w:rsidRDefault="00C40FF6" w:rsidP="00C3271C">
      <w:pPr>
        <w:pStyle w:val="Code"/>
      </w:pPr>
      <w:r w:rsidRPr="00C40FF6">
        <w:tab/>
      </w:r>
      <w:r w:rsidRPr="00C40FF6">
        <w:tab/>
      </w:r>
      <w:r w:rsidRPr="00C40FF6">
        <w:tab/>
      </w:r>
    </w:p>
    <w:p w:rsidR="00C40FF6" w:rsidRPr="00C40FF6" w:rsidRDefault="00C40FF6" w:rsidP="00C3271C">
      <w:pPr>
        <w:pStyle w:val="Code"/>
      </w:pPr>
      <w:r w:rsidRPr="00C40FF6">
        <w:tab/>
      </w:r>
      <w:r w:rsidRPr="00C40FF6">
        <w:tab/>
      </w:r>
      <w:r w:rsidRPr="00C40FF6">
        <w:tab/>
      </w:r>
      <w:r w:rsidRPr="00C40FF6">
        <w:rPr>
          <w:bCs/>
        </w:rPr>
        <w:t>if</w:t>
      </w:r>
      <w:r w:rsidRPr="00C40FF6">
        <w:t>(i.getFkNumberInvoice().equals(request.getFkNumberInvoice())) {</w:t>
      </w:r>
    </w:p>
    <w:p w:rsidR="00C40FF6" w:rsidRPr="00C40FF6" w:rsidRDefault="00C40FF6" w:rsidP="00C3271C">
      <w:pPr>
        <w:pStyle w:val="Code"/>
      </w:pPr>
      <w:r w:rsidRPr="00C40FF6">
        <w:tab/>
      </w:r>
      <w:r w:rsidRPr="00C40FF6">
        <w:tab/>
      </w:r>
      <w:r w:rsidRPr="00C40FF6">
        <w:tab/>
      </w:r>
      <w:r w:rsidRPr="00C40FF6">
        <w:tab/>
        <w:t>count++;</w:t>
      </w:r>
    </w:p>
    <w:p w:rsidR="00C40FF6" w:rsidRPr="00C40FF6" w:rsidRDefault="00C40FF6" w:rsidP="00C3271C">
      <w:pPr>
        <w:pStyle w:val="Code"/>
      </w:pPr>
      <w:r w:rsidRPr="00C40FF6">
        <w:tab/>
      </w:r>
      <w:r w:rsidRPr="00C40FF6">
        <w:tab/>
      </w:r>
      <w:r w:rsidRPr="00C40FF6">
        <w:tab/>
        <w:t>}</w:t>
      </w:r>
    </w:p>
    <w:p w:rsidR="00C40FF6" w:rsidRPr="00C40FF6" w:rsidRDefault="00C40FF6" w:rsidP="00C3271C">
      <w:pPr>
        <w:pStyle w:val="Code"/>
      </w:pPr>
      <w:r w:rsidRPr="00C40FF6">
        <w:tab/>
      </w:r>
      <w:r w:rsidRPr="00C40FF6">
        <w:tab/>
        <w:t>}</w:t>
      </w:r>
    </w:p>
    <w:p w:rsidR="00C40FF6" w:rsidRPr="00C40FF6" w:rsidRDefault="00C40FF6" w:rsidP="00C3271C">
      <w:pPr>
        <w:pStyle w:val="Code"/>
      </w:pPr>
      <w:r w:rsidRPr="00C40FF6">
        <w:tab/>
      </w:r>
      <w:r w:rsidRPr="00C40FF6">
        <w:tab/>
        <w:t>register.clear();</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List&lt;DataElementInvoices&gt; invoice = dataService.getDataElementInvoicesAll();</w:t>
      </w:r>
    </w:p>
    <w:p w:rsidR="00C40FF6" w:rsidRPr="00C40FF6" w:rsidRDefault="00C40FF6" w:rsidP="00C3271C">
      <w:pPr>
        <w:pStyle w:val="Code"/>
      </w:pPr>
      <w:r w:rsidRPr="00C40FF6">
        <w:tab/>
      </w:r>
      <w:r w:rsidRPr="00C40FF6">
        <w:tab/>
      </w:r>
      <w:r w:rsidRPr="00C40FF6">
        <w:rPr>
          <w:bCs/>
        </w:rPr>
        <w:t>short</w:t>
      </w:r>
      <w:r w:rsidRPr="00C40FF6">
        <w:t xml:space="preserve"> total = 0;</w:t>
      </w:r>
    </w:p>
    <w:p w:rsidR="00C40FF6" w:rsidRPr="00C40FF6" w:rsidRDefault="00C40FF6" w:rsidP="00C3271C">
      <w:pPr>
        <w:pStyle w:val="Code"/>
      </w:pPr>
      <w:r w:rsidRPr="00C40FF6">
        <w:tab/>
      </w:r>
      <w:r w:rsidRPr="00C40FF6">
        <w:tab/>
      </w:r>
      <w:r w:rsidRPr="00C40FF6">
        <w:rPr>
          <w:bCs/>
        </w:rPr>
        <w:t>for</w:t>
      </w:r>
      <w:r w:rsidRPr="00C40FF6">
        <w:t>(DataElementInvoices i : invoice) {</w:t>
      </w:r>
    </w:p>
    <w:p w:rsidR="00C40FF6" w:rsidRPr="00C40FF6" w:rsidRDefault="00C40FF6" w:rsidP="00C3271C">
      <w:pPr>
        <w:pStyle w:val="Code"/>
      </w:pPr>
      <w:r w:rsidRPr="00C40FF6">
        <w:tab/>
      </w:r>
      <w:r w:rsidRPr="00C40FF6">
        <w:tab/>
      </w:r>
      <w:r w:rsidRPr="00C40FF6">
        <w:tab/>
      </w:r>
      <w:r w:rsidRPr="00C40FF6">
        <w:rPr>
          <w:bCs/>
        </w:rPr>
        <w:t>if</w:t>
      </w:r>
      <w:r w:rsidRPr="00C40FF6">
        <w:t xml:space="preserve">((i.getNumberInvoice().equals(request.getFkNumberInvoice())) </w:t>
      </w:r>
    </w:p>
    <w:p w:rsidR="00C40FF6" w:rsidRPr="00F45D56" w:rsidRDefault="00C40FF6" w:rsidP="00C3271C">
      <w:pPr>
        <w:pStyle w:val="Code"/>
        <w:rPr>
          <w:lang w:val="ru-RU"/>
        </w:rPr>
      </w:pPr>
      <w:r w:rsidRPr="00C40FF6">
        <w:tab/>
      </w:r>
      <w:r w:rsidRPr="00C40FF6">
        <w:tab/>
      </w:r>
      <w:r w:rsidRPr="00C40FF6">
        <w:tab/>
      </w:r>
      <w:r w:rsidRPr="00C40FF6">
        <w:tab/>
      </w:r>
      <w:r w:rsidRPr="00C40FF6">
        <w:tab/>
      </w:r>
      <w:r w:rsidRPr="00F45D56">
        <w:rPr>
          <w:lang w:val="ru-RU"/>
        </w:rPr>
        <w:t>&amp;&amp; (</w:t>
      </w:r>
      <w:r w:rsidRPr="00C40FF6">
        <w:t>i</w:t>
      </w:r>
      <w:r w:rsidRPr="00F45D56">
        <w:rPr>
          <w:lang w:val="ru-RU"/>
        </w:rPr>
        <w:t>.</w:t>
      </w:r>
      <w:r w:rsidRPr="00C40FF6">
        <w:t>getTotalWagons</w:t>
      </w:r>
      <w:r w:rsidRPr="00F45D56">
        <w:rPr>
          <w:lang w:val="ru-RU"/>
        </w:rPr>
        <w:t xml:space="preserve">() == </w:t>
      </w:r>
      <w:r w:rsidRPr="00C40FF6">
        <w:t>count</w:t>
      </w:r>
      <w:r w:rsidRPr="00F45D56">
        <w:rPr>
          <w:lang w:val="ru-RU"/>
        </w:rPr>
        <w:t>))</w:t>
      </w:r>
    </w:p>
    <w:p w:rsidR="00C40FF6" w:rsidRPr="00C40FF6" w:rsidRDefault="00C40FF6" w:rsidP="00C3271C">
      <w:pPr>
        <w:pStyle w:val="Code"/>
      </w:pPr>
      <w:r w:rsidRPr="00F45D56">
        <w:rPr>
          <w:lang w:val="ru-RU"/>
        </w:rPr>
        <w:tab/>
      </w:r>
      <w:r w:rsidRPr="00F45D56">
        <w:rPr>
          <w:lang w:val="ru-RU"/>
        </w:rPr>
        <w:tab/>
      </w:r>
      <w:r w:rsidRPr="00F45D56">
        <w:rPr>
          <w:lang w:val="ru-RU"/>
        </w:rPr>
        <w:tab/>
      </w:r>
      <w:r w:rsidRPr="00F45D56">
        <w:rPr>
          <w:lang w:val="ru-RU"/>
        </w:rPr>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 xml:space="preserve">("Превышен лимит добавления информации о полувагонах к накладной! </w:t>
      </w:r>
      <w:r w:rsidRPr="00C40FF6">
        <w:t xml:space="preserve">Записей может быть не более " + </w:t>
      </w:r>
    </w:p>
    <w:p w:rsidR="00C40FF6" w:rsidRPr="00C40FF6" w:rsidRDefault="00C40FF6" w:rsidP="00C3271C">
      <w:pPr>
        <w:pStyle w:val="Code"/>
      </w:pPr>
      <w:r w:rsidRPr="00C40FF6">
        <w:tab/>
      </w:r>
      <w:r w:rsidRPr="00C40FF6">
        <w:tab/>
      </w:r>
      <w:r w:rsidRPr="00C40FF6">
        <w:tab/>
      </w:r>
      <w:r w:rsidRPr="00C40FF6">
        <w:tab/>
      </w:r>
      <w:r w:rsidRPr="00C40FF6">
        <w:tab/>
        <w:t>String.</w:t>
      </w:r>
      <w:r w:rsidRPr="00C40FF6">
        <w:rPr>
          <w:i/>
          <w:iCs/>
        </w:rPr>
        <w:t>valueOf</w:t>
      </w:r>
      <w:r w:rsidRPr="00C40FF6">
        <w:t>(count));</w:t>
      </w:r>
    </w:p>
    <w:p w:rsidR="00C40FF6" w:rsidRPr="00C40FF6" w:rsidRDefault="00C40FF6" w:rsidP="00C3271C">
      <w:pPr>
        <w:pStyle w:val="Code"/>
      </w:pPr>
      <w:r w:rsidRPr="00C40FF6">
        <w:tab/>
      </w:r>
      <w:r w:rsidRPr="00C40FF6">
        <w:tab/>
      </w:r>
      <w:r w:rsidRPr="00C40FF6">
        <w:tab/>
      </w:r>
    </w:p>
    <w:p w:rsidR="00C40FF6" w:rsidRPr="00C40FF6" w:rsidRDefault="00C40FF6" w:rsidP="00C3271C">
      <w:pPr>
        <w:pStyle w:val="Code"/>
      </w:pPr>
      <w:r w:rsidRPr="00C40FF6">
        <w:tab/>
      </w:r>
      <w:r w:rsidRPr="00C40FF6">
        <w:tab/>
      </w:r>
      <w:r w:rsidRPr="00C40FF6">
        <w:tab/>
      </w:r>
      <w:r w:rsidRPr="00C40FF6">
        <w:rPr>
          <w:bCs/>
        </w:rPr>
        <w:t>if</w:t>
      </w:r>
      <w:r w:rsidRPr="00C40FF6">
        <w:t>(i.getNumberInvoice().equals(request.getFkNumberInvoice())) {</w:t>
      </w:r>
    </w:p>
    <w:p w:rsidR="00C40FF6" w:rsidRPr="00C40FF6" w:rsidRDefault="00C40FF6" w:rsidP="00C3271C">
      <w:pPr>
        <w:pStyle w:val="Code"/>
      </w:pPr>
      <w:r w:rsidRPr="00C40FF6">
        <w:tab/>
      </w:r>
      <w:r w:rsidRPr="00C40FF6">
        <w:tab/>
      </w:r>
      <w:r w:rsidRPr="00C40FF6">
        <w:tab/>
      </w:r>
      <w:r w:rsidRPr="00C40FF6">
        <w:tab/>
        <w:t>total = i.getTotalWagons();</w:t>
      </w:r>
    </w:p>
    <w:p w:rsidR="00C40FF6" w:rsidRPr="00C40FF6" w:rsidRDefault="00C40FF6" w:rsidP="00C3271C">
      <w:pPr>
        <w:pStyle w:val="Code"/>
      </w:pPr>
      <w:r w:rsidRPr="00C40FF6">
        <w:tab/>
      </w:r>
      <w:r w:rsidRPr="00C40FF6">
        <w:tab/>
      </w:r>
      <w:r w:rsidRPr="00C40FF6">
        <w:tab/>
      </w:r>
      <w:r w:rsidRPr="00C40FF6">
        <w:tab/>
      </w:r>
      <w:r w:rsidRPr="00C40FF6">
        <w:rPr>
          <w:bCs/>
        </w:rPr>
        <w:t>break</w:t>
      </w:r>
      <w:r w:rsidRPr="00C40FF6">
        <w:t>;</w:t>
      </w:r>
    </w:p>
    <w:p w:rsidR="00C40FF6" w:rsidRPr="00C40FF6" w:rsidRDefault="00C40FF6" w:rsidP="00C3271C">
      <w:pPr>
        <w:pStyle w:val="Code"/>
      </w:pPr>
      <w:r w:rsidRPr="00C40FF6">
        <w:tab/>
      </w:r>
      <w:r w:rsidRPr="00C40FF6">
        <w:tab/>
      </w:r>
      <w:r w:rsidRPr="00C40FF6">
        <w:tab/>
        <w:t>}</w:t>
      </w:r>
    </w:p>
    <w:p w:rsidR="00C40FF6" w:rsidRPr="00C40FF6" w:rsidRDefault="00C40FF6" w:rsidP="00C3271C">
      <w:pPr>
        <w:pStyle w:val="Code"/>
      </w:pPr>
      <w:r w:rsidRPr="00C40FF6">
        <w:tab/>
      </w:r>
      <w:r w:rsidRPr="00C40FF6">
        <w:tab/>
        <w:t>}</w:t>
      </w:r>
    </w:p>
    <w:p w:rsidR="00C40FF6" w:rsidRPr="00C40FF6" w:rsidRDefault="00C40FF6" w:rsidP="00C3271C">
      <w:pPr>
        <w:pStyle w:val="Code"/>
      </w:pPr>
      <w:r w:rsidRPr="00C40FF6">
        <w:tab/>
      </w:r>
      <w:r w:rsidRPr="00C40FF6">
        <w:tab/>
        <w:t>invoice.clear();</w:t>
      </w:r>
    </w:p>
    <w:p w:rsidR="00C40FF6" w:rsidRPr="00C40FF6" w:rsidRDefault="00C40FF6" w:rsidP="00C3271C">
      <w:pPr>
        <w:pStyle w:val="Code"/>
      </w:pPr>
      <w:r w:rsidRPr="00C40FF6">
        <w:tab/>
      </w:r>
      <w:r w:rsidRPr="00C40FF6">
        <w:tab/>
      </w:r>
    </w:p>
    <w:p w:rsidR="00C40FF6" w:rsidRPr="00F45D56" w:rsidRDefault="00C40FF6" w:rsidP="00C3271C">
      <w:pPr>
        <w:pStyle w:val="Code"/>
        <w:rPr>
          <w:lang w:val="ru-RU"/>
        </w:rPr>
      </w:pPr>
      <w:r w:rsidRPr="00C40FF6">
        <w:tab/>
      </w:r>
      <w:r w:rsidRPr="00C40FF6">
        <w:tab/>
      </w:r>
      <w:r w:rsidRPr="00C40FF6">
        <w:rPr>
          <w:bCs/>
        </w:rPr>
        <w:t>if</w:t>
      </w:r>
      <w:r w:rsidRPr="00F45D56">
        <w:rPr>
          <w:lang w:val="ru-RU"/>
        </w:rPr>
        <w:t>(</w:t>
      </w:r>
      <w:r w:rsidRPr="00C40FF6">
        <w:t>total</w:t>
      </w:r>
      <w:r w:rsidRPr="00F45D56">
        <w:rPr>
          <w:lang w:val="ru-RU"/>
        </w:rPr>
        <w:t xml:space="preserve"> == 0) {</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Накладной с данным идентификатором нет в базе данных!");</w:t>
      </w:r>
    </w:p>
    <w:p w:rsidR="00C40FF6" w:rsidRPr="00F45D56" w:rsidRDefault="00C40FF6" w:rsidP="00C3271C">
      <w:pPr>
        <w:pStyle w:val="Code"/>
        <w:rPr>
          <w:lang w:val="ru-RU"/>
        </w:rPr>
      </w:pPr>
      <w:r w:rsidRPr="00F45D56">
        <w:rPr>
          <w:lang w:val="ru-RU"/>
        </w:rPr>
        <w:tab/>
      </w:r>
      <w:r w:rsidRPr="00F45D56">
        <w:rPr>
          <w:lang w:val="ru-RU"/>
        </w:rPr>
        <w:tab/>
        <w:t>}</w:t>
      </w:r>
    </w:p>
    <w:p w:rsidR="00C40FF6" w:rsidRPr="00F45D56" w:rsidRDefault="00C40FF6" w:rsidP="00C3271C">
      <w:pPr>
        <w:pStyle w:val="Code"/>
        <w:rPr>
          <w:lang w:val="ru-RU"/>
        </w:rPr>
      </w:pPr>
      <w:r w:rsidRPr="00F45D56">
        <w:rPr>
          <w:lang w:val="ru-RU"/>
        </w:rPr>
        <w:tab/>
      </w:r>
      <w:r w:rsidRPr="00F45D56">
        <w:rPr>
          <w:lang w:val="ru-RU"/>
        </w:rPr>
        <w:tab/>
      </w:r>
    </w:p>
    <w:p w:rsidR="00C40FF6" w:rsidRPr="00F45D56" w:rsidRDefault="00C40FF6" w:rsidP="00C3271C">
      <w:pPr>
        <w:pStyle w:val="Code"/>
        <w:rPr>
          <w:lang w:val="ru-RU"/>
        </w:rPr>
      </w:pPr>
      <w:r w:rsidRPr="00F45D56">
        <w:rPr>
          <w:lang w:val="ru-RU"/>
        </w:rPr>
        <w:tab/>
      </w:r>
      <w:r w:rsidRPr="00F45D56">
        <w:rPr>
          <w:lang w:val="ru-RU"/>
        </w:rPr>
        <w:tab/>
      </w:r>
      <w:r w:rsidRPr="00C40FF6">
        <w:rPr>
          <w:bCs/>
        </w:rPr>
        <w:t>if</w:t>
      </w:r>
      <w:r w:rsidRPr="00F45D56">
        <w:rPr>
          <w:lang w:val="ru-RU"/>
        </w:rPr>
        <w:t>(</w:t>
      </w:r>
      <w:r w:rsidRPr="00C40FF6">
        <w:t>request</w:t>
      </w:r>
      <w:r w:rsidRPr="00F45D56">
        <w:rPr>
          <w:lang w:val="ru-RU"/>
        </w:rPr>
        <w:t>.</w:t>
      </w:r>
      <w:r w:rsidRPr="00C40FF6">
        <w:t>getSerialNumber</w:t>
      </w:r>
      <w:r w:rsidRPr="00F45D56">
        <w:rPr>
          <w:lang w:val="ru-RU"/>
        </w:rPr>
        <w:t xml:space="preserve">() &gt; </w:t>
      </w:r>
      <w:r w:rsidRPr="00C40FF6">
        <w:t>total</w:t>
      </w:r>
      <w:r w:rsidRPr="00F45D56">
        <w:rPr>
          <w:lang w:val="ru-RU"/>
        </w:rPr>
        <w:t>)</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Порядковый номер полувагона в составе не может превышать общего числа полувагонов прибывающих "</w:t>
      </w:r>
    </w:p>
    <w:p w:rsidR="00C40FF6" w:rsidRPr="00C40FF6" w:rsidRDefault="00C40FF6" w:rsidP="00C3271C">
      <w:pPr>
        <w:pStyle w:val="Code"/>
      </w:pPr>
      <w:r w:rsidRPr="00F45D56">
        <w:rPr>
          <w:lang w:val="ru-RU"/>
        </w:rPr>
        <w:tab/>
      </w:r>
      <w:r w:rsidRPr="00F45D56">
        <w:rPr>
          <w:lang w:val="ru-RU"/>
        </w:rPr>
        <w:tab/>
      </w:r>
      <w:r w:rsidRPr="00F45D56">
        <w:rPr>
          <w:lang w:val="ru-RU"/>
        </w:rPr>
        <w:tab/>
      </w:r>
      <w:r w:rsidRPr="00F45D56">
        <w:rPr>
          <w:lang w:val="ru-RU"/>
        </w:rPr>
        <w:tab/>
      </w:r>
      <w:r w:rsidRPr="00F45D56">
        <w:rPr>
          <w:lang w:val="ru-RU"/>
        </w:rPr>
        <w:tab/>
      </w:r>
      <w:r w:rsidRPr="00C40FF6">
        <w:t>+ "по данной накладной!");</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dataService.insertDataElementRegister(</w:t>
      </w:r>
    </w:p>
    <w:p w:rsidR="00C40FF6" w:rsidRPr="00C40FF6" w:rsidRDefault="00C40FF6" w:rsidP="00C3271C">
      <w:pPr>
        <w:pStyle w:val="Code"/>
      </w:pPr>
      <w:r w:rsidRPr="00C40FF6">
        <w:tab/>
      </w:r>
      <w:r w:rsidRPr="00C40FF6">
        <w:tab/>
      </w:r>
      <w:r w:rsidRPr="00C40FF6">
        <w:tab/>
      </w:r>
      <w:r w:rsidRPr="00C40FF6">
        <w:tab/>
        <w:t>request.getFkNumberInvoice(),</w:t>
      </w:r>
    </w:p>
    <w:p w:rsidR="00C40FF6" w:rsidRPr="00C40FF6" w:rsidRDefault="00C40FF6" w:rsidP="00C3271C">
      <w:pPr>
        <w:pStyle w:val="Code"/>
      </w:pPr>
      <w:r w:rsidRPr="00C40FF6">
        <w:tab/>
      </w:r>
      <w:r w:rsidRPr="00C40FF6">
        <w:tab/>
      </w:r>
      <w:r w:rsidRPr="00C40FF6">
        <w:tab/>
      </w:r>
      <w:r w:rsidRPr="00C40FF6">
        <w:tab/>
        <w:t>request.getNumberWagon(),</w:t>
      </w:r>
    </w:p>
    <w:p w:rsidR="00C40FF6" w:rsidRPr="00C40FF6" w:rsidRDefault="00C40FF6" w:rsidP="00C3271C">
      <w:pPr>
        <w:pStyle w:val="Code"/>
      </w:pPr>
      <w:r w:rsidRPr="00C40FF6">
        <w:tab/>
      </w:r>
      <w:r w:rsidRPr="00C40FF6">
        <w:tab/>
      </w:r>
      <w:r w:rsidRPr="00C40FF6">
        <w:tab/>
      </w:r>
      <w:r w:rsidRPr="00C40FF6">
        <w:tab/>
        <w:t>request.getSerialNumber(),</w:t>
      </w:r>
    </w:p>
    <w:p w:rsidR="00C40FF6" w:rsidRPr="00F45D56" w:rsidRDefault="00C40FF6" w:rsidP="00C3271C">
      <w:pPr>
        <w:pStyle w:val="Code"/>
        <w:rPr>
          <w:lang w:val="ru-RU"/>
        </w:rPr>
      </w:pPr>
      <w:r w:rsidRPr="00C40FF6">
        <w:tab/>
      </w:r>
      <w:r w:rsidRPr="00C40FF6">
        <w:tab/>
      </w:r>
      <w:r w:rsidRPr="00C40FF6">
        <w:tab/>
      </w:r>
      <w:r w:rsidRPr="00C40FF6">
        <w:tab/>
        <w:t>request</w:t>
      </w:r>
      <w:r w:rsidRPr="00F45D56">
        <w:rPr>
          <w:lang w:val="ru-RU"/>
        </w:rPr>
        <w:t>.</w:t>
      </w:r>
      <w:r w:rsidRPr="00C40FF6">
        <w:t>getsD</w:t>
      </w:r>
      <w:r w:rsidRPr="00F45D56">
        <w:rPr>
          <w:lang w:val="ru-RU"/>
        </w:rPr>
        <w:t>());</w:t>
      </w:r>
    </w:p>
    <w:p w:rsidR="00C40FF6" w:rsidRPr="00F45D56" w:rsidRDefault="00C40FF6" w:rsidP="00C3271C">
      <w:pPr>
        <w:pStyle w:val="Code"/>
        <w:rPr>
          <w:lang w:val="ru-RU"/>
        </w:rPr>
      </w:pPr>
      <w:r w:rsidRPr="00F45D56">
        <w:rPr>
          <w:lang w:val="ru-RU"/>
        </w:rPr>
        <w:tab/>
        <w:t>}</w:t>
      </w:r>
    </w:p>
    <w:p w:rsidR="00C40FF6" w:rsidRPr="00F45D56" w:rsidRDefault="00C40FF6" w:rsidP="00C3271C">
      <w:pPr>
        <w:pStyle w:val="Code"/>
        <w:rPr>
          <w:lang w:val="ru-RU"/>
        </w:rPr>
      </w:pPr>
    </w:p>
    <w:p w:rsidR="00C40FF6" w:rsidRPr="00F45D56" w:rsidRDefault="00C40FF6" w:rsidP="00C3271C">
      <w:pPr>
        <w:pStyle w:val="Code"/>
        <w:rPr>
          <w:lang w:val="ru-RU"/>
        </w:rPr>
      </w:pPr>
      <w:r w:rsidRPr="00F45D56">
        <w:rPr>
          <w:lang w:val="ru-RU"/>
        </w:rPr>
        <w:tab/>
        <w:t>//</w:t>
      </w:r>
      <w:r w:rsidRPr="00C40FF6">
        <w:t>POST</w:t>
      </w:r>
      <w:r w:rsidRPr="00F45D56">
        <w:rPr>
          <w:lang w:val="ru-RU"/>
        </w:rPr>
        <w:t xml:space="preserve"> запрос для обновление одной конкретной записи из таблицы </w:t>
      </w:r>
      <w:r w:rsidRPr="00C40FF6">
        <w:t>Register</w:t>
      </w:r>
    </w:p>
    <w:p w:rsidR="00C40FF6" w:rsidRPr="00F45D56" w:rsidRDefault="00C40FF6" w:rsidP="00C3271C">
      <w:pPr>
        <w:pStyle w:val="Code"/>
        <w:rPr>
          <w:lang w:val="ru-RU"/>
        </w:rPr>
      </w:pPr>
      <w:r w:rsidRPr="00F45D56">
        <w:rPr>
          <w:lang w:val="ru-RU"/>
        </w:rPr>
        <w:tab/>
        <w:t>@</w:t>
      </w:r>
      <w:r w:rsidRPr="00C40FF6">
        <w:t>PostMapping</w:t>
      </w:r>
      <w:r w:rsidRPr="00F45D56">
        <w:rPr>
          <w:lang w:val="ru-RU"/>
        </w:rPr>
        <w:t>(</w:t>
      </w:r>
      <w:r w:rsidRPr="00C40FF6">
        <w:t>value</w:t>
      </w:r>
      <w:r w:rsidRPr="00F45D56">
        <w:rPr>
          <w:lang w:val="ru-RU"/>
        </w:rPr>
        <w:t xml:space="preserve"> = "/</w:t>
      </w:r>
      <w:r w:rsidRPr="00C40FF6">
        <w:t>register</w:t>
      </w:r>
      <w:r w:rsidRPr="00F45D56">
        <w:rPr>
          <w:lang w:val="ru-RU"/>
        </w:rPr>
        <w:t>/</w:t>
      </w:r>
      <w:r w:rsidRPr="00C40FF6">
        <w:t>update</w:t>
      </w:r>
      <w:r w:rsidRPr="00F45D56">
        <w:rPr>
          <w:lang w:val="ru-RU"/>
        </w:rPr>
        <w:t>")</w:t>
      </w:r>
    </w:p>
    <w:p w:rsidR="00C40FF6" w:rsidRPr="00F45D56" w:rsidRDefault="00C40FF6" w:rsidP="00C3271C">
      <w:pPr>
        <w:pStyle w:val="Code"/>
        <w:rPr>
          <w:lang w:val="ru-RU"/>
        </w:rPr>
      </w:pPr>
      <w:r w:rsidRPr="00F45D56">
        <w:rPr>
          <w:lang w:val="ru-RU"/>
        </w:rPr>
        <w:lastRenderedPageBreak/>
        <w:tab/>
        <w:t>@</w:t>
      </w:r>
      <w:r w:rsidRPr="00C40FF6">
        <w:t>ResponseStatus</w:t>
      </w:r>
      <w:r w:rsidRPr="00F45D56">
        <w:rPr>
          <w:lang w:val="ru-RU"/>
        </w:rPr>
        <w:t>(</w:t>
      </w:r>
      <w:r w:rsidRPr="00C40FF6">
        <w:t>HttpStatus</w:t>
      </w:r>
      <w:r w:rsidRPr="00F45D56">
        <w:rPr>
          <w:lang w:val="ru-RU"/>
        </w:rPr>
        <w:t>.</w:t>
      </w:r>
      <w:r w:rsidRPr="00C40FF6">
        <w:rPr>
          <w:bCs/>
          <w:i/>
          <w:iCs/>
        </w:rPr>
        <w:t>ACCEPTED</w:t>
      </w:r>
      <w:r w:rsidRPr="00F45D56">
        <w:rPr>
          <w:lang w:val="ru-RU"/>
        </w:rPr>
        <w:t>)</w:t>
      </w:r>
    </w:p>
    <w:p w:rsidR="00C40FF6" w:rsidRPr="00C40FF6" w:rsidRDefault="00C40FF6" w:rsidP="00C3271C">
      <w:pPr>
        <w:pStyle w:val="Code"/>
      </w:pPr>
      <w:r w:rsidRPr="00F45D56">
        <w:rPr>
          <w:lang w:val="ru-RU"/>
        </w:rPr>
        <w:tab/>
      </w:r>
      <w:r w:rsidRPr="00C40FF6">
        <w:rPr>
          <w:bCs/>
        </w:rPr>
        <w:t>public</w:t>
      </w:r>
      <w:r w:rsidRPr="00C40FF6">
        <w:t xml:space="preserve"> </w:t>
      </w:r>
      <w:r w:rsidRPr="00C40FF6">
        <w:rPr>
          <w:bCs/>
        </w:rPr>
        <w:t>void</w:t>
      </w:r>
      <w:r w:rsidRPr="00C40FF6">
        <w:t xml:space="preserve"> updateDataElementRegister(@Valid @RequestBody DataElementRequestInsertRegister request) </w:t>
      </w:r>
      <w:r w:rsidRPr="00C40FF6">
        <w:rPr>
          <w:bCs/>
        </w:rPr>
        <w:t>throws</w:t>
      </w:r>
      <w:r w:rsidRPr="00C40FF6">
        <w:t xml:space="preserve"> Exception {</w:t>
      </w:r>
    </w:p>
    <w:p w:rsidR="00C40FF6" w:rsidRPr="00C40FF6" w:rsidRDefault="00C40FF6" w:rsidP="00C3271C">
      <w:pPr>
        <w:pStyle w:val="Code"/>
      </w:pPr>
      <w:r w:rsidRPr="00C40FF6">
        <w:tab/>
      </w:r>
      <w:r w:rsidRPr="00C40FF6">
        <w:tab/>
      </w:r>
      <w:r w:rsidRPr="00C40FF6">
        <w:rPr>
          <w:bCs/>
        </w:rPr>
        <w:t>if</w:t>
      </w:r>
      <w:r w:rsidRPr="00C40FF6">
        <w:t xml:space="preserve">((request.getFkNumberInvoice().length() &lt; </w:t>
      </w:r>
      <w:r w:rsidRPr="00C40FF6">
        <w:rPr>
          <w:i/>
          <w:iCs/>
        </w:rPr>
        <w:t>SIZE_MIN_NUMBER_INVOICE</w:t>
      </w:r>
      <w:r w:rsidRPr="00C40FF6">
        <w:t>)</w:t>
      </w:r>
    </w:p>
    <w:p w:rsidR="00C40FF6" w:rsidRPr="00C40FF6" w:rsidRDefault="00C40FF6" w:rsidP="00C3271C">
      <w:pPr>
        <w:pStyle w:val="Code"/>
      </w:pPr>
      <w:r w:rsidRPr="00C40FF6">
        <w:tab/>
      </w:r>
      <w:r w:rsidRPr="00C40FF6">
        <w:tab/>
      </w:r>
      <w:r w:rsidRPr="00C40FF6">
        <w:tab/>
      </w:r>
      <w:r w:rsidRPr="00C40FF6">
        <w:tab/>
        <w:t xml:space="preserve">|| (request.getFkNumberInvoice().length() &gt; </w:t>
      </w:r>
      <w:r w:rsidRPr="00C40FF6">
        <w:rPr>
          <w:i/>
          <w:iCs/>
        </w:rPr>
        <w:t>SIZE_MAX_NUMBER_INVOICE</w:t>
      </w:r>
      <w:r w:rsidRPr="00C40FF6">
        <w:t>)) {</w:t>
      </w:r>
    </w:p>
    <w:p w:rsidR="00C40FF6" w:rsidRPr="00F45D56" w:rsidRDefault="00C40FF6" w:rsidP="00C3271C">
      <w:pPr>
        <w:pStyle w:val="Code"/>
        <w:rPr>
          <w:lang w:val="ru-RU"/>
        </w:rPr>
      </w:pPr>
      <w:r w:rsidRPr="00C40FF6">
        <w:tab/>
      </w:r>
      <w:r w:rsidRPr="00C40FF6">
        <w:tab/>
      </w:r>
      <w:r w:rsidRPr="00C40FF6">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Идентификационный номер накладной должен содержать общее число символов из диапазона ["</w:t>
      </w:r>
    </w:p>
    <w:p w:rsidR="00C40FF6" w:rsidRPr="00C40FF6" w:rsidRDefault="00C40FF6" w:rsidP="00C3271C">
      <w:pPr>
        <w:pStyle w:val="Code"/>
      </w:pPr>
      <w:r w:rsidRPr="00F45D56">
        <w:rPr>
          <w:lang w:val="ru-RU"/>
        </w:rPr>
        <w:tab/>
      </w:r>
      <w:r w:rsidRPr="00F45D56">
        <w:rPr>
          <w:lang w:val="ru-RU"/>
        </w:rPr>
        <w:tab/>
      </w:r>
      <w:r w:rsidRPr="00F45D56">
        <w:rPr>
          <w:lang w:val="ru-RU"/>
        </w:rPr>
        <w:tab/>
      </w:r>
      <w:r w:rsidRPr="00F45D56">
        <w:rPr>
          <w:lang w:val="ru-RU"/>
        </w:rPr>
        <w:tab/>
      </w:r>
      <w:r w:rsidRPr="00F45D56">
        <w:rPr>
          <w:lang w:val="ru-RU"/>
        </w:rPr>
        <w:tab/>
      </w:r>
      <w:r w:rsidRPr="00C40FF6">
        <w:t>+ String.</w:t>
      </w:r>
      <w:r w:rsidRPr="00C40FF6">
        <w:rPr>
          <w:i/>
          <w:iCs/>
        </w:rPr>
        <w:t>valueOf</w:t>
      </w:r>
      <w:r w:rsidRPr="00C40FF6">
        <w:t>(</w:t>
      </w:r>
      <w:r w:rsidRPr="00C40FF6">
        <w:rPr>
          <w:i/>
          <w:iCs/>
        </w:rPr>
        <w:t>SIZE_MIN_NUMBER_INVOICE</w:t>
      </w:r>
      <w:r w:rsidRPr="00C40FF6">
        <w:t>) + "; " + String.</w:t>
      </w:r>
      <w:r w:rsidRPr="00C40FF6">
        <w:rPr>
          <w:i/>
          <w:iCs/>
        </w:rPr>
        <w:t>valueOf</w:t>
      </w:r>
      <w:r w:rsidRPr="00C40FF6">
        <w:t>(</w:t>
      </w:r>
      <w:r w:rsidRPr="00C40FF6">
        <w:rPr>
          <w:i/>
          <w:iCs/>
        </w:rPr>
        <w:t>SIZE_MAX_NUMBER_INVOICE</w:t>
      </w:r>
      <w:r w:rsidRPr="00C40FF6">
        <w:t>) + "]");</w:t>
      </w:r>
    </w:p>
    <w:p w:rsidR="00C40FF6" w:rsidRPr="00C40FF6" w:rsidRDefault="00C40FF6" w:rsidP="00C3271C">
      <w:pPr>
        <w:pStyle w:val="Code"/>
      </w:pPr>
      <w:r w:rsidRPr="00C40FF6">
        <w:tab/>
      </w:r>
      <w:r w:rsidRPr="00C40FF6">
        <w:tab/>
        <w:t>}</w:t>
      </w:r>
    </w:p>
    <w:p w:rsidR="00C40FF6" w:rsidRPr="00C40FF6" w:rsidRDefault="00C40FF6" w:rsidP="00C3271C">
      <w:pPr>
        <w:pStyle w:val="Code"/>
      </w:pPr>
      <w:r w:rsidRPr="00C40FF6">
        <w:tab/>
      </w:r>
      <w:r w:rsidRPr="00C40FF6">
        <w:tab/>
        <w:t>String number = String.</w:t>
      </w:r>
      <w:r w:rsidRPr="00C40FF6">
        <w:rPr>
          <w:i/>
          <w:iCs/>
        </w:rPr>
        <w:t>valueOf</w:t>
      </w:r>
      <w:r w:rsidRPr="00C40FF6">
        <w:t>(request.getNumberWagon());</w:t>
      </w:r>
    </w:p>
    <w:p w:rsidR="00C40FF6" w:rsidRPr="00C40FF6" w:rsidRDefault="00C40FF6" w:rsidP="00C3271C">
      <w:pPr>
        <w:pStyle w:val="Code"/>
      </w:pPr>
      <w:r w:rsidRPr="00C40FF6">
        <w:tab/>
      </w:r>
      <w:r w:rsidRPr="00C40FF6">
        <w:tab/>
      </w:r>
      <w:r w:rsidRPr="00C40FF6">
        <w:rPr>
          <w:bCs/>
        </w:rPr>
        <w:t>if</w:t>
      </w:r>
      <w:r w:rsidRPr="00C40FF6">
        <w:t xml:space="preserve">(number.length() != </w:t>
      </w:r>
      <w:r w:rsidRPr="00C40FF6">
        <w:rPr>
          <w:i/>
          <w:iCs/>
        </w:rPr>
        <w:t>SIZE_NUMBER_WAGON</w:t>
      </w:r>
      <w:r w:rsidRPr="00C40FF6">
        <w:t>)</w:t>
      </w:r>
    </w:p>
    <w:p w:rsidR="00C40FF6" w:rsidRPr="00C40FF6" w:rsidRDefault="00C40FF6" w:rsidP="00C3271C">
      <w:pPr>
        <w:pStyle w:val="Code"/>
      </w:pPr>
      <w:r w:rsidRPr="00C40FF6">
        <w:tab/>
      </w:r>
      <w:r w:rsidRPr="00C40FF6">
        <w:tab/>
      </w:r>
      <w:r w:rsidRPr="00C40FF6">
        <w:tab/>
      </w:r>
      <w:r w:rsidRPr="00C40FF6">
        <w:rPr>
          <w:bCs/>
        </w:rPr>
        <w:t>throw</w:t>
      </w:r>
      <w:r w:rsidRPr="00C40FF6">
        <w:t xml:space="preserve"> </w:t>
      </w:r>
      <w:r w:rsidRPr="00C40FF6">
        <w:rPr>
          <w:bCs/>
        </w:rPr>
        <w:t>new</w:t>
      </w:r>
      <w:r w:rsidRPr="00C40FF6">
        <w:t xml:space="preserve"> Exception("Номер полувагона должен состоять из " + String.</w:t>
      </w:r>
      <w:r w:rsidRPr="00C40FF6">
        <w:rPr>
          <w:i/>
          <w:iCs/>
        </w:rPr>
        <w:t>valueOf</w:t>
      </w:r>
      <w:r w:rsidRPr="00C40FF6">
        <w:t>(</w:t>
      </w:r>
      <w:r w:rsidRPr="00C40FF6">
        <w:rPr>
          <w:i/>
          <w:iCs/>
        </w:rPr>
        <w:t>SIZE_NUMBER_WAGON</w:t>
      </w:r>
      <w:r w:rsidRPr="00C40FF6">
        <w:t>) + " цифр!");</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r>
      <w:r w:rsidRPr="00C40FF6">
        <w:rPr>
          <w:bCs/>
        </w:rPr>
        <w:t>if</w:t>
      </w:r>
      <w:r w:rsidRPr="00C40FF6">
        <w:t>(request.getsD() &lt; 0)</w:t>
      </w:r>
    </w:p>
    <w:p w:rsidR="00C40FF6" w:rsidRPr="00C40FF6" w:rsidRDefault="00C40FF6" w:rsidP="00C3271C">
      <w:pPr>
        <w:pStyle w:val="Code"/>
      </w:pPr>
      <w:r w:rsidRPr="00C40FF6">
        <w:tab/>
      </w:r>
      <w:r w:rsidRPr="00C40FF6">
        <w:tab/>
      </w:r>
      <w:r w:rsidRPr="00C40FF6">
        <w:tab/>
      </w:r>
      <w:r w:rsidRPr="00C40FF6">
        <w:rPr>
          <w:bCs/>
        </w:rPr>
        <w:t>throw</w:t>
      </w:r>
      <w:r w:rsidRPr="00C40FF6">
        <w:t xml:space="preserve"> </w:t>
      </w:r>
      <w:r w:rsidRPr="00C40FF6">
        <w:rPr>
          <w:bCs/>
        </w:rPr>
        <w:t>new</w:t>
      </w:r>
      <w:r w:rsidRPr="00C40FF6">
        <w:t xml:space="preserve"> Exception("Значение Sd% не может быть меньше нуля!");</w:t>
      </w:r>
    </w:p>
    <w:p w:rsidR="00C40FF6" w:rsidRPr="00C40FF6" w:rsidRDefault="00C40FF6" w:rsidP="00C3271C">
      <w:pPr>
        <w:pStyle w:val="Code"/>
      </w:pPr>
      <w:r w:rsidRPr="00C40FF6">
        <w:tab/>
      </w:r>
      <w:r w:rsidRPr="00C40FF6">
        <w:tab/>
      </w:r>
    </w:p>
    <w:p w:rsidR="00C40FF6" w:rsidRPr="00F45D56" w:rsidRDefault="00C40FF6" w:rsidP="00C3271C">
      <w:pPr>
        <w:pStyle w:val="Code"/>
        <w:rPr>
          <w:lang w:val="ru-RU"/>
        </w:rPr>
      </w:pPr>
      <w:r w:rsidRPr="00C40FF6">
        <w:tab/>
      </w:r>
      <w:r w:rsidRPr="00C40FF6">
        <w:tab/>
      </w:r>
      <w:r w:rsidRPr="00C40FF6">
        <w:rPr>
          <w:bCs/>
        </w:rPr>
        <w:t>if</w:t>
      </w:r>
      <w:r w:rsidRPr="00F45D56">
        <w:rPr>
          <w:lang w:val="ru-RU"/>
        </w:rPr>
        <w:t>(</w:t>
      </w:r>
      <w:r w:rsidRPr="00C40FF6">
        <w:t>request</w:t>
      </w:r>
      <w:r w:rsidRPr="00F45D56">
        <w:rPr>
          <w:lang w:val="ru-RU"/>
        </w:rPr>
        <w:t>.</w:t>
      </w:r>
      <w:r w:rsidRPr="00C40FF6">
        <w:t>getSerialNumber</w:t>
      </w:r>
      <w:r w:rsidRPr="00F45D56">
        <w:rPr>
          <w:lang w:val="ru-RU"/>
        </w:rPr>
        <w:t>() &lt;= 0)</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Порядковый номер полувагона в составе не может быть меньше либо равен 0!");</w:t>
      </w:r>
    </w:p>
    <w:p w:rsidR="00C40FF6" w:rsidRPr="00F45D56" w:rsidRDefault="00C40FF6" w:rsidP="00C3271C">
      <w:pPr>
        <w:pStyle w:val="Code"/>
        <w:rPr>
          <w:lang w:val="ru-RU"/>
        </w:rPr>
      </w:pPr>
      <w:r w:rsidRPr="00F45D56">
        <w:rPr>
          <w:lang w:val="ru-RU"/>
        </w:rPr>
        <w:tab/>
      </w:r>
      <w:r w:rsidRPr="00F45D56">
        <w:rPr>
          <w:lang w:val="ru-RU"/>
        </w:rPr>
        <w:tab/>
      </w:r>
    </w:p>
    <w:p w:rsidR="00C40FF6" w:rsidRPr="00C40FF6" w:rsidRDefault="00C40FF6" w:rsidP="00C3271C">
      <w:pPr>
        <w:pStyle w:val="Code"/>
      </w:pPr>
      <w:r w:rsidRPr="00F45D56">
        <w:rPr>
          <w:lang w:val="ru-RU"/>
        </w:rPr>
        <w:tab/>
      </w:r>
      <w:r w:rsidRPr="00F45D56">
        <w:rPr>
          <w:lang w:val="ru-RU"/>
        </w:rPr>
        <w:tab/>
      </w:r>
      <w:r w:rsidRPr="00C40FF6">
        <w:t>List&lt;DataElementInvoices&gt; invoice = dataService.getDataElementInvoicesAll();</w:t>
      </w:r>
    </w:p>
    <w:p w:rsidR="00C40FF6" w:rsidRPr="00C40FF6" w:rsidRDefault="00C40FF6" w:rsidP="00C3271C">
      <w:pPr>
        <w:pStyle w:val="Code"/>
      </w:pPr>
      <w:r w:rsidRPr="00C40FF6">
        <w:tab/>
      </w:r>
      <w:r w:rsidRPr="00C40FF6">
        <w:tab/>
      </w:r>
      <w:r w:rsidRPr="00C40FF6">
        <w:rPr>
          <w:bCs/>
        </w:rPr>
        <w:t>short</w:t>
      </w:r>
      <w:r w:rsidRPr="00C40FF6">
        <w:t xml:space="preserve"> total = 0;</w:t>
      </w:r>
    </w:p>
    <w:p w:rsidR="00C40FF6" w:rsidRPr="00C40FF6" w:rsidRDefault="00C40FF6" w:rsidP="00C3271C">
      <w:pPr>
        <w:pStyle w:val="Code"/>
      </w:pPr>
      <w:r w:rsidRPr="00C40FF6">
        <w:tab/>
      </w:r>
      <w:r w:rsidRPr="00C40FF6">
        <w:tab/>
      </w:r>
      <w:r w:rsidRPr="00C40FF6">
        <w:rPr>
          <w:bCs/>
        </w:rPr>
        <w:t>for</w:t>
      </w:r>
      <w:r w:rsidRPr="00C40FF6">
        <w:t>(DataElementInvoices i : invoice) {</w:t>
      </w:r>
    </w:p>
    <w:p w:rsidR="00C40FF6" w:rsidRPr="00C40FF6" w:rsidRDefault="00C40FF6" w:rsidP="00C3271C">
      <w:pPr>
        <w:pStyle w:val="Code"/>
      </w:pPr>
      <w:r w:rsidRPr="00C40FF6">
        <w:tab/>
      </w:r>
      <w:r w:rsidRPr="00C40FF6">
        <w:tab/>
      </w:r>
      <w:r w:rsidRPr="00C40FF6">
        <w:tab/>
      </w:r>
      <w:r w:rsidRPr="00C40FF6">
        <w:rPr>
          <w:bCs/>
        </w:rPr>
        <w:t>if</w:t>
      </w:r>
      <w:r w:rsidRPr="00C40FF6">
        <w:t>(i.getNumberInvoice().equals(request.getFkNumberInvoice())) {</w:t>
      </w:r>
    </w:p>
    <w:p w:rsidR="00C40FF6" w:rsidRPr="00C40FF6" w:rsidRDefault="00C40FF6" w:rsidP="00C3271C">
      <w:pPr>
        <w:pStyle w:val="Code"/>
      </w:pPr>
      <w:r w:rsidRPr="00C40FF6">
        <w:tab/>
      </w:r>
      <w:r w:rsidRPr="00C40FF6">
        <w:tab/>
      </w:r>
      <w:r w:rsidRPr="00C40FF6">
        <w:tab/>
      </w:r>
      <w:r w:rsidRPr="00C40FF6">
        <w:tab/>
        <w:t>total = i.getTotalWagons();</w:t>
      </w:r>
    </w:p>
    <w:p w:rsidR="00C40FF6" w:rsidRPr="00C40FF6" w:rsidRDefault="00C40FF6" w:rsidP="00C3271C">
      <w:pPr>
        <w:pStyle w:val="Code"/>
      </w:pPr>
      <w:r w:rsidRPr="00C40FF6">
        <w:tab/>
      </w:r>
      <w:r w:rsidRPr="00C40FF6">
        <w:tab/>
      </w:r>
      <w:r w:rsidRPr="00C40FF6">
        <w:tab/>
      </w:r>
      <w:r w:rsidRPr="00C40FF6">
        <w:tab/>
      </w:r>
      <w:r w:rsidRPr="00C40FF6">
        <w:rPr>
          <w:bCs/>
        </w:rPr>
        <w:t>break</w:t>
      </w:r>
      <w:r w:rsidRPr="00C40FF6">
        <w:t>;</w:t>
      </w:r>
    </w:p>
    <w:p w:rsidR="00C40FF6" w:rsidRPr="00C40FF6" w:rsidRDefault="00C40FF6" w:rsidP="00C3271C">
      <w:pPr>
        <w:pStyle w:val="Code"/>
      </w:pPr>
      <w:r w:rsidRPr="00C40FF6">
        <w:tab/>
      </w:r>
      <w:r w:rsidRPr="00C40FF6">
        <w:tab/>
      </w:r>
      <w:r w:rsidRPr="00C40FF6">
        <w:tab/>
        <w:t>}</w:t>
      </w:r>
    </w:p>
    <w:p w:rsidR="00C40FF6" w:rsidRPr="00C40FF6" w:rsidRDefault="00C40FF6" w:rsidP="00C3271C">
      <w:pPr>
        <w:pStyle w:val="Code"/>
      </w:pPr>
      <w:r w:rsidRPr="00C40FF6">
        <w:tab/>
      </w:r>
      <w:r w:rsidRPr="00C40FF6">
        <w:tab/>
        <w:t>}</w:t>
      </w:r>
    </w:p>
    <w:p w:rsidR="00C40FF6" w:rsidRPr="00C40FF6" w:rsidRDefault="00C40FF6" w:rsidP="00C3271C">
      <w:pPr>
        <w:pStyle w:val="Code"/>
      </w:pPr>
      <w:r w:rsidRPr="00C40FF6">
        <w:tab/>
      </w:r>
      <w:r w:rsidRPr="00C40FF6">
        <w:tab/>
        <w:t>invoice.clear();</w:t>
      </w:r>
    </w:p>
    <w:p w:rsidR="00C40FF6" w:rsidRPr="00C40FF6" w:rsidRDefault="00C40FF6" w:rsidP="00C3271C">
      <w:pPr>
        <w:pStyle w:val="Code"/>
      </w:pPr>
      <w:r w:rsidRPr="00C40FF6">
        <w:tab/>
      </w:r>
      <w:r w:rsidRPr="00C40FF6">
        <w:tab/>
      </w:r>
    </w:p>
    <w:p w:rsidR="00C40FF6" w:rsidRPr="00F45D56" w:rsidRDefault="00C40FF6" w:rsidP="00C3271C">
      <w:pPr>
        <w:pStyle w:val="Code"/>
        <w:rPr>
          <w:lang w:val="ru-RU"/>
        </w:rPr>
      </w:pPr>
      <w:r w:rsidRPr="00C40FF6">
        <w:tab/>
      </w:r>
      <w:r w:rsidRPr="00C40FF6">
        <w:tab/>
      </w:r>
      <w:r w:rsidRPr="00C40FF6">
        <w:rPr>
          <w:bCs/>
        </w:rPr>
        <w:t>if</w:t>
      </w:r>
      <w:r w:rsidRPr="00F45D56">
        <w:rPr>
          <w:lang w:val="ru-RU"/>
        </w:rPr>
        <w:t>(</w:t>
      </w:r>
      <w:r w:rsidRPr="00C40FF6">
        <w:t>total</w:t>
      </w:r>
      <w:r w:rsidRPr="00F45D56">
        <w:rPr>
          <w:lang w:val="ru-RU"/>
        </w:rPr>
        <w:t xml:space="preserve"> == 0) {</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Накладной с данным идентификатором нет в базе данных!");</w:t>
      </w:r>
    </w:p>
    <w:p w:rsidR="00C40FF6" w:rsidRPr="00F45D56" w:rsidRDefault="00C40FF6" w:rsidP="00C3271C">
      <w:pPr>
        <w:pStyle w:val="Code"/>
        <w:rPr>
          <w:lang w:val="ru-RU"/>
        </w:rPr>
      </w:pPr>
      <w:r w:rsidRPr="00F45D56">
        <w:rPr>
          <w:lang w:val="ru-RU"/>
        </w:rPr>
        <w:tab/>
      </w:r>
      <w:r w:rsidRPr="00F45D56">
        <w:rPr>
          <w:lang w:val="ru-RU"/>
        </w:rPr>
        <w:tab/>
        <w:t>}</w:t>
      </w:r>
    </w:p>
    <w:p w:rsidR="00C40FF6" w:rsidRPr="00F45D56" w:rsidRDefault="00C40FF6" w:rsidP="00C3271C">
      <w:pPr>
        <w:pStyle w:val="Code"/>
        <w:rPr>
          <w:lang w:val="ru-RU"/>
        </w:rPr>
      </w:pPr>
      <w:r w:rsidRPr="00F45D56">
        <w:rPr>
          <w:lang w:val="ru-RU"/>
        </w:rPr>
        <w:tab/>
      </w:r>
      <w:r w:rsidRPr="00F45D56">
        <w:rPr>
          <w:lang w:val="ru-RU"/>
        </w:rPr>
        <w:tab/>
      </w:r>
    </w:p>
    <w:p w:rsidR="00C40FF6" w:rsidRPr="00F45D56" w:rsidRDefault="00C40FF6" w:rsidP="00C3271C">
      <w:pPr>
        <w:pStyle w:val="Code"/>
        <w:rPr>
          <w:lang w:val="ru-RU"/>
        </w:rPr>
      </w:pPr>
      <w:r w:rsidRPr="00F45D56">
        <w:rPr>
          <w:lang w:val="ru-RU"/>
        </w:rPr>
        <w:tab/>
      </w:r>
      <w:r w:rsidRPr="00F45D56">
        <w:rPr>
          <w:lang w:val="ru-RU"/>
        </w:rPr>
        <w:tab/>
      </w:r>
      <w:r w:rsidRPr="00C40FF6">
        <w:rPr>
          <w:bCs/>
        </w:rPr>
        <w:t>if</w:t>
      </w:r>
      <w:r w:rsidRPr="00F45D56">
        <w:rPr>
          <w:lang w:val="ru-RU"/>
        </w:rPr>
        <w:t>(</w:t>
      </w:r>
      <w:r w:rsidRPr="00C40FF6">
        <w:t>request</w:t>
      </w:r>
      <w:r w:rsidRPr="00F45D56">
        <w:rPr>
          <w:lang w:val="ru-RU"/>
        </w:rPr>
        <w:t>.</w:t>
      </w:r>
      <w:r w:rsidRPr="00C40FF6">
        <w:t>getSerialNumber</w:t>
      </w:r>
      <w:r w:rsidRPr="00F45D56">
        <w:rPr>
          <w:lang w:val="ru-RU"/>
        </w:rPr>
        <w:t xml:space="preserve">() &gt; </w:t>
      </w:r>
      <w:r w:rsidRPr="00C40FF6">
        <w:t>total</w:t>
      </w:r>
      <w:r w:rsidRPr="00F45D56">
        <w:rPr>
          <w:lang w:val="ru-RU"/>
        </w:rPr>
        <w:t>)</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Порядковый номер полувагона в составе не может превышать общего числа полувагонов прибывающих "</w:t>
      </w:r>
    </w:p>
    <w:p w:rsidR="00C40FF6" w:rsidRPr="00C40FF6" w:rsidRDefault="00C40FF6" w:rsidP="00C3271C">
      <w:pPr>
        <w:pStyle w:val="Code"/>
      </w:pPr>
      <w:r w:rsidRPr="00F45D56">
        <w:rPr>
          <w:lang w:val="ru-RU"/>
        </w:rPr>
        <w:tab/>
      </w:r>
      <w:r w:rsidRPr="00F45D56">
        <w:rPr>
          <w:lang w:val="ru-RU"/>
        </w:rPr>
        <w:tab/>
      </w:r>
      <w:r w:rsidRPr="00F45D56">
        <w:rPr>
          <w:lang w:val="ru-RU"/>
        </w:rPr>
        <w:tab/>
      </w:r>
      <w:r w:rsidRPr="00F45D56">
        <w:rPr>
          <w:lang w:val="ru-RU"/>
        </w:rPr>
        <w:tab/>
      </w:r>
      <w:r w:rsidRPr="00F45D56">
        <w:rPr>
          <w:lang w:val="ru-RU"/>
        </w:rPr>
        <w:tab/>
      </w:r>
      <w:r w:rsidRPr="00C40FF6">
        <w:t>+ "по данной накладной!");</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List&lt;DataElementRegister&gt; register = dataService.getDataElementRegisterAll();</w:t>
      </w:r>
    </w:p>
    <w:p w:rsidR="00C40FF6" w:rsidRPr="00C40FF6" w:rsidRDefault="00C40FF6" w:rsidP="00C3271C">
      <w:pPr>
        <w:pStyle w:val="Code"/>
      </w:pPr>
      <w:r w:rsidRPr="00C40FF6">
        <w:lastRenderedPageBreak/>
        <w:tab/>
      </w:r>
      <w:r w:rsidRPr="00C40FF6">
        <w:tab/>
      </w:r>
      <w:r w:rsidRPr="00C40FF6">
        <w:rPr>
          <w:bCs/>
        </w:rPr>
        <w:t>for</w:t>
      </w:r>
      <w:r w:rsidRPr="00C40FF6">
        <w:t>(DataElementRegister i : register) {</w:t>
      </w:r>
    </w:p>
    <w:p w:rsidR="00C40FF6" w:rsidRPr="00C40FF6" w:rsidRDefault="00C40FF6" w:rsidP="00C3271C">
      <w:pPr>
        <w:pStyle w:val="Code"/>
      </w:pPr>
      <w:r w:rsidRPr="00C40FF6">
        <w:tab/>
      </w:r>
      <w:r w:rsidRPr="00C40FF6">
        <w:tab/>
      </w:r>
      <w:r w:rsidRPr="00C40FF6">
        <w:tab/>
      </w:r>
      <w:r w:rsidRPr="00C40FF6">
        <w:rPr>
          <w:bCs/>
        </w:rPr>
        <w:t>if</w:t>
      </w:r>
      <w:r w:rsidRPr="00C40FF6">
        <w:t>((i.getSerialNumber() != request.getSerialNumber())</w:t>
      </w:r>
    </w:p>
    <w:p w:rsidR="00C40FF6" w:rsidRPr="00C40FF6" w:rsidRDefault="00C40FF6" w:rsidP="00C3271C">
      <w:pPr>
        <w:pStyle w:val="Code"/>
      </w:pPr>
      <w:r w:rsidRPr="00C40FF6">
        <w:tab/>
      </w:r>
      <w:r w:rsidRPr="00C40FF6">
        <w:tab/>
      </w:r>
      <w:r w:rsidRPr="00C40FF6">
        <w:tab/>
      </w:r>
      <w:r w:rsidRPr="00C40FF6">
        <w:tab/>
      </w:r>
      <w:r w:rsidRPr="00C40FF6">
        <w:tab/>
        <w:t>&amp;&amp; (i.getNumberWagon() == request.getNumberWagon())) {</w:t>
      </w:r>
    </w:p>
    <w:p w:rsidR="00C40FF6" w:rsidRPr="00F45D56" w:rsidRDefault="00C40FF6" w:rsidP="00C3271C">
      <w:pPr>
        <w:pStyle w:val="Code"/>
        <w:rPr>
          <w:lang w:val="ru-RU"/>
        </w:rPr>
      </w:pPr>
      <w:r w:rsidRPr="00C40FF6">
        <w:tab/>
      </w:r>
      <w:r w:rsidRPr="00C40FF6">
        <w:tab/>
      </w:r>
      <w:r w:rsidRPr="00C40FF6">
        <w:tab/>
      </w:r>
      <w:r w:rsidRPr="00C40FF6">
        <w:tab/>
      </w:r>
      <w:r w:rsidRPr="00C40FF6">
        <w:rPr>
          <w:bCs/>
        </w:rPr>
        <w:t>throw</w:t>
      </w:r>
      <w:r w:rsidRPr="00C40FF6">
        <w:t xml:space="preserve"> </w:t>
      </w:r>
      <w:r w:rsidRPr="00C40FF6">
        <w:rPr>
          <w:bCs/>
        </w:rPr>
        <w:t>new</w:t>
      </w:r>
      <w:r w:rsidRPr="00C40FF6">
        <w:t xml:space="preserve"> Exception("Порядковый номер полувагона не изменяется! </w:t>
      </w:r>
      <w:r w:rsidRPr="00F45D56">
        <w:rPr>
          <w:lang w:val="ru-RU"/>
        </w:rPr>
        <w:t>Чтобы изменить порядковый номер полувагона"</w:t>
      </w:r>
    </w:p>
    <w:p w:rsidR="00C40FF6" w:rsidRPr="00F45D56" w:rsidRDefault="00C40FF6" w:rsidP="00C3271C">
      <w:pPr>
        <w:pStyle w:val="Code"/>
        <w:rPr>
          <w:lang w:val="ru-RU"/>
        </w:rPr>
      </w:pPr>
      <w:r w:rsidRPr="00F45D56">
        <w:rPr>
          <w:lang w:val="ru-RU"/>
        </w:rPr>
        <w:tab/>
      </w:r>
      <w:r w:rsidRPr="00F45D56">
        <w:rPr>
          <w:lang w:val="ru-RU"/>
        </w:rPr>
        <w:tab/>
      </w:r>
      <w:r w:rsidRPr="00F45D56">
        <w:rPr>
          <w:lang w:val="ru-RU"/>
        </w:rPr>
        <w:tab/>
      </w:r>
      <w:r w:rsidRPr="00F45D56">
        <w:rPr>
          <w:lang w:val="ru-RU"/>
        </w:rPr>
        <w:tab/>
      </w:r>
      <w:r w:rsidRPr="00F45D56">
        <w:rPr>
          <w:lang w:val="ru-RU"/>
        </w:rPr>
        <w:tab/>
      </w:r>
      <w:r w:rsidRPr="00F45D56">
        <w:rPr>
          <w:lang w:val="ru-RU"/>
        </w:rPr>
        <w:tab/>
        <w:t>+ " необходимо удалить запись с данным порядковым номером и добавить на её основе новую, с новым порядковым номером!");</w:t>
      </w:r>
    </w:p>
    <w:p w:rsidR="00C40FF6" w:rsidRPr="00C40FF6" w:rsidRDefault="00C40FF6" w:rsidP="00C3271C">
      <w:pPr>
        <w:pStyle w:val="Code"/>
      </w:pPr>
      <w:r w:rsidRPr="00F45D56">
        <w:rPr>
          <w:lang w:val="ru-RU"/>
        </w:rPr>
        <w:tab/>
      </w:r>
      <w:r w:rsidRPr="00F45D56">
        <w:rPr>
          <w:lang w:val="ru-RU"/>
        </w:rPr>
        <w:tab/>
      </w:r>
      <w:r w:rsidRPr="00F45D56">
        <w:rPr>
          <w:lang w:val="ru-RU"/>
        </w:rPr>
        <w:tab/>
      </w:r>
      <w:r w:rsidRPr="00C40FF6">
        <w:t>}</w:t>
      </w:r>
    </w:p>
    <w:p w:rsidR="00C40FF6" w:rsidRPr="00C40FF6" w:rsidRDefault="00C40FF6" w:rsidP="00C3271C">
      <w:pPr>
        <w:pStyle w:val="Code"/>
      </w:pPr>
      <w:r w:rsidRPr="00C40FF6">
        <w:tab/>
      </w:r>
      <w:r w:rsidRPr="00C40FF6">
        <w:tab/>
        <w:t>}</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register.clear();</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dataService.updateDataElementRegister(</w:t>
      </w:r>
    </w:p>
    <w:p w:rsidR="00C40FF6" w:rsidRPr="00C40FF6" w:rsidRDefault="00C40FF6" w:rsidP="00C3271C">
      <w:pPr>
        <w:pStyle w:val="Code"/>
      </w:pPr>
      <w:r w:rsidRPr="00C40FF6">
        <w:tab/>
      </w:r>
      <w:r w:rsidRPr="00C40FF6">
        <w:tab/>
      </w:r>
      <w:r w:rsidRPr="00C40FF6">
        <w:tab/>
      </w:r>
      <w:r w:rsidRPr="00C40FF6">
        <w:tab/>
        <w:t>request.getFkNumberInvoice(),</w:t>
      </w:r>
    </w:p>
    <w:p w:rsidR="00C40FF6" w:rsidRPr="00C40FF6" w:rsidRDefault="00C40FF6" w:rsidP="00C3271C">
      <w:pPr>
        <w:pStyle w:val="Code"/>
      </w:pPr>
      <w:r w:rsidRPr="00C40FF6">
        <w:tab/>
      </w:r>
      <w:r w:rsidRPr="00C40FF6">
        <w:tab/>
      </w:r>
      <w:r w:rsidRPr="00C40FF6">
        <w:tab/>
      </w:r>
      <w:r w:rsidRPr="00C40FF6">
        <w:tab/>
        <w:t>request.getNumberWagon(),</w:t>
      </w:r>
    </w:p>
    <w:p w:rsidR="00C40FF6" w:rsidRPr="00C40FF6" w:rsidRDefault="00C40FF6" w:rsidP="00C3271C">
      <w:pPr>
        <w:pStyle w:val="Code"/>
      </w:pPr>
      <w:r w:rsidRPr="00C40FF6">
        <w:tab/>
      </w:r>
      <w:r w:rsidRPr="00C40FF6">
        <w:tab/>
      </w:r>
      <w:r w:rsidRPr="00C40FF6">
        <w:tab/>
      </w:r>
      <w:r w:rsidRPr="00C40FF6">
        <w:tab/>
        <w:t>request.getSerialNumber(),</w:t>
      </w:r>
    </w:p>
    <w:p w:rsidR="00C40FF6" w:rsidRPr="00C40FF6" w:rsidRDefault="00C40FF6" w:rsidP="00C3271C">
      <w:pPr>
        <w:pStyle w:val="Code"/>
      </w:pPr>
      <w:r w:rsidRPr="00C40FF6">
        <w:tab/>
      </w:r>
      <w:r w:rsidRPr="00C40FF6">
        <w:tab/>
      </w:r>
      <w:r w:rsidRPr="00C40FF6">
        <w:tab/>
      </w:r>
      <w:r w:rsidRPr="00C40FF6">
        <w:tab/>
        <w:t>request.getsD());</w:t>
      </w:r>
    </w:p>
    <w:p w:rsidR="00C40FF6" w:rsidRPr="00C40FF6" w:rsidRDefault="00C40FF6" w:rsidP="00C3271C">
      <w:pPr>
        <w:pStyle w:val="Code"/>
      </w:pPr>
      <w:r w:rsidRPr="00C40FF6">
        <w:tab/>
        <w:t>}</w:t>
      </w:r>
    </w:p>
    <w:p w:rsidR="00C40FF6" w:rsidRPr="00C40FF6" w:rsidRDefault="00C40FF6" w:rsidP="00C3271C">
      <w:pPr>
        <w:pStyle w:val="Code"/>
      </w:pPr>
      <w:r w:rsidRPr="00C40FF6">
        <w:tab/>
      </w:r>
    </w:p>
    <w:p w:rsidR="00C40FF6" w:rsidRPr="00C40FF6" w:rsidRDefault="00C40FF6" w:rsidP="00C3271C">
      <w:pPr>
        <w:pStyle w:val="Code"/>
      </w:pPr>
      <w:r w:rsidRPr="00C40FF6">
        <w:tab/>
      </w:r>
      <w:r w:rsidRPr="00C40FF6">
        <w:rPr>
          <w:bCs/>
        </w:rPr>
        <w:t>private</w:t>
      </w:r>
      <w:r w:rsidRPr="00C40FF6">
        <w:t xml:space="preserve"> </w:t>
      </w:r>
      <w:r w:rsidRPr="00C40FF6">
        <w:rPr>
          <w:bCs/>
        </w:rPr>
        <w:t>class</w:t>
      </w:r>
      <w:r w:rsidRPr="00C40FF6">
        <w:t xml:space="preserve"> DataAnswer{</w:t>
      </w:r>
    </w:p>
    <w:p w:rsidR="00C40FF6" w:rsidRPr="00C40FF6" w:rsidRDefault="00C40FF6" w:rsidP="00C3271C">
      <w:pPr>
        <w:pStyle w:val="Code"/>
      </w:pPr>
      <w:r w:rsidRPr="00C40FF6">
        <w:tab/>
      </w:r>
      <w:r w:rsidRPr="00C40FF6">
        <w:tab/>
      </w:r>
      <w:r w:rsidRPr="00C40FF6">
        <w:rPr>
          <w:bCs/>
        </w:rPr>
        <w:t>private</w:t>
      </w:r>
      <w:r w:rsidRPr="00C40FF6">
        <w:t xml:space="preserve"> Boolean answer;</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r>
      <w:r w:rsidRPr="00C40FF6">
        <w:rPr>
          <w:bCs/>
        </w:rPr>
        <w:t>public</w:t>
      </w:r>
      <w:r w:rsidRPr="00C40FF6">
        <w:t xml:space="preserve"> DataAnswer(Boolean answer) {</w:t>
      </w:r>
    </w:p>
    <w:p w:rsidR="00C40FF6" w:rsidRPr="00C40FF6" w:rsidRDefault="00C40FF6" w:rsidP="00C3271C">
      <w:pPr>
        <w:pStyle w:val="Code"/>
      </w:pPr>
      <w:r w:rsidRPr="00C40FF6">
        <w:tab/>
      </w:r>
      <w:r w:rsidRPr="00C40FF6">
        <w:tab/>
      </w:r>
      <w:r w:rsidRPr="00C40FF6">
        <w:tab/>
      </w:r>
      <w:r w:rsidRPr="00C40FF6">
        <w:rPr>
          <w:bCs/>
        </w:rPr>
        <w:t>super</w:t>
      </w:r>
      <w:r w:rsidRPr="00C40FF6">
        <w:t>();</w:t>
      </w:r>
    </w:p>
    <w:p w:rsidR="00C40FF6" w:rsidRPr="00C40FF6" w:rsidRDefault="00C40FF6" w:rsidP="00C3271C">
      <w:pPr>
        <w:pStyle w:val="Code"/>
      </w:pPr>
      <w:r w:rsidRPr="00C40FF6">
        <w:tab/>
      </w:r>
      <w:r w:rsidRPr="00C40FF6">
        <w:tab/>
      </w:r>
      <w:r w:rsidRPr="00C40FF6">
        <w:tab/>
      </w:r>
      <w:r w:rsidRPr="00C40FF6">
        <w:rPr>
          <w:bCs/>
        </w:rPr>
        <w:t>this</w:t>
      </w:r>
      <w:r w:rsidRPr="00C40FF6">
        <w:t>.answer = answer;</w:t>
      </w:r>
    </w:p>
    <w:p w:rsidR="00C40FF6" w:rsidRPr="00C40FF6" w:rsidRDefault="00C40FF6" w:rsidP="00C3271C">
      <w:pPr>
        <w:pStyle w:val="Code"/>
      </w:pPr>
      <w:r w:rsidRPr="00C40FF6">
        <w:tab/>
      </w:r>
      <w:r w:rsidRPr="00C40FF6">
        <w:tab/>
        <w:t>}</w:t>
      </w:r>
    </w:p>
    <w:p w:rsidR="00C40FF6" w:rsidRPr="00C40FF6" w:rsidRDefault="00C40FF6" w:rsidP="00C3271C">
      <w:pPr>
        <w:pStyle w:val="Code"/>
      </w:pPr>
    </w:p>
    <w:p w:rsidR="00C40FF6" w:rsidRPr="00C40FF6" w:rsidRDefault="00C40FF6" w:rsidP="00C3271C">
      <w:pPr>
        <w:pStyle w:val="Code"/>
      </w:pPr>
      <w:r w:rsidRPr="00C40FF6">
        <w:tab/>
      </w:r>
      <w:r w:rsidRPr="00C40FF6">
        <w:tab/>
        <w:t>@SuppressWarnings("unused")</w:t>
      </w:r>
    </w:p>
    <w:p w:rsidR="00C40FF6" w:rsidRPr="00C40FF6" w:rsidRDefault="00C40FF6" w:rsidP="00C3271C">
      <w:pPr>
        <w:pStyle w:val="Code"/>
      </w:pPr>
      <w:r w:rsidRPr="00C40FF6">
        <w:tab/>
      </w:r>
      <w:r w:rsidRPr="00C40FF6">
        <w:tab/>
      </w:r>
      <w:r w:rsidRPr="00C40FF6">
        <w:rPr>
          <w:bCs/>
        </w:rPr>
        <w:t>public</w:t>
      </w:r>
      <w:r w:rsidRPr="00C40FF6">
        <w:t xml:space="preserve"> Boolean getAnswer() {</w:t>
      </w:r>
    </w:p>
    <w:p w:rsidR="00C40FF6" w:rsidRPr="00C40FF6" w:rsidRDefault="00C40FF6" w:rsidP="00C3271C">
      <w:pPr>
        <w:pStyle w:val="Code"/>
      </w:pPr>
      <w:r w:rsidRPr="00C40FF6">
        <w:tab/>
      </w:r>
      <w:r w:rsidRPr="00C40FF6">
        <w:tab/>
      </w:r>
      <w:r w:rsidRPr="00C40FF6">
        <w:tab/>
      </w:r>
      <w:r w:rsidRPr="00C40FF6">
        <w:rPr>
          <w:bCs/>
        </w:rPr>
        <w:t>return</w:t>
      </w:r>
      <w:r w:rsidRPr="00C40FF6">
        <w:t xml:space="preserve"> answer;</w:t>
      </w:r>
    </w:p>
    <w:p w:rsidR="00C40FF6" w:rsidRPr="00C40FF6" w:rsidRDefault="00C40FF6" w:rsidP="00C3271C">
      <w:pPr>
        <w:pStyle w:val="Code"/>
      </w:pPr>
      <w:r w:rsidRPr="00C40FF6">
        <w:tab/>
      </w:r>
      <w:r w:rsidRPr="00C40FF6">
        <w:tab/>
        <w:t>}</w:t>
      </w:r>
    </w:p>
    <w:p w:rsidR="00C40FF6" w:rsidRPr="00C40FF6" w:rsidRDefault="00C40FF6" w:rsidP="00C3271C">
      <w:pPr>
        <w:pStyle w:val="Code"/>
      </w:pPr>
    </w:p>
    <w:p w:rsidR="00C40FF6" w:rsidRPr="00C40FF6" w:rsidRDefault="00C40FF6" w:rsidP="00C3271C">
      <w:pPr>
        <w:pStyle w:val="Code"/>
      </w:pPr>
      <w:r w:rsidRPr="00C40FF6">
        <w:tab/>
      </w:r>
      <w:r w:rsidRPr="00C40FF6">
        <w:tab/>
        <w:t>@SuppressWarnings("unused")</w:t>
      </w:r>
    </w:p>
    <w:p w:rsidR="00C40FF6" w:rsidRPr="00C40FF6" w:rsidRDefault="00C40FF6" w:rsidP="00C3271C">
      <w:pPr>
        <w:pStyle w:val="Code"/>
      </w:pPr>
      <w:r w:rsidRPr="00C40FF6">
        <w:tab/>
      </w:r>
      <w:r w:rsidRPr="00C40FF6">
        <w:tab/>
      </w:r>
      <w:r w:rsidRPr="00C40FF6">
        <w:rPr>
          <w:bCs/>
        </w:rPr>
        <w:t>public</w:t>
      </w:r>
      <w:r w:rsidRPr="00C40FF6">
        <w:t xml:space="preserve"> </w:t>
      </w:r>
      <w:r w:rsidRPr="00C40FF6">
        <w:rPr>
          <w:bCs/>
        </w:rPr>
        <w:t>void</w:t>
      </w:r>
      <w:r w:rsidRPr="00C40FF6">
        <w:t xml:space="preserve"> setAnswer(Boolean answer) {</w:t>
      </w:r>
    </w:p>
    <w:p w:rsidR="00C40FF6" w:rsidRPr="00C40FF6" w:rsidRDefault="00C40FF6" w:rsidP="00C3271C">
      <w:pPr>
        <w:pStyle w:val="Code"/>
      </w:pPr>
      <w:r w:rsidRPr="00C40FF6">
        <w:tab/>
      </w:r>
      <w:r w:rsidRPr="00C40FF6">
        <w:tab/>
      </w:r>
      <w:r w:rsidRPr="00C40FF6">
        <w:tab/>
      </w:r>
      <w:r w:rsidRPr="00C40FF6">
        <w:rPr>
          <w:bCs/>
        </w:rPr>
        <w:t>this</w:t>
      </w:r>
      <w:r w:rsidRPr="00C40FF6">
        <w:t>.answer = answer;</w:t>
      </w:r>
    </w:p>
    <w:p w:rsidR="00C40FF6" w:rsidRPr="00C40FF6" w:rsidRDefault="00C40FF6" w:rsidP="00C3271C">
      <w:pPr>
        <w:pStyle w:val="Code"/>
      </w:pPr>
      <w:r w:rsidRPr="00C40FF6">
        <w:tab/>
      </w:r>
      <w:r w:rsidRPr="00C40FF6">
        <w:tab/>
        <w:t>}</w:t>
      </w:r>
    </w:p>
    <w:p w:rsidR="00C40FF6" w:rsidRPr="00C40FF6" w:rsidRDefault="00C40FF6" w:rsidP="00C3271C">
      <w:pPr>
        <w:pStyle w:val="Code"/>
      </w:pPr>
      <w:r w:rsidRPr="00C40FF6">
        <w:tab/>
        <w:t>}</w:t>
      </w:r>
    </w:p>
    <w:p w:rsidR="00C40FF6" w:rsidRPr="00C40FF6" w:rsidRDefault="00C40FF6" w:rsidP="00C3271C">
      <w:pPr>
        <w:pStyle w:val="Code"/>
      </w:pPr>
      <w:r w:rsidRPr="00C40FF6">
        <w:tab/>
      </w:r>
    </w:p>
    <w:p w:rsidR="00C40FF6" w:rsidRPr="00C40FF6" w:rsidRDefault="00C40FF6" w:rsidP="00C3271C">
      <w:pPr>
        <w:pStyle w:val="Code"/>
      </w:pPr>
      <w:r w:rsidRPr="00C40FF6">
        <w:tab/>
        <w:t>@GetMapping(value = "/register/numberwagon/is")</w:t>
      </w:r>
    </w:p>
    <w:p w:rsidR="00C40FF6" w:rsidRPr="00C40FF6" w:rsidRDefault="00C40FF6" w:rsidP="00C3271C">
      <w:pPr>
        <w:pStyle w:val="Code"/>
      </w:pPr>
      <w:r w:rsidRPr="00C40FF6">
        <w:tab/>
        <w:t>@ResponseStatus(HttpStatus.</w:t>
      </w:r>
      <w:r w:rsidRPr="00C40FF6">
        <w:rPr>
          <w:bCs/>
          <w:i/>
          <w:iCs/>
        </w:rPr>
        <w:t>ACCEPTED</w:t>
      </w:r>
      <w:r w:rsidRPr="00C40FF6">
        <w:t>)</w:t>
      </w:r>
    </w:p>
    <w:p w:rsidR="00C40FF6" w:rsidRPr="00C40FF6" w:rsidRDefault="00C40FF6" w:rsidP="00C3271C">
      <w:pPr>
        <w:pStyle w:val="Code"/>
      </w:pPr>
      <w:r w:rsidRPr="00C40FF6">
        <w:tab/>
      </w:r>
      <w:r w:rsidRPr="00C40FF6">
        <w:rPr>
          <w:bCs/>
        </w:rPr>
        <w:t>public</w:t>
      </w:r>
      <w:r w:rsidRPr="00C40FF6">
        <w:t xml:space="preserve"> DataAnswer isNumberWagon(@RequestParam Integer numberWagon) {</w:t>
      </w:r>
    </w:p>
    <w:p w:rsidR="00C40FF6" w:rsidRPr="00C40FF6" w:rsidRDefault="00C40FF6" w:rsidP="00C3271C">
      <w:pPr>
        <w:pStyle w:val="Code"/>
      </w:pPr>
      <w:r w:rsidRPr="00C40FF6">
        <w:tab/>
      </w:r>
      <w:r w:rsidRPr="00C40FF6">
        <w:tab/>
        <w:t>List&lt;DataElementRegister&gt; registers = dataService.getDataElementRegisterAll();</w:t>
      </w:r>
    </w:p>
    <w:p w:rsidR="00C40FF6" w:rsidRPr="00C40FF6" w:rsidRDefault="00C40FF6" w:rsidP="00C3271C">
      <w:pPr>
        <w:pStyle w:val="Code"/>
      </w:pPr>
      <w:r w:rsidRPr="00C40FF6">
        <w:tab/>
      </w:r>
      <w:r w:rsidRPr="00C40FF6">
        <w:tab/>
      </w:r>
      <w:r w:rsidRPr="00C40FF6">
        <w:rPr>
          <w:bCs/>
        </w:rPr>
        <w:t>for</w:t>
      </w:r>
      <w:r w:rsidRPr="00C40FF6">
        <w:t>(DataElementRegister i : registers) {</w:t>
      </w:r>
    </w:p>
    <w:p w:rsidR="00C40FF6" w:rsidRPr="00C40FF6" w:rsidRDefault="00C40FF6" w:rsidP="00C3271C">
      <w:pPr>
        <w:pStyle w:val="Code"/>
      </w:pPr>
      <w:r w:rsidRPr="00C40FF6">
        <w:tab/>
      </w:r>
      <w:r w:rsidRPr="00C40FF6">
        <w:tab/>
      </w:r>
      <w:r w:rsidRPr="00C40FF6">
        <w:tab/>
      </w:r>
      <w:r w:rsidRPr="00C40FF6">
        <w:rPr>
          <w:bCs/>
        </w:rPr>
        <w:t>if</w:t>
      </w:r>
      <w:r w:rsidRPr="00C40FF6">
        <w:t>(i.getNumberWagon() == numberWagon) {</w:t>
      </w:r>
    </w:p>
    <w:p w:rsidR="00C40FF6" w:rsidRPr="00C40FF6" w:rsidRDefault="00C40FF6" w:rsidP="00C3271C">
      <w:pPr>
        <w:pStyle w:val="Code"/>
      </w:pPr>
      <w:r w:rsidRPr="00C40FF6">
        <w:tab/>
      </w:r>
      <w:r w:rsidRPr="00C40FF6">
        <w:tab/>
      </w:r>
      <w:r w:rsidRPr="00C40FF6">
        <w:tab/>
      </w:r>
      <w:r w:rsidRPr="00C40FF6">
        <w:tab/>
      </w:r>
      <w:r w:rsidRPr="00C40FF6">
        <w:rPr>
          <w:bCs/>
        </w:rPr>
        <w:t>return</w:t>
      </w:r>
      <w:r w:rsidRPr="00C40FF6">
        <w:t xml:space="preserve"> </w:t>
      </w:r>
      <w:r w:rsidRPr="00C40FF6">
        <w:rPr>
          <w:bCs/>
        </w:rPr>
        <w:t>new</w:t>
      </w:r>
      <w:r w:rsidRPr="00C40FF6">
        <w:t xml:space="preserve"> DataAnswer(</w:t>
      </w:r>
      <w:r w:rsidRPr="00C40FF6">
        <w:rPr>
          <w:bCs/>
        </w:rPr>
        <w:t>true</w:t>
      </w:r>
      <w:r w:rsidRPr="00C40FF6">
        <w:t>);</w:t>
      </w:r>
    </w:p>
    <w:p w:rsidR="00C40FF6" w:rsidRPr="00C40FF6" w:rsidRDefault="00C40FF6" w:rsidP="00C3271C">
      <w:pPr>
        <w:pStyle w:val="Code"/>
      </w:pPr>
      <w:r w:rsidRPr="00C40FF6">
        <w:tab/>
      </w:r>
      <w:r w:rsidRPr="00C40FF6">
        <w:tab/>
      </w:r>
      <w:r w:rsidRPr="00C40FF6">
        <w:tab/>
        <w:t>}</w:t>
      </w:r>
    </w:p>
    <w:p w:rsidR="00C40FF6" w:rsidRPr="00C40FF6" w:rsidRDefault="00C40FF6" w:rsidP="00C3271C">
      <w:pPr>
        <w:pStyle w:val="Code"/>
      </w:pPr>
      <w:r w:rsidRPr="00C40FF6">
        <w:tab/>
      </w:r>
      <w:r w:rsidRPr="00C40FF6">
        <w:tab/>
        <w:t>}</w:t>
      </w:r>
    </w:p>
    <w:p w:rsidR="00C40FF6" w:rsidRPr="00C40FF6" w:rsidRDefault="00C40FF6" w:rsidP="00C3271C">
      <w:pPr>
        <w:pStyle w:val="Code"/>
      </w:pPr>
      <w:r w:rsidRPr="00C40FF6">
        <w:lastRenderedPageBreak/>
        <w:tab/>
      </w:r>
      <w:r w:rsidRPr="00C40FF6">
        <w:tab/>
      </w:r>
    </w:p>
    <w:p w:rsidR="00C40FF6" w:rsidRPr="00C40FF6" w:rsidRDefault="00C40FF6" w:rsidP="00C3271C">
      <w:pPr>
        <w:pStyle w:val="Code"/>
      </w:pPr>
      <w:r w:rsidRPr="00C40FF6">
        <w:tab/>
      </w:r>
      <w:r w:rsidRPr="00C40FF6">
        <w:tab/>
      </w:r>
      <w:r w:rsidRPr="00C40FF6">
        <w:rPr>
          <w:bCs/>
        </w:rPr>
        <w:t>return</w:t>
      </w:r>
      <w:r w:rsidRPr="00C40FF6">
        <w:t xml:space="preserve"> </w:t>
      </w:r>
      <w:r w:rsidRPr="00C40FF6">
        <w:rPr>
          <w:bCs/>
        </w:rPr>
        <w:t>new</w:t>
      </w:r>
      <w:r w:rsidRPr="00C40FF6">
        <w:t xml:space="preserve"> DataAnswer(</w:t>
      </w:r>
      <w:r w:rsidRPr="00C40FF6">
        <w:rPr>
          <w:bCs/>
        </w:rPr>
        <w:t>false</w:t>
      </w:r>
      <w:r w:rsidRPr="00C40FF6">
        <w:t>);</w:t>
      </w:r>
    </w:p>
    <w:p w:rsidR="00C40FF6" w:rsidRPr="00F45D56" w:rsidRDefault="00C40FF6" w:rsidP="00C3271C">
      <w:pPr>
        <w:pStyle w:val="Code"/>
        <w:rPr>
          <w:lang w:val="ru-RU"/>
        </w:rPr>
      </w:pPr>
      <w:r w:rsidRPr="00C40FF6">
        <w:tab/>
      </w:r>
      <w:r w:rsidRPr="00F45D56">
        <w:rPr>
          <w:lang w:val="ru-RU"/>
        </w:rPr>
        <w:t>}</w:t>
      </w:r>
    </w:p>
    <w:p w:rsidR="00C40FF6" w:rsidRPr="00F45D56" w:rsidRDefault="00C40FF6" w:rsidP="00C3271C">
      <w:pPr>
        <w:pStyle w:val="Code"/>
        <w:rPr>
          <w:lang w:val="ru-RU"/>
        </w:rPr>
      </w:pPr>
      <w:r w:rsidRPr="00F45D56">
        <w:rPr>
          <w:lang w:val="ru-RU"/>
        </w:rPr>
        <w:tab/>
      </w:r>
      <w:r w:rsidRPr="00F45D56">
        <w:rPr>
          <w:lang w:val="ru-RU"/>
        </w:rPr>
        <w:tab/>
      </w:r>
    </w:p>
    <w:p w:rsidR="00C40FF6" w:rsidRPr="00F45D56" w:rsidRDefault="00C40FF6" w:rsidP="00C3271C">
      <w:pPr>
        <w:pStyle w:val="Code"/>
        <w:rPr>
          <w:lang w:val="ru-RU"/>
        </w:rPr>
      </w:pPr>
      <w:r w:rsidRPr="00F45D56">
        <w:rPr>
          <w:lang w:val="ru-RU"/>
        </w:rPr>
        <w:tab/>
        <w:t>//</w:t>
      </w:r>
      <w:r w:rsidRPr="00C40FF6">
        <w:t>POST</w:t>
      </w:r>
      <w:r w:rsidRPr="00F45D56">
        <w:rPr>
          <w:lang w:val="ru-RU"/>
        </w:rPr>
        <w:t xml:space="preserve"> запрос для удаления конкретной записи в таблице соответствия накладной конкретному полувагону (</w:t>
      </w:r>
      <w:r w:rsidRPr="00C40FF6">
        <w:t>Register</w:t>
      </w:r>
      <w:r w:rsidRPr="00F45D56">
        <w:rPr>
          <w:lang w:val="ru-RU"/>
        </w:rPr>
        <w:t>)</w:t>
      </w:r>
    </w:p>
    <w:p w:rsidR="00C40FF6" w:rsidRPr="00F45D56" w:rsidRDefault="00C40FF6" w:rsidP="00C3271C">
      <w:pPr>
        <w:pStyle w:val="Code"/>
        <w:rPr>
          <w:lang w:val="ru-RU"/>
        </w:rPr>
      </w:pPr>
      <w:r w:rsidRPr="00F45D56">
        <w:rPr>
          <w:lang w:val="ru-RU"/>
        </w:rPr>
        <w:tab/>
        <w:t>@</w:t>
      </w:r>
      <w:r w:rsidRPr="00C40FF6">
        <w:t>PostMapping</w:t>
      </w:r>
      <w:r w:rsidRPr="00F45D56">
        <w:rPr>
          <w:lang w:val="ru-RU"/>
        </w:rPr>
        <w:t>(</w:t>
      </w:r>
      <w:r w:rsidRPr="00C40FF6">
        <w:t>value</w:t>
      </w:r>
      <w:r w:rsidRPr="00F45D56">
        <w:rPr>
          <w:lang w:val="ru-RU"/>
        </w:rPr>
        <w:t xml:space="preserve"> = "/</w:t>
      </w:r>
      <w:r w:rsidRPr="00C40FF6">
        <w:t>register</w:t>
      </w:r>
      <w:r w:rsidRPr="00F45D56">
        <w:rPr>
          <w:lang w:val="ru-RU"/>
        </w:rPr>
        <w:t>/</w:t>
      </w:r>
      <w:r w:rsidRPr="00C40FF6">
        <w:t>delete</w:t>
      </w:r>
      <w:r w:rsidRPr="00F45D56">
        <w:rPr>
          <w:lang w:val="ru-RU"/>
        </w:rPr>
        <w:t>")</w:t>
      </w:r>
    </w:p>
    <w:p w:rsidR="00C40FF6" w:rsidRPr="00F45D56" w:rsidRDefault="00C40FF6" w:rsidP="00C3271C">
      <w:pPr>
        <w:pStyle w:val="Code"/>
        <w:rPr>
          <w:lang w:val="ru-RU"/>
        </w:rPr>
      </w:pPr>
      <w:r w:rsidRPr="00F45D56">
        <w:rPr>
          <w:lang w:val="ru-RU"/>
        </w:rPr>
        <w:tab/>
        <w:t>@</w:t>
      </w:r>
      <w:r w:rsidRPr="00C40FF6">
        <w:t>ResponseStatus</w:t>
      </w:r>
      <w:r w:rsidRPr="00F45D56">
        <w:rPr>
          <w:lang w:val="ru-RU"/>
        </w:rPr>
        <w:t>(</w:t>
      </w:r>
      <w:r w:rsidRPr="00C40FF6">
        <w:t>HttpStatus</w:t>
      </w:r>
      <w:r w:rsidRPr="00F45D56">
        <w:rPr>
          <w:lang w:val="ru-RU"/>
        </w:rPr>
        <w:t>.</w:t>
      </w:r>
      <w:r w:rsidRPr="00C40FF6">
        <w:rPr>
          <w:bCs/>
          <w:i/>
          <w:iCs/>
        </w:rPr>
        <w:t>ACCEPTED</w:t>
      </w:r>
      <w:r w:rsidRPr="00F45D56">
        <w:rPr>
          <w:lang w:val="ru-RU"/>
        </w:rPr>
        <w:t>)</w:t>
      </w:r>
    </w:p>
    <w:p w:rsidR="00C40FF6" w:rsidRPr="00C40FF6" w:rsidRDefault="00C40FF6" w:rsidP="00C3271C">
      <w:pPr>
        <w:pStyle w:val="Code"/>
      </w:pPr>
      <w:r w:rsidRPr="00F45D56">
        <w:rPr>
          <w:lang w:val="ru-RU"/>
        </w:rPr>
        <w:tab/>
      </w:r>
      <w:r w:rsidRPr="00C40FF6">
        <w:rPr>
          <w:bCs/>
        </w:rPr>
        <w:t>public</w:t>
      </w:r>
      <w:r w:rsidRPr="00C40FF6">
        <w:t xml:space="preserve"> </w:t>
      </w:r>
      <w:r w:rsidRPr="00C40FF6">
        <w:rPr>
          <w:bCs/>
        </w:rPr>
        <w:t>void</w:t>
      </w:r>
      <w:r w:rsidRPr="00C40FF6">
        <w:t xml:space="preserve"> deleteDataElementRegister(@Valid @RequestBody DataElementRequestDeleteRegister request) </w:t>
      </w:r>
      <w:r w:rsidRPr="00C40FF6">
        <w:rPr>
          <w:bCs/>
        </w:rPr>
        <w:t>throws</w:t>
      </w:r>
      <w:r w:rsidRPr="00C40FF6">
        <w:t xml:space="preserve"> Exception {</w:t>
      </w:r>
    </w:p>
    <w:p w:rsidR="00C40FF6" w:rsidRPr="00C40FF6" w:rsidRDefault="00C40FF6" w:rsidP="00C3271C">
      <w:pPr>
        <w:pStyle w:val="Code"/>
      </w:pPr>
      <w:r w:rsidRPr="00C40FF6">
        <w:tab/>
      </w:r>
      <w:r w:rsidRPr="00C40FF6">
        <w:tab/>
      </w:r>
      <w:r w:rsidRPr="00C40FF6">
        <w:rPr>
          <w:bCs/>
        </w:rPr>
        <w:t>if</w:t>
      </w:r>
      <w:r w:rsidRPr="00C40FF6">
        <w:t xml:space="preserve">((request.getFkNumberInvoice().length() &lt; </w:t>
      </w:r>
      <w:r w:rsidRPr="00C40FF6">
        <w:rPr>
          <w:i/>
          <w:iCs/>
        </w:rPr>
        <w:t>SIZE_MIN_NUMBER_INVOICE</w:t>
      </w:r>
      <w:r w:rsidRPr="00C40FF6">
        <w:t>)</w:t>
      </w:r>
    </w:p>
    <w:p w:rsidR="00C40FF6" w:rsidRPr="00C40FF6" w:rsidRDefault="00C40FF6" w:rsidP="00C3271C">
      <w:pPr>
        <w:pStyle w:val="Code"/>
      </w:pPr>
      <w:r w:rsidRPr="00C40FF6">
        <w:tab/>
      </w:r>
      <w:r w:rsidRPr="00C40FF6">
        <w:tab/>
      </w:r>
      <w:r w:rsidRPr="00C40FF6">
        <w:tab/>
      </w:r>
      <w:r w:rsidRPr="00C40FF6">
        <w:tab/>
        <w:t xml:space="preserve">|| (request.getFkNumberInvoice().length() &gt; </w:t>
      </w:r>
      <w:r w:rsidRPr="00C40FF6">
        <w:rPr>
          <w:i/>
          <w:iCs/>
        </w:rPr>
        <w:t>SIZE_MAX_NUMBER_INVOICE</w:t>
      </w:r>
      <w:r w:rsidRPr="00C40FF6">
        <w:t>)) {</w:t>
      </w:r>
    </w:p>
    <w:p w:rsidR="00C40FF6" w:rsidRPr="00F45D56" w:rsidRDefault="00C40FF6" w:rsidP="00C3271C">
      <w:pPr>
        <w:pStyle w:val="Code"/>
        <w:rPr>
          <w:lang w:val="ru-RU"/>
        </w:rPr>
      </w:pPr>
      <w:r w:rsidRPr="00C40FF6">
        <w:tab/>
      </w:r>
      <w:r w:rsidRPr="00C40FF6">
        <w:tab/>
      </w:r>
      <w:r w:rsidRPr="00C40FF6">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Идентификационный номер накладной должен содержать общее число символов из диапазона ["</w:t>
      </w:r>
    </w:p>
    <w:p w:rsidR="00C40FF6" w:rsidRPr="00C40FF6" w:rsidRDefault="00C40FF6" w:rsidP="00C3271C">
      <w:pPr>
        <w:pStyle w:val="Code"/>
      </w:pPr>
      <w:r w:rsidRPr="00F45D56">
        <w:rPr>
          <w:lang w:val="ru-RU"/>
        </w:rPr>
        <w:tab/>
      </w:r>
      <w:r w:rsidRPr="00F45D56">
        <w:rPr>
          <w:lang w:val="ru-RU"/>
        </w:rPr>
        <w:tab/>
      </w:r>
      <w:r w:rsidRPr="00F45D56">
        <w:rPr>
          <w:lang w:val="ru-RU"/>
        </w:rPr>
        <w:tab/>
      </w:r>
      <w:r w:rsidRPr="00F45D56">
        <w:rPr>
          <w:lang w:val="ru-RU"/>
        </w:rPr>
        <w:tab/>
      </w:r>
      <w:r w:rsidRPr="00F45D56">
        <w:rPr>
          <w:lang w:val="ru-RU"/>
        </w:rPr>
        <w:tab/>
      </w:r>
      <w:r w:rsidRPr="00C40FF6">
        <w:t>+ String.</w:t>
      </w:r>
      <w:r w:rsidRPr="00C40FF6">
        <w:rPr>
          <w:i/>
          <w:iCs/>
        </w:rPr>
        <w:t>valueOf</w:t>
      </w:r>
      <w:r w:rsidRPr="00C40FF6">
        <w:t>(</w:t>
      </w:r>
      <w:r w:rsidRPr="00C40FF6">
        <w:rPr>
          <w:i/>
          <w:iCs/>
        </w:rPr>
        <w:t>SIZE_MIN_NUMBER_INVOICE</w:t>
      </w:r>
      <w:r w:rsidRPr="00C40FF6">
        <w:t>) + "; " + String.</w:t>
      </w:r>
      <w:r w:rsidRPr="00C40FF6">
        <w:rPr>
          <w:i/>
          <w:iCs/>
        </w:rPr>
        <w:t>valueOf</w:t>
      </w:r>
      <w:r w:rsidRPr="00C40FF6">
        <w:t>(</w:t>
      </w:r>
      <w:r w:rsidRPr="00C40FF6">
        <w:rPr>
          <w:i/>
          <w:iCs/>
        </w:rPr>
        <w:t>SIZE_MAX_NUMBER_INVOICE</w:t>
      </w:r>
      <w:r w:rsidRPr="00C40FF6">
        <w:t>) + "]");</w:t>
      </w:r>
    </w:p>
    <w:p w:rsidR="00C40FF6" w:rsidRPr="00C40FF6" w:rsidRDefault="00C40FF6" w:rsidP="00C3271C">
      <w:pPr>
        <w:pStyle w:val="Code"/>
      </w:pPr>
      <w:r w:rsidRPr="00C40FF6">
        <w:tab/>
      </w:r>
      <w:r w:rsidRPr="00C40FF6">
        <w:tab/>
        <w:t>}</w:t>
      </w:r>
    </w:p>
    <w:p w:rsidR="00C40FF6" w:rsidRPr="00C40FF6" w:rsidRDefault="00C40FF6" w:rsidP="00C3271C">
      <w:pPr>
        <w:pStyle w:val="Code"/>
      </w:pPr>
      <w:r w:rsidRPr="00C40FF6">
        <w:tab/>
      </w:r>
      <w:r w:rsidRPr="00C40FF6">
        <w:tab/>
        <w:t>String number = String.</w:t>
      </w:r>
      <w:r w:rsidRPr="00C40FF6">
        <w:rPr>
          <w:i/>
          <w:iCs/>
        </w:rPr>
        <w:t>valueOf</w:t>
      </w:r>
      <w:r w:rsidRPr="00C40FF6">
        <w:t>(request.getNumberWagon());</w:t>
      </w:r>
    </w:p>
    <w:p w:rsidR="00C40FF6" w:rsidRPr="00C40FF6" w:rsidRDefault="00C40FF6" w:rsidP="00C3271C">
      <w:pPr>
        <w:pStyle w:val="Code"/>
      </w:pPr>
      <w:r w:rsidRPr="00C40FF6">
        <w:tab/>
      </w:r>
      <w:r w:rsidRPr="00C40FF6">
        <w:tab/>
      </w:r>
      <w:r w:rsidRPr="00C40FF6">
        <w:rPr>
          <w:bCs/>
        </w:rPr>
        <w:t>if</w:t>
      </w:r>
      <w:r w:rsidRPr="00C40FF6">
        <w:t xml:space="preserve">(number.length() != </w:t>
      </w:r>
      <w:r w:rsidRPr="00C40FF6">
        <w:rPr>
          <w:i/>
          <w:iCs/>
        </w:rPr>
        <w:t>SIZE_NUMBER_WAGON</w:t>
      </w:r>
      <w:r w:rsidRPr="00C40FF6">
        <w:t>)</w:t>
      </w:r>
    </w:p>
    <w:p w:rsidR="00C40FF6" w:rsidRPr="00C40FF6" w:rsidRDefault="00C40FF6" w:rsidP="00C3271C">
      <w:pPr>
        <w:pStyle w:val="Code"/>
      </w:pPr>
      <w:r w:rsidRPr="00C40FF6">
        <w:tab/>
      </w:r>
      <w:r w:rsidRPr="00C40FF6">
        <w:tab/>
      </w:r>
      <w:r w:rsidRPr="00C40FF6">
        <w:tab/>
      </w:r>
      <w:r w:rsidRPr="00C40FF6">
        <w:rPr>
          <w:bCs/>
        </w:rPr>
        <w:t>throw</w:t>
      </w:r>
      <w:r w:rsidRPr="00C40FF6">
        <w:t xml:space="preserve"> </w:t>
      </w:r>
      <w:r w:rsidRPr="00C40FF6">
        <w:rPr>
          <w:bCs/>
        </w:rPr>
        <w:t>new</w:t>
      </w:r>
      <w:r w:rsidRPr="00C40FF6">
        <w:t xml:space="preserve"> Exception("Номер полувагона должен состоять из " + String.</w:t>
      </w:r>
      <w:r w:rsidRPr="00C40FF6">
        <w:rPr>
          <w:i/>
          <w:iCs/>
        </w:rPr>
        <w:t>valueOf</w:t>
      </w:r>
      <w:r w:rsidRPr="00C40FF6">
        <w:t>(</w:t>
      </w:r>
      <w:r w:rsidRPr="00C40FF6">
        <w:rPr>
          <w:i/>
          <w:iCs/>
        </w:rPr>
        <w:t>SIZE_NUMBER_WAGON</w:t>
      </w:r>
      <w:r w:rsidRPr="00C40FF6">
        <w:t>) + " цифр!");</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List&lt;DataElementRegister&gt; registers = dataService.getDataElementRegisterAll();</w:t>
      </w:r>
    </w:p>
    <w:p w:rsidR="00C40FF6" w:rsidRPr="00C40FF6" w:rsidRDefault="00C40FF6" w:rsidP="00C3271C">
      <w:pPr>
        <w:pStyle w:val="Code"/>
      </w:pPr>
      <w:r w:rsidRPr="00C40FF6">
        <w:tab/>
      </w:r>
      <w:r w:rsidRPr="00C40FF6">
        <w:tab/>
      </w:r>
      <w:r w:rsidRPr="00C40FF6">
        <w:rPr>
          <w:bCs/>
        </w:rPr>
        <w:t>int</w:t>
      </w:r>
      <w:r w:rsidRPr="00C40FF6">
        <w:t xml:space="preserve"> index = (-1);</w:t>
      </w:r>
    </w:p>
    <w:p w:rsidR="00C40FF6" w:rsidRPr="00C40FF6" w:rsidRDefault="00C40FF6" w:rsidP="00C3271C">
      <w:pPr>
        <w:pStyle w:val="Code"/>
      </w:pPr>
      <w:r w:rsidRPr="00C40FF6">
        <w:tab/>
      </w:r>
      <w:r w:rsidRPr="00C40FF6">
        <w:tab/>
      </w:r>
      <w:r w:rsidRPr="00C40FF6">
        <w:rPr>
          <w:bCs/>
        </w:rPr>
        <w:t>for</w:t>
      </w:r>
      <w:r w:rsidRPr="00C40FF6">
        <w:t>(</w:t>
      </w:r>
      <w:r w:rsidRPr="00C40FF6">
        <w:rPr>
          <w:bCs/>
        </w:rPr>
        <w:t>int</w:t>
      </w:r>
      <w:r w:rsidRPr="00C40FF6">
        <w:t xml:space="preserve"> i = 0; i &lt; registers.size(); i++) {</w:t>
      </w:r>
    </w:p>
    <w:p w:rsidR="00C40FF6" w:rsidRPr="00C40FF6" w:rsidRDefault="00C40FF6" w:rsidP="00C3271C">
      <w:pPr>
        <w:pStyle w:val="Code"/>
      </w:pPr>
      <w:r w:rsidRPr="00C40FF6">
        <w:tab/>
      </w:r>
      <w:r w:rsidRPr="00C40FF6">
        <w:tab/>
      </w:r>
      <w:r w:rsidRPr="00C40FF6">
        <w:tab/>
      </w:r>
      <w:r w:rsidRPr="00C40FF6">
        <w:rPr>
          <w:bCs/>
        </w:rPr>
        <w:t>if</w:t>
      </w:r>
      <w:r w:rsidRPr="00C40FF6">
        <w:t>((registers.get(i).getFkNumberInvoice().equals(request.getFkNumberInvoice()))</w:t>
      </w:r>
    </w:p>
    <w:p w:rsidR="00C40FF6" w:rsidRPr="00C40FF6" w:rsidRDefault="00C40FF6" w:rsidP="00C3271C">
      <w:pPr>
        <w:pStyle w:val="Code"/>
      </w:pPr>
      <w:r w:rsidRPr="00C40FF6">
        <w:tab/>
      </w:r>
      <w:r w:rsidRPr="00C40FF6">
        <w:tab/>
      </w:r>
      <w:r w:rsidRPr="00C40FF6">
        <w:tab/>
      </w:r>
      <w:r w:rsidRPr="00C40FF6">
        <w:tab/>
      </w:r>
      <w:r w:rsidRPr="00C40FF6">
        <w:tab/>
        <w:t>&amp;&amp; (registers.get(i).getNumberWagon() == request.getNumberWagon())) {</w:t>
      </w:r>
    </w:p>
    <w:p w:rsidR="00C40FF6" w:rsidRPr="000739B4" w:rsidRDefault="00C40FF6" w:rsidP="00C3271C">
      <w:pPr>
        <w:pStyle w:val="Code"/>
      </w:pPr>
      <w:r w:rsidRPr="00C40FF6">
        <w:tab/>
      </w:r>
      <w:r w:rsidRPr="00C40FF6">
        <w:tab/>
      </w:r>
      <w:r w:rsidRPr="00C40FF6">
        <w:tab/>
      </w:r>
      <w:r w:rsidRPr="00C40FF6">
        <w:tab/>
      </w:r>
      <w:r w:rsidRPr="000739B4">
        <w:t>index = i;</w:t>
      </w:r>
    </w:p>
    <w:p w:rsidR="00C40FF6" w:rsidRPr="000739B4" w:rsidRDefault="00C40FF6" w:rsidP="00C3271C">
      <w:pPr>
        <w:pStyle w:val="Code"/>
      </w:pPr>
      <w:r w:rsidRPr="000739B4">
        <w:tab/>
      </w:r>
      <w:r w:rsidRPr="000739B4">
        <w:tab/>
      </w:r>
      <w:r w:rsidRPr="000739B4">
        <w:tab/>
      </w:r>
      <w:r w:rsidRPr="000739B4">
        <w:tab/>
      </w:r>
      <w:r w:rsidRPr="000739B4">
        <w:rPr>
          <w:bCs/>
        </w:rPr>
        <w:t>break</w:t>
      </w:r>
      <w:r w:rsidRPr="000739B4">
        <w:t>;</w:t>
      </w:r>
    </w:p>
    <w:p w:rsidR="00C40FF6" w:rsidRPr="000739B4" w:rsidRDefault="00C40FF6" w:rsidP="00C3271C">
      <w:pPr>
        <w:pStyle w:val="Code"/>
      </w:pPr>
      <w:r w:rsidRPr="000739B4">
        <w:tab/>
      </w:r>
      <w:r w:rsidRPr="000739B4">
        <w:tab/>
      </w:r>
      <w:r w:rsidRPr="000739B4">
        <w:tab/>
        <w:t>}</w:t>
      </w:r>
    </w:p>
    <w:p w:rsidR="00C40FF6" w:rsidRPr="000739B4" w:rsidRDefault="00C40FF6" w:rsidP="00C3271C">
      <w:pPr>
        <w:pStyle w:val="Code"/>
      </w:pPr>
      <w:r w:rsidRPr="000739B4">
        <w:tab/>
      </w:r>
      <w:r w:rsidRPr="000739B4">
        <w:tab/>
        <w:t>}</w:t>
      </w:r>
    </w:p>
    <w:p w:rsidR="00C40FF6" w:rsidRPr="000739B4" w:rsidRDefault="00C40FF6" w:rsidP="00C3271C">
      <w:pPr>
        <w:pStyle w:val="Code"/>
      </w:pPr>
      <w:r w:rsidRPr="000739B4">
        <w:tab/>
      </w:r>
      <w:r w:rsidRPr="000739B4">
        <w:tab/>
      </w:r>
    </w:p>
    <w:p w:rsidR="00C40FF6" w:rsidRPr="000739B4" w:rsidRDefault="00C40FF6" w:rsidP="00C3271C">
      <w:pPr>
        <w:pStyle w:val="Code"/>
      </w:pPr>
      <w:r w:rsidRPr="000739B4">
        <w:tab/>
      </w:r>
      <w:r w:rsidRPr="000739B4">
        <w:tab/>
      </w:r>
      <w:r w:rsidRPr="000739B4">
        <w:rPr>
          <w:bCs/>
        </w:rPr>
        <w:t>if</w:t>
      </w:r>
      <w:r w:rsidRPr="000739B4">
        <w:t>(index &lt; 0)</w:t>
      </w:r>
    </w:p>
    <w:p w:rsidR="00C40FF6" w:rsidRPr="00F45D56" w:rsidRDefault="00C40FF6" w:rsidP="00C3271C">
      <w:pPr>
        <w:pStyle w:val="Code"/>
        <w:rPr>
          <w:lang w:val="ru-RU"/>
        </w:rPr>
      </w:pPr>
      <w:r w:rsidRPr="000739B4">
        <w:tab/>
      </w:r>
      <w:r w:rsidRPr="000739B4">
        <w:tab/>
      </w:r>
      <w:r w:rsidRPr="000739B4">
        <w:tab/>
      </w:r>
      <w:r w:rsidRPr="00C40FF6">
        <w:rPr>
          <w:bCs/>
        </w:rPr>
        <w:t>throw</w:t>
      </w:r>
      <w:r w:rsidRPr="00F45D56">
        <w:rPr>
          <w:lang w:val="ru-RU"/>
        </w:rPr>
        <w:t xml:space="preserve"> </w:t>
      </w:r>
      <w:r w:rsidRPr="00C40FF6">
        <w:rPr>
          <w:bCs/>
        </w:rPr>
        <w:t>new</w:t>
      </w:r>
      <w:r w:rsidRPr="00F45D56">
        <w:rPr>
          <w:lang w:val="ru-RU"/>
        </w:rPr>
        <w:t xml:space="preserve"> </w:t>
      </w:r>
      <w:r w:rsidRPr="00C40FF6">
        <w:t>Exception</w:t>
      </w:r>
      <w:r w:rsidRPr="00F45D56">
        <w:rPr>
          <w:lang w:val="ru-RU"/>
        </w:rPr>
        <w:t>("Полувагон с данным идентификационным номером по данной накладной не зарегистрирован!");</w:t>
      </w:r>
    </w:p>
    <w:p w:rsidR="00C40FF6" w:rsidRPr="00F45D56" w:rsidRDefault="00C40FF6" w:rsidP="00C3271C">
      <w:pPr>
        <w:pStyle w:val="Code"/>
        <w:rPr>
          <w:lang w:val="ru-RU"/>
        </w:rPr>
      </w:pPr>
      <w:r w:rsidRPr="00F45D56">
        <w:rPr>
          <w:lang w:val="ru-RU"/>
        </w:rPr>
        <w:tab/>
      </w:r>
      <w:r w:rsidRPr="00F45D56">
        <w:rPr>
          <w:lang w:val="ru-RU"/>
        </w:rPr>
        <w:tab/>
      </w:r>
    </w:p>
    <w:p w:rsidR="00C40FF6" w:rsidRPr="00C40FF6" w:rsidRDefault="00C40FF6" w:rsidP="00C3271C">
      <w:pPr>
        <w:pStyle w:val="Code"/>
      </w:pPr>
      <w:r w:rsidRPr="00F45D56">
        <w:rPr>
          <w:lang w:val="ru-RU"/>
        </w:rPr>
        <w:tab/>
      </w:r>
      <w:r w:rsidRPr="00F45D56">
        <w:rPr>
          <w:lang w:val="ru-RU"/>
        </w:rPr>
        <w:tab/>
      </w:r>
      <w:r w:rsidRPr="00C40FF6">
        <w:rPr>
          <w:bCs/>
        </w:rPr>
        <w:t>short</w:t>
      </w:r>
      <w:r w:rsidRPr="00C40FF6">
        <w:t xml:space="preserve"> actualSerialNumber = registers.get(index).getActualSerialNumber();</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dataService.deleteDataElementWagons(registers.get(index).getNumberWagon());</w:t>
      </w:r>
    </w:p>
    <w:p w:rsidR="00C40FF6" w:rsidRPr="00C40FF6" w:rsidRDefault="00C40FF6" w:rsidP="00C3271C">
      <w:pPr>
        <w:pStyle w:val="Code"/>
      </w:pPr>
      <w:r w:rsidRPr="00C40FF6">
        <w:lastRenderedPageBreak/>
        <w:tab/>
      </w:r>
      <w:r w:rsidRPr="00C40FF6">
        <w:tab/>
        <w:t>dataService.deleteDataElementRegister(request.getFkNumberInvoice(), request.getNumberWagon());</w:t>
      </w:r>
    </w:p>
    <w:p w:rsidR="00C40FF6" w:rsidRPr="00C40FF6" w:rsidRDefault="00C40FF6" w:rsidP="00C3271C">
      <w:pPr>
        <w:pStyle w:val="Code"/>
      </w:pPr>
      <w:r w:rsidRPr="00C40FF6">
        <w:tab/>
      </w:r>
      <w:r w:rsidRPr="00C40FF6">
        <w:tab/>
      </w:r>
    </w:p>
    <w:p w:rsidR="00C40FF6" w:rsidRPr="00C40FF6" w:rsidRDefault="00C40FF6" w:rsidP="00C3271C">
      <w:pPr>
        <w:pStyle w:val="Code"/>
      </w:pPr>
      <w:r w:rsidRPr="00C40FF6">
        <w:tab/>
      </w:r>
      <w:r w:rsidRPr="00C40FF6">
        <w:tab/>
        <w:t>registers = dataService.getDataElementRegisterAll();</w:t>
      </w:r>
    </w:p>
    <w:p w:rsidR="00C40FF6" w:rsidRPr="00C40FF6" w:rsidRDefault="00C40FF6" w:rsidP="00C3271C">
      <w:pPr>
        <w:pStyle w:val="Code"/>
      </w:pPr>
      <w:r w:rsidRPr="00C40FF6">
        <w:tab/>
      </w:r>
      <w:r w:rsidRPr="00C40FF6">
        <w:tab/>
      </w:r>
      <w:r w:rsidRPr="00C40FF6">
        <w:rPr>
          <w:bCs/>
        </w:rPr>
        <w:t>for</w:t>
      </w:r>
      <w:r w:rsidRPr="00C40FF6">
        <w:t>(</w:t>
      </w:r>
      <w:r w:rsidRPr="00C40FF6">
        <w:rPr>
          <w:bCs/>
        </w:rPr>
        <w:t>int</w:t>
      </w:r>
      <w:r w:rsidRPr="00C40FF6">
        <w:t xml:space="preserve"> i = 0; i &lt; registers.size(); i++) {</w:t>
      </w:r>
    </w:p>
    <w:p w:rsidR="00C40FF6" w:rsidRPr="00C40FF6" w:rsidRDefault="00C40FF6" w:rsidP="00C3271C">
      <w:pPr>
        <w:pStyle w:val="Code"/>
      </w:pPr>
      <w:r w:rsidRPr="00C40FF6">
        <w:tab/>
      </w:r>
      <w:r w:rsidRPr="00C40FF6">
        <w:tab/>
      </w:r>
      <w:r w:rsidRPr="00C40FF6">
        <w:tab/>
      </w:r>
      <w:r w:rsidRPr="00C40FF6">
        <w:rPr>
          <w:bCs/>
        </w:rPr>
        <w:t>if</w:t>
      </w:r>
      <w:r w:rsidRPr="00C40FF6">
        <w:t>(registers.get(i).getFkNumberInvoice().equals(request.getFkNumberInvoice())</w:t>
      </w:r>
    </w:p>
    <w:p w:rsidR="00C40FF6" w:rsidRPr="00C40FF6" w:rsidRDefault="00C40FF6" w:rsidP="00C3271C">
      <w:pPr>
        <w:pStyle w:val="Code"/>
      </w:pPr>
      <w:r w:rsidRPr="00C40FF6">
        <w:tab/>
      </w:r>
      <w:r w:rsidRPr="00C40FF6">
        <w:tab/>
      </w:r>
      <w:r w:rsidRPr="00C40FF6">
        <w:tab/>
      </w:r>
      <w:r w:rsidRPr="00C40FF6">
        <w:tab/>
      </w:r>
      <w:r w:rsidRPr="00C40FF6">
        <w:tab/>
        <w:t>&amp;&amp; (registers.get(i).getActualSerialNumber() &gt; actualSerialNumber)) {</w:t>
      </w:r>
    </w:p>
    <w:p w:rsidR="00C40FF6" w:rsidRPr="00C40FF6" w:rsidRDefault="00C40FF6" w:rsidP="00C3271C">
      <w:pPr>
        <w:pStyle w:val="Code"/>
      </w:pPr>
      <w:r w:rsidRPr="00C40FF6">
        <w:tab/>
      </w:r>
      <w:r w:rsidRPr="00C40FF6">
        <w:tab/>
      </w:r>
      <w:r w:rsidRPr="00C40FF6">
        <w:tab/>
      </w:r>
      <w:r w:rsidRPr="00C40FF6">
        <w:tab/>
        <w:t xml:space="preserve">dataService.updateDataElementRegisterActualNumber(registers.get(i).getFkNumberInvoice(), </w:t>
      </w:r>
    </w:p>
    <w:p w:rsidR="00C40FF6" w:rsidRPr="00C40FF6" w:rsidRDefault="00C40FF6" w:rsidP="00C3271C">
      <w:pPr>
        <w:pStyle w:val="Code"/>
      </w:pPr>
      <w:r w:rsidRPr="00C40FF6">
        <w:tab/>
      </w:r>
      <w:r w:rsidRPr="00C40FF6">
        <w:tab/>
      </w:r>
      <w:r w:rsidRPr="00C40FF6">
        <w:tab/>
      </w:r>
      <w:r w:rsidRPr="00C40FF6">
        <w:tab/>
      </w:r>
      <w:r w:rsidRPr="00C40FF6">
        <w:tab/>
      </w:r>
      <w:r w:rsidRPr="00C40FF6">
        <w:tab/>
        <w:t>registers.get(i).getNumberWagon(), (</w:t>
      </w:r>
      <w:r w:rsidRPr="00C40FF6">
        <w:rPr>
          <w:bCs/>
        </w:rPr>
        <w:t>short</w:t>
      </w:r>
      <w:r w:rsidRPr="00C40FF6">
        <w:t>)(registers.get(i).getActualSerialNumber() - 1));</w:t>
      </w:r>
    </w:p>
    <w:p w:rsidR="00C40FF6" w:rsidRPr="000739B4" w:rsidRDefault="00C40FF6" w:rsidP="00C3271C">
      <w:pPr>
        <w:pStyle w:val="Code"/>
      </w:pPr>
      <w:r w:rsidRPr="00C40FF6">
        <w:tab/>
      </w:r>
      <w:r w:rsidRPr="00C40FF6">
        <w:tab/>
      </w:r>
      <w:r w:rsidRPr="00C40FF6">
        <w:tab/>
      </w:r>
      <w:r w:rsidRPr="000739B4">
        <w:t>}</w:t>
      </w:r>
    </w:p>
    <w:p w:rsidR="00C40FF6" w:rsidRPr="000739B4" w:rsidRDefault="00C40FF6" w:rsidP="00C3271C">
      <w:pPr>
        <w:pStyle w:val="Code"/>
      </w:pPr>
      <w:r w:rsidRPr="000739B4">
        <w:tab/>
      </w:r>
      <w:r w:rsidRPr="000739B4">
        <w:tab/>
        <w:t>}</w:t>
      </w:r>
    </w:p>
    <w:p w:rsidR="00C40FF6" w:rsidRPr="000739B4" w:rsidRDefault="00C40FF6" w:rsidP="00C3271C">
      <w:pPr>
        <w:pStyle w:val="Code"/>
      </w:pPr>
      <w:r w:rsidRPr="000739B4">
        <w:tab/>
        <w:t>}</w:t>
      </w:r>
    </w:p>
    <w:p w:rsidR="00C40FF6" w:rsidRPr="000739B4" w:rsidRDefault="00C40FF6" w:rsidP="00C3271C">
      <w:pPr>
        <w:pStyle w:val="Code"/>
      </w:pPr>
      <w:r w:rsidRPr="000739B4">
        <w:t>}</w:t>
      </w:r>
    </w:p>
    <w:p w:rsidR="00C40FF6" w:rsidRDefault="00C40FF6">
      <w:pPr>
        <w:rPr>
          <w:rFonts w:ascii="Times New Roman" w:hAnsi="Times New Roman"/>
          <w:b/>
          <w:noProof/>
          <w:sz w:val="28"/>
          <w:lang w:val="en-US"/>
        </w:rPr>
      </w:pPr>
      <w:r>
        <w:rPr>
          <w:b/>
          <w:noProof/>
          <w:lang w:val="en-US"/>
        </w:rPr>
        <w:br w:type="page"/>
      </w:r>
    </w:p>
    <w:p w:rsidR="00C40FF6" w:rsidRPr="000739B4" w:rsidRDefault="007C207D" w:rsidP="007C207D">
      <w:pPr>
        <w:pStyle w:val="Style2"/>
        <w:outlineLvl w:val="2"/>
        <w:rPr>
          <w:noProof/>
          <w:lang w:val="en-US"/>
        </w:rPr>
      </w:pPr>
      <w:bookmarkStart w:id="42" w:name="_Toc72021870"/>
      <w:r>
        <w:rPr>
          <w:noProof/>
        </w:rPr>
        <w:lastRenderedPageBreak/>
        <w:t>Контроллер</w:t>
      </w:r>
      <w:r w:rsidRPr="000739B4">
        <w:rPr>
          <w:noProof/>
          <w:lang w:val="en-US"/>
        </w:rPr>
        <w:t xml:space="preserve"> </w:t>
      </w:r>
      <w:r>
        <w:rPr>
          <w:noProof/>
        </w:rPr>
        <w:t>загрузки</w:t>
      </w:r>
      <w:r w:rsidRPr="000739B4">
        <w:rPr>
          <w:noProof/>
          <w:lang w:val="en-US"/>
        </w:rPr>
        <w:t xml:space="preserve"> </w:t>
      </w:r>
      <w:r>
        <w:rPr>
          <w:noProof/>
        </w:rPr>
        <w:t>изображений</w:t>
      </w:r>
      <w:bookmarkEnd w:id="42"/>
    </w:p>
    <w:p w:rsidR="00C40FF6" w:rsidRDefault="00C40FF6" w:rsidP="00C40FF6">
      <w:pPr>
        <w:pStyle w:val="StyleText"/>
        <w:rPr>
          <w:b/>
          <w:noProof/>
          <w:lang w:val="en-US"/>
        </w:rPr>
      </w:pPr>
      <w:r w:rsidRPr="00BA1F97">
        <w:rPr>
          <w:b/>
          <w:noProof/>
        </w:rPr>
        <w:t>Код</w:t>
      </w:r>
      <w:r w:rsidRPr="00BA1F97">
        <w:rPr>
          <w:b/>
          <w:noProof/>
          <w:lang w:val="en-US"/>
        </w:rPr>
        <w:t>:</w:t>
      </w:r>
    </w:p>
    <w:p w:rsidR="00C40FF6" w:rsidRPr="00C40FF6" w:rsidRDefault="00C40FF6" w:rsidP="00C3271C">
      <w:pPr>
        <w:pStyle w:val="Code"/>
        <w:rPr>
          <w:noProof/>
        </w:rPr>
      </w:pPr>
      <w:r w:rsidRPr="00C40FF6">
        <w:rPr>
          <w:noProof/>
        </w:rPr>
        <w:t>package com.server.controllers;</w:t>
      </w:r>
    </w:p>
    <w:p w:rsidR="00C40FF6" w:rsidRPr="00C40FF6" w:rsidRDefault="00C40FF6" w:rsidP="00C3271C">
      <w:pPr>
        <w:pStyle w:val="Code"/>
        <w:rPr>
          <w:noProof/>
        </w:rPr>
      </w:pPr>
    </w:p>
    <w:p w:rsidR="00C40FF6" w:rsidRPr="00C40FF6" w:rsidRDefault="00C40FF6" w:rsidP="00C3271C">
      <w:pPr>
        <w:pStyle w:val="Code"/>
        <w:rPr>
          <w:noProof/>
        </w:rPr>
      </w:pPr>
      <w:r w:rsidRPr="00C40FF6">
        <w:rPr>
          <w:noProof/>
        </w:rPr>
        <w:t>import java.io.BufferedOutputStream;</w:t>
      </w:r>
    </w:p>
    <w:p w:rsidR="00C40FF6" w:rsidRPr="00C40FF6" w:rsidRDefault="00C40FF6" w:rsidP="00C3271C">
      <w:pPr>
        <w:pStyle w:val="Code"/>
        <w:rPr>
          <w:noProof/>
        </w:rPr>
      </w:pPr>
      <w:r w:rsidRPr="00C40FF6">
        <w:rPr>
          <w:noProof/>
        </w:rPr>
        <w:t>import java.io.File;</w:t>
      </w:r>
    </w:p>
    <w:p w:rsidR="00C40FF6" w:rsidRPr="00C40FF6" w:rsidRDefault="00C40FF6" w:rsidP="00C3271C">
      <w:pPr>
        <w:pStyle w:val="Code"/>
        <w:rPr>
          <w:noProof/>
        </w:rPr>
      </w:pPr>
      <w:r w:rsidRPr="00C40FF6">
        <w:rPr>
          <w:noProof/>
        </w:rPr>
        <w:t>import java.io.FileOutputStream;</w:t>
      </w:r>
    </w:p>
    <w:p w:rsidR="00C40FF6" w:rsidRPr="00C40FF6" w:rsidRDefault="00C40FF6" w:rsidP="00C3271C">
      <w:pPr>
        <w:pStyle w:val="Code"/>
        <w:rPr>
          <w:noProof/>
        </w:rPr>
      </w:pPr>
      <w:r w:rsidRPr="00C40FF6">
        <w:rPr>
          <w:noProof/>
        </w:rPr>
        <w:t>import java.io.IOException;</w:t>
      </w:r>
    </w:p>
    <w:p w:rsidR="00C40FF6" w:rsidRPr="00C40FF6" w:rsidRDefault="00C40FF6" w:rsidP="00C3271C">
      <w:pPr>
        <w:pStyle w:val="Code"/>
        <w:rPr>
          <w:noProof/>
        </w:rPr>
      </w:pPr>
      <w:r w:rsidRPr="00C40FF6">
        <w:rPr>
          <w:noProof/>
        </w:rPr>
        <w:t>import java.nio.file.Files;</w:t>
      </w:r>
    </w:p>
    <w:p w:rsidR="00C40FF6" w:rsidRPr="00C40FF6" w:rsidRDefault="00C40FF6" w:rsidP="00C3271C">
      <w:pPr>
        <w:pStyle w:val="Code"/>
        <w:rPr>
          <w:noProof/>
        </w:rPr>
      </w:pPr>
    </w:p>
    <w:p w:rsidR="00C40FF6" w:rsidRPr="00C40FF6" w:rsidRDefault="00C40FF6" w:rsidP="00C3271C">
      <w:pPr>
        <w:pStyle w:val="Code"/>
        <w:rPr>
          <w:noProof/>
        </w:rPr>
      </w:pPr>
      <w:r w:rsidRPr="00C40FF6">
        <w:rPr>
          <w:noProof/>
        </w:rPr>
        <w:t>import javax.servlet.http.HttpServletResponse;</w:t>
      </w:r>
    </w:p>
    <w:p w:rsidR="00C40FF6" w:rsidRPr="00C40FF6" w:rsidRDefault="00C40FF6" w:rsidP="00C3271C">
      <w:pPr>
        <w:pStyle w:val="Code"/>
        <w:rPr>
          <w:noProof/>
        </w:rPr>
      </w:pPr>
    </w:p>
    <w:p w:rsidR="00C40FF6" w:rsidRPr="00C40FF6" w:rsidRDefault="00C40FF6" w:rsidP="00C3271C">
      <w:pPr>
        <w:pStyle w:val="Code"/>
        <w:rPr>
          <w:noProof/>
        </w:rPr>
      </w:pPr>
      <w:r w:rsidRPr="00C40FF6">
        <w:rPr>
          <w:noProof/>
        </w:rPr>
        <w:t>import org.springframework.http.MediaType;</w:t>
      </w:r>
    </w:p>
    <w:p w:rsidR="00C40FF6" w:rsidRPr="00C40FF6" w:rsidRDefault="00C40FF6" w:rsidP="00C3271C">
      <w:pPr>
        <w:pStyle w:val="Code"/>
        <w:rPr>
          <w:noProof/>
        </w:rPr>
      </w:pPr>
      <w:r w:rsidRPr="00C40FF6">
        <w:rPr>
          <w:noProof/>
        </w:rPr>
        <w:t>import org.springframework.web.bind.annotation.PathVariable;</w:t>
      </w:r>
    </w:p>
    <w:p w:rsidR="00C40FF6" w:rsidRPr="00C40FF6" w:rsidRDefault="00C40FF6" w:rsidP="00C3271C">
      <w:pPr>
        <w:pStyle w:val="Code"/>
        <w:rPr>
          <w:noProof/>
        </w:rPr>
      </w:pPr>
      <w:r w:rsidRPr="00C40FF6">
        <w:rPr>
          <w:noProof/>
        </w:rPr>
        <w:t>import org.springframework.web.bind.annotation.RequestMapping;</w:t>
      </w:r>
    </w:p>
    <w:p w:rsidR="00C40FF6" w:rsidRPr="00C40FF6" w:rsidRDefault="00C40FF6" w:rsidP="00C3271C">
      <w:pPr>
        <w:pStyle w:val="Code"/>
        <w:rPr>
          <w:noProof/>
        </w:rPr>
      </w:pPr>
      <w:r w:rsidRPr="00C40FF6">
        <w:rPr>
          <w:noProof/>
        </w:rPr>
        <w:t>import org.springframework.web.bind.annotation.RequestMethod;</w:t>
      </w:r>
    </w:p>
    <w:p w:rsidR="00C40FF6" w:rsidRPr="00C40FF6" w:rsidRDefault="00C40FF6" w:rsidP="00C3271C">
      <w:pPr>
        <w:pStyle w:val="Code"/>
        <w:rPr>
          <w:noProof/>
        </w:rPr>
      </w:pPr>
      <w:r w:rsidRPr="00C40FF6">
        <w:rPr>
          <w:noProof/>
        </w:rPr>
        <w:t>import org.springframework.web.bind.annotation.RequestParam;</w:t>
      </w:r>
    </w:p>
    <w:p w:rsidR="00C40FF6" w:rsidRPr="00C40FF6" w:rsidRDefault="00C40FF6" w:rsidP="00C3271C">
      <w:pPr>
        <w:pStyle w:val="Code"/>
        <w:rPr>
          <w:noProof/>
        </w:rPr>
      </w:pPr>
      <w:r w:rsidRPr="00C40FF6">
        <w:rPr>
          <w:noProof/>
        </w:rPr>
        <w:t>import org.springframework.web.bind.annotation.ResponseBody;</w:t>
      </w:r>
    </w:p>
    <w:p w:rsidR="00C40FF6" w:rsidRPr="00C40FF6" w:rsidRDefault="00C40FF6" w:rsidP="00C3271C">
      <w:pPr>
        <w:pStyle w:val="Code"/>
        <w:rPr>
          <w:noProof/>
        </w:rPr>
      </w:pPr>
      <w:r w:rsidRPr="00C40FF6">
        <w:rPr>
          <w:noProof/>
        </w:rPr>
        <w:t>import org.springframework.web.bind.annotation.RestController;</w:t>
      </w:r>
    </w:p>
    <w:p w:rsidR="00C40FF6" w:rsidRPr="00C40FF6" w:rsidRDefault="00C40FF6" w:rsidP="00C3271C">
      <w:pPr>
        <w:pStyle w:val="Code"/>
        <w:rPr>
          <w:noProof/>
        </w:rPr>
      </w:pPr>
      <w:r w:rsidRPr="00C40FF6">
        <w:rPr>
          <w:noProof/>
        </w:rPr>
        <w:t>import org.springframework.web.multipart.MultipartFile;</w:t>
      </w:r>
    </w:p>
    <w:p w:rsidR="00C40FF6" w:rsidRPr="00C40FF6" w:rsidRDefault="00C40FF6" w:rsidP="00C3271C">
      <w:pPr>
        <w:pStyle w:val="Code"/>
        <w:rPr>
          <w:noProof/>
        </w:rPr>
      </w:pPr>
    </w:p>
    <w:p w:rsidR="00C40FF6" w:rsidRPr="00C40FF6" w:rsidRDefault="00C40FF6" w:rsidP="00C3271C">
      <w:pPr>
        <w:pStyle w:val="Code"/>
        <w:rPr>
          <w:noProof/>
        </w:rPr>
      </w:pPr>
      <w:r w:rsidRPr="00C40FF6">
        <w:rPr>
          <w:noProof/>
        </w:rPr>
        <w:t>import com.server.database.elements.DataElementImageFilePath;</w:t>
      </w:r>
    </w:p>
    <w:p w:rsidR="00C40FF6" w:rsidRPr="00C40FF6" w:rsidRDefault="00C40FF6" w:rsidP="00C3271C">
      <w:pPr>
        <w:pStyle w:val="Code"/>
        <w:rPr>
          <w:noProof/>
        </w:rPr>
      </w:pPr>
    </w:p>
    <w:p w:rsidR="00C40FF6" w:rsidRPr="00F45D56" w:rsidRDefault="00C40FF6" w:rsidP="00C3271C">
      <w:pPr>
        <w:pStyle w:val="Code"/>
        <w:rPr>
          <w:noProof/>
          <w:lang w:val="ru-RU"/>
        </w:rPr>
      </w:pPr>
      <w:r w:rsidRPr="00F45D56">
        <w:rPr>
          <w:noProof/>
          <w:lang w:val="ru-RU"/>
        </w:rPr>
        <w:t>//********************************************************************</w:t>
      </w:r>
    </w:p>
    <w:p w:rsidR="00C40FF6" w:rsidRPr="00F45D56" w:rsidRDefault="00C40FF6" w:rsidP="00C3271C">
      <w:pPr>
        <w:pStyle w:val="Code"/>
        <w:rPr>
          <w:noProof/>
          <w:lang w:val="ru-RU"/>
        </w:rPr>
      </w:pPr>
      <w:r w:rsidRPr="00F45D56">
        <w:rPr>
          <w:noProof/>
          <w:lang w:val="ru-RU"/>
        </w:rPr>
        <w:t>//Контроллер для загрузки изображений с сервера на клиент и с клиента на сервер</w:t>
      </w:r>
    </w:p>
    <w:p w:rsidR="00C40FF6" w:rsidRPr="00F45D56" w:rsidRDefault="00C40FF6" w:rsidP="00C3271C">
      <w:pPr>
        <w:pStyle w:val="Code"/>
        <w:rPr>
          <w:noProof/>
          <w:lang w:val="ru-RU"/>
        </w:rPr>
      </w:pPr>
      <w:r w:rsidRPr="00F45D56">
        <w:rPr>
          <w:noProof/>
          <w:lang w:val="ru-RU"/>
        </w:rPr>
        <w:t>//********************************************************************</w:t>
      </w:r>
    </w:p>
    <w:p w:rsidR="00C40FF6" w:rsidRPr="00F45D56" w:rsidRDefault="00C40FF6" w:rsidP="00C3271C">
      <w:pPr>
        <w:pStyle w:val="Code"/>
        <w:rPr>
          <w:noProof/>
          <w:lang w:val="ru-RU"/>
        </w:rPr>
      </w:pPr>
    </w:p>
    <w:p w:rsidR="00C40FF6" w:rsidRPr="00F45D56" w:rsidRDefault="00C40FF6" w:rsidP="00C3271C">
      <w:pPr>
        <w:pStyle w:val="Code"/>
        <w:rPr>
          <w:noProof/>
          <w:lang w:val="ru-RU"/>
        </w:rPr>
      </w:pPr>
      <w:r w:rsidRPr="00F45D56">
        <w:rPr>
          <w:noProof/>
          <w:lang w:val="ru-RU"/>
        </w:rPr>
        <w:t>@</w:t>
      </w:r>
      <w:r w:rsidRPr="00C40FF6">
        <w:rPr>
          <w:noProof/>
        </w:rPr>
        <w:t>RestController</w:t>
      </w:r>
    </w:p>
    <w:p w:rsidR="00C40FF6" w:rsidRPr="00F45D56" w:rsidRDefault="00C40FF6" w:rsidP="00C3271C">
      <w:pPr>
        <w:pStyle w:val="Code"/>
        <w:rPr>
          <w:noProof/>
          <w:lang w:val="ru-RU"/>
        </w:rPr>
      </w:pPr>
      <w:r w:rsidRPr="00C40FF6">
        <w:rPr>
          <w:noProof/>
        </w:rPr>
        <w:t>public</w:t>
      </w:r>
      <w:r w:rsidRPr="00F45D56">
        <w:rPr>
          <w:noProof/>
          <w:lang w:val="ru-RU"/>
        </w:rPr>
        <w:t xml:space="preserve"> </w:t>
      </w:r>
      <w:r w:rsidRPr="00C40FF6">
        <w:rPr>
          <w:noProof/>
        </w:rPr>
        <w:t>class</w:t>
      </w:r>
      <w:r w:rsidRPr="00F45D56">
        <w:rPr>
          <w:noProof/>
          <w:lang w:val="ru-RU"/>
        </w:rPr>
        <w:t xml:space="preserve"> </w:t>
      </w:r>
      <w:r w:rsidRPr="00C40FF6">
        <w:rPr>
          <w:noProof/>
        </w:rPr>
        <w:t>FileLoadController</w:t>
      </w:r>
      <w:r w:rsidRPr="00F45D56">
        <w:rPr>
          <w:noProof/>
          <w:lang w:val="ru-RU"/>
        </w:rPr>
        <w:t xml:space="preserve"> {</w:t>
      </w:r>
    </w:p>
    <w:p w:rsidR="00C40FF6" w:rsidRPr="00F45D56" w:rsidRDefault="00C40FF6" w:rsidP="00C3271C">
      <w:pPr>
        <w:pStyle w:val="Code"/>
        <w:rPr>
          <w:noProof/>
          <w:lang w:val="ru-RU"/>
        </w:rPr>
      </w:pPr>
      <w:r w:rsidRPr="00F45D56">
        <w:rPr>
          <w:noProof/>
          <w:lang w:val="ru-RU"/>
        </w:rPr>
        <w:tab/>
      </w:r>
    </w:p>
    <w:p w:rsidR="00C40FF6" w:rsidRPr="00F45D56" w:rsidRDefault="00C40FF6" w:rsidP="00C3271C">
      <w:pPr>
        <w:pStyle w:val="Code"/>
        <w:rPr>
          <w:noProof/>
          <w:lang w:val="ru-RU"/>
        </w:rPr>
      </w:pPr>
      <w:r w:rsidRPr="00F45D56">
        <w:rPr>
          <w:noProof/>
          <w:lang w:val="ru-RU"/>
        </w:rPr>
        <w:tab/>
        <w:t>//Название директории, хранящейся на сервере, где будут сохранены изображения загруженные с клиентской части приложения</w:t>
      </w:r>
    </w:p>
    <w:p w:rsidR="00C40FF6" w:rsidRPr="00C40FF6" w:rsidRDefault="00C40FF6" w:rsidP="00C3271C">
      <w:pPr>
        <w:pStyle w:val="Code"/>
        <w:rPr>
          <w:noProof/>
        </w:rPr>
      </w:pPr>
      <w:r w:rsidRPr="00F45D56">
        <w:rPr>
          <w:noProof/>
          <w:lang w:val="ru-RU"/>
        </w:rPr>
        <w:tab/>
      </w:r>
      <w:r w:rsidRPr="00C40FF6">
        <w:rPr>
          <w:noProof/>
        </w:rPr>
        <w:t xml:space="preserve">public static final String nameDirectory = "Images"; </w:t>
      </w:r>
    </w:p>
    <w:p w:rsidR="00C40FF6" w:rsidRPr="00C40FF6" w:rsidRDefault="00C40FF6" w:rsidP="00C3271C">
      <w:pPr>
        <w:pStyle w:val="Code"/>
        <w:rPr>
          <w:noProof/>
        </w:rPr>
      </w:pPr>
    </w:p>
    <w:p w:rsidR="00C40FF6" w:rsidRPr="00C40FF6" w:rsidRDefault="00C40FF6" w:rsidP="00C3271C">
      <w:pPr>
        <w:pStyle w:val="Code"/>
        <w:rPr>
          <w:noProof/>
        </w:rPr>
      </w:pPr>
      <w:r w:rsidRPr="00C40FF6">
        <w:rPr>
          <w:noProof/>
        </w:rPr>
        <w:tab/>
      </w:r>
    </w:p>
    <w:p w:rsidR="00C40FF6" w:rsidRPr="00F45D56" w:rsidRDefault="00C40FF6" w:rsidP="00C3271C">
      <w:pPr>
        <w:pStyle w:val="Code"/>
        <w:rPr>
          <w:noProof/>
          <w:lang w:val="ru-RU"/>
        </w:rPr>
      </w:pPr>
      <w:r w:rsidRPr="00C40FF6">
        <w:rPr>
          <w:noProof/>
        </w:rPr>
        <w:tab/>
      </w:r>
      <w:r w:rsidRPr="00F45D56">
        <w:rPr>
          <w:noProof/>
          <w:lang w:val="ru-RU"/>
        </w:rPr>
        <w:t>//Загрузка изображений с клиентской части приложения на сервер</w:t>
      </w:r>
    </w:p>
    <w:p w:rsidR="00C40FF6" w:rsidRPr="00C40FF6" w:rsidRDefault="00C40FF6" w:rsidP="00C3271C">
      <w:pPr>
        <w:pStyle w:val="Code"/>
        <w:rPr>
          <w:noProof/>
        </w:rPr>
      </w:pPr>
      <w:r w:rsidRPr="00F45D56">
        <w:rPr>
          <w:noProof/>
          <w:lang w:val="ru-RU"/>
        </w:rPr>
        <w:tab/>
      </w:r>
      <w:r w:rsidRPr="00C40FF6">
        <w:rPr>
          <w:noProof/>
        </w:rPr>
        <w:t>@RequestMapping(value="/upload", method=RequestMethod.POST)</w:t>
      </w:r>
    </w:p>
    <w:p w:rsidR="00C40FF6" w:rsidRPr="00C40FF6" w:rsidRDefault="00C40FF6" w:rsidP="00C3271C">
      <w:pPr>
        <w:pStyle w:val="Code"/>
        <w:rPr>
          <w:noProof/>
        </w:rPr>
      </w:pPr>
      <w:r w:rsidRPr="00C40FF6">
        <w:rPr>
          <w:noProof/>
        </w:rPr>
        <w:tab/>
        <w:t>public @ResponseBody String handleFileUpload(</w:t>
      </w:r>
    </w:p>
    <w:p w:rsidR="00C40FF6" w:rsidRPr="00C40FF6" w:rsidRDefault="00C40FF6" w:rsidP="00C3271C">
      <w:pPr>
        <w:pStyle w:val="Code"/>
        <w:rPr>
          <w:noProof/>
        </w:rPr>
      </w:pPr>
      <w:r w:rsidRPr="00C40FF6">
        <w:rPr>
          <w:noProof/>
        </w:rPr>
        <w:tab/>
      </w:r>
      <w:r w:rsidRPr="00C40FF6">
        <w:rPr>
          <w:noProof/>
        </w:rPr>
        <w:tab/>
      </w:r>
      <w:r w:rsidRPr="00C40FF6">
        <w:rPr>
          <w:noProof/>
        </w:rPr>
        <w:tab/>
        <w:t>@RequestParam("name") String name,</w:t>
      </w:r>
    </w:p>
    <w:p w:rsidR="00C40FF6" w:rsidRPr="00C40FF6" w:rsidRDefault="00C40FF6" w:rsidP="00C3271C">
      <w:pPr>
        <w:pStyle w:val="Code"/>
        <w:rPr>
          <w:noProof/>
        </w:rPr>
      </w:pPr>
      <w:r w:rsidRPr="00C40FF6">
        <w:rPr>
          <w:noProof/>
        </w:rPr>
        <w:tab/>
      </w:r>
      <w:r w:rsidRPr="00C40FF6">
        <w:rPr>
          <w:noProof/>
        </w:rPr>
        <w:tab/>
      </w:r>
      <w:r w:rsidRPr="00C40FF6">
        <w:rPr>
          <w:noProof/>
        </w:rPr>
        <w:tab/>
        <w:t>@RequestParam("file") MultipartFile file</w:t>
      </w:r>
    </w:p>
    <w:p w:rsidR="00C40FF6" w:rsidRPr="00C40FF6" w:rsidRDefault="00C40FF6" w:rsidP="00C3271C">
      <w:pPr>
        <w:pStyle w:val="Code"/>
        <w:rPr>
          <w:noProof/>
        </w:rPr>
      </w:pPr>
      <w:r w:rsidRPr="00C40FF6">
        <w:rPr>
          <w:noProof/>
        </w:rPr>
        <w:tab/>
      </w:r>
      <w:r w:rsidRPr="00C40FF6">
        <w:rPr>
          <w:noProof/>
        </w:rPr>
        <w:tab/>
      </w:r>
      <w:r w:rsidRPr="00C40FF6">
        <w:rPr>
          <w:noProof/>
        </w:rPr>
        <w:tab/>
        <w:t>) throws Exception {</w:t>
      </w:r>
    </w:p>
    <w:p w:rsidR="00C40FF6" w:rsidRPr="00C40FF6" w:rsidRDefault="00C40FF6" w:rsidP="00C3271C">
      <w:pPr>
        <w:pStyle w:val="Code"/>
        <w:rPr>
          <w:noProof/>
        </w:rPr>
      </w:pPr>
      <w:r w:rsidRPr="00C40FF6">
        <w:rPr>
          <w:noProof/>
        </w:rPr>
        <w:tab/>
      </w:r>
      <w:r w:rsidRPr="00C40FF6">
        <w:rPr>
          <w:noProof/>
        </w:rPr>
        <w:tab/>
        <w:t>File f = new File(nameDirectory);</w:t>
      </w:r>
    </w:p>
    <w:p w:rsidR="00C40FF6" w:rsidRPr="00C40FF6" w:rsidRDefault="00C40FF6" w:rsidP="00C3271C">
      <w:pPr>
        <w:pStyle w:val="Code"/>
        <w:rPr>
          <w:noProof/>
        </w:rPr>
      </w:pPr>
      <w:r w:rsidRPr="00C40FF6">
        <w:rPr>
          <w:noProof/>
        </w:rPr>
        <w:tab/>
      </w:r>
      <w:r w:rsidRPr="00C40FF6">
        <w:rPr>
          <w:noProof/>
        </w:rPr>
        <w:tab/>
        <w:t>if(!f.exists()) {</w:t>
      </w:r>
    </w:p>
    <w:p w:rsidR="00C40FF6" w:rsidRPr="00C40FF6" w:rsidRDefault="00C40FF6" w:rsidP="00C3271C">
      <w:pPr>
        <w:pStyle w:val="Code"/>
        <w:rPr>
          <w:noProof/>
        </w:rPr>
      </w:pPr>
      <w:r w:rsidRPr="00C40FF6">
        <w:rPr>
          <w:noProof/>
        </w:rPr>
        <w:tab/>
      </w:r>
      <w:r w:rsidRPr="00C40FF6">
        <w:rPr>
          <w:noProof/>
        </w:rPr>
        <w:tab/>
      </w:r>
      <w:r w:rsidRPr="00C40FF6">
        <w:rPr>
          <w:noProof/>
        </w:rPr>
        <w:tab/>
        <w:t>f.mkdir();</w:t>
      </w:r>
    </w:p>
    <w:p w:rsidR="00C40FF6" w:rsidRPr="00C40FF6" w:rsidRDefault="00C40FF6" w:rsidP="00C3271C">
      <w:pPr>
        <w:pStyle w:val="Code"/>
        <w:rPr>
          <w:noProof/>
        </w:rPr>
      </w:pPr>
      <w:r w:rsidRPr="00C40FF6">
        <w:rPr>
          <w:noProof/>
        </w:rPr>
        <w:tab/>
      </w:r>
      <w:r w:rsidRPr="00C40FF6">
        <w:rPr>
          <w:noProof/>
        </w:rPr>
        <w:tab/>
        <w:t>}</w:t>
      </w:r>
    </w:p>
    <w:p w:rsidR="00C40FF6" w:rsidRPr="00C40FF6" w:rsidRDefault="00C40FF6" w:rsidP="00C3271C">
      <w:pPr>
        <w:pStyle w:val="Code"/>
        <w:rPr>
          <w:noProof/>
        </w:rPr>
      </w:pPr>
      <w:r w:rsidRPr="00C40FF6">
        <w:rPr>
          <w:noProof/>
        </w:rPr>
        <w:tab/>
      </w:r>
      <w:r w:rsidRPr="00C40FF6">
        <w:rPr>
          <w:noProof/>
        </w:rPr>
        <w:tab/>
      </w:r>
    </w:p>
    <w:p w:rsidR="00C40FF6" w:rsidRPr="00C40FF6" w:rsidRDefault="00C40FF6" w:rsidP="00C3271C">
      <w:pPr>
        <w:pStyle w:val="Code"/>
        <w:rPr>
          <w:noProof/>
        </w:rPr>
      </w:pPr>
      <w:r w:rsidRPr="00C40FF6">
        <w:rPr>
          <w:noProof/>
        </w:rPr>
        <w:tab/>
      </w:r>
      <w:r w:rsidRPr="00C40FF6">
        <w:rPr>
          <w:noProof/>
        </w:rPr>
        <w:tab/>
        <w:t>if(!file.isEmpty()) {</w:t>
      </w:r>
    </w:p>
    <w:p w:rsidR="00C40FF6" w:rsidRPr="00C40FF6" w:rsidRDefault="00C40FF6" w:rsidP="00C3271C">
      <w:pPr>
        <w:pStyle w:val="Code"/>
        <w:rPr>
          <w:noProof/>
        </w:rPr>
      </w:pPr>
      <w:r w:rsidRPr="00C40FF6">
        <w:rPr>
          <w:noProof/>
        </w:rPr>
        <w:tab/>
      </w:r>
      <w:r w:rsidRPr="00C40FF6">
        <w:rPr>
          <w:noProof/>
        </w:rPr>
        <w:tab/>
      </w:r>
      <w:r w:rsidRPr="00C40FF6">
        <w:rPr>
          <w:noProof/>
        </w:rPr>
        <w:tab/>
        <w:t>try {</w:t>
      </w:r>
    </w:p>
    <w:p w:rsidR="00C40FF6" w:rsidRPr="00C40FF6" w:rsidRDefault="00C40FF6" w:rsidP="00C3271C">
      <w:pPr>
        <w:pStyle w:val="Code"/>
        <w:rPr>
          <w:noProof/>
        </w:rPr>
      </w:pPr>
      <w:r w:rsidRPr="00C40FF6">
        <w:rPr>
          <w:noProof/>
        </w:rPr>
        <w:tab/>
      </w:r>
      <w:r w:rsidRPr="00C40FF6">
        <w:rPr>
          <w:noProof/>
        </w:rPr>
        <w:tab/>
      </w:r>
      <w:r w:rsidRPr="00C40FF6">
        <w:rPr>
          <w:noProof/>
        </w:rPr>
        <w:tab/>
      </w:r>
      <w:r w:rsidRPr="00C40FF6">
        <w:rPr>
          <w:noProof/>
        </w:rPr>
        <w:tab/>
        <w:t>byte[] bytes = file.getBytes();</w:t>
      </w:r>
    </w:p>
    <w:p w:rsidR="00C40FF6" w:rsidRPr="00C40FF6" w:rsidRDefault="00C40FF6" w:rsidP="00C3271C">
      <w:pPr>
        <w:pStyle w:val="Code"/>
        <w:rPr>
          <w:noProof/>
        </w:rPr>
      </w:pPr>
      <w:r w:rsidRPr="00C40FF6">
        <w:rPr>
          <w:noProof/>
        </w:rPr>
        <w:lastRenderedPageBreak/>
        <w:tab/>
      </w:r>
      <w:r w:rsidRPr="00C40FF6">
        <w:rPr>
          <w:noProof/>
        </w:rPr>
        <w:tab/>
      </w:r>
      <w:r w:rsidRPr="00C40FF6">
        <w:rPr>
          <w:noProof/>
        </w:rPr>
        <w:tab/>
      </w:r>
      <w:r w:rsidRPr="00C40FF6">
        <w:rPr>
          <w:noProof/>
        </w:rPr>
        <w:tab/>
        <w:t>File fileData = new File(nameDirectory + "\\" + name);</w:t>
      </w:r>
    </w:p>
    <w:p w:rsidR="00C40FF6" w:rsidRPr="00C40FF6" w:rsidRDefault="00C40FF6" w:rsidP="00C3271C">
      <w:pPr>
        <w:pStyle w:val="Code"/>
        <w:rPr>
          <w:noProof/>
        </w:rPr>
      </w:pPr>
      <w:r w:rsidRPr="00C40FF6">
        <w:rPr>
          <w:noProof/>
        </w:rPr>
        <w:tab/>
      </w:r>
      <w:r w:rsidRPr="00C40FF6">
        <w:rPr>
          <w:noProof/>
        </w:rPr>
        <w:tab/>
      </w:r>
      <w:r w:rsidRPr="00C40FF6">
        <w:rPr>
          <w:noProof/>
        </w:rPr>
        <w:tab/>
      </w:r>
      <w:r w:rsidRPr="00C40FF6">
        <w:rPr>
          <w:noProof/>
        </w:rPr>
        <w:tab/>
        <w:t xml:space="preserve">BufferedOutputStream stream = </w:t>
      </w:r>
    </w:p>
    <w:p w:rsidR="00C40FF6" w:rsidRPr="00C40FF6" w:rsidRDefault="00C40FF6" w:rsidP="00C3271C">
      <w:pPr>
        <w:pStyle w:val="Code"/>
        <w:rPr>
          <w:noProof/>
        </w:rPr>
      </w:pPr>
      <w:r w:rsidRPr="00C40FF6">
        <w:rPr>
          <w:noProof/>
        </w:rPr>
        <w:tab/>
      </w:r>
      <w:r w:rsidRPr="00C40FF6">
        <w:rPr>
          <w:noProof/>
        </w:rPr>
        <w:tab/>
      </w:r>
      <w:r w:rsidRPr="00C40FF6">
        <w:rPr>
          <w:noProof/>
        </w:rPr>
        <w:tab/>
      </w:r>
      <w:r w:rsidRPr="00C40FF6">
        <w:rPr>
          <w:noProof/>
        </w:rPr>
        <w:tab/>
      </w:r>
      <w:r w:rsidRPr="00C40FF6">
        <w:rPr>
          <w:noProof/>
        </w:rPr>
        <w:tab/>
      </w:r>
      <w:r w:rsidRPr="00C40FF6">
        <w:rPr>
          <w:noProof/>
        </w:rPr>
        <w:tab/>
        <w:t>new BufferedOutputStream(new FileOutputStream(fileData));</w:t>
      </w:r>
    </w:p>
    <w:p w:rsidR="00C40FF6" w:rsidRPr="00C40FF6" w:rsidRDefault="00C40FF6" w:rsidP="00C3271C">
      <w:pPr>
        <w:pStyle w:val="Code"/>
        <w:rPr>
          <w:noProof/>
        </w:rPr>
      </w:pPr>
      <w:r w:rsidRPr="00C40FF6">
        <w:rPr>
          <w:noProof/>
        </w:rPr>
        <w:tab/>
      </w:r>
      <w:r w:rsidRPr="00C40FF6">
        <w:rPr>
          <w:noProof/>
        </w:rPr>
        <w:tab/>
      </w:r>
      <w:r w:rsidRPr="00C40FF6">
        <w:rPr>
          <w:noProof/>
        </w:rPr>
        <w:tab/>
      </w:r>
      <w:r w:rsidRPr="00C40FF6">
        <w:rPr>
          <w:noProof/>
        </w:rPr>
        <w:tab/>
        <w:t>stream.write(bytes);</w:t>
      </w:r>
    </w:p>
    <w:p w:rsidR="00C40FF6" w:rsidRPr="00C40FF6" w:rsidRDefault="00C40FF6" w:rsidP="00C3271C">
      <w:pPr>
        <w:pStyle w:val="Code"/>
        <w:rPr>
          <w:noProof/>
        </w:rPr>
      </w:pPr>
      <w:r w:rsidRPr="00C40FF6">
        <w:rPr>
          <w:noProof/>
        </w:rPr>
        <w:t xml:space="preserve">                stream.close();</w:t>
      </w:r>
    </w:p>
    <w:p w:rsidR="00C40FF6" w:rsidRPr="00C40FF6" w:rsidRDefault="00C40FF6" w:rsidP="00C3271C">
      <w:pPr>
        <w:pStyle w:val="Code"/>
        <w:rPr>
          <w:noProof/>
        </w:rPr>
      </w:pPr>
      <w:r w:rsidRPr="00C40FF6">
        <w:rPr>
          <w:noProof/>
        </w:rPr>
        <w:t xml:space="preserve">                return fileData.getAbsolutePath();</w:t>
      </w:r>
    </w:p>
    <w:p w:rsidR="00C40FF6" w:rsidRPr="00C40FF6" w:rsidRDefault="00C40FF6" w:rsidP="00C3271C">
      <w:pPr>
        <w:pStyle w:val="Code"/>
        <w:rPr>
          <w:noProof/>
        </w:rPr>
      </w:pPr>
      <w:r w:rsidRPr="00C40FF6">
        <w:rPr>
          <w:noProof/>
        </w:rPr>
        <w:tab/>
      </w:r>
      <w:r w:rsidRPr="00C40FF6">
        <w:rPr>
          <w:noProof/>
        </w:rPr>
        <w:tab/>
      </w:r>
      <w:r w:rsidRPr="00C40FF6">
        <w:rPr>
          <w:noProof/>
        </w:rPr>
        <w:tab/>
        <w:t>}catch(Exception e) {</w:t>
      </w:r>
    </w:p>
    <w:p w:rsidR="00C40FF6" w:rsidRPr="00F45D56" w:rsidRDefault="00C40FF6" w:rsidP="00C3271C">
      <w:pPr>
        <w:pStyle w:val="Code"/>
        <w:rPr>
          <w:noProof/>
          <w:lang w:val="ru-RU"/>
        </w:rPr>
      </w:pPr>
      <w:r w:rsidRPr="00C40FF6">
        <w:rPr>
          <w:noProof/>
        </w:rPr>
        <w:tab/>
      </w:r>
      <w:r w:rsidRPr="00C40FF6">
        <w:rPr>
          <w:noProof/>
        </w:rPr>
        <w:tab/>
      </w:r>
      <w:r w:rsidRPr="00C40FF6">
        <w:rPr>
          <w:noProof/>
        </w:rPr>
        <w:tab/>
      </w:r>
      <w:r w:rsidRPr="00C40FF6">
        <w:rPr>
          <w:noProof/>
        </w:rPr>
        <w:tab/>
        <w:t>throw</w:t>
      </w:r>
      <w:r w:rsidRPr="00F45D56">
        <w:rPr>
          <w:noProof/>
          <w:lang w:val="ru-RU"/>
        </w:rPr>
        <w:t xml:space="preserve"> </w:t>
      </w:r>
      <w:r w:rsidRPr="00C40FF6">
        <w:rPr>
          <w:noProof/>
        </w:rPr>
        <w:t>new</w:t>
      </w:r>
      <w:r w:rsidRPr="00F45D56">
        <w:rPr>
          <w:noProof/>
          <w:lang w:val="ru-RU"/>
        </w:rPr>
        <w:t xml:space="preserve"> </w:t>
      </w:r>
      <w:r w:rsidRPr="00C40FF6">
        <w:rPr>
          <w:noProof/>
        </w:rPr>
        <w:t>Exception</w:t>
      </w:r>
      <w:r w:rsidRPr="00F45D56">
        <w:rPr>
          <w:noProof/>
          <w:lang w:val="ru-RU"/>
        </w:rPr>
        <w:t>("Не удалось загрузить файл!");</w:t>
      </w:r>
    </w:p>
    <w:p w:rsidR="00C40FF6" w:rsidRPr="00F45D56" w:rsidRDefault="00C40FF6" w:rsidP="00C3271C">
      <w:pPr>
        <w:pStyle w:val="Code"/>
        <w:rPr>
          <w:noProof/>
          <w:lang w:val="ru-RU"/>
        </w:rPr>
      </w:pPr>
      <w:r w:rsidRPr="00F45D56">
        <w:rPr>
          <w:noProof/>
          <w:lang w:val="ru-RU"/>
        </w:rPr>
        <w:tab/>
      </w:r>
      <w:r w:rsidRPr="00F45D56">
        <w:rPr>
          <w:noProof/>
          <w:lang w:val="ru-RU"/>
        </w:rPr>
        <w:tab/>
      </w:r>
      <w:r w:rsidRPr="00F45D56">
        <w:rPr>
          <w:noProof/>
          <w:lang w:val="ru-RU"/>
        </w:rPr>
        <w:tab/>
        <w:t>}</w:t>
      </w:r>
    </w:p>
    <w:p w:rsidR="00C40FF6" w:rsidRPr="00F45D56" w:rsidRDefault="00C40FF6" w:rsidP="00C3271C">
      <w:pPr>
        <w:pStyle w:val="Code"/>
        <w:rPr>
          <w:noProof/>
          <w:lang w:val="ru-RU"/>
        </w:rPr>
      </w:pPr>
      <w:r w:rsidRPr="00F45D56">
        <w:rPr>
          <w:noProof/>
          <w:lang w:val="ru-RU"/>
        </w:rPr>
        <w:tab/>
      </w:r>
      <w:r w:rsidRPr="00F45D56">
        <w:rPr>
          <w:noProof/>
          <w:lang w:val="ru-RU"/>
        </w:rPr>
        <w:tab/>
        <w:t>}</w:t>
      </w:r>
    </w:p>
    <w:p w:rsidR="00C40FF6" w:rsidRPr="00F45D56" w:rsidRDefault="00C40FF6" w:rsidP="00C3271C">
      <w:pPr>
        <w:pStyle w:val="Code"/>
        <w:rPr>
          <w:noProof/>
          <w:lang w:val="ru-RU"/>
        </w:rPr>
      </w:pPr>
      <w:r w:rsidRPr="00F45D56">
        <w:rPr>
          <w:noProof/>
          <w:lang w:val="ru-RU"/>
        </w:rPr>
        <w:tab/>
      </w:r>
      <w:r w:rsidRPr="00F45D56">
        <w:rPr>
          <w:noProof/>
          <w:lang w:val="ru-RU"/>
        </w:rPr>
        <w:tab/>
      </w:r>
    </w:p>
    <w:p w:rsidR="00C40FF6" w:rsidRPr="00F45D56" w:rsidRDefault="00C40FF6" w:rsidP="00C3271C">
      <w:pPr>
        <w:pStyle w:val="Code"/>
        <w:rPr>
          <w:noProof/>
          <w:lang w:val="ru-RU"/>
        </w:rPr>
      </w:pPr>
      <w:r w:rsidRPr="00F45D56">
        <w:rPr>
          <w:noProof/>
          <w:lang w:val="ru-RU"/>
        </w:rPr>
        <w:tab/>
      </w:r>
      <w:r w:rsidRPr="00F45D56">
        <w:rPr>
          <w:noProof/>
          <w:lang w:val="ru-RU"/>
        </w:rPr>
        <w:tab/>
      </w:r>
      <w:r w:rsidRPr="00C40FF6">
        <w:rPr>
          <w:noProof/>
        </w:rPr>
        <w:t>throw</w:t>
      </w:r>
      <w:r w:rsidRPr="00F45D56">
        <w:rPr>
          <w:noProof/>
          <w:lang w:val="ru-RU"/>
        </w:rPr>
        <w:t xml:space="preserve"> </w:t>
      </w:r>
      <w:r w:rsidRPr="00C40FF6">
        <w:rPr>
          <w:noProof/>
        </w:rPr>
        <w:t>new</w:t>
      </w:r>
      <w:r w:rsidRPr="00F45D56">
        <w:rPr>
          <w:noProof/>
          <w:lang w:val="ru-RU"/>
        </w:rPr>
        <w:t xml:space="preserve"> </w:t>
      </w:r>
      <w:r w:rsidRPr="00C40FF6">
        <w:rPr>
          <w:noProof/>
        </w:rPr>
        <w:t>Exception</w:t>
      </w:r>
      <w:r w:rsidRPr="00F45D56">
        <w:rPr>
          <w:noProof/>
          <w:lang w:val="ru-RU"/>
        </w:rPr>
        <w:t>("Нет входных данных!");</w:t>
      </w:r>
    </w:p>
    <w:p w:rsidR="00C40FF6" w:rsidRPr="00F45D56" w:rsidRDefault="00C40FF6" w:rsidP="00C3271C">
      <w:pPr>
        <w:pStyle w:val="Code"/>
        <w:rPr>
          <w:noProof/>
          <w:lang w:val="ru-RU"/>
        </w:rPr>
      </w:pPr>
      <w:r w:rsidRPr="00F45D56">
        <w:rPr>
          <w:noProof/>
          <w:lang w:val="ru-RU"/>
        </w:rPr>
        <w:tab/>
        <w:t>}</w:t>
      </w:r>
    </w:p>
    <w:p w:rsidR="00C40FF6" w:rsidRPr="00F45D56" w:rsidRDefault="00C40FF6" w:rsidP="00C3271C">
      <w:pPr>
        <w:pStyle w:val="Code"/>
        <w:rPr>
          <w:noProof/>
          <w:lang w:val="ru-RU"/>
        </w:rPr>
      </w:pPr>
      <w:r w:rsidRPr="00F45D56">
        <w:rPr>
          <w:noProof/>
          <w:lang w:val="ru-RU"/>
        </w:rPr>
        <w:tab/>
      </w:r>
    </w:p>
    <w:p w:rsidR="00C40FF6" w:rsidRPr="00F45D56" w:rsidRDefault="00C40FF6" w:rsidP="00C3271C">
      <w:pPr>
        <w:pStyle w:val="Code"/>
        <w:rPr>
          <w:noProof/>
          <w:lang w:val="ru-RU"/>
        </w:rPr>
      </w:pPr>
      <w:r w:rsidRPr="00F45D56">
        <w:rPr>
          <w:noProof/>
          <w:lang w:val="ru-RU"/>
        </w:rPr>
        <w:tab/>
        <w:t>//Загрузка изображения с сервера на клиентскую часть приложения</w:t>
      </w:r>
    </w:p>
    <w:p w:rsidR="00C40FF6" w:rsidRPr="00C40FF6" w:rsidRDefault="00C40FF6" w:rsidP="00C3271C">
      <w:pPr>
        <w:pStyle w:val="Code"/>
        <w:rPr>
          <w:noProof/>
        </w:rPr>
      </w:pPr>
      <w:r w:rsidRPr="00F45D56">
        <w:rPr>
          <w:noProof/>
          <w:lang w:val="ru-RU"/>
        </w:rPr>
        <w:tab/>
      </w:r>
      <w:r w:rsidRPr="00C40FF6">
        <w:rPr>
          <w:noProof/>
        </w:rPr>
        <w:t>@RequestMapping(value = "/load/{file_name:.+}", method = RequestMethod.GET)</w:t>
      </w:r>
    </w:p>
    <w:p w:rsidR="00C40FF6" w:rsidRPr="00C40FF6" w:rsidRDefault="00C40FF6" w:rsidP="00C3271C">
      <w:pPr>
        <w:pStyle w:val="Code"/>
        <w:rPr>
          <w:noProof/>
        </w:rPr>
      </w:pPr>
      <w:r w:rsidRPr="00C40FF6">
        <w:rPr>
          <w:noProof/>
        </w:rPr>
        <w:t xml:space="preserve">    public void getFile(@PathVariable("file_name") String fileName, HttpServletResponse response) throws Exception {</w:t>
      </w:r>
    </w:p>
    <w:p w:rsidR="00C40FF6" w:rsidRPr="00C40FF6" w:rsidRDefault="00C40FF6" w:rsidP="00C3271C">
      <w:pPr>
        <w:pStyle w:val="Code"/>
        <w:rPr>
          <w:noProof/>
        </w:rPr>
      </w:pPr>
      <w:r w:rsidRPr="00C40FF6">
        <w:rPr>
          <w:noProof/>
        </w:rPr>
        <w:tab/>
      </w:r>
      <w:r w:rsidRPr="00C40FF6">
        <w:rPr>
          <w:noProof/>
        </w:rPr>
        <w:tab/>
        <w:t>File file = new File(nameDirectory + "\\" + fileName);</w:t>
      </w:r>
    </w:p>
    <w:p w:rsidR="00C40FF6" w:rsidRPr="00C40FF6" w:rsidRDefault="00C40FF6" w:rsidP="00C3271C">
      <w:pPr>
        <w:pStyle w:val="Code"/>
        <w:rPr>
          <w:noProof/>
        </w:rPr>
      </w:pPr>
      <w:r w:rsidRPr="00C40FF6">
        <w:rPr>
          <w:noProof/>
        </w:rPr>
        <w:t xml:space="preserve">        if ((file.isFile()) &amp;&amp; (file.exists())){</w:t>
      </w:r>
    </w:p>
    <w:p w:rsidR="00C40FF6" w:rsidRPr="00C40FF6" w:rsidRDefault="00C40FF6" w:rsidP="00C3271C">
      <w:pPr>
        <w:pStyle w:val="Code"/>
        <w:rPr>
          <w:noProof/>
        </w:rPr>
      </w:pPr>
      <w:r w:rsidRPr="00C40FF6">
        <w:rPr>
          <w:noProof/>
        </w:rPr>
        <w:t xml:space="preserve">            response.setHeader("Content-disposition", "attachment;filename=" + fileName);</w:t>
      </w:r>
    </w:p>
    <w:p w:rsidR="00C40FF6" w:rsidRPr="00C40FF6" w:rsidRDefault="00C40FF6" w:rsidP="00C3271C">
      <w:pPr>
        <w:pStyle w:val="Code"/>
        <w:rPr>
          <w:noProof/>
        </w:rPr>
      </w:pPr>
      <w:r w:rsidRPr="00C40FF6">
        <w:rPr>
          <w:noProof/>
        </w:rPr>
        <w:t xml:space="preserve">            response.setContentType("multipart/form-data");</w:t>
      </w:r>
    </w:p>
    <w:p w:rsidR="00C40FF6" w:rsidRPr="00C40FF6" w:rsidRDefault="00C40FF6" w:rsidP="00C3271C">
      <w:pPr>
        <w:pStyle w:val="Code"/>
        <w:rPr>
          <w:noProof/>
        </w:rPr>
      </w:pPr>
      <w:r w:rsidRPr="00C40FF6">
        <w:rPr>
          <w:noProof/>
        </w:rPr>
        <w:t xml:space="preserve"> </w:t>
      </w:r>
    </w:p>
    <w:p w:rsidR="00C40FF6" w:rsidRPr="00C40FF6" w:rsidRDefault="00C40FF6" w:rsidP="00C3271C">
      <w:pPr>
        <w:pStyle w:val="Code"/>
        <w:rPr>
          <w:noProof/>
        </w:rPr>
      </w:pPr>
      <w:r w:rsidRPr="00C40FF6">
        <w:rPr>
          <w:noProof/>
        </w:rPr>
        <w:t xml:space="preserve">            try {</w:t>
      </w:r>
    </w:p>
    <w:p w:rsidR="00C40FF6" w:rsidRPr="00C40FF6" w:rsidRDefault="00C40FF6" w:rsidP="00C3271C">
      <w:pPr>
        <w:pStyle w:val="Code"/>
        <w:rPr>
          <w:noProof/>
        </w:rPr>
      </w:pPr>
      <w:r w:rsidRPr="00C40FF6">
        <w:rPr>
          <w:noProof/>
        </w:rPr>
        <w:t xml:space="preserve">                Files.copy(file.toPath(), response.getOutputStream());</w:t>
      </w:r>
    </w:p>
    <w:p w:rsidR="00C40FF6" w:rsidRPr="00C40FF6" w:rsidRDefault="00C40FF6" w:rsidP="00C3271C">
      <w:pPr>
        <w:pStyle w:val="Code"/>
        <w:rPr>
          <w:noProof/>
        </w:rPr>
      </w:pPr>
      <w:r w:rsidRPr="00C40FF6">
        <w:rPr>
          <w:noProof/>
        </w:rPr>
        <w:t xml:space="preserve">                response.getOutputStream().flush();</w:t>
      </w:r>
    </w:p>
    <w:p w:rsidR="00C40FF6" w:rsidRPr="00C40FF6" w:rsidRDefault="00C40FF6" w:rsidP="00C3271C">
      <w:pPr>
        <w:pStyle w:val="Code"/>
        <w:rPr>
          <w:noProof/>
        </w:rPr>
      </w:pPr>
      <w:r w:rsidRPr="00C40FF6">
        <w:rPr>
          <w:noProof/>
        </w:rPr>
        <w:t xml:space="preserve">            } catch (IOException e) {</w:t>
      </w:r>
    </w:p>
    <w:p w:rsidR="00C40FF6" w:rsidRPr="00F45D56" w:rsidRDefault="00C40FF6" w:rsidP="00C3271C">
      <w:pPr>
        <w:pStyle w:val="Code"/>
        <w:rPr>
          <w:noProof/>
          <w:lang w:val="ru-RU"/>
        </w:rPr>
      </w:pPr>
      <w:r w:rsidRPr="00C40FF6">
        <w:rPr>
          <w:noProof/>
        </w:rPr>
        <w:t xml:space="preserve">                throw</w:t>
      </w:r>
      <w:r w:rsidRPr="00F45D56">
        <w:rPr>
          <w:noProof/>
          <w:lang w:val="ru-RU"/>
        </w:rPr>
        <w:t xml:space="preserve"> </w:t>
      </w:r>
      <w:r w:rsidRPr="00C40FF6">
        <w:rPr>
          <w:noProof/>
        </w:rPr>
        <w:t>new</w:t>
      </w:r>
      <w:r w:rsidRPr="00F45D56">
        <w:rPr>
          <w:noProof/>
          <w:lang w:val="ru-RU"/>
        </w:rPr>
        <w:t xml:space="preserve"> </w:t>
      </w:r>
      <w:r w:rsidRPr="00C40FF6">
        <w:rPr>
          <w:noProof/>
        </w:rPr>
        <w:t>Exception</w:t>
      </w:r>
      <w:r w:rsidRPr="00F45D56">
        <w:rPr>
          <w:noProof/>
          <w:lang w:val="ru-RU"/>
        </w:rPr>
        <w:t>("Не удалось загрузить файл!");</w:t>
      </w:r>
    </w:p>
    <w:p w:rsidR="00C40FF6" w:rsidRPr="00F45D56" w:rsidRDefault="00C40FF6" w:rsidP="00C3271C">
      <w:pPr>
        <w:pStyle w:val="Code"/>
        <w:rPr>
          <w:noProof/>
          <w:lang w:val="ru-RU"/>
        </w:rPr>
      </w:pPr>
      <w:r w:rsidRPr="00F45D56">
        <w:rPr>
          <w:noProof/>
          <w:lang w:val="ru-RU"/>
        </w:rPr>
        <w:t xml:space="preserve">            }</w:t>
      </w:r>
    </w:p>
    <w:p w:rsidR="00C40FF6" w:rsidRPr="00F45D56" w:rsidRDefault="00C40FF6" w:rsidP="00C3271C">
      <w:pPr>
        <w:pStyle w:val="Code"/>
        <w:rPr>
          <w:noProof/>
          <w:lang w:val="ru-RU"/>
        </w:rPr>
      </w:pPr>
      <w:r w:rsidRPr="00F45D56">
        <w:rPr>
          <w:noProof/>
          <w:lang w:val="ru-RU"/>
        </w:rPr>
        <w:t xml:space="preserve">        }</w:t>
      </w:r>
    </w:p>
    <w:p w:rsidR="00C40FF6" w:rsidRPr="00F45D56" w:rsidRDefault="00C40FF6" w:rsidP="00C3271C">
      <w:pPr>
        <w:pStyle w:val="Code"/>
        <w:rPr>
          <w:noProof/>
          <w:lang w:val="ru-RU"/>
        </w:rPr>
      </w:pPr>
      <w:r w:rsidRPr="00F45D56">
        <w:rPr>
          <w:noProof/>
          <w:lang w:val="ru-RU"/>
        </w:rPr>
        <w:t xml:space="preserve">        </w:t>
      </w:r>
    </w:p>
    <w:p w:rsidR="00C40FF6" w:rsidRPr="00F45D56" w:rsidRDefault="00C40FF6" w:rsidP="00C3271C">
      <w:pPr>
        <w:pStyle w:val="Code"/>
        <w:rPr>
          <w:noProof/>
          <w:lang w:val="ru-RU"/>
        </w:rPr>
      </w:pPr>
      <w:r w:rsidRPr="00F45D56">
        <w:rPr>
          <w:noProof/>
          <w:lang w:val="ru-RU"/>
        </w:rPr>
        <w:t xml:space="preserve">        </w:t>
      </w:r>
      <w:r w:rsidRPr="00C40FF6">
        <w:rPr>
          <w:noProof/>
        </w:rPr>
        <w:t>throw</w:t>
      </w:r>
      <w:r w:rsidRPr="00F45D56">
        <w:rPr>
          <w:noProof/>
          <w:lang w:val="ru-RU"/>
        </w:rPr>
        <w:t xml:space="preserve"> </w:t>
      </w:r>
      <w:r w:rsidRPr="00C40FF6">
        <w:rPr>
          <w:noProof/>
        </w:rPr>
        <w:t>new</w:t>
      </w:r>
      <w:r w:rsidRPr="00F45D56">
        <w:rPr>
          <w:noProof/>
          <w:lang w:val="ru-RU"/>
        </w:rPr>
        <w:t xml:space="preserve"> </w:t>
      </w:r>
      <w:r w:rsidRPr="00C40FF6">
        <w:rPr>
          <w:noProof/>
        </w:rPr>
        <w:t>Exception</w:t>
      </w:r>
      <w:r w:rsidRPr="00F45D56">
        <w:rPr>
          <w:noProof/>
          <w:lang w:val="ru-RU"/>
        </w:rPr>
        <w:t>("Файла с данным именем нет на сервере!");</w:t>
      </w:r>
    </w:p>
    <w:p w:rsidR="00C40FF6" w:rsidRPr="00F45D56" w:rsidRDefault="00C40FF6" w:rsidP="00C3271C">
      <w:pPr>
        <w:pStyle w:val="Code"/>
        <w:rPr>
          <w:noProof/>
          <w:lang w:val="ru-RU"/>
        </w:rPr>
      </w:pPr>
      <w:r w:rsidRPr="00F45D56">
        <w:rPr>
          <w:noProof/>
          <w:lang w:val="ru-RU"/>
        </w:rPr>
        <w:t xml:space="preserve">    }</w:t>
      </w:r>
    </w:p>
    <w:p w:rsidR="00C40FF6" w:rsidRPr="00F45D56" w:rsidRDefault="00C40FF6" w:rsidP="00C3271C">
      <w:pPr>
        <w:pStyle w:val="Code"/>
        <w:rPr>
          <w:noProof/>
          <w:lang w:val="ru-RU"/>
        </w:rPr>
      </w:pPr>
      <w:r w:rsidRPr="00F45D56">
        <w:rPr>
          <w:noProof/>
          <w:lang w:val="ru-RU"/>
        </w:rPr>
        <w:tab/>
      </w:r>
    </w:p>
    <w:p w:rsidR="00C40FF6" w:rsidRPr="00F45D56" w:rsidRDefault="00C40FF6" w:rsidP="00C3271C">
      <w:pPr>
        <w:pStyle w:val="Code"/>
        <w:rPr>
          <w:noProof/>
          <w:lang w:val="ru-RU"/>
        </w:rPr>
      </w:pPr>
      <w:r w:rsidRPr="00F45D56">
        <w:rPr>
          <w:noProof/>
          <w:lang w:val="ru-RU"/>
        </w:rPr>
        <w:tab/>
        <w:t>//Возвращает абсолютный путь к файлу, сохраненному на сервере или ошибку, в случае не существования файла на сервере</w:t>
      </w:r>
    </w:p>
    <w:p w:rsidR="00C40FF6" w:rsidRPr="00C40FF6" w:rsidRDefault="00C40FF6" w:rsidP="00C3271C">
      <w:pPr>
        <w:pStyle w:val="Code"/>
        <w:rPr>
          <w:noProof/>
        </w:rPr>
      </w:pPr>
      <w:r w:rsidRPr="00F45D56">
        <w:rPr>
          <w:noProof/>
          <w:lang w:val="ru-RU"/>
        </w:rPr>
        <w:tab/>
      </w:r>
      <w:r w:rsidRPr="00C40FF6">
        <w:rPr>
          <w:noProof/>
        </w:rPr>
        <w:t>@RequestMapping(value = "/load/filepath", method = RequestMethod.GET, produces = MediaType.APPLICATION_JSON_VALUE)</w:t>
      </w:r>
    </w:p>
    <w:p w:rsidR="00C40FF6" w:rsidRPr="00C40FF6" w:rsidRDefault="00C40FF6" w:rsidP="00C3271C">
      <w:pPr>
        <w:pStyle w:val="Code"/>
        <w:rPr>
          <w:noProof/>
        </w:rPr>
      </w:pPr>
      <w:r w:rsidRPr="00C40FF6">
        <w:rPr>
          <w:noProof/>
        </w:rPr>
        <w:t xml:space="preserve">    public DataElementImageFilePath getAbsoluteFilePath(@RequestParam String fileName) throws Exception {</w:t>
      </w:r>
    </w:p>
    <w:p w:rsidR="00C40FF6" w:rsidRPr="00C40FF6" w:rsidRDefault="00C40FF6" w:rsidP="00C3271C">
      <w:pPr>
        <w:pStyle w:val="Code"/>
        <w:rPr>
          <w:noProof/>
        </w:rPr>
      </w:pPr>
      <w:r w:rsidRPr="00C40FF6">
        <w:rPr>
          <w:noProof/>
        </w:rPr>
        <w:tab/>
      </w:r>
      <w:r w:rsidRPr="00C40FF6">
        <w:rPr>
          <w:noProof/>
        </w:rPr>
        <w:tab/>
        <w:t>File file = new File(nameDirectory + "\\" + fileName);</w:t>
      </w:r>
    </w:p>
    <w:p w:rsidR="00C40FF6" w:rsidRPr="00C40FF6" w:rsidRDefault="00C40FF6" w:rsidP="00C3271C">
      <w:pPr>
        <w:pStyle w:val="Code"/>
        <w:rPr>
          <w:noProof/>
        </w:rPr>
      </w:pPr>
      <w:r w:rsidRPr="00C40FF6">
        <w:rPr>
          <w:noProof/>
        </w:rPr>
        <w:t xml:space="preserve">        if (file.exists()){</w:t>
      </w:r>
    </w:p>
    <w:p w:rsidR="00C40FF6" w:rsidRPr="00C40FF6" w:rsidRDefault="00C40FF6" w:rsidP="00C3271C">
      <w:pPr>
        <w:pStyle w:val="Code"/>
        <w:rPr>
          <w:noProof/>
        </w:rPr>
      </w:pPr>
      <w:r w:rsidRPr="00C40FF6">
        <w:rPr>
          <w:noProof/>
        </w:rPr>
        <w:lastRenderedPageBreak/>
        <w:t xml:space="preserve">            return new DataElementImageFilePath(file.getAbsolutePath());</w:t>
      </w:r>
    </w:p>
    <w:p w:rsidR="00C40FF6" w:rsidRPr="00F45D56" w:rsidRDefault="00C40FF6" w:rsidP="00C3271C">
      <w:pPr>
        <w:pStyle w:val="Code"/>
        <w:rPr>
          <w:noProof/>
          <w:lang w:val="ru-RU"/>
        </w:rPr>
      </w:pPr>
      <w:r w:rsidRPr="00C40FF6">
        <w:rPr>
          <w:noProof/>
        </w:rPr>
        <w:t xml:space="preserve">        </w:t>
      </w:r>
      <w:r w:rsidRPr="00F45D56">
        <w:rPr>
          <w:noProof/>
          <w:lang w:val="ru-RU"/>
        </w:rPr>
        <w:t>}</w:t>
      </w:r>
    </w:p>
    <w:p w:rsidR="00C40FF6" w:rsidRPr="00F45D56" w:rsidRDefault="00C40FF6" w:rsidP="00C3271C">
      <w:pPr>
        <w:pStyle w:val="Code"/>
        <w:rPr>
          <w:noProof/>
          <w:lang w:val="ru-RU"/>
        </w:rPr>
      </w:pPr>
      <w:r w:rsidRPr="00F45D56">
        <w:rPr>
          <w:noProof/>
          <w:lang w:val="ru-RU"/>
        </w:rPr>
        <w:t xml:space="preserve">        </w:t>
      </w:r>
    </w:p>
    <w:p w:rsidR="00C40FF6" w:rsidRPr="00F45D56" w:rsidRDefault="00C40FF6" w:rsidP="00C3271C">
      <w:pPr>
        <w:pStyle w:val="Code"/>
        <w:rPr>
          <w:noProof/>
          <w:lang w:val="ru-RU"/>
        </w:rPr>
      </w:pPr>
      <w:r w:rsidRPr="00F45D56">
        <w:rPr>
          <w:noProof/>
          <w:lang w:val="ru-RU"/>
        </w:rPr>
        <w:t xml:space="preserve">        </w:t>
      </w:r>
      <w:r w:rsidRPr="00C40FF6">
        <w:rPr>
          <w:noProof/>
        </w:rPr>
        <w:t>throw</w:t>
      </w:r>
      <w:r w:rsidRPr="00F45D56">
        <w:rPr>
          <w:noProof/>
          <w:lang w:val="ru-RU"/>
        </w:rPr>
        <w:t xml:space="preserve"> </w:t>
      </w:r>
      <w:r w:rsidRPr="00C40FF6">
        <w:rPr>
          <w:noProof/>
        </w:rPr>
        <w:t>new</w:t>
      </w:r>
      <w:r w:rsidRPr="00F45D56">
        <w:rPr>
          <w:noProof/>
          <w:lang w:val="ru-RU"/>
        </w:rPr>
        <w:t xml:space="preserve"> </w:t>
      </w:r>
      <w:r w:rsidRPr="00C40FF6">
        <w:rPr>
          <w:noProof/>
        </w:rPr>
        <w:t>Exception</w:t>
      </w:r>
      <w:r w:rsidRPr="00F45D56">
        <w:rPr>
          <w:noProof/>
          <w:lang w:val="ru-RU"/>
        </w:rPr>
        <w:t>("Файла с данным именем нет на сервере!");</w:t>
      </w:r>
    </w:p>
    <w:p w:rsidR="00C40FF6" w:rsidRPr="00F45D56" w:rsidRDefault="00C40FF6" w:rsidP="00C3271C">
      <w:pPr>
        <w:pStyle w:val="Code"/>
        <w:rPr>
          <w:noProof/>
          <w:lang w:val="ru-RU"/>
        </w:rPr>
      </w:pPr>
      <w:r w:rsidRPr="00F45D56">
        <w:rPr>
          <w:noProof/>
          <w:lang w:val="ru-RU"/>
        </w:rPr>
        <w:t xml:space="preserve">    }</w:t>
      </w:r>
    </w:p>
    <w:p w:rsidR="00BA1F97" w:rsidRPr="00F45D56" w:rsidRDefault="00C40FF6" w:rsidP="00C3271C">
      <w:pPr>
        <w:pStyle w:val="Code"/>
        <w:rPr>
          <w:noProof/>
          <w:lang w:val="ru-RU"/>
        </w:rPr>
      </w:pPr>
      <w:r w:rsidRPr="00F45D56">
        <w:rPr>
          <w:noProof/>
          <w:lang w:val="ru-RU"/>
        </w:rPr>
        <w:t>}</w:t>
      </w:r>
    </w:p>
    <w:p w:rsidR="00C40FF6" w:rsidRPr="000739B4" w:rsidRDefault="00C40FF6">
      <w:pPr>
        <w:rPr>
          <w:rFonts w:ascii="Courier New" w:eastAsia="SimSun" w:hAnsi="Courier New" w:cs="Courier New"/>
          <w:noProof/>
          <w:kern w:val="1"/>
          <w:sz w:val="24"/>
          <w:szCs w:val="24"/>
          <w:lang w:eastAsia="ar-SA"/>
        </w:rPr>
      </w:pPr>
      <w:r w:rsidRPr="000739B4">
        <w:rPr>
          <w:rFonts w:ascii="Courier New" w:hAnsi="Courier New" w:cs="Courier New"/>
          <w:b/>
          <w:noProof/>
          <w:sz w:val="24"/>
          <w:szCs w:val="24"/>
        </w:rPr>
        <w:br w:type="page"/>
      </w:r>
    </w:p>
    <w:p w:rsidR="00C40FF6" w:rsidRPr="00C40FF6" w:rsidRDefault="00975C39" w:rsidP="00975C39">
      <w:pPr>
        <w:pStyle w:val="Style2"/>
        <w:outlineLvl w:val="2"/>
        <w:rPr>
          <w:noProof/>
        </w:rPr>
      </w:pPr>
      <w:bookmarkStart w:id="43" w:name="_Toc72021871"/>
      <w:r>
        <w:rPr>
          <w:noProof/>
        </w:rPr>
        <w:lastRenderedPageBreak/>
        <w:t>Точка входа</w:t>
      </w:r>
      <w:bookmarkEnd w:id="43"/>
    </w:p>
    <w:p w:rsidR="00C40FF6" w:rsidRPr="000739B4" w:rsidRDefault="00C40FF6" w:rsidP="00C40FF6">
      <w:pPr>
        <w:pStyle w:val="StyleText"/>
        <w:rPr>
          <w:b/>
          <w:noProof/>
        </w:rPr>
      </w:pPr>
      <w:r w:rsidRPr="00BA1F97">
        <w:rPr>
          <w:b/>
          <w:noProof/>
        </w:rPr>
        <w:t>Код</w:t>
      </w:r>
      <w:r w:rsidRPr="000739B4">
        <w:rPr>
          <w:b/>
          <w:noProof/>
        </w:rPr>
        <w:t>:</w:t>
      </w:r>
    </w:p>
    <w:p w:rsidR="00C40FF6" w:rsidRPr="00F45D56" w:rsidRDefault="00C40FF6" w:rsidP="00C3271C">
      <w:pPr>
        <w:pStyle w:val="Code"/>
        <w:rPr>
          <w:lang w:val="ru-RU"/>
        </w:rPr>
      </w:pPr>
      <w:r w:rsidRPr="00C40FF6">
        <w:rPr>
          <w:bCs/>
        </w:rPr>
        <w:t>package</w:t>
      </w:r>
      <w:r w:rsidRPr="00F45D56">
        <w:rPr>
          <w:lang w:val="ru-RU"/>
        </w:rPr>
        <w:t xml:space="preserve"> </w:t>
      </w:r>
      <w:r w:rsidRPr="00C40FF6">
        <w:t>com</w:t>
      </w:r>
      <w:r w:rsidRPr="00F45D56">
        <w:rPr>
          <w:lang w:val="ru-RU"/>
        </w:rPr>
        <w:t>.</w:t>
      </w:r>
      <w:r w:rsidRPr="00C40FF6">
        <w:t>server</w:t>
      </w:r>
      <w:r w:rsidRPr="00F45D56">
        <w:rPr>
          <w:lang w:val="ru-RU"/>
        </w:rPr>
        <w:t>.</w:t>
      </w:r>
      <w:r w:rsidRPr="00C40FF6">
        <w:t>program</w:t>
      </w:r>
      <w:r w:rsidRPr="00F45D56">
        <w:rPr>
          <w:lang w:val="ru-RU"/>
        </w:rPr>
        <w:t>;</w:t>
      </w:r>
    </w:p>
    <w:p w:rsidR="00C40FF6" w:rsidRPr="00F45D56" w:rsidRDefault="00C40FF6" w:rsidP="00C3271C">
      <w:pPr>
        <w:pStyle w:val="Code"/>
        <w:rPr>
          <w:lang w:val="ru-RU"/>
        </w:rPr>
      </w:pPr>
    </w:p>
    <w:p w:rsidR="00C40FF6" w:rsidRPr="00C40FF6" w:rsidRDefault="00C40FF6" w:rsidP="00C3271C">
      <w:pPr>
        <w:pStyle w:val="Code"/>
      </w:pPr>
      <w:r w:rsidRPr="00C40FF6">
        <w:rPr>
          <w:bCs/>
        </w:rPr>
        <w:t>import</w:t>
      </w:r>
      <w:r w:rsidRPr="00C40FF6">
        <w:t xml:space="preserve"> javax.servlet.MultipartConfigElement;</w:t>
      </w:r>
    </w:p>
    <w:p w:rsidR="00C40FF6" w:rsidRPr="00C40FF6" w:rsidRDefault="00C40FF6" w:rsidP="00C3271C">
      <w:pPr>
        <w:pStyle w:val="Code"/>
      </w:pPr>
    </w:p>
    <w:p w:rsidR="00C40FF6" w:rsidRPr="00C40FF6" w:rsidRDefault="00C40FF6" w:rsidP="00C3271C">
      <w:pPr>
        <w:pStyle w:val="Code"/>
      </w:pPr>
      <w:r w:rsidRPr="00C40FF6">
        <w:rPr>
          <w:bCs/>
        </w:rPr>
        <w:t>import</w:t>
      </w:r>
      <w:r w:rsidRPr="00C40FF6">
        <w:t xml:space="preserve"> org.springframework.boot.SpringApplication;</w:t>
      </w:r>
    </w:p>
    <w:p w:rsidR="00C40FF6" w:rsidRPr="00C40FF6" w:rsidRDefault="00C40FF6" w:rsidP="00C3271C">
      <w:pPr>
        <w:pStyle w:val="Code"/>
      </w:pPr>
      <w:r w:rsidRPr="00C40FF6">
        <w:rPr>
          <w:bCs/>
        </w:rPr>
        <w:t>import</w:t>
      </w:r>
      <w:r w:rsidRPr="00C40FF6">
        <w:t xml:space="preserve"> org.springframework.boot.autoconfigure.SpringBootApplication;</w:t>
      </w:r>
    </w:p>
    <w:p w:rsidR="00C40FF6" w:rsidRPr="00C40FF6" w:rsidRDefault="00C40FF6" w:rsidP="00C3271C">
      <w:pPr>
        <w:pStyle w:val="Code"/>
      </w:pPr>
      <w:r w:rsidRPr="00C40FF6">
        <w:rPr>
          <w:bCs/>
        </w:rPr>
        <w:t>import</w:t>
      </w:r>
      <w:r w:rsidRPr="00C40FF6">
        <w:t xml:space="preserve"> org.springframework.boot.web.servlet.MultipartConfigFactory;</w:t>
      </w:r>
    </w:p>
    <w:p w:rsidR="00C40FF6" w:rsidRPr="00C40FF6" w:rsidRDefault="00C40FF6" w:rsidP="00C3271C">
      <w:pPr>
        <w:pStyle w:val="Code"/>
      </w:pPr>
      <w:r w:rsidRPr="00C40FF6">
        <w:rPr>
          <w:bCs/>
        </w:rPr>
        <w:t>import</w:t>
      </w:r>
      <w:r w:rsidRPr="00C40FF6">
        <w:t xml:space="preserve"> org.springframework.context.annotation.Bean;</w:t>
      </w:r>
    </w:p>
    <w:p w:rsidR="00C40FF6" w:rsidRPr="00C40FF6" w:rsidRDefault="00C40FF6" w:rsidP="00C3271C">
      <w:pPr>
        <w:pStyle w:val="Code"/>
      </w:pPr>
      <w:r w:rsidRPr="00C40FF6">
        <w:rPr>
          <w:bCs/>
        </w:rPr>
        <w:t>import</w:t>
      </w:r>
      <w:r w:rsidRPr="00C40FF6">
        <w:t xml:space="preserve"> org.springframework.context.annotation.Configuration;</w:t>
      </w:r>
    </w:p>
    <w:p w:rsidR="00C40FF6" w:rsidRPr="00C40FF6" w:rsidRDefault="00C40FF6" w:rsidP="00C3271C">
      <w:pPr>
        <w:pStyle w:val="Code"/>
      </w:pPr>
      <w:r w:rsidRPr="00C40FF6">
        <w:rPr>
          <w:bCs/>
        </w:rPr>
        <w:t>import</w:t>
      </w:r>
      <w:r w:rsidRPr="00C40FF6">
        <w:t xml:space="preserve"> org.springframework.util.unit.DataSize;</w:t>
      </w:r>
    </w:p>
    <w:p w:rsidR="00C40FF6" w:rsidRPr="00C40FF6" w:rsidRDefault="00C40FF6" w:rsidP="00C3271C">
      <w:pPr>
        <w:pStyle w:val="Code"/>
      </w:pPr>
    </w:p>
    <w:p w:rsidR="00C40FF6" w:rsidRPr="00F45D56" w:rsidRDefault="00C40FF6" w:rsidP="00C3271C">
      <w:pPr>
        <w:pStyle w:val="Code"/>
        <w:rPr>
          <w:lang w:val="ru-RU"/>
        </w:rPr>
      </w:pPr>
      <w:r w:rsidRPr="00F45D56">
        <w:rPr>
          <w:lang w:val="ru-RU"/>
        </w:rPr>
        <w:t>//***********************************************************</w:t>
      </w:r>
    </w:p>
    <w:p w:rsidR="00C40FF6" w:rsidRPr="00F45D56" w:rsidRDefault="00C40FF6" w:rsidP="00C3271C">
      <w:pPr>
        <w:pStyle w:val="Code"/>
        <w:rPr>
          <w:lang w:val="ru-RU"/>
        </w:rPr>
      </w:pPr>
      <w:r w:rsidRPr="00F45D56">
        <w:rPr>
          <w:lang w:val="ru-RU"/>
        </w:rPr>
        <w:t>//Запуск серверной части приложения</w:t>
      </w:r>
    </w:p>
    <w:p w:rsidR="00C40FF6" w:rsidRPr="00F45D56" w:rsidRDefault="00C40FF6" w:rsidP="00C3271C">
      <w:pPr>
        <w:pStyle w:val="Code"/>
        <w:rPr>
          <w:lang w:val="ru-RU"/>
        </w:rPr>
      </w:pPr>
      <w:r w:rsidRPr="00F45D56">
        <w:rPr>
          <w:lang w:val="ru-RU"/>
        </w:rPr>
        <w:t>//***********************************************************</w:t>
      </w:r>
    </w:p>
    <w:p w:rsidR="00C40FF6" w:rsidRPr="00F45D56" w:rsidRDefault="00C40FF6" w:rsidP="00C3271C">
      <w:pPr>
        <w:pStyle w:val="Code"/>
        <w:rPr>
          <w:lang w:val="ru-RU"/>
        </w:rPr>
      </w:pPr>
    </w:p>
    <w:p w:rsidR="00C40FF6" w:rsidRPr="00F45D56" w:rsidRDefault="00C40FF6" w:rsidP="00C3271C">
      <w:pPr>
        <w:pStyle w:val="Code"/>
        <w:rPr>
          <w:lang w:val="ru-RU"/>
        </w:rPr>
      </w:pPr>
      <w:r w:rsidRPr="00F45D56">
        <w:rPr>
          <w:lang w:val="ru-RU"/>
        </w:rPr>
        <w:t>@</w:t>
      </w:r>
      <w:r w:rsidRPr="00C40FF6">
        <w:t>Configuration</w:t>
      </w:r>
    </w:p>
    <w:p w:rsidR="00C40FF6" w:rsidRPr="00F45D56" w:rsidRDefault="00C40FF6" w:rsidP="00C3271C">
      <w:pPr>
        <w:pStyle w:val="Code"/>
        <w:rPr>
          <w:lang w:val="ru-RU"/>
        </w:rPr>
      </w:pPr>
      <w:r w:rsidRPr="00F45D56">
        <w:rPr>
          <w:lang w:val="ru-RU"/>
        </w:rPr>
        <w:t>@</w:t>
      </w:r>
      <w:r w:rsidRPr="00C40FF6">
        <w:t>SpringBootApplication</w:t>
      </w:r>
      <w:r w:rsidRPr="00F45D56">
        <w:rPr>
          <w:lang w:val="ru-RU"/>
        </w:rPr>
        <w:t>(</w:t>
      </w:r>
      <w:r w:rsidRPr="00C40FF6">
        <w:t>scanBasePackages</w:t>
      </w:r>
      <w:r w:rsidRPr="00F45D56">
        <w:rPr>
          <w:lang w:val="ru-RU"/>
        </w:rPr>
        <w:t xml:space="preserve"> = "</w:t>
      </w:r>
      <w:r w:rsidRPr="00C40FF6">
        <w:t>com</w:t>
      </w:r>
      <w:r w:rsidRPr="00F45D56">
        <w:rPr>
          <w:lang w:val="ru-RU"/>
        </w:rPr>
        <w:t>.</w:t>
      </w:r>
      <w:r w:rsidRPr="00C40FF6">
        <w:t>server</w:t>
      </w:r>
      <w:r w:rsidRPr="00F45D56">
        <w:rPr>
          <w:lang w:val="ru-RU"/>
        </w:rPr>
        <w:t>")</w:t>
      </w:r>
    </w:p>
    <w:p w:rsidR="00C40FF6" w:rsidRPr="00C40FF6" w:rsidRDefault="00C40FF6" w:rsidP="00C3271C">
      <w:pPr>
        <w:pStyle w:val="Code"/>
      </w:pPr>
      <w:r w:rsidRPr="00C40FF6">
        <w:rPr>
          <w:bCs/>
        </w:rPr>
        <w:t>public</w:t>
      </w:r>
      <w:r w:rsidRPr="00C40FF6">
        <w:t xml:space="preserve"> </w:t>
      </w:r>
      <w:r w:rsidRPr="00C40FF6">
        <w:rPr>
          <w:bCs/>
        </w:rPr>
        <w:t>class</w:t>
      </w:r>
      <w:r w:rsidRPr="00C40FF6">
        <w:t xml:space="preserve"> ServerApplication {</w:t>
      </w:r>
    </w:p>
    <w:p w:rsidR="00C40FF6" w:rsidRPr="00C40FF6" w:rsidRDefault="00C40FF6" w:rsidP="00C3271C">
      <w:pPr>
        <w:pStyle w:val="Code"/>
      </w:pPr>
    </w:p>
    <w:p w:rsidR="00C40FF6" w:rsidRPr="00C40FF6" w:rsidRDefault="00C40FF6" w:rsidP="00C3271C">
      <w:pPr>
        <w:pStyle w:val="Code"/>
      </w:pPr>
      <w:r w:rsidRPr="00C40FF6">
        <w:tab/>
        <w:t>@Bean</w:t>
      </w:r>
    </w:p>
    <w:p w:rsidR="00C40FF6" w:rsidRPr="00C40FF6" w:rsidRDefault="00C40FF6" w:rsidP="00C3271C">
      <w:pPr>
        <w:pStyle w:val="Code"/>
      </w:pPr>
      <w:r w:rsidRPr="00C40FF6">
        <w:tab/>
      </w:r>
      <w:r w:rsidRPr="00C40FF6">
        <w:rPr>
          <w:bCs/>
        </w:rPr>
        <w:t>public</w:t>
      </w:r>
      <w:r w:rsidRPr="00C40FF6">
        <w:t xml:space="preserve"> MultipartConfigElement multipartConfigElement() {</w:t>
      </w:r>
    </w:p>
    <w:p w:rsidR="00C40FF6" w:rsidRPr="00F45D56" w:rsidRDefault="00C40FF6" w:rsidP="00C3271C">
      <w:pPr>
        <w:pStyle w:val="Code"/>
        <w:rPr>
          <w:lang w:val="ru-RU"/>
        </w:rPr>
      </w:pPr>
      <w:r w:rsidRPr="00C40FF6">
        <w:tab/>
      </w:r>
      <w:r w:rsidRPr="00C40FF6">
        <w:tab/>
      </w:r>
      <w:r w:rsidRPr="00F45D56">
        <w:rPr>
          <w:lang w:val="ru-RU"/>
        </w:rPr>
        <w:t>//Настройка конфигурации для загрузки изображения на сервер</w:t>
      </w:r>
    </w:p>
    <w:p w:rsidR="00C40FF6" w:rsidRPr="00C40FF6" w:rsidRDefault="00C40FF6" w:rsidP="00C3271C">
      <w:pPr>
        <w:pStyle w:val="Code"/>
      </w:pPr>
      <w:r w:rsidRPr="00F45D56">
        <w:rPr>
          <w:lang w:val="ru-RU"/>
        </w:rPr>
        <w:tab/>
      </w:r>
      <w:r w:rsidRPr="00F45D56">
        <w:rPr>
          <w:lang w:val="ru-RU"/>
        </w:rPr>
        <w:tab/>
      </w:r>
      <w:r w:rsidRPr="00C40FF6">
        <w:t xml:space="preserve">MultipartConfigFactory factory = </w:t>
      </w:r>
      <w:r w:rsidRPr="00C40FF6">
        <w:rPr>
          <w:bCs/>
        </w:rPr>
        <w:t>new</w:t>
      </w:r>
      <w:r w:rsidRPr="00C40FF6">
        <w:t xml:space="preserve"> MultipartConfigFactory();</w:t>
      </w:r>
    </w:p>
    <w:p w:rsidR="00C40FF6" w:rsidRPr="00C40FF6" w:rsidRDefault="00C40FF6" w:rsidP="00C3271C">
      <w:pPr>
        <w:pStyle w:val="Code"/>
      </w:pPr>
      <w:r w:rsidRPr="00C40FF6">
        <w:tab/>
      </w:r>
      <w:r w:rsidRPr="00C40FF6">
        <w:tab/>
        <w:t>factory.setMaxFileSize(DataSize.</w:t>
      </w:r>
      <w:r w:rsidRPr="00C40FF6">
        <w:rPr>
          <w:i/>
          <w:iCs/>
        </w:rPr>
        <w:t>ofMegabytes</w:t>
      </w:r>
      <w:r w:rsidRPr="00C40FF6">
        <w:t>(256L));</w:t>
      </w:r>
      <w:r w:rsidRPr="00C40FF6">
        <w:tab/>
      </w:r>
      <w:r w:rsidRPr="00C40FF6">
        <w:tab/>
      </w:r>
      <w:r w:rsidRPr="00C40FF6">
        <w:tab/>
      </w:r>
      <w:r w:rsidRPr="00C40FF6">
        <w:tab/>
        <w:t>//максимальный размер файла</w:t>
      </w:r>
    </w:p>
    <w:p w:rsidR="00C40FF6" w:rsidRPr="00C40FF6" w:rsidRDefault="00C40FF6" w:rsidP="00C3271C">
      <w:pPr>
        <w:pStyle w:val="Code"/>
      </w:pPr>
      <w:r w:rsidRPr="00C40FF6">
        <w:t xml:space="preserve">        factory.setMaxRequestSize(DataSize.</w:t>
      </w:r>
      <w:r w:rsidRPr="00C40FF6">
        <w:rPr>
          <w:i/>
          <w:iCs/>
        </w:rPr>
        <w:t>ofMegabytes</w:t>
      </w:r>
      <w:r w:rsidRPr="00C40FF6">
        <w:t>(256L));</w:t>
      </w:r>
      <w:r w:rsidRPr="00C40FF6">
        <w:tab/>
      </w:r>
      <w:r w:rsidRPr="00C40FF6">
        <w:tab/>
      </w:r>
      <w:r w:rsidRPr="00C40FF6">
        <w:tab/>
        <w:t>//максимальный размер возвращаемого файла</w:t>
      </w:r>
    </w:p>
    <w:p w:rsidR="00C40FF6" w:rsidRPr="00C40FF6" w:rsidRDefault="00C40FF6" w:rsidP="00C3271C">
      <w:pPr>
        <w:pStyle w:val="Code"/>
      </w:pPr>
      <w:r w:rsidRPr="00C40FF6">
        <w:t xml:space="preserve">        </w:t>
      </w:r>
      <w:r w:rsidRPr="00C40FF6">
        <w:rPr>
          <w:bCs/>
        </w:rPr>
        <w:t>return</w:t>
      </w:r>
      <w:r w:rsidRPr="00C40FF6">
        <w:t xml:space="preserve"> factory.createMultipartConfig();</w:t>
      </w:r>
      <w:r w:rsidRPr="00C40FF6">
        <w:tab/>
      </w:r>
      <w:r w:rsidRPr="00C40FF6">
        <w:tab/>
      </w:r>
      <w:r w:rsidRPr="00C40FF6">
        <w:tab/>
      </w:r>
      <w:r w:rsidRPr="00C40FF6">
        <w:tab/>
      </w:r>
      <w:r w:rsidRPr="00C40FF6">
        <w:tab/>
      </w:r>
      <w:r w:rsidRPr="00C40FF6">
        <w:tab/>
      </w:r>
      <w:r w:rsidRPr="00C40FF6">
        <w:tab/>
        <w:t>//возврат созданной конфигурации</w:t>
      </w:r>
    </w:p>
    <w:p w:rsidR="00C40FF6" w:rsidRPr="00C40FF6" w:rsidRDefault="00C40FF6" w:rsidP="00C3271C">
      <w:pPr>
        <w:pStyle w:val="Code"/>
      </w:pPr>
      <w:r w:rsidRPr="00C40FF6">
        <w:tab/>
        <w:t>}</w:t>
      </w:r>
    </w:p>
    <w:p w:rsidR="00C40FF6" w:rsidRPr="00C40FF6" w:rsidRDefault="00C40FF6" w:rsidP="00C3271C">
      <w:pPr>
        <w:pStyle w:val="Code"/>
      </w:pPr>
      <w:r w:rsidRPr="00C40FF6">
        <w:tab/>
      </w:r>
    </w:p>
    <w:p w:rsidR="00C40FF6" w:rsidRPr="00C40FF6" w:rsidRDefault="00C40FF6" w:rsidP="00C3271C">
      <w:pPr>
        <w:pStyle w:val="Code"/>
      </w:pPr>
      <w:r w:rsidRPr="00C40FF6">
        <w:tab/>
      </w:r>
      <w:r w:rsidRPr="00C40FF6">
        <w:rPr>
          <w:bCs/>
        </w:rPr>
        <w:t>public</w:t>
      </w:r>
      <w:r w:rsidRPr="00C40FF6">
        <w:t xml:space="preserve"> </w:t>
      </w:r>
      <w:r w:rsidRPr="00C40FF6">
        <w:rPr>
          <w:bCs/>
        </w:rPr>
        <w:t>static</w:t>
      </w:r>
      <w:r w:rsidRPr="00C40FF6">
        <w:t xml:space="preserve"> </w:t>
      </w:r>
      <w:r w:rsidRPr="00C40FF6">
        <w:rPr>
          <w:bCs/>
        </w:rPr>
        <w:t>void</w:t>
      </w:r>
      <w:r w:rsidRPr="00C40FF6">
        <w:t xml:space="preserve"> main(String[] args) {</w:t>
      </w:r>
    </w:p>
    <w:p w:rsidR="00C40FF6" w:rsidRPr="00C40FF6" w:rsidRDefault="00C40FF6" w:rsidP="00C3271C">
      <w:pPr>
        <w:pStyle w:val="Code"/>
      </w:pPr>
      <w:r w:rsidRPr="00C40FF6">
        <w:tab/>
      </w:r>
      <w:r w:rsidRPr="00C40FF6">
        <w:tab/>
        <w:t>SpringApplication.</w:t>
      </w:r>
      <w:r w:rsidRPr="00C40FF6">
        <w:rPr>
          <w:i/>
          <w:iCs/>
        </w:rPr>
        <w:t>run</w:t>
      </w:r>
      <w:r w:rsidRPr="00C40FF6">
        <w:t>(ServerApplication.</w:t>
      </w:r>
      <w:r w:rsidRPr="00C40FF6">
        <w:rPr>
          <w:bCs/>
        </w:rPr>
        <w:t>class</w:t>
      </w:r>
      <w:r w:rsidRPr="00C40FF6">
        <w:t>, args);</w:t>
      </w:r>
    </w:p>
    <w:p w:rsidR="00C40FF6" w:rsidRPr="00F45D56" w:rsidRDefault="00C40FF6" w:rsidP="00C3271C">
      <w:pPr>
        <w:pStyle w:val="Code"/>
        <w:rPr>
          <w:lang w:val="ru-RU"/>
        </w:rPr>
      </w:pPr>
      <w:r w:rsidRPr="00C40FF6">
        <w:tab/>
      </w:r>
      <w:r w:rsidRPr="00F45D56">
        <w:rPr>
          <w:lang w:val="ru-RU"/>
        </w:rPr>
        <w:t>}</w:t>
      </w:r>
    </w:p>
    <w:p w:rsidR="00C40FF6" w:rsidRPr="00F45D56" w:rsidRDefault="00C40FF6" w:rsidP="00C3271C">
      <w:pPr>
        <w:pStyle w:val="Code"/>
        <w:rPr>
          <w:lang w:val="ru-RU"/>
        </w:rPr>
      </w:pPr>
    </w:p>
    <w:p w:rsidR="00C40FF6" w:rsidRPr="00F45D56" w:rsidRDefault="00C40FF6" w:rsidP="00C3271C">
      <w:pPr>
        <w:pStyle w:val="Code"/>
        <w:rPr>
          <w:b/>
          <w:lang w:val="ru-RU"/>
        </w:rPr>
      </w:pPr>
      <w:r w:rsidRPr="00F45D56">
        <w:rPr>
          <w:b/>
          <w:lang w:val="ru-RU"/>
        </w:rPr>
        <w:t>}</w:t>
      </w:r>
    </w:p>
    <w:p w:rsidR="00C3271C" w:rsidRDefault="00C3271C">
      <w:pPr>
        <w:rPr>
          <w:rFonts w:ascii="Times New Roman" w:hAnsi="Times New Roman"/>
          <w:sz w:val="28"/>
        </w:rPr>
      </w:pPr>
      <w:r>
        <w:br w:type="page"/>
      </w:r>
    </w:p>
    <w:p w:rsidR="00C3271C" w:rsidRPr="00F45D56" w:rsidRDefault="00C3271C" w:rsidP="00C3271C">
      <w:pPr>
        <w:pStyle w:val="Style2"/>
        <w:outlineLvl w:val="1"/>
      </w:pPr>
      <w:bookmarkStart w:id="44" w:name="_Toc72021872"/>
      <w:r>
        <w:lastRenderedPageBreak/>
        <w:t xml:space="preserve">Исходный код модуля </w:t>
      </w:r>
      <w:r w:rsidRPr="00F45D56">
        <w:t>“</w:t>
      </w:r>
      <w:r>
        <w:t>Пользователь</w:t>
      </w:r>
      <w:r w:rsidRPr="00F45D56">
        <w:t>”</w:t>
      </w:r>
      <w:bookmarkEnd w:id="44"/>
    </w:p>
    <w:p w:rsidR="00C3271C" w:rsidRPr="00F45D56" w:rsidRDefault="00C3271C" w:rsidP="00C3271C">
      <w:pPr>
        <w:pStyle w:val="Style2"/>
        <w:outlineLvl w:val="2"/>
      </w:pPr>
      <w:bookmarkStart w:id="45" w:name="_Toc72021873"/>
      <w:r>
        <w:t xml:space="preserve">Программируемость окна </w:t>
      </w:r>
      <w:r w:rsidRPr="00F45D56">
        <w:t>“</w:t>
      </w:r>
      <w:r>
        <w:t>Таблица Накладных</w:t>
      </w:r>
      <w:r w:rsidRPr="00F45D56">
        <w:t>”</w:t>
      </w:r>
      <w:bookmarkEnd w:id="45"/>
    </w:p>
    <w:p w:rsidR="00C3271C" w:rsidRDefault="00C3271C" w:rsidP="00C3271C">
      <w:pPr>
        <w:pStyle w:val="Style2"/>
        <w:rPr>
          <w:lang w:val="en-US"/>
        </w:rPr>
      </w:pPr>
      <w:r>
        <w:t>Код</w:t>
      </w:r>
      <w:r>
        <w:rPr>
          <w:lang w:val="en-US"/>
        </w:rPr>
        <w:t>:</w:t>
      </w:r>
    </w:p>
    <w:p w:rsidR="00C3271C" w:rsidRPr="00C3271C" w:rsidRDefault="00C3271C" w:rsidP="00C3271C">
      <w:pPr>
        <w:pStyle w:val="Code"/>
      </w:pPr>
      <w:r w:rsidRPr="00C3271C">
        <w:t>package client;</w:t>
      </w:r>
    </w:p>
    <w:p w:rsidR="00C3271C" w:rsidRPr="00C3271C" w:rsidRDefault="00C3271C" w:rsidP="00C3271C">
      <w:pPr>
        <w:pStyle w:val="Code"/>
      </w:pPr>
    </w:p>
    <w:p w:rsidR="00C3271C" w:rsidRPr="00C3271C" w:rsidRDefault="00C3271C" w:rsidP="00C3271C">
      <w:pPr>
        <w:pStyle w:val="Code"/>
      </w:pPr>
      <w:r w:rsidRPr="00C3271C">
        <w:t>import client.data.DataElementInvoiceDelete;</w:t>
      </w:r>
    </w:p>
    <w:p w:rsidR="00C3271C" w:rsidRPr="00C3271C" w:rsidRDefault="00C3271C" w:rsidP="00C3271C">
      <w:pPr>
        <w:pStyle w:val="Code"/>
      </w:pPr>
      <w:r w:rsidRPr="00C3271C">
        <w:t>import client.data.DataElementInvoice;</w:t>
      </w:r>
    </w:p>
    <w:p w:rsidR="00C3271C" w:rsidRPr="00C3271C" w:rsidRDefault="00C3271C" w:rsidP="00C3271C">
      <w:pPr>
        <w:pStyle w:val="Code"/>
      </w:pPr>
      <w:r w:rsidRPr="00C3271C">
        <w:t>import client.data.DataInvoiceTableView;</w:t>
      </w:r>
    </w:p>
    <w:p w:rsidR="00C3271C" w:rsidRPr="00C3271C" w:rsidRDefault="00C3271C" w:rsidP="00C3271C">
      <w:pPr>
        <w:pStyle w:val="Code"/>
      </w:pPr>
      <w:r w:rsidRPr="00C3271C">
        <w:t>import client.network.DataNetwork;</w:t>
      </w:r>
    </w:p>
    <w:p w:rsidR="00C3271C" w:rsidRPr="00C3271C" w:rsidRDefault="00C3271C" w:rsidP="00C3271C">
      <w:pPr>
        <w:pStyle w:val="Code"/>
      </w:pPr>
      <w:r w:rsidRPr="00C3271C">
        <w:t>import client.setting.DataSetting;</w:t>
      </w:r>
    </w:p>
    <w:p w:rsidR="00C3271C" w:rsidRPr="00C3271C" w:rsidRDefault="00C3271C" w:rsidP="00C3271C">
      <w:pPr>
        <w:pStyle w:val="Code"/>
      </w:pPr>
      <w:r w:rsidRPr="00C3271C">
        <w:t>import client.validator.DataValidator;</w:t>
      </w:r>
    </w:p>
    <w:p w:rsidR="00C3271C" w:rsidRPr="00C3271C" w:rsidRDefault="00C3271C" w:rsidP="00C3271C">
      <w:pPr>
        <w:pStyle w:val="Code"/>
      </w:pPr>
      <w:r w:rsidRPr="00C3271C">
        <w:t>import javafx.application.Application;</w:t>
      </w:r>
    </w:p>
    <w:p w:rsidR="00C3271C" w:rsidRPr="00C3271C" w:rsidRDefault="00C3271C" w:rsidP="00C3271C">
      <w:pPr>
        <w:pStyle w:val="Code"/>
      </w:pPr>
      <w:r w:rsidRPr="00C3271C">
        <w:t>import javafx.application.Platform;</w:t>
      </w:r>
    </w:p>
    <w:p w:rsidR="00C3271C" w:rsidRPr="00C3271C" w:rsidRDefault="00C3271C" w:rsidP="00C3271C">
      <w:pPr>
        <w:pStyle w:val="Code"/>
      </w:pPr>
      <w:r w:rsidRPr="00C3271C">
        <w:t>import javafx.event.ActionEvent;</w:t>
      </w:r>
    </w:p>
    <w:p w:rsidR="00C3271C" w:rsidRPr="00C3271C" w:rsidRDefault="00C3271C" w:rsidP="00C3271C">
      <w:pPr>
        <w:pStyle w:val="Code"/>
      </w:pPr>
      <w:r w:rsidRPr="00C3271C">
        <w:t>import javafx.event.EventHandler;</w:t>
      </w:r>
    </w:p>
    <w:p w:rsidR="00C3271C" w:rsidRPr="00C3271C" w:rsidRDefault="00C3271C" w:rsidP="00C3271C">
      <w:pPr>
        <w:pStyle w:val="Code"/>
      </w:pPr>
      <w:r w:rsidRPr="00C3271C">
        <w:t>import javafx.fxml.FXMLLoader;</w:t>
      </w:r>
    </w:p>
    <w:p w:rsidR="00C3271C" w:rsidRPr="00C3271C" w:rsidRDefault="00C3271C" w:rsidP="00C3271C">
      <w:pPr>
        <w:pStyle w:val="Code"/>
      </w:pPr>
      <w:r w:rsidRPr="00C3271C">
        <w:t>import javafx.scene.Parent;</w:t>
      </w:r>
    </w:p>
    <w:p w:rsidR="00C3271C" w:rsidRPr="00C3271C" w:rsidRDefault="00C3271C" w:rsidP="00C3271C">
      <w:pPr>
        <w:pStyle w:val="Code"/>
      </w:pPr>
      <w:r w:rsidRPr="00C3271C">
        <w:t>import javafx.scene.Scene;</w:t>
      </w:r>
    </w:p>
    <w:p w:rsidR="00C3271C" w:rsidRPr="00C3271C" w:rsidRDefault="00C3271C" w:rsidP="00C3271C">
      <w:pPr>
        <w:pStyle w:val="Code"/>
      </w:pPr>
      <w:r w:rsidRPr="00C3271C">
        <w:t>import javafx.scene.control.*;</w:t>
      </w:r>
    </w:p>
    <w:p w:rsidR="00C3271C" w:rsidRPr="00C3271C" w:rsidRDefault="00C3271C" w:rsidP="00C3271C">
      <w:pPr>
        <w:pStyle w:val="Code"/>
      </w:pPr>
      <w:r w:rsidRPr="00C3271C">
        <w:t>import javafx.scene.control.cell.PropertyValueFactory;</w:t>
      </w:r>
    </w:p>
    <w:p w:rsidR="00C3271C" w:rsidRPr="00C3271C" w:rsidRDefault="00C3271C" w:rsidP="00C3271C">
      <w:pPr>
        <w:pStyle w:val="Code"/>
      </w:pPr>
      <w:r w:rsidRPr="00C3271C">
        <w:t>import javafx.scene.input.MouseButton;</w:t>
      </w:r>
    </w:p>
    <w:p w:rsidR="00C3271C" w:rsidRPr="00C3271C" w:rsidRDefault="00C3271C" w:rsidP="00C3271C">
      <w:pPr>
        <w:pStyle w:val="Code"/>
      </w:pPr>
      <w:r w:rsidRPr="00C3271C">
        <w:t>import javafx.scene.input.MouseEvent;</w:t>
      </w:r>
    </w:p>
    <w:p w:rsidR="00C3271C" w:rsidRPr="00C3271C" w:rsidRDefault="00C3271C" w:rsidP="00C3271C">
      <w:pPr>
        <w:pStyle w:val="Code"/>
      </w:pPr>
      <w:r w:rsidRPr="00C3271C">
        <w:t>import javafx.scene.layout.Region;</w:t>
      </w:r>
    </w:p>
    <w:p w:rsidR="00C3271C" w:rsidRPr="00C3271C" w:rsidRDefault="00C3271C" w:rsidP="00C3271C">
      <w:pPr>
        <w:pStyle w:val="Code"/>
      </w:pPr>
      <w:r w:rsidRPr="00C3271C">
        <w:t>import javafx.stage.Stage;</w:t>
      </w:r>
    </w:p>
    <w:p w:rsidR="00C3271C" w:rsidRPr="00C3271C" w:rsidRDefault="00C3271C" w:rsidP="00C3271C">
      <w:pPr>
        <w:pStyle w:val="Code"/>
      </w:pPr>
      <w:r w:rsidRPr="00C3271C">
        <w:t>import javafx.stage.WindowEvent;</w:t>
      </w:r>
    </w:p>
    <w:p w:rsidR="00C3271C" w:rsidRPr="00C3271C" w:rsidRDefault="00C3271C" w:rsidP="00C3271C">
      <w:pPr>
        <w:pStyle w:val="Code"/>
      </w:pPr>
    </w:p>
    <w:p w:rsidR="00C3271C" w:rsidRPr="00F45D56" w:rsidRDefault="00C3271C" w:rsidP="00C3271C">
      <w:pPr>
        <w:pStyle w:val="Code"/>
        <w:rPr>
          <w:lang w:val="ru-RU"/>
        </w:rPr>
      </w:pPr>
      <w:r w:rsidRPr="00F45D56">
        <w:rPr>
          <w:lang w:val="ru-RU"/>
        </w:rPr>
        <w:t>//**************************************************************</w:t>
      </w:r>
    </w:p>
    <w:p w:rsidR="00C3271C" w:rsidRPr="00F45D56" w:rsidRDefault="00C3271C" w:rsidP="00C3271C">
      <w:pPr>
        <w:pStyle w:val="Code"/>
        <w:rPr>
          <w:lang w:val="ru-RU"/>
        </w:rPr>
      </w:pPr>
      <w:r w:rsidRPr="00F45D56">
        <w:rPr>
          <w:lang w:val="ru-RU"/>
        </w:rPr>
        <w:t>//Программирование главного окна, с которого начинается запуск</w:t>
      </w:r>
    </w:p>
    <w:p w:rsidR="00C3271C" w:rsidRPr="00F45D56" w:rsidRDefault="00C3271C" w:rsidP="00C3271C">
      <w:pPr>
        <w:pStyle w:val="Code"/>
        <w:rPr>
          <w:lang w:val="ru-RU"/>
        </w:rPr>
      </w:pPr>
      <w:r w:rsidRPr="00F45D56">
        <w:rPr>
          <w:lang w:val="ru-RU"/>
        </w:rPr>
        <w:t>//приложения и установка взаимосвязей между всеми окнами</w:t>
      </w:r>
    </w:p>
    <w:p w:rsidR="00C3271C" w:rsidRPr="00C3271C" w:rsidRDefault="00C3271C" w:rsidP="00C3271C">
      <w:pPr>
        <w:pStyle w:val="Code"/>
      </w:pPr>
      <w:r w:rsidRPr="00C3271C">
        <w:t>//клиентского приложения</w:t>
      </w:r>
    </w:p>
    <w:p w:rsidR="00C3271C" w:rsidRPr="00C3271C" w:rsidRDefault="00C3271C" w:rsidP="00C3271C">
      <w:pPr>
        <w:pStyle w:val="Code"/>
      </w:pPr>
      <w:r w:rsidRPr="00C3271C">
        <w:t>//**************************************************************</w:t>
      </w:r>
    </w:p>
    <w:p w:rsidR="00C3271C" w:rsidRPr="00C3271C" w:rsidRDefault="00C3271C" w:rsidP="00C3271C">
      <w:pPr>
        <w:pStyle w:val="Code"/>
      </w:pPr>
    </w:p>
    <w:p w:rsidR="00C3271C" w:rsidRPr="00C3271C" w:rsidRDefault="00C3271C" w:rsidP="00C3271C">
      <w:pPr>
        <w:pStyle w:val="Code"/>
      </w:pPr>
      <w:r w:rsidRPr="00C3271C">
        <w:t>public class Invoices extends Application {</w:t>
      </w:r>
    </w:p>
    <w:p w:rsidR="00C3271C" w:rsidRPr="00C3271C" w:rsidRDefault="00C3271C" w:rsidP="00C3271C">
      <w:pPr>
        <w:pStyle w:val="Code"/>
      </w:pPr>
    </w:p>
    <w:p w:rsidR="00C3271C" w:rsidRPr="00C3271C" w:rsidRDefault="00C3271C" w:rsidP="00C3271C">
      <w:pPr>
        <w:pStyle w:val="Code"/>
      </w:pPr>
      <w:r w:rsidRPr="00C3271C">
        <w:t xml:space="preserve">    //взаимосвязи между окнами</w:t>
      </w:r>
    </w:p>
    <w:p w:rsidR="00C3271C" w:rsidRPr="00C3271C" w:rsidRDefault="00C3271C" w:rsidP="00C3271C">
      <w:pPr>
        <w:pStyle w:val="Code"/>
      </w:pPr>
      <w:r w:rsidRPr="00C3271C">
        <w:t xml:space="preserve">    private Register _register = null;</w:t>
      </w:r>
    </w:p>
    <w:p w:rsidR="00C3271C" w:rsidRPr="00C3271C" w:rsidRDefault="00C3271C" w:rsidP="00C3271C">
      <w:pPr>
        <w:pStyle w:val="Code"/>
      </w:pPr>
      <w:r w:rsidRPr="00C3271C">
        <w:t xml:space="preserve">    private Wagons _wagons = null;</w:t>
      </w:r>
    </w:p>
    <w:p w:rsidR="00C3271C" w:rsidRPr="00C3271C" w:rsidRDefault="00C3271C" w:rsidP="00C3271C">
      <w:pPr>
        <w:pStyle w:val="Code"/>
      </w:pPr>
      <w:r w:rsidRPr="00C3271C">
        <w:t xml:space="preserve">    private Setting _setting = null;</w:t>
      </w:r>
    </w:p>
    <w:p w:rsidR="00C3271C" w:rsidRPr="00C3271C" w:rsidRDefault="00C3271C" w:rsidP="00C3271C">
      <w:pPr>
        <w:pStyle w:val="Code"/>
      </w:pPr>
      <w:r w:rsidRPr="00C3271C">
        <w:t xml:space="preserve">    private Stage _thisStage = null;</w:t>
      </w:r>
    </w:p>
    <w:p w:rsidR="00C3271C" w:rsidRPr="00C3271C" w:rsidRDefault="00C3271C" w:rsidP="00C3271C">
      <w:pPr>
        <w:pStyle w:val="Code"/>
      </w:pPr>
    </w:p>
    <w:p w:rsidR="00C3271C" w:rsidRPr="00C3271C" w:rsidRDefault="00C3271C" w:rsidP="00C3271C">
      <w:pPr>
        <w:pStyle w:val="Code"/>
      </w:pPr>
    </w:p>
    <w:p w:rsidR="00C3271C" w:rsidRPr="00C3271C" w:rsidRDefault="00C3271C" w:rsidP="00C3271C">
      <w:pPr>
        <w:pStyle w:val="Code"/>
      </w:pPr>
      <w:r w:rsidRPr="00C3271C">
        <w:t xml:space="preserve">    //Элементы управления</w:t>
      </w:r>
    </w:p>
    <w:p w:rsidR="00C3271C" w:rsidRPr="00C3271C" w:rsidRDefault="00C3271C" w:rsidP="00C3271C">
      <w:pPr>
        <w:pStyle w:val="Code"/>
      </w:pPr>
      <w:r w:rsidRPr="00C3271C">
        <w:t xml:space="preserve">    private MenuBar _menuBar = null;</w:t>
      </w:r>
    </w:p>
    <w:p w:rsidR="00C3271C" w:rsidRPr="00C3271C" w:rsidRDefault="00C3271C" w:rsidP="00C3271C">
      <w:pPr>
        <w:pStyle w:val="Code"/>
      </w:pPr>
      <w:r w:rsidRPr="00C3271C">
        <w:t xml:space="preserve">    private TableView&lt;DataInvoiceTableView&gt; _table = null;</w:t>
      </w:r>
    </w:p>
    <w:p w:rsidR="00C3271C" w:rsidRPr="00C3271C" w:rsidRDefault="00C3271C" w:rsidP="00C3271C">
      <w:pPr>
        <w:pStyle w:val="Code"/>
      </w:pPr>
    </w:p>
    <w:p w:rsidR="00C3271C" w:rsidRPr="00C3271C" w:rsidRDefault="00C3271C" w:rsidP="00C3271C">
      <w:pPr>
        <w:pStyle w:val="Code"/>
      </w:pPr>
      <w:r w:rsidRPr="00C3271C">
        <w:t xml:space="preserve">    private TextField _txtNumberInvoice = null;</w:t>
      </w:r>
    </w:p>
    <w:p w:rsidR="00C3271C" w:rsidRPr="00C3271C" w:rsidRDefault="00C3271C" w:rsidP="00C3271C">
      <w:pPr>
        <w:pStyle w:val="Code"/>
      </w:pPr>
      <w:r w:rsidRPr="00C3271C">
        <w:t xml:space="preserve">    private TextField _txtNameSupplier = null;</w:t>
      </w:r>
    </w:p>
    <w:p w:rsidR="00C3271C" w:rsidRPr="00C3271C" w:rsidRDefault="00C3271C" w:rsidP="00C3271C">
      <w:pPr>
        <w:pStyle w:val="Code"/>
      </w:pPr>
      <w:r w:rsidRPr="00C3271C">
        <w:t xml:space="preserve">    private TextField _txtTotalWagons = null;</w:t>
      </w:r>
    </w:p>
    <w:p w:rsidR="00C3271C" w:rsidRPr="00C3271C" w:rsidRDefault="00C3271C" w:rsidP="00C3271C">
      <w:pPr>
        <w:pStyle w:val="Code"/>
      </w:pPr>
      <w:r w:rsidRPr="00C3271C">
        <w:t xml:space="preserve">    private TextField _txtDateArrivalTrain = null;</w:t>
      </w:r>
    </w:p>
    <w:p w:rsidR="00C3271C" w:rsidRPr="00C3271C" w:rsidRDefault="00C3271C" w:rsidP="00C3271C">
      <w:pPr>
        <w:pStyle w:val="Code"/>
      </w:pPr>
      <w:r w:rsidRPr="00C3271C">
        <w:t xml:space="preserve">    private TextField _txtDateDepartureTrain = null;</w:t>
      </w:r>
    </w:p>
    <w:p w:rsidR="00C3271C" w:rsidRPr="00C3271C" w:rsidRDefault="00C3271C" w:rsidP="00C3271C">
      <w:pPr>
        <w:pStyle w:val="Code"/>
      </w:pPr>
    </w:p>
    <w:p w:rsidR="00C3271C" w:rsidRPr="00C3271C" w:rsidRDefault="00C3271C" w:rsidP="00C3271C">
      <w:pPr>
        <w:pStyle w:val="Code"/>
      </w:pPr>
      <w:r w:rsidRPr="00C3271C">
        <w:t xml:space="preserve">    private Button _addInvoice = null;</w:t>
      </w:r>
    </w:p>
    <w:p w:rsidR="00C3271C" w:rsidRPr="00C3271C" w:rsidRDefault="00C3271C" w:rsidP="00C3271C">
      <w:pPr>
        <w:pStyle w:val="Code"/>
      </w:pPr>
      <w:r w:rsidRPr="00C3271C">
        <w:t xml:space="preserve">    private Button _updateInvoice = null;</w:t>
      </w:r>
    </w:p>
    <w:p w:rsidR="00C3271C" w:rsidRPr="00C3271C" w:rsidRDefault="00C3271C" w:rsidP="00C3271C">
      <w:pPr>
        <w:pStyle w:val="Code"/>
      </w:pPr>
      <w:r w:rsidRPr="00C3271C">
        <w:lastRenderedPageBreak/>
        <w:t xml:space="preserve">    private Button _deleteInvoice = null;</w:t>
      </w:r>
    </w:p>
    <w:p w:rsidR="00C3271C" w:rsidRPr="00C3271C" w:rsidRDefault="00C3271C" w:rsidP="00C3271C">
      <w:pPr>
        <w:pStyle w:val="Code"/>
      </w:pPr>
    </w:p>
    <w:p w:rsidR="00C3271C" w:rsidRPr="00F45D56" w:rsidRDefault="00C3271C" w:rsidP="00C3271C">
      <w:pPr>
        <w:pStyle w:val="Code"/>
        <w:rPr>
          <w:lang w:val="ru-RU"/>
        </w:rPr>
      </w:pPr>
      <w:r w:rsidRPr="00C3271C">
        <w:t xml:space="preserve">    private</w:t>
      </w:r>
      <w:r w:rsidRPr="00F45D56">
        <w:rPr>
          <w:lang w:val="ru-RU"/>
        </w:rPr>
        <w:t xml:space="preserve"> </w:t>
      </w:r>
      <w:r w:rsidRPr="00C3271C">
        <w:t>volatile</w:t>
      </w:r>
      <w:r w:rsidRPr="00F45D56">
        <w:rPr>
          <w:lang w:val="ru-RU"/>
        </w:rPr>
        <w:t xml:space="preserve"> </w:t>
      </w:r>
      <w:r w:rsidRPr="00C3271C">
        <w:t>boolean</w:t>
      </w:r>
      <w:r w:rsidRPr="00F45D56">
        <w:rPr>
          <w:lang w:val="ru-RU"/>
        </w:rPr>
        <w:t xml:space="preserve"> _</w:t>
      </w:r>
      <w:r w:rsidRPr="00C3271C">
        <w:t>readMark</w:t>
      </w:r>
      <w:r w:rsidRPr="00F45D56">
        <w:rPr>
          <w:lang w:val="ru-RU"/>
        </w:rPr>
        <w:t xml:space="preserve"> = </w:t>
      </w:r>
      <w:r w:rsidRPr="00C3271C">
        <w:t>true</w:t>
      </w:r>
      <w:r w:rsidRPr="00F45D56">
        <w:rPr>
          <w:lang w:val="ru-RU"/>
        </w:rPr>
        <w:t>;    //метка о старте/завершении считывания данных с сервера</w:t>
      </w:r>
    </w:p>
    <w:p w:rsidR="00C3271C" w:rsidRPr="00F45D56" w:rsidRDefault="00C3271C" w:rsidP="00C3271C">
      <w:pPr>
        <w:pStyle w:val="Code"/>
        <w:rPr>
          <w:lang w:val="ru-RU"/>
        </w:rPr>
      </w:pPr>
      <w:r w:rsidRPr="00F45D56">
        <w:rPr>
          <w:lang w:val="ru-RU"/>
        </w:rPr>
        <w:t xml:space="preserve">    </w:t>
      </w:r>
      <w:r w:rsidRPr="00C3271C">
        <w:t>private</w:t>
      </w:r>
      <w:r w:rsidRPr="00F45D56">
        <w:rPr>
          <w:lang w:val="ru-RU"/>
        </w:rPr>
        <w:t xml:space="preserve"> </w:t>
      </w:r>
      <w:r w:rsidRPr="00C3271C">
        <w:t>Thread</w:t>
      </w:r>
      <w:r w:rsidRPr="00F45D56">
        <w:rPr>
          <w:lang w:val="ru-RU"/>
        </w:rPr>
        <w:t xml:space="preserve"> _</w:t>
      </w:r>
      <w:r w:rsidRPr="00C3271C">
        <w:t>threadReadData</w:t>
      </w:r>
      <w:r w:rsidRPr="00F45D56">
        <w:rPr>
          <w:lang w:val="ru-RU"/>
        </w:rPr>
        <w:t xml:space="preserve"> = </w:t>
      </w:r>
      <w:r w:rsidRPr="00C3271C">
        <w:t>null</w:t>
      </w:r>
      <w:r w:rsidRPr="00F45D56">
        <w:rPr>
          <w:lang w:val="ru-RU"/>
        </w:rPr>
        <w:t>;         //поток для обновления данных в таблице через определённый промежуток времени</w:t>
      </w:r>
    </w:p>
    <w:p w:rsidR="00C3271C" w:rsidRPr="00F45D56" w:rsidRDefault="00C3271C" w:rsidP="00C3271C">
      <w:pPr>
        <w:pStyle w:val="Code"/>
        <w:rPr>
          <w:lang w:val="ru-RU"/>
        </w:rPr>
      </w:pPr>
    </w:p>
    <w:p w:rsidR="00C3271C" w:rsidRPr="00C3271C" w:rsidRDefault="00C3271C" w:rsidP="00C3271C">
      <w:pPr>
        <w:pStyle w:val="Code"/>
      </w:pPr>
      <w:r w:rsidRPr="00F45D56">
        <w:rPr>
          <w:lang w:val="ru-RU"/>
        </w:rPr>
        <w:t xml:space="preserve">    </w:t>
      </w:r>
      <w:r w:rsidRPr="00C3271C">
        <w:t>@Override</w:t>
      </w:r>
    </w:p>
    <w:p w:rsidR="00C3271C" w:rsidRPr="00C3271C" w:rsidRDefault="00C3271C" w:rsidP="00C3271C">
      <w:pPr>
        <w:pStyle w:val="Code"/>
      </w:pPr>
      <w:r w:rsidRPr="00C3271C">
        <w:t xml:space="preserve">    public void start(Stage stage) throws Exception {</w:t>
      </w:r>
    </w:p>
    <w:p w:rsidR="00C3271C" w:rsidRPr="00C3271C" w:rsidRDefault="00C3271C" w:rsidP="00C3271C">
      <w:pPr>
        <w:pStyle w:val="Code"/>
      </w:pPr>
      <w:r w:rsidRPr="00C3271C">
        <w:t xml:space="preserve">        _thisStage = stage;</w:t>
      </w:r>
    </w:p>
    <w:p w:rsidR="00C3271C" w:rsidRPr="00C3271C" w:rsidRDefault="00C3271C" w:rsidP="00C3271C">
      <w:pPr>
        <w:pStyle w:val="Code"/>
      </w:pPr>
    </w:p>
    <w:p w:rsidR="00C3271C" w:rsidRPr="00C3271C" w:rsidRDefault="00C3271C" w:rsidP="00C3271C">
      <w:pPr>
        <w:pStyle w:val="Code"/>
      </w:pPr>
      <w:r w:rsidRPr="00C3271C">
        <w:t xml:space="preserve">        //загрузка вёрстки окна</w:t>
      </w:r>
    </w:p>
    <w:p w:rsidR="00C3271C" w:rsidRPr="00C3271C" w:rsidRDefault="00C3271C" w:rsidP="00C3271C">
      <w:pPr>
        <w:pStyle w:val="Code"/>
      </w:pPr>
      <w:r w:rsidRPr="00C3271C">
        <w:t xml:space="preserve">        Parent root = FXMLLoader.load(getClass().getResource("view/invoices_table_view.fxml"));</w:t>
      </w:r>
    </w:p>
    <w:p w:rsidR="00C3271C" w:rsidRPr="00C3271C" w:rsidRDefault="00C3271C" w:rsidP="00C3271C">
      <w:pPr>
        <w:pStyle w:val="Code"/>
      </w:pPr>
      <w:r w:rsidRPr="00C3271C">
        <w:t xml:space="preserve">        Scene scene = new Scene(root);</w:t>
      </w:r>
    </w:p>
    <w:p w:rsidR="00C3271C" w:rsidRPr="00C3271C" w:rsidRDefault="00C3271C" w:rsidP="00C3271C">
      <w:pPr>
        <w:pStyle w:val="Code"/>
      </w:pPr>
      <w:r w:rsidRPr="00C3271C">
        <w:t xml:space="preserve">        _thisStage = new Stage();</w:t>
      </w:r>
    </w:p>
    <w:p w:rsidR="00C3271C" w:rsidRPr="00C3271C" w:rsidRDefault="00C3271C" w:rsidP="00C3271C">
      <w:pPr>
        <w:pStyle w:val="Code"/>
      </w:pPr>
      <w:r w:rsidRPr="00C3271C">
        <w:t xml:space="preserve">        _thisStage.setScene(scene);</w:t>
      </w:r>
    </w:p>
    <w:p w:rsidR="00C3271C" w:rsidRPr="00F45D56" w:rsidRDefault="00C3271C" w:rsidP="00C3271C">
      <w:pPr>
        <w:pStyle w:val="Code"/>
        <w:rPr>
          <w:lang w:val="ru-RU"/>
        </w:rPr>
      </w:pPr>
      <w:r w:rsidRPr="00C3271C">
        <w:t xml:space="preserve">        </w:t>
      </w:r>
      <w:r w:rsidRPr="00F45D56">
        <w:rPr>
          <w:lang w:val="ru-RU"/>
        </w:rPr>
        <w:t>_</w:t>
      </w:r>
      <w:r w:rsidRPr="00C3271C">
        <w:t>thisStage</w:t>
      </w:r>
      <w:r w:rsidRPr="00F45D56">
        <w:rPr>
          <w:lang w:val="ru-RU"/>
        </w:rPr>
        <w:t>.</w:t>
      </w:r>
      <w:r w:rsidRPr="00C3271C">
        <w:t>setTitle</w:t>
      </w:r>
      <w:r w:rsidRPr="00F45D56">
        <w:rPr>
          <w:lang w:val="ru-RU"/>
        </w:rPr>
        <w:t>("Накладные");</w:t>
      </w:r>
    </w:p>
    <w:p w:rsidR="00C3271C" w:rsidRPr="00F45D56" w:rsidRDefault="00C3271C" w:rsidP="00C3271C">
      <w:pPr>
        <w:pStyle w:val="Code"/>
        <w:rPr>
          <w:lang w:val="ru-RU"/>
        </w:rPr>
      </w:pPr>
    </w:p>
    <w:p w:rsidR="00C3271C" w:rsidRPr="00F45D56" w:rsidRDefault="00C3271C" w:rsidP="00C3271C">
      <w:pPr>
        <w:pStyle w:val="Code"/>
        <w:rPr>
          <w:lang w:val="ru-RU"/>
        </w:rPr>
      </w:pPr>
      <w:r w:rsidRPr="00F45D56">
        <w:rPr>
          <w:lang w:val="ru-RU"/>
        </w:rPr>
        <w:t xml:space="preserve">        //настройка коммуникации между окнами клиентского приложения</w:t>
      </w:r>
    </w:p>
    <w:p w:rsidR="00C3271C" w:rsidRPr="00C3271C" w:rsidRDefault="00C3271C" w:rsidP="00C3271C">
      <w:pPr>
        <w:pStyle w:val="Code"/>
      </w:pPr>
      <w:r w:rsidRPr="00F45D56">
        <w:rPr>
          <w:lang w:val="ru-RU"/>
        </w:rPr>
        <w:t xml:space="preserve">        </w:t>
      </w:r>
      <w:r w:rsidRPr="00C3271C">
        <w:t>_register = new Register();</w:t>
      </w:r>
    </w:p>
    <w:p w:rsidR="00C3271C" w:rsidRPr="00C3271C" w:rsidRDefault="00C3271C" w:rsidP="00C3271C">
      <w:pPr>
        <w:pStyle w:val="Code"/>
      </w:pPr>
      <w:r w:rsidRPr="00C3271C">
        <w:t xml:space="preserve">        Register.stageInvoices = _thisStage;</w:t>
      </w:r>
    </w:p>
    <w:p w:rsidR="00C3271C" w:rsidRPr="00C3271C" w:rsidRDefault="00C3271C" w:rsidP="00C3271C">
      <w:pPr>
        <w:pStyle w:val="Code"/>
      </w:pPr>
    </w:p>
    <w:p w:rsidR="00C3271C" w:rsidRPr="00C3271C" w:rsidRDefault="00C3271C" w:rsidP="00C3271C">
      <w:pPr>
        <w:pStyle w:val="Code"/>
      </w:pPr>
      <w:r w:rsidRPr="00C3271C">
        <w:t xml:space="preserve">        _wagons = new Wagons();</w:t>
      </w:r>
    </w:p>
    <w:p w:rsidR="00C3271C" w:rsidRPr="00C3271C" w:rsidRDefault="00C3271C" w:rsidP="00C3271C">
      <w:pPr>
        <w:pStyle w:val="Code"/>
      </w:pPr>
      <w:r w:rsidRPr="00C3271C">
        <w:t xml:space="preserve">        Wagons.stageInvoices = _thisStage;</w:t>
      </w:r>
    </w:p>
    <w:p w:rsidR="00C3271C" w:rsidRPr="00C3271C" w:rsidRDefault="00C3271C" w:rsidP="00C3271C">
      <w:pPr>
        <w:pStyle w:val="Code"/>
      </w:pPr>
      <w:r w:rsidRPr="00C3271C">
        <w:t xml:space="preserve">        Wagons.stageRegister = _register.GetStage();</w:t>
      </w:r>
    </w:p>
    <w:p w:rsidR="00C3271C" w:rsidRPr="00C3271C" w:rsidRDefault="00C3271C" w:rsidP="00C3271C">
      <w:pPr>
        <w:pStyle w:val="Code"/>
      </w:pPr>
      <w:r w:rsidRPr="00C3271C">
        <w:t xml:space="preserve">        Register.stageWagons = _wagons.GetStage();</w:t>
      </w:r>
    </w:p>
    <w:p w:rsidR="00C3271C" w:rsidRPr="00C3271C" w:rsidRDefault="00C3271C" w:rsidP="00C3271C">
      <w:pPr>
        <w:pStyle w:val="Code"/>
      </w:pPr>
    </w:p>
    <w:p w:rsidR="00C3271C" w:rsidRPr="00C3271C" w:rsidRDefault="00C3271C" w:rsidP="00C3271C">
      <w:pPr>
        <w:pStyle w:val="Code"/>
      </w:pPr>
      <w:r w:rsidRPr="00C3271C">
        <w:t xml:space="preserve">        _setting = new Setting();</w:t>
      </w:r>
    </w:p>
    <w:p w:rsidR="00C3271C" w:rsidRPr="00C3271C" w:rsidRDefault="00C3271C" w:rsidP="00C3271C">
      <w:pPr>
        <w:pStyle w:val="Code"/>
      </w:pPr>
      <w:r w:rsidRPr="00C3271C">
        <w:t xml:space="preserve">        Setting.stageInvoices = _thisStage;</w:t>
      </w:r>
    </w:p>
    <w:p w:rsidR="00C3271C" w:rsidRPr="00C3271C" w:rsidRDefault="00C3271C" w:rsidP="00C3271C">
      <w:pPr>
        <w:pStyle w:val="Code"/>
      </w:pPr>
      <w:r w:rsidRPr="00C3271C">
        <w:t xml:space="preserve">        Setting.stageRegister = _register.GetStage();</w:t>
      </w:r>
    </w:p>
    <w:p w:rsidR="00C3271C" w:rsidRPr="00C3271C" w:rsidRDefault="00C3271C" w:rsidP="00C3271C">
      <w:pPr>
        <w:pStyle w:val="Code"/>
      </w:pPr>
      <w:r w:rsidRPr="00C3271C">
        <w:t xml:space="preserve">        Setting.stageWagons = _wagons.GetStage();</w:t>
      </w:r>
    </w:p>
    <w:p w:rsidR="00C3271C" w:rsidRPr="00C3271C" w:rsidRDefault="00C3271C" w:rsidP="00C3271C">
      <w:pPr>
        <w:pStyle w:val="Code"/>
      </w:pPr>
      <w:r w:rsidRPr="00C3271C">
        <w:t xml:space="preserve">        Register.stageSetting = _setting.GetStage();</w:t>
      </w:r>
    </w:p>
    <w:p w:rsidR="00C3271C" w:rsidRPr="00C3271C" w:rsidRDefault="00C3271C" w:rsidP="00C3271C">
      <w:pPr>
        <w:pStyle w:val="Code"/>
      </w:pPr>
      <w:r w:rsidRPr="00C3271C">
        <w:t xml:space="preserve">        Wagons.stageSetting = _setting.GetStage();</w:t>
      </w:r>
    </w:p>
    <w:p w:rsidR="00C3271C" w:rsidRPr="00C3271C" w:rsidRDefault="00C3271C" w:rsidP="00C3271C">
      <w:pPr>
        <w:pStyle w:val="Code"/>
      </w:pPr>
    </w:p>
    <w:p w:rsidR="00C3271C" w:rsidRPr="00F45D56" w:rsidRDefault="00C3271C" w:rsidP="00C3271C">
      <w:pPr>
        <w:pStyle w:val="Code"/>
        <w:rPr>
          <w:lang w:val="ru-RU"/>
        </w:rPr>
      </w:pPr>
      <w:r w:rsidRPr="00C3271C">
        <w:t xml:space="preserve">        </w:t>
      </w:r>
      <w:r w:rsidRPr="00F45D56">
        <w:rPr>
          <w:lang w:val="ru-RU"/>
        </w:rPr>
        <w:t>//соответствие элементов вёрстки конкретным экземплярам объектов</w:t>
      </w:r>
    </w:p>
    <w:p w:rsidR="00C3271C" w:rsidRPr="00C3271C" w:rsidRDefault="00C3271C" w:rsidP="00C3271C">
      <w:pPr>
        <w:pStyle w:val="Code"/>
      </w:pPr>
      <w:r w:rsidRPr="00F45D56">
        <w:rPr>
          <w:lang w:val="ru-RU"/>
        </w:rPr>
        <w:t xml:space="preserve">        </w:t>
      </w:r>
      <w:r w:rsidRPr="00C3271C">
        <w:t>_txtNumberInvoice = (TextField)scene.lookup("#_txtNumberInvoice");</w:t>
      </w:r>
    </w:p>
    <w:p w:rsidR="00C3271C" w:rsidRPr="00C3271C" w:rsidRDefault="00C3271C" w:rsidP="00C3271C">
      <w:pPr>
        <w:pStyle w:val="Code"/>
      </w:pPr>
      <w:r w:rsidRPr="00C3271C">
        <w:t xml:space="preserve">        _txtNameSupplier = (TextField)scene.lookup("#_txtNameSupplier");</w:t>
      </w:r>
    </w:p>
    <w:p w:rsidR="00C3271C" w:rsidRPr="00C3271C" w:rsidRDefault="00C3271C" w:rsidP="00C3271C">
      <w:pPr>
        <w:pStyle w:val="Code"/>
      </w:pPr>
      <w:r w:rsidRPr="00C3271C">
        <w:t xml:space="preserve">        _txtTotalWagons = (TextField)scene.lookup("#_txtTotalWagons");</w:t>
      </w:r>
    </w:p>
    <w:p w:rsidR="00C3271C" w:rsidRPr="00C3271C" w:rsidRDefault="00C3271C" w:rsidP="00C3271C">
      <w:pPr>
        <w:pStyle w:val="Code"/>
      </w:pPr>
      <w:r w:rsidRPr="00C3271C">
        <w:t xml:space="preserve">        _txtDateArrivalTrain = (TextField)scene.lookup("#_txtDateArrivalTrain");</w:t>
      </w:r>
    </w:p>
    <w:p w:rsidR="00C3271C" w:rsidRPr="00C3271C" w:rsidRDefault="00C3271C" w:rsidP="00C3271C">
      <w:pPr>
        <w:pStyle w:val="Code"/>
      </w:pPr>
      <w:r w:rsidRPr="00C3271C">
        <w:t xml:space="preserve">        _txtDateDepartureTrain = (TextField)scene.lookup("#_txtDateDepartureTrain");</w:t>
      </w:r>
    </w:p>
    <w:p w:rsidR="00C3271C" w:rsidRPr="00C3271C" w:rsidRDefault="00C3271C" w:rsidP="00C3271C">
      <w:pPr>
        <w:pStyle w:val="Code"/>
      </w:pPr>
    </w:p>
    <w:p w:rsidR="00C3271C" w:rsidRPr="00C3271C" w:rsidRDefault="00C3271C" w:rsidP="00C3271C">
      <w:pPr>
        <w:pStyle w:val="Code"/>
      </w:pPr>
      <w:r w:rsidRPr="00C3271C">
        <w:t xml:space="preserve">        _addInvoice = (Button)scene.lookup("#_addInvoice");</w:t>
      </w:r>
    </w:p>
    <w:p w:rsidR="00C3271C" w:rsidRPr="00C3271C" w:rsidRDefault="00C3271C" w:rsidP="00C3271C">
      <w:pPr>
        <w:pStyle w:val="Code"/>
      </w:pPr>
      <w:r w:rsidRPr="00C3271C">
        <w:lastRenderedPageBreak/>
        <w:t xml:space="preserve">        _updateInvoice = (Button)scene.lookup("#_updateInvoice");</w:t>
      </w:r>
    </w:p>
    <w:p w:rsidR="00C3271C" w:rsidRPr="00C3271C" w:rsidRDefault="00C3271C" w:rsidP="00C3271C">
      <w:pPr>
        <w:pStyle w:val="Code"/>
      </w:pPr>
      <w:r w:rsidRPr="00C3271C">
        <w:t xml:space="preserve">        _deleteInvoice = (Button)scene.lookup("#_deleteInvoice");</w:t>
      </w:r>
    </w:p>
    <w:p w:rsidR="00C3271C" w:rsidRPr="00C3271C" w:rsidRDefault="00C3271C" w:rsidP="00C3271C">
      <w:pPr>
        <w:pStyle w:val="Code"/>
      </w:pPr>
    </w:p>
    <w:p w:rsidR="00C3271C" w:rsidRPr="00C3271C" w:rsidRDefault="00C3271C" w:rsidP="00C3271C">
      <w:pPr>
        <w:pStyle w:val="Code"/>
      </w:pPr>
      <w:r w:rsidRPr="00C3271C">
        <w:t xml:space="preserve">        _menuBar = (MenuBar)scene.lookup("#_menuBar");</w:t>
      </w:r>
    </w:p>
    <w:p w:rsidR="00C3271C" w:rsidRPr="00C3271C" w:rsidRDefault="00C3271C" w:rsidP="00C3271C">
      <w:pPr>
        <w:pStyle w:val="Code"/>
      </w:pPr>
      <w:r w:rsidRPr="00C3271C">
        <w:t xml:space="preserve">        _table = (TableView)scene.lookup("#_tableView");</w:t>
      </w:r>
    </w:p>
    <w:p w:rsidR="00C3271C" w:rsidRPr="00C3271C" w:rsidRDefault="00C3271C" w:rsidP="00C3271C">
      <w:pPr>
        <w:pStyle w:val="Code"/>
      </w:pPr>
    </w:p>
    <w:p w:rsidR="00C3271C" w:rsidRPr="00C3271C" w:rsidRDefault="00C3271C" w:rsidP="00C3271C">
      <w:pPr>
        <w:pStyle w:val="Code"/>
      </w:pPr>
      <w:r w:rsidRPr="00C3271C">
        <w:t xml:space="preserve">        _table.getColumns().clear();</w:t>
      </w:r>
    </w:p>
    <w:p w:rsidR="00C3271C" w:rsidRPr="00C3271C" w:rsidRDefault="00C3271C" w:rsidP="00C3271C">
      <w:pPr>
        <w:pStyle w:val="Code"/>
      </w:pPr>
      <w:r w:rsidRPr="00C3271C">
        <w:t xml:space="preserve">        _menuBar.getMenus().clear();</w:t>
      </w:r>
    </w:p>
    <w:p w:rsidR="00C3271C" w:rsidRPr="00C3271C" w:rsidRDefault="00C3271C" w:rsidP="00C3271C">
      <w:pPr>
        <w:pStyle w:val="Code"/>
      </w:pPr>
    </w:p>
    <w:p w:rsidR="00C3271C" w:rsidRPr="00C3271C" w:rsidRDefault="00C3271C" w:rsidP="00C3271C">
      <w:pPr>
        <w:pStyle w:val="Code"/>
      </w:pPr>
      <w:r w:rsidRPr="00C3271C">
        <w:t xml:space="preserve">        Menu menu = new Menu("Таблица");</w:t>
      </w:r>
    </w:p>
    <w:p w:rsidR="00C3271C" w:rsidRPr="00C3271C" w:rsidRDefault="00C3271C" w:rsidP="00C3271C">
      <w:pPr>
        <w:pStyle w:val="Code"/>
      </w:pPr>
      <w:r w:rsidRPr="00C3271C">
        <w:t xml:space="preserve">        MenuItem reg = new MenuItem("Таблица регистрации");</w:t>
      </w:r>
    </w:p>
    <w:p w:rsidR="00C3271C" w:rsidRPr="00C3271C" w:rsidRDefault="00C3271C" w:rsidP="00C3271C">
      <w:pPr>
        <w:pStyle w:val="Code"/>
      </w:pPr>
      <w:r w:rsidRPr="00C3271C">
        <w:t xml:space="preserve">        MenuItem wag = new MenuItem("Таблица полувагонов");</w:t>
      </w:r>
    </w:p>
    <w:p w:rsidR="00C3271C" w:rsidRPr="00C3271C" w:rsidRDefault="00C3271C" w:rsidP="00C3271C">
      <w:pPr>
        <w:pStyle w:val="Code"/>
      </w:pPr>
      <w:r w:rsidRPr="00C3271C">
        <w:t xml:space="preserve">        MenuItem sett = new MenuItem("Настройки");</w:t>
      </w:r>
    </w:p>
    <w:p w:rsidR="00C3271C" w:rsidRPr="00C3271C" w:rsidRDefault="00C3271C" w:rsidP="00C3271C">
      <w:pPr>
        <w:pStyle w:val="Code"/>
      </w:pPr>
    </w:p>
    <w:p w:rsidR="00C3271C" w:rsidRPr="00F45D56" w:rsidRDefault="00C3271C" w:rsidP="00C3271C">
      <w:pPr>
        <w:pStyle w:val="Code"/>
        <w:rPr>
          <w:lang w:val="ru-RU"/>
        </w:rPr>
      </w:pPr>
      <w:r w:rsidRPr="00C3271C">
        <w:t xml:space="preserve">        </w:t>
      </w:r>
      <w:r w:rsidRPr="00F45D56">
        <w:rPr>
          <w:lang w:val="ru-RU"/>
        </w:rPr>
        <w:t>//обработка события нажатия на кнопки переходов из одной таблицы в другую</w:t>
      </w:r>
    </w:p>
    <w:p w:rsidR="00C3271C" w:rsidRPr="00C3271C" w:rsidRDefault="00C3271C" w:rsidP="00C3271C">
      <w:pPr>
        <w:pStyle w:val="Code"/>
      </w:pPr>
      <w:r w:rsidRPr="00F45D56">
        <w:rPr>
          <w:lang w:val="ru-RU"/>
        </w:rPr>
        <w:t xml:space="preserve">        </w:t>
      </w:r>
      <w:r w:rsidRPr="00C3271C">
        <w:t>reg.setOnAction(new EventHandler&lt;ActionEvent&gt;() {</w:t>
      </w:r>
    </w:p>
    <w:p w:rsidR="00C3271C" w:rsidRPr="00C3271C" w:rsidRDefault="00C3271C" w:rsidP="00C3271C">
      <w:pPr>
        <w:pStyle w:val="Code"/>
      </w:pPr>
      <w:r w:rsidRPr="00C3271C">
        <w:t xml:space="preserve">            @Override</w:t>
      </w:r>
    </w:p>
    <w:p w:rsidR="00C3271C" w:rsidRPr="00C3271C" w:rsidRDefault="00C3271C" w:rsidP="00C3271C">
      <w:pPr>
        <w:pStyle w:val="Code"/>
      </w:pPr>
      <w:r w:rsidRPr="00C3271C">
        <w:t xml:space="preserve">            public void handle(ActionEvent event) {</w:t>
      </w:r>
    </w:p>
    <w:p w:rsidR="00C3271C" w:rsidRPr="00C3271C" w:rsidRDefault="00C3271C" w:rsidP="00C3271C">
      <w:pPr>
        <w:pStyle w:val="Code"/>
      </w:pPr>
      <w:r w:rsidRPr="00C3271C">
        <w:t xml:space="preserve">                _thisStage.hide();</w:t>
      </w:r>
    </w:p>
    <w:p w:rsidR="00C3271C" w:rsidRPr="00C3271C" w:rsidRDefault="00C3271C" w:rsidP="00C3271C">
      <w:pPr>
        <w:pStyle w:val="Code"/>
      </w:pPr>
      <w:r w:rsidRPr="00C3271C">
        <w:t xml:space="preserve">                _register.Show();</w:t>
      </w:r>
    </w:p>
    <w:p w:rsidR="00C3271C" w:rsidRPr="00C3271C" w:rsidRDefault="00C3271C" w:rsidP="00C3271C">
      <w:pPr>
        <w:pStyle w:val="Code"/>
      </w:pPr>
      <w:r w:rsidRPr="00C3271C">
        <w:t xml:space="preserve">                _readMark = false;</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wag.setOnAction(new EventHandler&lt;ActionEvent&gt;() {</w:t>
      </w:r>
    </w:p>
    <w:p w:rsidR="00C3271C" w:rsidRPr="00C3271C" w:rsidRDefault="00C3271C" w:rsidP="00C3271C">
      <w:pPr>
        <w:pStyle w:val="Code"/>
      </w:pPr>
      <w:r w:rsidRPr="00C3271C">
        <w:t xml:space="preserve">            @Override</w:t>
      </w:r>
    </w:p>
    <w:p w:rsidR="00C3271C" w:rsidRPr="00C3271C" w:rsidRDefault="00C3271C" w:rsidP="00C3271C">
      <w:pPr>
        <w:pStyle w:val="Code"/>
      </w:pPr>
      <w:r w:rsidRPr="00C3271C">
        <w:t xml:space="preserve">            public void handle(ActionEvent event) {</w:t>
      </w:r>
    </w:p>
    <w:p w:rsidR="00C3271C" w:rsidRPr="00C3271C" w:rsidRDefault="00C3271C" w:rsidP="00C3271C">
      <w:pPr>
        <w:pStyle w:val="Code"/>
      </w:pPr>
      <w:r w:rsidRPr="00C3271C">
        <w:t xml:space="preserve">                _thisStage.hide();</w:t>
      </w:r>
    </w:p>
    <w:p w:rsidR="00C3271C" w:rsidRPr="00C3271C" w:rsidRDefault="00C3271C" w:rsidP="00C3271C">
      <w:pPr>
        <w:pStyle w:val="Code"/>
      </w:pPr>
      <w:r w:rsidRPr="00C3271C">
        <w:t xml:space="preserve">                _wagons.Show();</w:t>
      </w:r>
    </w:p>
    <w:p w:rsidR="00C3271C" w:rsidRPr="00C3271C" w:rsidRDefault="00C3271C" w:rsidP="00C3271C">
      <w:pPr>
        <w:pStyle w:val="Code"/>
      </w:pPr>
      <w:r w:rsidRPr="00C3271C">
        <w:t xml:space="preserve">                _readMark = false;</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sett.setOnAction(new EventHandler&lt;ActionEvent&gt;() {</w:t>
      </w:r>
    </w:p>
    <w:p w:rsidR="00C3271C" w:rsidRPr="00C3271C" w:rsidRDefault="00C3271C" w:rsidP="00C3271C">
      <w:pPr>
        <w:pStyle w:val="Code"/>
      </w:pPr>
      <w:r w:rsidRPr="00C3271C">
        <w:t xml:space="preserve">            @Override</w:t>
      </w:r>
    </w:p>
    <w:p w:rsidR="00C3271C" w:rsidRPr="00C3271C" w:rsidRDefault="00C3271C" w:rsidP="00C3271C">
      <w:pPr>
        <w:pStyle w:val="Code"/>
      </w:pPr>
      <w:r w:rsidRPr="00C3271C">
        <w:t xml:space="preserve">            public void handle(ActionEvent event) {</w:t>
      </w:r>
    </w:p>
    <w:p w:rsidR="00C3271C" w:rsidRPr="00C3271C" w:rsidRDefault="00C3271C" w:rsidP="00C3271C">
      <w:pPr>
        <w:pStyle w:val="Code"/>
      </w:pPr>
      <w:r w:rsidRPr="00C3271C">
        <w:t xml:space="preserve">                _thisStage.hide();</w:t>
      </w:r>
    </w:p>
    <w:p w:rsidR="00C3271C" w:rsidRPr="00C3271C" w:rsidRDefault="00C3271C" w:rsidP="00C3271C">
      <w:pPr>
        <w:pStyle w:val="Code"/>
      </w:pPr>
      <w:r w:rsidRPr="00C3271C">
        <w:t xml:space="preserve">                _setting.Show();</w:t>
      </w:r>
    </w:p>
    <w:p w:rsidR="00C3271C" w:rsidRPr="00C3271C" w:rsidRDefault="00C3271C" w:rsidP="00C3271C">
      <w:pPr>
        <w:pStyle w:val="Code"/>
      </w:pPr>
      <w:r w:rsidRPr="00C3271C">
        <w:t xml:space="preserve">                _readMark = false;</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menu.getItems().add(wag);</w:t>
      </w:r>
    </w:p>
    <w:p w:rsidR="00C3271C" w:rsidRPr="00C3271C" w:rsidRDefault="00C3271C" w:rsidP="00C3271C">
      <w:pPr>
        <w:pStyle w:val="Code"/>
      </w:pPr>
      <w:r w:rsidRPr="00C3271C">
        <w:t xml:space="preserve">        menu.getItems().add(reg);</w:t>
      </w:r>
    </w:p>
    <w:p w:rsidR="00C3271C" w:rsidRPr="00C3271C" w:rsidRDefault="00C3271C" w:rsidP="00C3271C">
      <w:pPr>
        <w:pStyle w:val="Code"/>
      </w:pPr>
      <w:r w:rsidRPr="00C3271C">
        <w:t xml:space="preserve">        menu.getItems().add(sett);</w:t>
      </w:r>
    </w:p>
    <w:p w:rsidR="00C3271C" w:rsidRPr="00C3271C" w:rsidRDefault="00C3271C" w:rsidP="00C3271C">
      <w:pPr>
        <w:pStyle w:val="Code"/>
      </w:pPr>
      <w:r w:rsidRPr="00C3271C">
        <w:t xml:space="preserve">        _menuBar.getMenus().add(0, menu);</w:t>
      </w:r>
    </w:p>
    <w:p w:rsidR="00C3271C" w:rsidRPr="00C3271C" w:rsidRDefault="00C3271C" w:rsidP="00C3271C">
      <w:pPr>
        <w:pStyle w:val="Code"/>
      </w:pPr>
    </w:p>
    <w:p w:rsidR="00C3271C" w:rsidRPr="00C3271C" w:rsidRDefault="00C3271C" w:rsidP="00C3271C">
      <w:pPr>
        <w:pStyle w:val="Code"/>
      </w:pPr>
      <w:r w:rsidRPr="00C3271C">
        <w:t xml:space="preserve">        //настройка колонок таблицы</w:t>
      </w:r>
    </w:p>
    <w:p w:rsidR="00C3271C" w:rsidRPr="00C3271C" w:rsidRDefault="00C3271C" w:rsidP="00C3271C">
      <w:pPr>
        <w:pStyle w:val="Code"/>
      </w:pPr>
      <w:r w:rsidRPr="00C3271C">
        <w:t xml:space="preserve">        TableColumn&lt;DataInvoiceTableView, String&gt; attrib1 = new TableColumn&lt;DataInvoiceTableView, String&gt;("Номер накладной");</w:t>
      </w:r>
    </w:p>
    <w:p w:rsidR="00C3271C" w:rsidRPr="00C3271C" w:rsidRDefault="00C3271C" w:rsidP="00C3271C">
      <w:pPr>
        <w:pStyle w:val="Code"/>
      </w:pPr>
      <w:r w:rsidRPr="00C3271C">
        <w:lastRenderedPageBreak/>
        <w:t xml:space="preserve">        attrib1.setCellValueFactory(new PropertyValueFactory&lt;DataInvoiceTableView, String&gt;("numberInvoice"));</w:t>
      </w:r>
    </w:p>
    <w:p w:rsidR="00C3271C" w:rsidRPr="00C3271C" w:rsidRDefault="00C3271C" w:rsidP="00C3271C">
      <w:pPr>
        <w:pStyle w:val="Code"/>
      </w:pPr>
      <w:r w:rsidRPr="00C3271C">
        <w:t xml:space="preserve">        _table.getColumns().add(attrib1);</w:t>
      </w:r>
    </w:p>
    <w:p w:rsidR="00C3271C" w:rsidRPr="00C3271C" w:rsidRDefault="00C3271C" w:rsidP="00C3271C">
      <w:pPr>
        <w:pStyle w:val="Code"/>
      </w:pPr>
    </w:p>
    <w:p w:rsidR="00C3271C" w:rsidRPr="00C3271C" w:rsidRDefault="00C3271C" w:rsidP="00C3271C">
      <w:pPr>
        <w:pStyle w:val="Code"/>
      </w:pPr>
      <w:r w:rsidRPr="00C3271C">
        <w:t xml:space="preserve">        attrib1 = new TableColumn&lt;DataInvoiceTableView, String&gt;("Название поставщика");</w:t>
      </w:r>
    </w:p>
    <w:p w:rsidR="00C3271C" w:rsidRPr="00C3271C" w:rsidRDefault="00C3271C" w:rsidP="00C3271C">
      <w:pPr>
        <w:pStyle w:val="Code"/>
      </w:pPr>
      <w:r w:rsidRPr="00C3271C">
        <w:t xml:space="preserve">        attrib1.setCellValueFactory(new PropertyValueFactory&lt;DataInvoiceTableView, String&gt;("nameSupplier"));</w:t>
      </w:r>
    </w:p>
    <w:p w:rsidR="00C3271C" w:rsidRPr="00C3271C" w:rsidRDefault="00C3271C" w:rsidP="00C3271C">
      <w:pPr>
        <w:pStyle w:val="Code"/>
      </w:pPr>
      <w:r w:rsidRPr="00C3271C">
        <w:t xml:space="preserve">        _table.getColumns().add(attrib1);</w:t>
      </w:r>
    </w:p>
    <w:p w:rsidR="00C3271C" w:rsidRPr="00C3271C" w:rsidRDefault="00C3271C" w:rsidP="00C3271C">
      <w:pPr>
        <w:pStyle w:val="Code"/>
      </w:pPr>
    </w:p>
    <w:p w:rsidR="00C3271C" w:rsidRPr="00C3271C" w:rsidRDefault="00C3271C" w:rsidP="00C3271C">
      <w:pPr>
        <w:pStyle w:val="Code"/>
      </w:pPr>
      <w:r w:rsidRPr="00C3271C">
        <w:t xml:space="preserve">        TableColumn&lt;DataInvoiceTableView, Integer&gt; attrib2 = new TableColumn&lt;DataInvoiceTableView, Integer&gt;("Общее число полувагонов");</w:t>
      </w:r>
    </w:p>
    <w:p w:rsidR="00C3271C" w:rsidRPr="00C3271C" w:rsidRDefault="00C3271C" w:rsidP="00C3271C">
      <w:pPr>
        <w:pStyle w:val="Code"/>
      </w:pPr>
      <w:r w:rsidRPr="00C3271C">
        <w:t xml:space="preserve">        attrib2.setCellValueFactory(new PropertyValueFactory&lt;DataInvoiceTableView, Integer&gt;("totalWagons"));</w:t>
      </w:r>
    </w:p>
    <w:p w:rsidR="00C3271C" w:rsidRPr="00C3271C" w:rsidRDefault="00C3271C" w:rsidP="00C3271C">
      <w:pPr>
        <w:pStyle w:val="Code"/>
      </w:pPr>
      <w:r w:rsidRPr="00C3271C">
        <w:t xml:space="preserve">        _table.getColumns().add(attrib2);</w:t>
      </w:r>
    </w:p>
    <w:p w:rsidR="00C3271C" w:rsidRPr="00C3271C" w:rsidRDefault="00C3271C" w:rsidP="00C3271C">
      <w:pPr>
        <w:pStyle w:val="Code"/>
      </w:pPr>
    </w:p>
    <w:p w:rsidR="00C3271C" w:rsidRPr="00C3271C" w:rsidRDefault="00C3271C" w:rsidP="00C3271C">
      <w:pPr>
        <w:pStyle w:val="Code"/>
      </w:pPr>
      <w:r w:rsidRPr="00C3271C">
        <w:t xml:space="preserve">        attrib1 = new TableColumn&lt;DataInvoiceTableView, String&gt;("Дата прибытия состава");</w:t>
      </w:r>
    </w:p>
    <w:p w:rsidR="00C3271C" w:rsidRPr="00C3271C" w:rsidRDefault="00C3271C" w:rsidP="00C3271C">
      <w:pPr>
        <w:pStyle w:val="Code"/>
      </w:pPr>
      <w:r w:rsidRPr="00C3271C">
        <w:t xml:space="preserve">        attrib1.setCellValueFactory(new PropertyValueFactory&lt;DataInvoiceTableView, String&gt;("arrivalTrainDate"));</w:t>
      </w:r>
    </w:p>
    <w:p w:rsidR="00C3271C" w:rsidRPr="00C3271C" w:rsidRDefault="00C3271C" w:rsidP="00C3271C">
      <w:pPr>
        <w:pStyle w:val="Code"/>
      </w:pPr>
      <w:r w:rsidRPr="00C3271C">
        <w:t xml:space="preserve">        _table.getColumns().add(attrib1);</w:t>
      </w:r>
    </w:p>
    <w:p w:rsidR="00C3271C" w:rsidRPr="00C3271C" w:rsidRDefault="00C3271C" w:rsidP="00C3271C">
      <w:pPr>
        <w:pStyle w:val="Code"/>
      </w:pPr>
    </w:p>
    <w:p w:rsidR="00C3271C" w:rsidRPr="00C3271C" w:rsidRDefault="00C3271C" w:rsidP="00C3271C">
      <w:pPr>
        <w:pStyle w:val="Code"/>
      </w:pPr>
      <w:r w:rsidRPr="00C3271C">
        <w:t xml:space="preserve">        attrib1 = new TableColumn&lt;DataInvoiceTableView, String&gt;("Дата выезда состава");</w:t>
      </w:r>
    </w:p>
    <w:p w:rsidR="00C3271C" w:rsidRPr="00C3271C" w:rsidRDefault="00C3271C" w:rsidP="00C3271C">
      <w:pPr>
        <w:pStyle w:val="Code"/>
      </w:pPr>
      <w:r w:rsidRPr="00C3271C">
        <w:t xml:space="preserve">        attrib1.setCellValueFactory(new PropertyValueFactory&lt;DataInvoiceTableView, String&gt;("departureTrainDate"));</w:t>
      </w:r>
    </w:p>
    <w:p w:rsidR="00C3271C" w:rsidRPr="00C3271C" w:rsidRDefault="00C3271C" w:rsidP="00C3271C">
      <w:pPr>
        <w:pStyle w:val="Code"/>
      </w:pPr>
      <w:r w:rsidRPr="00C3271C">
        <w:t xml:space="preserve">        _table.getColumns().add(attrib1);</w:t>
      </w:r>
    </w:p>
    <w:p w:rsidR="00C3271C" w:rsidRPr="00C3271C" w:rsidRDefault="00C3271C" w:rsidP="00C3271C">
      <w:pPr>
        <w:pStyle w:val="Code"/>
      </w:pPr>
    </w:p>
    <w:p w:rsidR="00C3271C" w:rsidRPr="00C3271C" w:rsidRDefault="00C3271C" w:rsidP="00C3271C">
      <w:pPr>
        <w:pStyle w:val="Code"/>
      </w:pPr>
      <w:r w:rsidRPr="00C3271C">
        <w:t xml:space="preserve">        //обработка события закрытия окна</w:t>
      </w:r>
    </w:p>
    <w:p w:rsidR="00C3271C" w:rsidRPr="00C3271C" w:rsidRDefault="00C3271C" w:rsidP="00C3271C">
      <w:pPr>
        <w:pStyle w:val="Code"/>
      </w:pPr>
      <w:r w:rsidRPr="00C3271C">
        <w:t xml:space="preserve">        _thisStage.addEventHandler(WindowEvent.WINDOW_CLOSE_REQUEST, new EventHandler&lt;WindowEvent&gt;() {</w:t>
      </w:r>
    </w:p>
    <w:p w:rsidR="00C3271C" w:rsidRPr="00C3271C" w:rsidRDefault="00C3271C" w:rsidP="00C3271C">
      <w:pPr>
        <w:pStyle w:val="Code"/>
      </w:pPr>
      <w:r w:rsidRPr="00C3271C">
        <w:t xml:space="preserve">            @Override</w:t>
      </w:r>
    </w:p>
    <w:p w:rsidR="00C3271C" w:rsidRPr="00C3271C" w:rsidRDefault="00C3271C" w:rsidP="00C3271C">
      <w:pPr>
        <w:pStyle w:val="Code"/>
      </w:pPr>
      <w:r w:rsidRPr="00C3271C">
        <w:t xml:space="preserve">            public void handle(WindowEvent event) {</w:t>
      </w:r>
    </w:p>
    <w:p w:rsidR="00C3271C" w:rsidRPr="00F45D56" w:rsidRDefault="00C3271C" w:rsidP="00C3271C">
      <w:pPr>
        <w:pStyle w:val="Code"/>
        <w:rPr>
          <w:lang w:val="ru-RU"/>
        </w:rPr>
      </w:pPr>
      <w:r w:rsidRPr="00C3271C">
        <w:t xml:space="preserve">                </w:t>
      </w:r>
      <w:r w:rsidRPr="00F45D56">
        <w:rPr>
          <w:lang w:val="ru-RU"/>
        </w:rPr>
        <w:t>_</w:t>
      </w:r>
      <w:r w:rsidRPr="00C3271C">
        <w:t>readMark</w:t>
      </w:r>
      <w:r w:rsidRPr="00F45D56">
        <w:rPr>
          <w:lang w:val="ru-RU"/>
        </w:rPr>
        <w:t xml:space="preserve"> = </w:t>
      </w:r>
      <w:r w:rsidRPr="00C3271C">
        <w:t>false</w:t>
      </w:r>
      <w:r w:rsidRPr="00F45D56">
        <w:rPr>
          <w:lang w:val="ru-RU"/>
        </w:rPr>
        <w:t>;</w:t>
      </w:r>
    </w:p>
    <w:p w:rsidR="00C3271C" w:rsidRPr="00F45D56" w:rsidRDefault="00C3271C" w:rsidP="00C3271C">
      <w:pPr>
        <w:pStyle w:val="Code"/>
        <w:rPr>
          <w:lang w:val="ru-RU"/>
        </w:rPr>
      </w:pPr>
      <w:r w:rsidRPr="00F45D56">
        <w:rPr>
          <w:lang w:val="ru-RU"/>
        </w:rPr>
        <w:t xml:space="preserve">            }</w:t>
      </w:r>
    </w:p>
    <w:p w:rsidR="00C3271C" w:rsidRPr="00F45D56" w:rsidRDefault="00C3271C" w:rsidP="00C3271C">
      <w:pPr>
        <w:pStyle w:val="Code"/>
        <w:rPr>
          <w:lang w:val="ru-RU"/>
        </w:rPr>
      </w:pPr>
      <w:r w:rsidRPr="00F45D56">
        <w:rPr>
          <w:lang w:val="ru-RU"/>
        </w:rPr>
        <w:t xml:space="preserve">        });</w:t>
      </w:r>
    </w:p>
    <w:p w:rsidR="00C3271C" w:rsidRPr="00F45D56" w:rsidRDefault="00C3271C" w:rsidP="00C3271C">
      <w:pPr>
        <w:pStyle w:val="Code"/>
        <w:rPr>
          <w:lang w:val="ru-RU"/>
        </w:rPr>
      </w:pPr>
    </w:p>
    <w:p w:rsidR="00C3271C" w:rsidRPr="00F45D56" w:rsidRDefault="00C3271C" w:rsidP="00C3271C">
      <w:pPr>
        <w:pStyle w:val="Code"/>
        <w:rPr>
          <w:lang w:val="ru-RU"/>
        </w:rPr>
      </w:pPr>
      <w:r w:rsidRPr="00F45D56">
        <w:rPr>
          <w:lang w:val="ru-RU"/>
        </w:rPr>
        <w:t xml:space="preserve">        //обработка события открытия окна</w:t>
      </w:r>
    </w:p>
    <w:p w:rsidR="00C3271C" w:rsidRPr="00C3271C" w:rsidRDefault="00C3271C" w:rsidP="00C3271C">
      <w:pPr>
        <w:pStyle w:val="Code"/>
      </w:pPr>
      <w:r w:rsidRPr="00F45D56">
        <w:rPr>
          <w:lang w:val="ru-RU"/>
        </w:rPr>
        <w:t xml:space="preserve">        </w:t>
      </w:r>
      <w:r w:rsidRPr="00C3271C">
        <w:t>_thisStage.addEventHandler(WindowEvent.WINDOW_SHOWING, new EventHandler&lt;WindowEvent&gt;() {</w:t>
      </w:r>
    </w:p>
    <w:p w:rsidR="00C3271C" w:rsidRPr="00C3271C" w:rsidRDefault="00C3271C" w:rsidP="00C3271C">
      <w:pPr>
        <w:pStyle w:val="Code"/>
      </w:pPr>
      <w:r w:rsidRPr="00C3271C">
        <w:t xml:space="preserve">            @Override</w:t>
      </w:r>
    </w:p>
    <w:p w:rsidR="00C3271C" w:rsidRPr="00C3271C" w:rsidRDefault="00C3271C" w:rsidP="00C3271C">
      <w:pPr>
        <w:pStyle w:val="Code"/>
      </w:pPr>
      <w:r w:rsidRPr="00C3271C">
        <w:t xml:space="preserve">            public void handle(WindowEvent event) {</w:t>
      </w:r>
    </w:p>
    <w:p w:rsidR="00C3271C" w:rsidRPr="00F45D56" w:rsidRDefault="00C3271C" w:rsidP="00C3271C">
      <w:pPr>
        <w:pStyle w:val="Code"/>
        <w:rPr>
          <w:lang w:val="ru-RU"/>
        </w:rPr>
      </w:pPr>
      <w:r w:rsidRPr="00C3271C">
        <w:t xml:space="preserve">                </w:t>
      </w:r>
      <w:r w:rsidRPr="00F45D56">
        <w:rPr>
          <w:lang w:val="ru-RU"/>
        </w:rPr>
        <w:t>_</w:t>
      </w:r>
      <w:r w:rsidRPr="00C3271C">
        <w:t>readMark</w:t>
      </w:r>
      <w:r w:rsidRPr="00F45D56">
        <w:rPr>
          <w:lang w:val="ru-RU"/>
        </w:rPr>
        <w:t xml:space="preserve"> = </w:t>
      </w:r>
      <w:r w:rsidRPr="00C3271C">
        <w:t>true</w:t>
      </w:r>
      <w:r w:rsidRPr="00F45D56">
        <w:rPr>
          <w:lang w:val="ru-RU"/>
        </w:rPr>
        <w:t>;</w:t>
      </w:r>
    </w:p>
    <w:p w:rsidR="00C3271C" w:rsidRPr="00F45D56" w:rsidRDefault="00C3271C" w:rsidP="00C3271C">
      <w:pPr>
        <w:pStyle w:val="Code"/>
        <w:rPr>
          <w:lang w:val="ru-RU"/>
        </w:rPr>
      </w:pPr>
      <w:r w:rsidRPr="00F45D56">
        <w:rPr>
          <w:lang w:val="ru-RU"/>
        </w:rPr>
        <w:t xml:space="preserve">                //создание потока, который через определённый интервал времени считывает</w:t>
      </w:r>
    </w:p>
    <w:p w:rsidR="00C3271C" w:rsidRPr="00F45D56" w:rsidRDefault="00C3271C" w:rsidP="00C3271C">
      <w:pPr>
        <w:pStyle w:val="Code"/>
        <w:rPr>
          <w:lang w:val="ru-RU"/>
        </w:rPr>
      </w:pPr>
      <w:r w:rsidRPr="00F45D56">
        <w:rPr>
          <w:lang w:val="ru-RU"/>
        </w:rPr>
        <w:lastRenderedPageBreak/>
        <w:t xml:space="preserve">                //данных из базы данных на сервере (обновление). Для работы приложения</w:t>
      </w:r>
    </w:p>
    <w:p w:rsidR="00C3271C" w:rsidRPr="00F45D56" w:rsidRDefault="00C3271C" w:rsidP="00C3271C">
      <w:pPr>
        <w:pStyle w:val="Code"/>
        <w:rPr>
          <w:lang w:val="ru-RU"/>
        </w:rPr>
      </w:pPr>
      <w:r w:rsidRPr="00F45D56">
        <w:rPr>
          <w:lang w:val="ru-RU"/>
        </w:rPr>
        <w:t xml:space="preserve">                //необходимо постоянное подключение к серверной части приложения, поскольку</w:t>
      </w:r>
    </w:p>
    <w:p w:rsidR="00C3271C" w:rsidRPr="00F45D56" w:rsidRDefault="00C3271C" w:rsidP="00C3271C">
      <w:pPr>
        <w:pStyle w:val="Code"/>
        <w:rPr>
          <w:lang w:val="ru-RU"/>
        </w:rPr>
      </w:pPr>
      <w:r w:rsidRPr="00F45D56">
        <w:rPr>
          <w:lang w:val="ru-RU"/>
        </w:rPr>
        <w:t xml:space="preserve">                //только данный модуль имеет доступ к базе данных и предоставляет интерфейс</w:t>
      </w:r>
    </w:p>
    <w:p w:rsidR="00C3271C" w:rsidRPr="00F45D56" w:rsidRDefault="00C3271C" w:rsidP="00C3271C">
      <w:pPr>
        <w:pStyle w:val="Code"/>
        <w:rPr>
          <w:lang w:val="ru-RU"/>
        </w:rPr>
      </w:pPr>
      <w:r w:rsidRPr="00F45D56">
        <w:rPr>
          <w:lang w:val="ru-RU"/>
        </w:rPr>
        <w:t xml:space="preserve">                //позволяющий другим модулям обращаться к базе данных и взаимодействовать с</w:t>
      </w:r>
    </w:p>
    <w:p w:rsidR="00C3271C" w:rsidRPr="00C3271C" w:rsidRDefault="00C3271C" w:rsidP="00C3271C">
      <w:pPr>
        <w:pStyle w:val="Code"/>
      </w:pPr>
      <w:r w:rsidRPr="00F45D56">
        <w:rPr>
          <w:lang w:val="ru-RU"/>
        </w:rPr>
        <w:t xml:space="preserve">                </w:t>
      </w:r>
      <w:r w:rsidRPr="00C3271C">
        <w:t>//данными</w:t>
      </w:r>
    </w:p>
    <w:p w:rsidR="00C3271C" w:rsidRPr="00C3271C" w:rsidRDefault="00C3271C" w:rsidP="00C3271C">
      <w:pPr>
        <w:pStyle w:val="Code"/>
      </w:pPr>
      <w:r w:rsidRPr="00C3271C">
        <w:t xml:space="preserve">                _threadReadData = new Thread(() -&gt; {</w:t>
      </w:r>
    </w:p>
    <w:p w:rsidR="00C3271C" w:rsidRPr="00C3271C" w:rsidRDefault="00C3271C" w:rsidP="00C3271C">
      <w:pPr>
        <w:pStyle w:val="Code"/>
      </w:pPr>
      <w:r w:rsidRPr="00C3271C">
        <w:t xml:space="preserve">                    while(_readMark){</w:t>
      </w:r>
    </w:p>
    <w:p w:rsidR="00C3271C" w:rsidRPr="00C3271C" w:rsidRDefault="00C3271C" w:rsidP="00C3271C">
      <w:pPr>
        <w:pStyle w:val="Code"/>
      </w:pPr>
      <w:r w:rsidRPr="00C3271C">
        <w:t xml:space="preserve">                        Platform.runLater(new Runnable() {</w:t>
      </w:r>
    </w:p>
    <w:p w:rsidR="00C3271C" w:rsidRPr="00C3271C" w:rsidRDefault="00C3271C" w:rsidP="00C3271C">
      <w:pPr>
        <w:pStyle w:val="Code"/>
      </w:pPr>
      <w:r w:rsidRPr="00C3271C">
        <w:t xml:space="preserve">                            @Override</w:t>
      </w:r>
    </w:p>
    <w:p w:rsidR="00C3271C" w:rsidRPr="00C3271C" w:rsidRDefault="00C3271C" w:rsidP="00C3271C">
      <w:pPr>
        <w:pStyle w:val="Code"/>
      </w:pPr>
      <w:r w:rsidRPr="00C3271C">
        <w:t xml:space="preserve">                            public void run() {</w:t>
      </w:r>
    </w:p>
    <w:p w:rsidR="00C3271C" w:rsidRPr="00C3271C" w:rsidRDefault="00C3271C" w:rsidP="00C3271C">
      <w:pPr>
        <w:pStyle w:val="Code"/>
      </w:pPr>
      <w:r w:rsidRPr="00C3271C">
        <w:t xml:space="preserve">                                readDataInvoices();</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try {</w:t>
      </w:r>
    </w:p>
    <w:p w:rsidR="00C3271C" w:rsidRPr="00C3271C" w:rsidRDefault="00C3271C" w:rsidP="00C3271C">
      <w:pPr>
        <w:pStyle w:val="Code"/>
      </w:pPr>
      <w:r w:rsidRPr="00C3271C">
        <w:t xml:space="preserve">                            _threadReadData.sleep(DataSetting.timeRead); //ожидание определённый промежуток времени</w:t>
      </w:r>
    </w:p>
    <w:p w:rsidR="00C3271C" w:rsidRPr="00C3271C" w:rsidRDefault="00C3271C" w:rsidP="00C3271C">
      <w:pPr>
        <w:pStyle w:val="Code"/>
      </w:pPr>
      <w:r w:rsidRPr="00C3271C">
        <w:t xml:space="preserve">                        } catch (InterruptedException e) {</w:t>
      </w:r>
    </w:p>
    <w:p w:rsidR="00C3271C" w:rsidRPr="00C3271C" w:rsidRDefault="00C3271C" w:rsidP="00C3271C">
      <w:pPr>
        <w:pStyle w:val="Code"/>
      </w:pPr>
      <w:r w:rsidRPr="00C3271C">
        <w:t xml:space="preserve">                            Platform.runLater(new Runnable() {</w:t>
      </w:r>
    </w:p>
    <w:p w:rsidR="00C3271C" w:rsidRPr="00C3271C" w:rsidRDefault="00C3271C" w:rsidP="00C3271C">
      <w:pPr>
        <w:pStyle w:val="Code"/>
      </w:pPr>
      <w:r w:rsidRPr="00C3271C">
        <w:t xml:space="preserve">                                @Override</w:t>
      </w:r>
    </w:p>
    <w:p w:rsidR="00C3271C" w:rsidRPr="00C3271C" w:rsidRDefault="00C3271C" w:rsidP="00C3271C">
      <w:pPr>
        <w:pStyle w:val="Code"/>
      </w:pPr>
      <w:r w:rsidRPr="00C3271C">
        <w:t xml:space="preserve">                                public void run() {</w:t>
      </w:r>
    </w:p>
    <w:p w:rsidR="00C3271C" w:rsidRPr="00C3271C" w:rsidRDefault="00C3271C" w:rsidP="00C3271C">
      <w:pPr>
        <w:pStyle w:val="Code"/>
      </w:pPr>
      <w:r w:rsidRPr="00C3271C">
        <w:t xml:space="preserve">                                    MessageShow(Alert.AlertType.ERROR, "Ошибка!", e.getMessage());</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_threadReadData.start();</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обработка нажатия на клавишу мыши в таблице (выбор строки)</w:t>
      </w:r>
    </w:p>
    <w:p w:rsidR="00C3271C" w:rsidRPr="00C3271C" w:rsidRDefault="00C3271C" w:rsidP="00C3271C">
      <w:pPr>
        <w:pStyle w:val="Code"/>
      </w:pPr>
      <w:r w:rsidRPr="00C3271C">
        <w:t xml:space="preserve">        _table.addEventHandler(MouseEvent.MOUSE_CLICKED, new EventHandler&lt;MouseEvent&gt;() {</w:t>
      </w:r>
    </w:p>
    <w:p w:rsidR="00C3271C" w:rsidRPr="00C3271C" w:rsidRDefault="00C3271C" w:rsidP="00C3271C">
      <w:pPr>
        <w:pStyle w:val="Code"/>
      </w:pPr>
      <w:r w:rsidRPr="00C3271C">
        <w:t xml:space="preserve">            @Override</w:t>
      </w:r>
    </w:p>
    <w:p w:rsidR="00C3271C" w:rsidRPr="00C3271C" w:rsidRDefault="00C3271C" w:rsidP="00C3271C">
      <w:pPr>
        <w:pStyle w:val="Code"/>
      </w:pPr>
      <w:r w:rsidRPr="00C3271C">
        <w:t xml:space="preserve">            public void handle(MouseEvent event) {</w:t>
      </w:r>
    </w:p>
    <w:p w:rsidR="00C3271C" w:rsidRPr="00C3271C" w:rsidRDefault="00C3271C" w:rsidP="00C3271C">
      <w:pPr>
        <w:pStyle w:val="Code"/>
      </w:pPr>
      <w:r w:rsidRPr="00C3271C">
        <w:t xml:space="preserve">                if((event.getButton() == MouseButton.PRIMARY) &amp;&amp; (_table.getItems().size() &gt; 0)){</w:t>
      </w:r>
    </w:p>
    <w:p w:rsidR="00C3271C" w:rsidRPr="00C3271C" w:rsidRDefault="00C3271C" w:rsidP="00C3271C">
      <w:pPr>
        <w:pStyle w:val="Code"/>
      </w:pPr>
      <w:r w:rsidRPr="00C3271C">
        <w:t xml:space="preserve">                    try{</w:t>
      </w:r>
    </w:p>
    <w:p w:rsidR="00C3271C" w:rsidRPr="00C3271C" w:rsidRDefault="00C3271C" w:rsidP="00C3271C">
      <w:pPr>
        <w:pStyle w:val="Code"/>
      </w:pPr>
      <w:r w:rsidRPr="00C3271C">
        <w:t xml:space="preserve">                        int row = _table.getSelectionModel().getSelectedIndex();</w:t>
      </w:r>
    </w:p>
    <w:p w:rsidR="00C3271C" w:rsidRPr="00C3271C" w:rsidRDefault="00C3271C" w:rsidP="00C3271C">
      <w:pPr>
        <w:pStyle w:val="Code"/>
      </w:pPr>
      <w:r w:rsidRPr="00C3271C">
        <w:t xml:space="preserve">                        DataInvoiceTableView data = _table.getItems().get(row);</w:t>
      </w:r>
    </w:p>
    <w:p w:rsidR="00C3271C" w:rsidRPr="00C3271C" w:rsidRDefault="00C3271C" w:rsidP="00C3271C">
      <w:pPr>
        <w:pStyle w:val="Code"/>
      </w:pPr>
      <w:r w:rsidRPr="00C3271C">
        <w:t xml:space="preserve">                        _txtNumberInvoice.setText(data.getNumberInvoice());</w:t>
      </w:r>
    </w:p>
    <w:p w:rsidR="00C3271C" w:rsidRPr="00C3271C" w:rsidRDefault="00C3271C" w:rsidP="00C3271C">
      <w:pPr>
        <w:pStyle w:val="Code"/>
      </w:pPr>
      <w:r w:rsidRPr="00C3271C">
        <w:lastRenderedPageBreak/>
        <w:t xml:space="preserve">                        _txtNameSupplier.setText(data.getNameSupplier());</w:t>
      </w:r>
    </w:p>
    <w:p w:rsidR="00C3271C" w:rsidRPr="00C3271C" w:rsidRDefault="00C3271C" w:rsidP="00C3271C">
      <w:pPr>
        <w:pStyle w:val="Code"/>
      </w:pPr>
      <w:r w:rsidRPr="00C3271C">
        <w:t xml:space="preserve">                        _txtTotalWagons.setText(String.valueOf(data.getTotalWagons()));</w:t>
      </w:r>
    </w:p>
    <w:p w:rsidR="00C3271C" w:rsidRPr="00C3271C" w:rsidRDefault="00C3271C" w:rsidP="00C3271C">
      <w:pPr>
        <w:pStyle w:val="Code"/>
      </w:pPr>
      <w:r w:rsidRPr="00C3271C">
        <w:t xml:space="preserve">                        _txtDateArrivalTrain.setText(data.getArrivalTrainDate());</w:t>
      </w:r>
    </w:p>
    <w:p w:rsidR="00C3271C" w:rsidRPr="00C3271C" w:rsidRDefault="00C3271C" w:rsidP="00C3271C">
      <w:pPr>
        <w:pStyle w:val="Code"/>
      </w:pPr>
      <w:r w:rsidRPr="00C3271C">
        <w:t xml:space="preserve">                        _txtDateDepartureTrain.setText(data.getDepartureTrainDate());</w:t>
      </w:r>
    </w:p>
    <w:p w:rsidR="00C3271C" w:rsidRPr="00F45D56" w:rsidRDefault="00C3271C" w:rsidP="00C3271C">
      <w:pPr>
        <w:pStyle w:val="Code"/>
        <w:rPr>
          <w:lang w:val="ru-RU"/>
        </w:rPr>
      </w:pPr>
      <w:r w:rsidRPr="00C3271C">
        <w:t xml:space="preserve">                    </w:t>
      </w:r>
      <w:r w:rsidRPr="00F45D56">
        <w:rPr>
          <w:lang w:val="ru-RU"/>
        </w:rPr>
        <w:t>}</w:t>
      </w:r>
      <w:r w:rsidRPr="00C3271C">
        <w:t>catch</w:t>
      </w:r>
      <w:r w:rsidRPr="00F45D56">
        <w:rPr>
          <w:lang w:val="ru-RU"/>
        </w:rPr>
        <w:t xml:space="preserve"> (</w:t>
      </w:r>
      <w:r w:rsidRPr="00C3271C">
        <w:t>Exception</w:t>
      </w:r>
      <w:r w:rsidRPr="00F45D56">
        <w:rPr>
          <w:lang w:val="ru-RU"/>
        </w:rPr>
        <w:t xml:space="preserve"> </w:t>
      </w:r>
      <w:r w:rsidRPr="00C3271C">
        <w:t>e</w:t>
      </w:r>
      <w:r w:rsidRPr="00F45D56">
        <w:rPr>
          <w:lang w:val="ru-RU"/>
        </w:rPr>
        <w:t>){}</w:t>
      </w:r>
    </w:p>
    <w:p w:rsidR="00C3271C" w:rsidRPr="00F45D56" w:rsidRDefault="00C3271C" w:rsidP="00C3271C">
      <w:pPr>
        <w:pStyle w:val="Code"/>
        <w:rPr>
          <w:lang w:val="ru-RU"/>
        </w:rPr>
      </w:pPr>
      <w:r w:rsidRPr="00F45D56">
        <w:rPr>
          <w:lang w:val="ru-RU"/>
        </w:rPr>
        <w:t xml:space="preserve">                }</w:t>
      </w:r>
    </w:p>
    <w:p w:rsidR="00C3271C" w:rsidRPr="00F45D56" w:rsidRDefault="00C3271C" w:rsidP="00C3271C">
      <w:pPr>
        <w:pStyle w:val="Code"/>
        <w:rPr>
          <w:lang w:val="ru-RU"/>
        </w:rPr>
      </w:pPr>
      <w:r w:rsidRPr="00F45D56">
        <w:rPr>
          <w:lang w:val="ru-RU"/>
        </w:rPr>
        <w:t xml:space="preserve">            }</w:t>
      </w:r>
    </w:p>
    <w:p w:rsidR="00C3271C" w:rsidRPr="00F45D56" w:rsidRDefault="00C3271C" w:rsidP="00C3271C">
      <w:pPr>
        <w:pStyle w:val="Code"/>
        <w:rPr>
          <w:lang w:val="ru-RU"/>
        </w:rPr>
      </w:pPr>
      <w:r w:rsidRPr="00F45D56">
        <w:rPr>
          <w:lang w:val="ru-RU"/>
        </w:rPr>
        <w:t xml:space="preserve">        });</w:t>
      </w:r>
    </w:p>
    <w:p w:rsidR="00C3271C" w:rsidRPr="00F45D56" w:rsidRDefault="00C3271C" w:rsidP="00C3271C">
      <w:pPr>
        <w:pStyle w:val="Code"/>
        <w:rPr>
          <w:lang w:val="ru-RU"/>
        </w:rPr>
      </w:pPr>
    </w:p>
    <w:p w:rsidR="00C3271C" w:rsidRPr="00F45D56" w:rsidRDefault="00C3271C" w:rsidP="00C3271C">
      <w:pPr>
        <w:pStyle w:val="Code"/>
        <w:rPr>
          <w:lang w:val="ru-RU"/>
        </w:rPr>
      </w:pPr>
      <w:r w:rsidRPr="00F45D56">
        <w:rPr>
          <w:lang w:val="ru-RU"/>
        </w:rPr>
        <w:t xml:space="preserve">        //обработка добавления записи в таблицу</w:t>
      </w:r>
    </w:p>
    <w:p w:rsidR="00C3271C" w:rsidRPr="00C3271C" w:rsidRDefault="00C3271C" w:rsidP="00C3271C">
      <w:pPr>
        <w:pStyle w:val="Code"/>
      </w:pPr>
      <w:r w:rsidRPr="00F45D56">
        <w:rPr>
          <w:lang w:val="ru-RU"/>
        </w:rPr>
        <w:t xml:space="preserve">        </w:t>
      </w:r>
      <w:r w:rsidRPr="00C3271C">
        <w:t>_addInvoice.addEventHandler(MouseEvent.MOUSE_CLICKED, new EventHandler&lt;MouseEvent&gt;() {</w:t>
      </w:r>
    </w:p>
    <w:p w:rsidR="00C3271C" w:rsidRPr="00C3271C" w:rsidRDefault="00C3271C" w:rsidP="00C3271C">
      <w:pPr>
        <w:pStyle w:val="Code"/>
      </w:pPr>
      <w:r w:rsidRPr="00C3271C">
        <w:t xml:space="preserve">            @Override</w:t>
      </w:r>
    </w:p>
    <w:p w:rsidR="00C3271C" w:rsidRPr="00C3271C" w:rsidRDefault="00C3271C" w:rsidP="00C3271C">
      <w:pPr>
        <w:pStyle w:val="Code"/>
      </w:pPr>
      <w:r w:rsidRPr="00C3271C">
        <w:t xml:space="preserve">            public void handle(MouseEvent event) {</w:t>
      </w:r>
    </w:p>
    <w:p w:rsidR="00C3271C" w:rsidRPr="00C3271C" w:rsidRDefault="00C3271C" w:rsidP="00C3271C">
      <w:pPr>
        <w:pStyle w:val="Code"/>
      </w:pPr>
      <w:r w:rsidRPr="00C3271C">
        <w:t xml:space="preserve">                if(!DataValidator.requiredValidator(new String[]{</w:t>
      </w:r>
    </w:p>
    <w:p w:rsidR="00C3271C" w:rsidRPr="00C3271C" w:rsidRDefault="00C3271C" w:rsidP="00C3271C">
      <w:pPr>
        <w:pStyle w:val="Code"/>
      </w:pPr>
      <w:r w:rsidRPr="00C3271C">
        <w:t xml:space="preserve">                        _txtNumberInvoice.getText(),</w:t>
      </w:r>
    </w:p>
    <w:p w:rsidR="00C3271C" w:rsidRPr="00C3271C" w:rsidRDefault="00C3271C" w:rsidP="00C3271C">
      <w:pPr>
        <w:pStyle w:val="Code"/>
      </w:pPr>
      <w:r w:rsidRPr="00C3271C">
        <w:t xml:space="preserve">                        _txtNameSupplier.getText(),</w:t>
      </w:r>
    </w:p>
    <w:p w:rsidR="00C3271C" w:rsidRPr="00C3271C" w:rsidRDefault="00C3271C" w:rsidP="00C3271C">
      <w:pPr>
        <w:pStyle w:val="Code"/>
      </w:pPr>
      <w:r w:rsidRPr="00C3271C">
        <w:t xml:space="preserve">                        _txtTotalWagons.getText(),</w:t>
      </w:r>
    </w:p>
    <w:p w:rsidR="00C3271C" w:rsidRPr="00C3271C" w:rsidRDefault="00C3271C" w:rsidP="00C3271C">
      <w:pPr>
        <w:pStyle w:val="Code"/>
      </w:pPr>
      <w:r w:rsidRPr="00C3271C">
        <w:t xml:space="preserve">                        _txtDateArrivalTrain.getText(),</w:t>
      </w:r>
    </w:p>
    <w:p w:rsidR="00C3271C" w:rsidRPr="00C3271C" w:rsidRDefault="00C3271C" w:rsidP="00C3271C">
      <w:pPr>
        <w:pStyle w:val="Code"/>
      </w:pPr>
      <w:r w:rsidRPr="00C3271C">
        <w:t xml:space="preserve">                        _txtDateDepartureTrain.getText()</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MessageShow(Alert.AlertType.ERROR, "Ошибка!", "Все поля должны быть заполнены!");</w:t>
      </w:r>
    </w:p>
    <w:p w:rsidR="00C3271C" w:rsidRPr="00C3271C" w:rsidRDefault="00C3271C" w:rsidP="00C3271C">
      <w:pPr>
        <w:pStyle w:val="Code"/>
      </w:pPr>
      <w:r w:rsidRPr="00C3271C">
        <w:t xml:space="preserve">                    return;</w:t>
      </w:r>
    </w:p>
    <w:p w:rsidR="00C3271C" w:rsidRPr="00C3271C" w:rsidRDefault="00C3271C" w:rsidP="00C3271C">
      <w:pPr>
        <w:pStyle w:val="Code"/>
      </w:pPr>
      <w:r w:rsidRPr="00C3271C">
        <w:t xml:space="preserve">                }else if(!DataValidator.isAllNumber(_txtTotalWagons.getText())){</w:t>
      </w:r>
    </w:p>
    <w:p w:rsidR="00C3271C" w:rsidRPr="00F45D56" w:rsidRDefault="00C3271C" w:rsidP="00C3271C">
      <w:pPr>
        <w:pStyle w:val="Code"/>
        <w:rPr>
          <w:lang w:val="ru-RU"/>
        </w:rPr>
      </w:pPr>
      <w:r w:rsidRPr="00C3271C">
        <w:t xml:space="preserve">                    MessageShow</w:t>
      </w:r>
      <w:r w:rsidRPr="00F45D56">
        <w:rPr>
          <w:lang w:val="ru-RU"/>
        </w:rPr>
        <w:t>(</w:t>
      </w:r>
      <w:r w:rsidRPr="00C3271C">
        <w:t>Alert</w:t>
      </w:r>
      <w:r w:rsidRPr="00F45D56">
        <w:rPr>
          <w:lang w:val="ru-RU"/>
        </w:rPr>
        <w:t>.</w:t>
      </w:r>
      <w:r w:rsidRPr="00C3271C">
        <w:t>AlertType</w:t>
      </w:r>
      <w:r w:rsidRPr="00F45D56">
        <w:rPr>
          <w:lang w:val="ru-RU"/>
        </w:rPr>
        <w:t>.</w:t>
      </w:r>
      <w:r w:rsidRPr="00C3271C">
        <w:t>ERROR</w:t>
      </w:r>
      <w:r w:rsidRPr="00F45D56">
        <w:rPr>
          <w:lang w:val="ru-RU"/>
        </w:rPr>
        <w:t>, "Ошибка!", "Общее число полувагонов должно быть целым числом и больше 0!");</w:t>
      </w:r>
    </w:p>
    <w:p w:rsidR="00C3271C" w:rsidRPr="00C3271C" w:rsidRDefault="00C3271C" w:rsidP="00C3271C">
      <w:pPr>
        <w:pStyle w:val="Code"/>
      </w:pPr>
      <w:r w:rsidRPr="00F45D56">
        <w:rPr>
          <w:lang w:val="ru-RU"/>
        </w:rPr>
        <w:t xml:space="preserve">                    </w:t>
      </w:r>
      <w:r w:rsidRPr="00C3271C">
        <w:t>return;</w:t>
      </w:r>
    </w:p>
    <w:p w:rsidR="00C3271C" w:rsidRPr="00C3271C" w:rsidRDefault="00C3271C" w:rsidP="00C3271C">
      <w:pPr>
        <w:pStyle w:val="Code"/>
      </w:pPr>
      <w:r w:rsidRPr="00C3271C">
        <w:t xml:space="preserve">                }else if((!DataValidator.dateTextValidator(_txtDateArrivalTrain.getText())) ||</w:t>
      </w:r>
    </w:p>
    <w:p w:rsidR="00C3271C" w:rsidRPr="00C3271C" w:rsidRDefault="00C3271C" w:rsidP="00C3271C">
      <w:pPr>
        <w:pStyle w:val="Code"/>
      </w:pPr>
      <w:r w:rsidRPr="00C3271C">
        <w:t xml:space="preserve">                        (!DataValidator.dateTextValidator(_txtDateDepartureTrain.getText()))){</w:t>
      </w:r>
    </w:p>
    <w:p w:rsidR="00C3271C" w:rsidRPr="00C3271C" w:rsidRDefault="00C3271C" w:rsidP="00C3271C">
      <w:pPr>
        <w:pStyle w:val="Code"/>
      </w:pPr>
      <w:r w:rsidRPr="00C3271C">
        <w:t xml:space="preserve">                    MessageShow(Alert.AlertType.ERROR, "Ошибка!", "Формат даты должен быть в виде гггг-мм-дд");</w:t>
      </w:r>
    </w:p>
    <w:p w:rsidR="00C3271C" w:rsidRPr="00C3271C" w:rsidRDefault="00C3271C" w:rsidP="00C3271C">
      <w:pPr>
        <w:pStyle w:val="Code"/>
      </w:pPr>
      <w:r w:rsidRPr="00C3271C">
        <w:t xml:space="preserve">                    return;</w:t>
      </w:r>
    </w:p>
    <w:p w:rsidR="00C3271C" w:rsidRPr="00C3271C" w:rsidRDefault="00C3271C" w:rsidP="00C3271C">
      <w:pPr>
        <w:pStyle w:val="Code"/>
      </w:pPr>
      <w:r w:rsidRPr="00C3271C">
        <w:t xml:space="preserve">                }else if(!DataValidator.dateTimeValidator(_txtDateDepartureTrain.getText(), _txtDateArrivalTrain.getText())){</w:t>
      </w:r>
    </w:p>
    <w:p w:rsidR="00C3271C" w:rsidRPr="00F45D56" w:rsidRDefault="00C3271C" w:rsidP="00C3271C">
      <w:pPr>
        <w:pStyle w:val="Code"/>
        <w:rPr>
          <w:lang w:val="ru-RU"/>
        </w:rPr>
      </w:pPr>
      <w:r w:rsidRPr="00C3271C">
        <w:t xml:space="preserve">                    MessageShow</w:t>
      </w:r>
      <w:r w:rsidRPr="00F45D56">
        <w:rPr>
          <w:lang w:val="ru-RU"/>
        </w:rPr>
        <w:t>(</w:t>
      </w:r>
      <w:r w:rsidRPr="00C3271C">
        <w:t>Alert</w:t>
      </w:r>
      <w:r w:rsidRPr="00F45D56">
        <w:rPr>
          <w:lang w:val="ru-RU"/>
        </w:rPr>
        <w:t>.</w:t>
      </w:r>
      <w:r w:rsidRPr="00C3271C">
        <w:t>AlertType</w:t>
      </w:r>
      <w:r w:rsidRPr="00F45D56">
        <w:rPr>
          <w:lang w:val="ru-RU"/>
        </w:rPr>
        <w:t>.</w:t>
      </w:r>
      <w:r w:rsidRPr="00C3271C">
        <w:t>ERROR</w:t>
      </w:r>
      <w:r w:rsidRPr="00F45D56">
        <w:rPr>
          <w:lang w:val="ru-RU"/>
        </w:rPr>
        <w:t>, "Ошибка!", "Дата приезда состава не может быть раньше даты отправки состава!");</w:t>
      </w:r>
    </w:p>
    <w:p w:rsidR="00C3271C" w:rsidRPr="00C3271C" w:rsidRDefault="00C3271C" w:rsidP="00C3271C">
      <w:pPr>
        <w:pStyle w:val="Code"/>
      </w:pPr>
      <w:r w:rsidRPr="00F45D56">
        <w:rPr>
          <w:lang w:val="ru-RU"/>
        </w:rPr>
        <w:t xml:space="preserve">                    </w:t>
      </w:r>
      <w:r w:rsidRPr="00C3271C">
        <w:t>return;</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lastRenderedPageBreak/>
        <w:t xml:space="preserve">                for(int i = 0; i &lt; _table.getItems().size(); i++){</w:t>
      </w:r>
    </w:p>
    <w:p w:rsidR="00C3271C" w:rsidRPr="00C3271C" w:rsidRDefault="00C3271C" w:rsidP="00C3271C">
      <w:pPr>
        <w:pStyle w:val="Code"/>
      </w:pPr>
      <w:r w:rsidRPr="00C3271C">
        <w:t xml:space="preserve">                    if(_table.getItems().get(i).getNumberInvoice().equals(_txtNumberInvoice.getText())){</w:t>
      </w:r>
    </w:p>
    <w:p w:rsidR="00C3271C" w:rsidRPr="00F45D56" w:rsidRDefault="00C3271C" w:rsidP="00C3271C">
      <w:pPr>
        <w:pStyle w:val="Code"/>
        <w:rPr>
          <w:lang w:val="ru-RU"/>
        </w:rPr>
      </w:pPr>
      <w:r w:rsidRPr="00C3271C">
        <w:t xml:space="preserve">                        MessageShow</w:t>
      </w:r>
      <w:r w:rsidRPr="00F45D56">
        <w:rPr>
          <w:lang w:val="ru-RU"/>
        </w:rPr>
        <w:t>(</w:t>
      </w:r>
      <w:r w:rsidRPr="00C3271C">
        <w:t>Alert</w:t>
      </w:r>
      <w:r w:rsidRPr="00F45D56">
        <w:rPr>
          <w:lang w:val="ru-RU"/>
        </w:rPr>
        <w:t>.</w:t>
      </w:r>
      <w:r w:rsidRPr="00C3271C">
        <w:t>AlertType</w:t>
      </w:r>
      <w:r w:rsidRPr="00F45D56">
        <w:rPr>
          <w:lang w:val="ru-RU"/>
        </w:rPr>
        <w:t>.</w:t>
      </w:r>
      <w:r w:rsidRPr="00C3271C">
        <w:t>ERROR</w:t>
      </w:r>
      <w:r w:rsidRPr="00F45D56">
        <w:rPr>
          <w:lang w:val="ru-RU"/>
        </w:rPr>
        <w:t>, "Ошибка!", "Накладная с данным номером уже присутствует в базе данных!");</w:t>
      </w:r>
    </w:p>
    <w:p w:rsidR="00C3271C" w:rsidRPr="00F45D56" w:rsidRDefault="00C3271C" w:rsidP="00C3271C">
      <w:pPr>
        <w:pStyle w:val="Code"/>
        <w:rPr>
          <w:lang w:val="ru-RU"/>
        </w:rPr>
      </w:pPr>
      <w:r w:rsidRPr="00F45D56">
        <w:rPr>
          <w:lang w:val="ru-RU"/>
        </w:rPr>
        <w:t xml:space="preserve">                        </w:t>
      </w:r>
      <w:r w:rsidRPr="00C3271C">
        <w:t>return</w:t>
      </w:r>
      <w:r w:rsidRPr="00F45D56">
        <w:rPr>
          <w:lang w:val="ru-RU"/>
        </w:rPr>
        <w:t>;</w:t>
      </w:r>
    </w:p>
    <w:p w:rsidR="00C3271C" w:rsidRPr="00F45D56" w:rsidRDefault="00C3271C" w:rsidP="00C3271C">
      <w:pPr>
        <w:pStyle w:val="Code"/>
        <w:rPr>
          <w:lang w:val="ru-RU"/>
        </w:rPr>
      </w:pPr>
      <w:r w:rsidRPr="00F45D56">
        <w:rPr>
          <w:lang w:val="ru-RU"/>
        </w:rPr>
        <w:t xml:space="preserve">                    }</w:t>
      </w:r>
    </w:p>
    <w:p w:rsidR="00C3271C" w:rsidRPr="00F45D56" w:rsidRDefault="00C3271C" w:rsidP="00C3271C">
      <w:pPr>
        <w:pStyle w:val="Code"/>
        <w:rPr>
          <w:lang w:val="ru-RU"/>
        </w:rPr>
      </w:pPr>
      <w:r w:rsidRPr="00F45D56">
        <w:rPr>
          <w:lang w:val="ru-RU"/>
        </w:rPr>
        <w:t xml:space="preserve">                }</w:t>
      </w:r>
    </w:p>
    <w:p w:rsidR="00C3271C" w:rsidRPr="00F45D56" w:rsidRDefault="00C3271C" w:rsidP="00C3271C">
      <w:pPr>
        <w:pStyle w:val="Code"/>
        <w:rPr>
          <w:lang w:val="ru-RU"/>
        </w:rPr>
      </w:pPr>
    </w:p>
    <w:p w:rsidR="00C3271C" w:rsidRPr="00F45D56" w:rsidRDefault="00C3271C" w:rsidP="00C3271C">
      <w:pPr>
        <w:pStyle w:val="Code"/>
        <w:rPr>
          <w:lang w:val="ru-RU"/>
        </w:rPr>
      </w:pPr>
      <w:r w:rsidRPr="00F45D56">
        <w:rPr>
          <w:lang w:val="ru-RU"/>
        </w:rPr>
        <w:t xml:space="preserve">                //логика добавления в базу данных на сервере:</w:t>
      </w:r>
    </w:p>
    <w:p w:rsidR="00C3271C" w:rsidRPr="00C3271C" w:rsidRDefault="00C3271C" w:rsidP="00C3271C">
      <w:pPr>
        <w:pStyle w:val="Code"/>
      </w:pPr>
      <w:r w:rsidRPr="00F45D56">
        <w:rPr>
          <w:lang w:val="ru-RU"/>
        </w:rPr>
        <w:t xml:space="preserve">                </w:t>
      </w:r>
      <w:r w:rsidRPr="00C3271C">
        <w:t>DataElementInvoice dataElement = new DataElementInvoice(</w:t>
      </w:r>
    </w:p>
    <w:p w:rsidR="00C3271C" w:rsidRPr="00C3271C" w:rsidRDefault="00C3271C" w:rsidP="00C3271C">
      <w:pPr>
        <w:pStyle w:val="Code"/>
      </w:pPr>
      <w:r w:rsidRPr="00C3271C">
        <w:t xml:space="preserve">                        _txtNumberInvoice.getText(),</w:t>
      </w:r>
    </w:p>
    <w:p w:rsidR="00C3271C" w:rsidRPr="00C3271C" w:rsidRDefault="00C3271C" w:rsidP="00C3271C">
      <w:pPr>
        <w:pStyle w:val="Code"/>
      </w:pPr>
      <w:r w:rsidRPr="00C3271C">
        <w:t xml:space="preserve">                        _txtNameSupplier.getText(),</w:t>
      </w:r>
    </w:p>
    <w:p w:rsidR="00C3271C" w:rsidRPr="00C3271C" w:rsidRDefault="00C3271C" w:rsidP="00C3271C">
      <w:pPr>
        <w:pStyle w:val="Code"/>
      </w:pPr>
      <w:r w:rsidRPr="00C3271C">
        <w:t xml:space="preserve">                        Short.valueOf(_txtTotalWagons.getText()),</w:t>
      </w:r>
    </w:p>
    <w:p w:rsidR="00C3271C" w:rsidRPr="00C3271C" w:rsidRDefault="00C3271C" w:rsidP="00C3271C">
      <w:pPr>
        <w:pStyle w:val="Code"/>
      </w:pPr>
      <w:r w:rsidRPr="00C3271C">
        <w:t xml:space="preserve">                        _txtDateArrivalTrain.getText(),</w:t>
      </w:r>
    </w:p>
    <w:p w:rsidR="00C3271C" w:rsidRPr="00C3271C" w:rsidRDefault="00C3271C" w:rsidP="00C3271C">
      <w:pPr>
        <w:pStyle w:val="Code"/>
      </w:pPr>
      <w:r w:rsidRPr="00C3271C">
        <w:t xml:space="preserve">                        _txtDateDepartureTrain.getText()</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try{</w:t>
      </w:r>
    </w:p>
    <w:p w:rsidR="00C3271C" w:rsidRPr="00C3271C" w:rsidRDefault="00C3271C" w:rsidP="00C3271C">
      <w:pPr>
        <w:pStyle w:val="Code"/>
      </w:pPr>
      <w:r w:rsidRPr="00C3271C">
        <w:t xml:space="preserve">                    DataNetwork.updateDataElement("http://localhost:8080/database/invoices/insert", dataElement);</w:t>
      </w:r>
    </w:p>
    <w:p w:rsidR="00C3271C" w:rsidRPr="00C3271C" w:rsidRDefault="00C3271C" w:rsidP="00C3271C">
      <w:pPr>
        <w:pStyle w:val="Code"/>
      </w:pPr>
      <w:r w:rsidRPr="00C3271C">
        <w:t xml:space="preserve">                }catch (Exception e){</w:t>
      </w:r>
    </w:p>
    <w:p w:rsidR="00C3271C" w:rsidRPr="00C3271C" w:rsidRDefault="00C3271C" w:rsidP="00C3271C">
      <w:pPr>
        <w:pStyle w:val="Code"/>
      </w:pPr>
      <w:r w:rsidRPr="00C3271C">
        <w:t xml:space="preserve">                    MessageShow(Alert.AlertType.ERROR, "Ошибка!", e.getMessage());</w:t>
      </w:r>
    </w:p>
    <w:p w:rsidR="00C3271C" w:rsidRPr="00F45D56" w:rsidRDefault="00C3271C" w:rsidP="00C3271C">
      <w:pPr>
        <w:pStyle w:val="Code"/>
        <w:rPr>
          <w:lang w:val="ru-RU"/>
        </w:rPr>
      </w:pPr>
      <w:r w:rsidRPr="00C3271C">
        <w:t xml:space="preserve">                    return</w:t>
      </w:r>
      <w:r w:rsidRPr="00F45D56">
        <w:rPr>
          <w:lang w:val="ru-RU"/>
        </w:rPr>
        <w:t>;</w:t>
      </w:r>
    </w:p>
    <w:p w:rsidR="00C3271C" w:rsidRPr="00F45D56" w:rsidRDefault="00C3271C" w:rsidP="00C3271C">
      <w:pPr>
        <w:pStyle w:val="Code"/>
        <w:rPr>
          <w:lang w:val="ru-RU"/>
        </w:rPr>
      </w:pPr>
      <w:r w:rsidRPr="00F45D56">
        <w:rPr>
          <w:lang w:val="ru-RU"/>
        </w:rPr>
        <w:t xml:space="preserve">                }</w:t>
      </w:r>
    </w:p>
    <w:p w:rsidR="00C3271C" w:rsidRPr="00F45D56" w:rsidRDefault="00C3271C" w:rsidP="00C3271C">
      <w:pPr>
        <w:pStyle w:val="Code"/>
        <w:rPr>
          <w:lang w:val="ru-RU"/>
        </w:rPr>
      </w:pPr>
    </w:p>
    <w:p w:rsidR="00C3271C" w:rsidRPr="00F45D56" w:rsidRDefault="00C3271C" w:rsidP="00C3271C">
      <w:pPr>
        <w:pStyle w:val="Code"/>
        <w:rPr>
          <w:lang w:val="ru-RU"/>
        </w:rPr>
      </w:pPr>
      <w:r w:rsidRPr="00F45D56">
        <w:rPr>
          <w:lang w:val="ru-RU"/>
        </w:rPr>
        <w:t xml:space="preserve">                //логика добавления в таблицу:</w:t>
      </w:r>
    </w:p>
    <w:p w:rsidR="00C3271C" w:rsidRPr="00C3271C" w:rsidRDefault="00C3271C" w:rsidP="00C3271C">
      <w:pPr>
        <w:pStyle w:val="Code"/>
      </w:pPr>
      <w:r w:rsidRPr="00F45D56">
        <w:rPr>
          <w:lang w:val="ru-RU"/>
        </w:rPr>
        <w:t xml:space="preserve">                </w:t>
      </w:r>
      <w:r w:rsidRPr="00C3271C">
        <w:t>_table.getItems().add(new DataInvoiceTableView(</w:t>
      </w:r>
    </w:p>
    <w:p w:rsidR="00C3271C" w:rsidRPr="00C3271C" w:rsidRDefault="00C3271C" w:rsidP="00C3271C">
      <w:pPr>
        <w:pStyle w:val="Code"/>
      </w:pPr>
      <w:r w:rsidRPr="00C3271C">
        <w:t xml:space="preserve">                        _txtNumberInvoice.getText(),</w:t>
      </w:r>
    </w:p>
    <w:p w:rsidR="00C3271C" w:rsidRPr="00C3271C" w:rsidRDefault="00C3271C" w:rsidP="00C3271C">
      <w:pPr>
        <w:pStyle w:val="Code"/>
      </w:pPr>
      <w:r w:rsidRPr="00C3271C">
        <w:t xml:space="preserve">                        _txtNameSupplier.getText(),</w:t>
      </w:r>
    </w:p>
    <w:p w:rsidR="00C3271C" w:rsidRPr="00C3271C" w:rsidRDefault="00C3271C" w:rsidP="00C3271C">
      <w:pPr>
        <w:pStyle w:val="Code"/>
      </w:pPr>
      <w:r w:rsidRPr="00C3271C">
        <w:t xml:space="preserve">                        Short.valueOf(_txtTotalWagons.getText()),</w:t>
      </w:r>
    </w:p>
    <w:p w:rsidR="00C3271C" w:rsidRPr="00C3271C" w:rsidRDefault="00C3271C" w:rsidP="00C3271C">
      <w:pPr>
        <w:pStyle w:val="Code"/>
      </w:pPr>
      <w:r w:rsidRPr="00C3271C">
        <w:t xml:space="preserve">                        _txtDateArrivalTrain.getText(),</w:t>
      </w:r>
    </w:p>
    <w:p w:rsidR="00C3271C" w:rsidRPr="00C3271C" w:rsidRDefault="00C3271C" w:rsidP="00C3271C">
      <w:pPr>
        <w:pStyle w:val="Code"/>
      </w:pPr>
      <w:r w:rsidRPr="00C3271C">
        <w:t xml:space="preserve">                        _txtDateDepartureTrain.getText()</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обработка обновления записи в таблице</w:t>
      </w:r>
    </w:p>
    <w:p w:rsidR="00C3271C" w:rsidRPr="00C3271C" w:rsidRDefault="00C3271C" w:rsidP="00C3271C">
      <w:pPr>
        <w:pStyle w:val="Code"/>
      </w:pPr>
      <w:r w:rsidRPr="00C3271C">
        <w:t xml:space="preserve">        _updateInvoice.addEventHandler(MouseEvent.MOUSE_CLICKED, new EventHandler&lt;MouseEvent&gt;() {</w:t>
      </w:r>
    </w:p>
    <w:p w:rsidR="00C3271C" w:rsidRPr="00C3271C" w:rsidRDefault="00C3271C" w:rsidP="00C3271C">
      <w:pPr>
        <w:pStyle w:val="Code"/>
      </w:pPr>
      <w:r w:rsidRPr="00C3271C">
        <w:t xml:space="preserve">            @Override</w:t>
      </w:r>
    </w:p>
    <w:p w:rsidR="00C3271C" w:rsidRPr="00C3271C" w:rsidRDefault="00C3271C" w:rsidP="00C3271C">
      <w:pPr>
        <w:pStyle w:val="Code"/>
      </w:pPr>
      <w:r w:rsidRPr="00C3271C">
        <w:t xml:space="preserve">            public void handle(MouseEvent event) {</w:t>
      </w:r>
    </w:p>
    <w:p w:rsidR="00C3271C" w:rsidRPr="00C3271C" w:rsidRDefault="00C3271C" w:rsidP="00C3271C">
      <w:pPr>
        <w:pStyle w:val="Code"/>
      </w:pPr>
      <w:r w:rsidRPr="00C3271C">
        <w:t xml:space="preserve">                if(!DataValidator.requiredValidator(new String[]{</w:t>
      </w:r>
    </w:p>
    <w:p w:rsidR="00C3271C" w:rsidRPr="00C3271C" w:rsidRDefault="00C3271C" w:rsidP="00C3271C">
      <w:pPr>
        <w:pStyle w:val="Code"/>
      </w:pPr>
      <w:r w:rsidRPr="00C3271C">
        <w:t xml:space="preserve">                        _txtNumberInvoice.getText(),</w:t>
      </w:r>
    </w:p>
    <w:p w:rsidR="00C3271C" w:rsidRPr="00C3271C" w:rsidRDefault="00C3271C" w:rsidP="00C3271C">
      <w:pPr>
        <w:pStyle w:val="Code"/>
      </w:pPr>
      <w:r w:rsidRPr="00C3271C">
        <w:lastRenderedPageBreak/>
        <w:t xml:space="preserve">                        _txtNameSupplier.getText(),</w:t>
      </w:r>
    </w:p>
    <w:p w:rsidR="00C3271C" w:rsidRPr="00C3271C" w:rsidRDefault="00C3271C" w:rsidP="00C3271C">
      <w:pPr>
        <w:pStyle w:val="Code"/>
      </w:pPr>
      <w:r w:rsidRPr="00C3271C">
        <w:t xml:space="preserve">                        _txtTotalWagons.getText(),</w:t>
      </w:r>
    </w:p>
    <w:p w:rsidR="00C3271C" w:rsidRPr="00C3271C" w:rsidRDefault="00C3271C" w:rsidP="00C3271C">
      <w:pPr>
        <w:pStyle w:val="Code"/>
      </w:pPr>
      <w:r w:rsidRPr="00C3271C">
        <w:t xml:space="preserve">                        _txtDateArrivalTrain.getText(),</w:t>
      </w:r>
    </w:p>
    <w:p w:rsidR="00C3271C" w:rsidRPr="00C3271C" w:rsidRDefault="00C3271C" w:rsidP="00C3271C">
      <w:pPr>
        <w:pStyle w:val="Code"/>
      </w:pPr>
      <w:r w:rsidRPr="00C3271C">
        <w:t xml:space="preserve">                        _txtDateDepartureTrain.getText()</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MessageShow(Alert.AlertType.ERROR, "Ошибка!", "Все поля должны быть заполнены!");</w:t>
      </w:r>
    </w:p>
    <w:p w:rsidR="00C3271C" w:rsidRPr="00C3271C" w:rsidRDefault="00C3271C" w:rsidP="00C3271C">
      <w:pPr>
        <w:pStyle w:val="Code"/>
      </w:pPr>
      <w:r w:rsidRPr="00C3271C">
        <w:t xml:space="preserve">                    return;</w:t>
      </w:r>
    </w:p>
    <w:p w:rsidR="00C3271C" w:rsidRPr="00C3271C" w:rsidRDefault="00C3271C" w:rsidP="00C3271C">
      <w:pPr>
        <w:pStyle w:val="Code"/>
      </w:pPr>
      <w:r w:rsidRPr="00C3271C">
        <w:t xml:space="preserve">                }else if(!DataValidator.isAllNumber(_txtTotalWagons.getText())){</w:t>
      </w:r>
    </w:p>
    <w:p w:rsidR="00C3271C" w:rsidRPr="00F45D56" w:rsidRDefault="00C3271C" w:rsidP="00C3271C">
      <w:pPr>
        <w:pStyle w:val="Code"/>
        <w:rPr>
          <w:lang w:val="ru-RU"/>
        </w:rPr>
      </w:pPr>
      <w:r w:rsidRPr="00C3271C">
        <w:t xml:space="preserve">                    MessageShow</w:t>
      </w:r>
      <w:r w:rsidRPr="00F45D56">
        <w:rPr>
          <w:lang w:val="ru-RU"/>
        </w:rPr>
        <w:t>(</w:t>
      </w:r>
      <w:r w:rsidRPr="00C3271C">
        <w:t>Alert</w:t>
      </w:r>
      <w:r w:rsidRPr="00F45D56">
        <w:rPr>
          <w:lang w:val="ru-RU"/>
        </w:rPr>
        <w:t>.</w:t>
      </w:r>
      <w:r w:rsidRPr="00C3271C">
        <w:t>AlertType</w:t>
      </w:r>
      <w:r w:rsidRPr="00F45D56">
        <w:rPr>
          <w:lang w:val="ru-RU"/>
        </w:rPr>
        <w:t>.</w:t>
      </w:r>
      <w:r w:rsidRPr="00C3271C">
        <w:t>ERROR</w:t>
      </w:r>
      <w:r w:rsidRPr="00F45D56">
        <w:rPr>
          <w:lang w:val="ru-RU"/>
        </w:rPr>
        <w:t>, "Ошибка!", "Общее число полувагонов должно быть целым числом и больше 0!");</w:t>
      </w:r>
    </w:p>
    <w:p w:rsidR="00C3271C" w:rsidRPr="00C3271C" w:rsidRDefault="00C3271C" w:rsidP="00C3271C">
      <w:pPr>
        <w:pStyle w:val="Code"/>
      </w:pPr>
      <w:r w:rsidRPr="00F45D56">
        <w:rPr>
          <w:lang w:val="ru-RU"/>
        </w:rPr>
        <w:t xml:space="preserve">                    </w:t>
      </w:r>
      <w:r w:rsidRPr="00C3271C">
        <w:t>return;</w:t>
      </w:r>
    </w:p>
    <w:p w:rsidR="00C3271C" w:rsidRPr="00C3271C" w:rsidRDefault="00C3271C" w:rsidP="00C3271C">
      <w:pPr>
        <w:pStyle w:val="Code"/>
      </w:pPr>
      <w:r w:rsidRPr="00C3271C">
        <w:t xml:space="preserve">                }else if((!DataValidator.dateTextValidator(_txtDateArrivalTrain.getText())) ||</w:t>
      </w:r>
    </w:p>
    <w:p w:rsidR="00C3271C" w:rsidRPr="00C3271C" w:rsidRDefault="00C3271C" w:rsidP="00C3271C">
      <w:pPr>
        <w:pStyle w:val="Code"/>
      </w:pPr>
      <w:r w:rsidRPr="00C3271C">
        <w:t xml:space="preserve">                        (!DataValidator.dateTextValidator(_txtDateDepartureTrain.getText()))){</w:t>
      </w:r>
    </w:p>
    <w:p w:rsidR="00C3271C" w:rsidRPr="00C3271C" w:rsidRDefault="00C3271C" w:rsidP="00C3271C">
      <w:pPr>
        <w:pStyle w:val="Code"/>
      </w:pPr>
      <w:r w:rsidRPr="00C3271C">
        <w:t xml:space="preserve">                    MessageShow(Alert.AlertType.ERROR, "Ошибка!", "Формат даты должен быть в виде гггг-мм-дд");</w:t>
      </w:r>
    </w:p>
    <w:p w:rsidR="00C3271C" w:rsidRPr="00C3271C" w:rsidRDefault="00C3271C" w:rsidP="00C3271C">
      <w:pPr>
        <w:pStyle w:val="Code"/>
      </w:pPr>
      <w:r w:rsidRPr="00C3271C">
        <w:t xml:space="preserve">                    return;</w:t>
      </w:r>
    </w:p>
    <w:p w:rsidR="00C3271C" w:rsidRPr="00C3271C" w:rsidRDefault="00C3271C" w:rsidP="00C3271C">
      <w:pPr>
        <w:pStyle w:val="Code"/>
      </w:pPr>
      <w:r w:rsidRPr="00C3271C">
        <w:t xml:space="preserve">                }else if(!DataValidator.dateTimeValidator(_txtDateDepartureTrain.getText(), _txtDateArrivalTrain.getText())){</w:t>
      </w:r>
    </w:p>
    <w:p w:rsidR="00C3271C" w:rsidRPr="00F45D56" w:rsidRDefault="00C3271C" w:rsidP="00C3271C">
      <w:pPr>
        <w:pStyle w:val="Code"/>
        <w:rPr>
          <w:lang w:val="ru-RU"/>
        </w:rPr>
      </w:pPr>
      <w:r w:rsidRPr="00C3271C">
        <w:t xml:space="preserve">                    MessageShow</w:t>
      </w:r>
      <w:r w:rsidRPr="00F45D56">
        <w:rPr>
          <w:lang w:val="ru-RU"/>
        </w:rPr>
        <w:t>(</w:t>
      </w:r>
      <w:r w:rsidRPr="00C3271C">
        <w:t>Alert</w:t>
      </w:r>
      <w:r w:rsidRPr="00F45D56">
        <w:rPr>
          <w:lang w:val="ru-RU"/>
        </w:rPr>
        <w:t>.</w:t>
      </w:r>
      <w:r w:rsidRPr="00C3271C">
        <w:t>AlertType</w:t>
      </w:r>
      <w:r w:rsidRPr="00F45D56">
        <w:rPr>
          <w:lang w:val="ru-RU"/>
        </w:rPr>
        <w:t>.</w:t>
      </w:r>
      <w:r w:rsidRPr="00C3271C">
        <w:t>ERROR</w:t>
      </w:r>
      <w:r w:rsidRPr="00F45D56">
        <w:rPr>
          <w:lang w:val="ru-RU"/>
        </w:rPr>
        <w:t>, "Ошибка!", "Дата приезда состава не может быть раньше даты отправки состава!");</w:t>
      </w:r>
    </w:p>
    <w:p w:rsidR="00C3271C" w:rsidRPr="00C3271C" w:rsidRDefault="00C3271C" w:rsidP="00C3271C">
      <w:pPr>
        <w:pStyle w:val="Code"/>
      </w:pPr>
      <w:r w:rsidRPr="00F45D56">
        <w:rPr>
          <w:lang w:val="ru-RU"/>
        </w:rPr>
        <w:t xml:space="preserve">                    </w:t>
      </w:r>
      <w:r w:rsidRPr="00C3271C">
        <w:t>return;</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int index = (-1);</w:t>
      </w:r>
    </w:p>
    <w:p w:rsidR="00C3271C" w:rsidRPr="00C3271C" w:rsidRDefault="00C3271C" w:rsidP="00C3271C">
      <w:pPr>
        <w:pStyle w:val="Code"/>
      </w:pPr>
      <w:r w:rsidRPr="00C3271C">
        <w:t xml:space="preserve">                for(int i = 0; i &lt; _table.getItems().size(); i++){</w:t>
      </w:r>
    </w:p>
    <w:p w:rsidR="00C3271C" w:rsidRPr="00C3271C" w:rsidRDefault="00C3271C" w:rsidP="00C3271C">
      <w:pPr>
        <w:pStyle w:val="Code"/>
      </w:pPr>
      <w:r w:rsidRPr="00C3271C">
        <w:t xml:space="preserve">                    if(_table.getItems().get(i).getNumberInvoice().equals(_txtNumberInvoice.getText())){</w:t>
      </w:r>
    </w:p>
    <w:p w:rsidR="00C3271C" w:rsidRPr="00C3271C" w:rsidRDefault="00C3271C" w:rsidP="00C3271C">
      <w:pPr>
        <w:pStyle w:val="Code"/>
      </w:pPr>
      <w:r w:rsidRPr="00C3271C">
        <w:t xml:space="preserve">                        index = i;</w:t>
      </w:r>
    </w:p>
    <w:p w:rsidR="00C3271C" w:rsidRPr="00C3271C" w:rsidRDefault="00C3271C" w:rsidP="00C3271C">
      <w:pPr>
        <w:pStyle w:val="Code"/>
      </w:pPr>
      <w:r w:rsidRPr="00C3271C">
        <w:t xml:space="preserve">                        break;</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if(index &lt; 0){</w:t>
      </w:r>
    </w:p>
    <w:p w:rsidR="00C3271C" w:rsidRPr="00F45D56" w:rsidRDefault="00C3271C" w:rsidP="00C3271C">
      <w:pPr>
        <w:pStyle w:val="Code"/>
        <w:rPr>
          <w:lang w:val="ru-RU"/>
        </w:rPr>
      </w:pPr>
      <w:r w:rsidRPr="00C3271C">
        <w:t xml:space="preserve">                    MessageShow</w:t>
      </w:r>
      <w:r w:rsidRPr="00F45D56">
        <w:rPr>
          <w:lang w:val="ru-RU"/>
        </w:rPr>
        <w:t>(</w:t>
      </w:r>
      <w:r w:rsidRPr="00C3271C">
        <w:t>Alert</w:t>
      </w:r>
      <w:r w:rsidRPr="00F45D56">
        <w:rPr>
          <w:lang w:val="ru-RU"/>
        </w:rPr>
        <w:t>.</w:t>
      </w:r>
      <w:r w:rsidRPr="00C3271C">
        <w:t>AlertType</w:t>
      </w:r>
      <w:r w:rsidRPr="00F45D56">
        <w:rPr>
          <w:lang w:val="ru-RU"/>
        </w:rPr>
        <w:t>.</w:t>
      </w:r>
      <w:r w:rsidRPr="00C3271C">
        <w:t>ERROR</w:t>
      </w:r>
      <w:r w:rsidRPr="00F45D56">
        <w:rPr>
          <w:lang w:val="ru-RU"/>
        </w:rPr>
        <w:t>, "Ошибка!", "Накладная с данным номером не присутствует в базе данных!");</w:t>
      </w:r>
    </w:p>
    <w:p w:rsidR="00C3271C" w:rsidRPr="00F45D56" w:rsidRDefault="00C3271C" w:rsidP="00C3271C">
      <w:pPr>
        <w:pStyle w:val="Code"/>
        <w:rPr>
          <w:lang w:val="ru-RU"/>
        </w:rPr>
      </w:pPr>
      <w:r w:rsidRPr="00F45D56">
        <w:rPr>
          <w:lang w:val="ru-RU"/>
        </w:rPr>
        <w:t xml:space="preserve">                    </w:t>
      </w:r>
      <w:r w:rsidRPr="00C3271C">
        <w:t>return</w:t>
      </w:r>
      <w:r w:rsidRPr="00F45D56">
        <w:rPr>
          <w:lang w:val="ru-RU"/>
        </w:rPr>
        <w:t>;</w:t>
      </w:r>
    </w:p>
    <w:p w:rsidR="00C3271C" w:rsidRPr="00F45D56" w:rsidRDefault="00C3271C" w:rsidP="00C3271C">
      <w:pPr>
        <w:pStyle w:val="Code"/>
        <w:rPr>
          <w:lang w:val="ru-RU"/>
        </w:rPr>
      </w:pPr>
      <w:r w:rsidRPr="00F45D56">
        <w:rPr>
          <w:lang w:val="ru-RU"/>
        </w:rPr>
        <w:t xml:space="preserve">                }</w:t>
      </w:r>
    </w:p>
    <w:p w:rsidR="00C3271C" w:rsidRPr="00F45D56" w:rsidRDefault="00C3271C" w:rsidP="00C3271C">
      <w:pPr>
        <w:pStyle w:val="Code"/>
        <w:rPr>
          <w:lang w:val="ru-RU"/>
        </w:rPr>
      </w:pPr>
    </w:p>
    <w:p w:rsidR="00C3271C" w:rsidRPr="00F45D56" w:rsidRDefault="00C3271C" w:rsidP="00C3271C">
      <w:pPr>
        <w:pStyle w:val="Code"/>
        <w:rPr>
          <w:lang w:val="ru-RU"/>
        </w:rPr>
      </w:pPr>
      <w:r w:rsidRPr="00F45D56">
        <w:rPr>
          <w:lang w:val="ru-RU"/>
        </w:rPr>
        <w:t xml:space="preserve">                //логика обновления записи в базе данных на сервере:</w:t>
      </w:r>
    </w:p>
    <w:p w:rsidR="00C3271C" w:rsidRPr="00C3271C" w:rsidRDefault="00C3271C" w:rsidP="00C3271C">
      <w:pPr>
        <w:pStyle w:val="Code"/>
      </w:pPr>
      <w:r w:rsidRPr="00F45D56">
        <w:rPr>
          <w:lang w:val="ru-RU"/>
        </w:rPr>
        <w:lastRenderedPageBreak/>
        <w:t xml:space="preserve">                </w:t>
      </w:r>
      <w:r w:rsidRPr="00C3271C">
        <w:t>DataElementInvoice dataElement = new DataElementInvoice(</w:t>
      </w:r>
    </w:p>
    <w:p w:rsidR="00C3271C" w:rsidRPr="00C3271C" w:rsidRDefault="00C3271C" w:rsidP="00C3271C">
      <w:pPr>
        <w:pStyle w:val="Code"/>
      </w:pPr>
      <w:r w:rsidRPr="00C3271C">
        <w:t xml:space="preserve">                        _txtNumberInvoice.getText(),</w:t>
      </w:r>
    </w:p>
    <w:p w:rsidR="00C3271C" w:rsidRPr="00C3271C" w:rsidRDefault="00C3271C" w:rsidP="00C3271C">
      <w:pPr>
        <w:pStyle w:val="Code"/>
      </w:pPr>
      <w:r w:rsidRPr="00C3271C">
        <w:t xml:space="preserve">                        _txtNameSupplier.getText(),</w:t>
      </w:r>
    </w:p>
    <w:p w:rsidR="00C3271C" w:rsidRPr="00C3271C" w:rsidRDefault="00C3271C" w:rsidP="00C3271C">
      <w:pPr>
        <w:pStyle w:val="Code"/>
      </w:pPr>
      <w:r w:rsidRPr="00C3271C">
        <w:t xml:space="preserve">                        Short.valueOf(_txtTotalWagons.getText()),</w:t>
      </w:r>
    </w:p>
    <w:p w:rsidR="00C3271C" w:rsidRPr="00C3271C" w:rsidRDefault="00C3271C" w:rsidP="00C3271C">
      <w:pPr>
        <w:pStyle w:val="Code"/>
      </w:pPr>
      <w:r w:rsidRPr="00C3271C">
        <w:t xml:space="preserve">                        _txtDateArrivalTrain.getText(),</w:t>
      </w:r>
    </w:p>
    <w:p w:rsidR="00C3271C" w:rsidRPr="00C3271C" w:rsidRDefault="00C3271C" w:rsidP="00C3271C">
      <w:pPr>
        <w:pStyle w:val="Code"/>
      </w:pPr>
      <w:r w:rsidRPr="00C3271C">
        <w:t xml:space="preserve">                        _txtDateDepartureTrain.getText()</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try{</w:t>
      </w:r>
    </w:p>
    <w:p w:rsidR="00C3271C" w:rsidRPr="00C3271C" w:rsidRDefault="00C3271C" w:rsidP="00C3271C">
      <w:pPr>
        <w:pStyle w:val="Code"/>
      </w:pPr>
      <w:r w:rsidRPr="00C3271C">
        <w:t xml:space="preserve">                    DataNetwork.updateDataElement("http://localhost:8080/database/invoices/update", dataElement);</w:t>
      </w:r>
    </w:p>
    <w:p w:rsidR="00C3271C" w:rsidRPr="00C3271C" w:rsidRDefault="00C3271C" w:rsidP="00C3271C">
      <w:pPr>
        <w:pStyle w:val="Code"/>
      </w:pPr>
      <w:r w:rsidRPr="00C3271C">
        <w:t xml:space="preserve">                }catch (Exception e){</w:t>
      </w:r>
    </w:p>
    <w:p w:rsidR="00C3271C" w:rsidRPr="00C3271C" w:rsidRDefault="00C3271C" w:rsidP="00C3271C">
      <w:pPr>
        <w:pStyle w:val="Code"/>
      </w:pPr>
      <w:r w:rsidRPr="00C3271C">
        <w:t xml:space="preserve">                    MessageShow(Alert.AlertType.ERROR, "Ошибка!", e.getMessage());</w:t>
      </w:r>
    </w:p>
    <w:p w:rsidR="00C3271C" w:rsidRPr="00F45D56" w:rsidRDefault="00C3271C" w:rsidP="00C3271C">
      <w:pPr>
        <w:pStyle w:val="Code"/>
        <w:rPr>
          <w:lang w:val="ru-RU"/>
        </w:rPr>
      </w:pPr>
      <w:r w:rsidRPr="00C3271C">
        <w:t xml:space="preserve">                    return</w:t>
      </w:r>
      <w:r w:rsidRPr="00F45D56">
        <w:rPr>
          <w:lang w:val="ru-RU"/>
        </w:rPr>
        <w:t>;</w:t>
      </w:r>
    </w:p>
    <w:p w:rsidR="00C3271C" w:rsidRPr="00F45D56" w:rsidRDefault="00C3271C" w:rsidP="00C3271C">
      <w:pPr>
        <w:pStyle w:val="Code"/>
        <w:rPr>
          <w:lang w:val="ru-RU"/>
        </w:rPr>
      </w:pPr>
      <w:r w:rsidRPr="00F45D56">
        <w:rPr>
          <w:lang w:val="ru-RU"/>
        </w:rPr>
        <w:t xml:space="preserve">                }</w:t>
      </w:r>
    </w:p>
    <w:p w:rsidR="00C3271C" w:rsidRPr="00F45D56" w:rsidRDefault="00C3271C" w:rsidP="00C3271C">
      <w:pPr>
        <w:pStyle w:val="Code"/>
        <w:rPr>
          <w:lang w:val="ru-RU"/>
        </w:rPr>
      </w:pPr>
    </w:p>
    <w:p w:rsidR="00C3271C" w:rsidRPr="00F45D56" w:rsidRDefault="00C3271C" w:rsidP="00C3271C">
      <w:pPr>
        <w:pStyle w:val="Code"/>
        <w:rPr>
          <w:lang w:val="ru-RU"/>
        </w:rPr>
      </w:pPr>
      <w:r w:rsidRPr="00F45D56">
        <w:rPr>
          <w:lang w:val="ru-RU"/>
        </w:rPr>
        <w:t xml:space="preserve">                //логика обновления данных в таблице:</w:t>
      </w:r>
    </w:p>
    <w:p w:rsidR="00C3271C" w:rsidRPr="00C3271C" w:rsidRDefault="00C3271C" w:rsidP="00C3271C">
      <w:pPr>
        <w:pStyle w:val="Code"/>
      </w:pPr>
      <w:r w:rsidRPr="00F45D56">
        <w:rPr>
          <w:lang w:val="ru-RU"/>
        </w:rPr>
        <w:t xml:space="preserve">                </w:t>
      </w:r>
      <w:r w:rsidRPr="00C3271C">
        <w:t>_table.getItems().set(index, new DataInvoiceTableView(</w:t>
      </w:r>
    </w:p>
    <w:p w:rsidR="00C3271C" w:rsidRPr="00C3271C" w:rsidRDefault="00C3271C" w:rsidP="00C3271C">
      <w:pPr>
        <w:pStyle w:val="Code"/>
      </w:pPr>
      <w:r w:rsidRPr="00C3271C">
        <w:t xml:space="preserve">                        _txtNumberInvoice.getText(),</w:t>
      </w:r>
    </w:p>
    <w:p w:rsidR="00C3271C" w:rsidRPr="00C3271C" w:rsidRDefault="00C3271C" w:rsidP="00C3271C">
      <w:pPr>
        <w:pStyle w:val="Code"/>
      </w:pPr>
      <w:r w:rsidRPr="00C3271C">
        <w:t xml:space="preserve">                        _txtNameSupplier.getText(),</w:t>
      </w:r>
    </w:p>
    <w:p w:rsidR="00C3271C" w:rsidRPr="00C3271C" w:rsidRDefault="00C3271C" w:rsidP="00C3271C">
      <w:pPr>
        <w:pStyle w:val="Code"/>
      </w:pPr>
      <w:r w:rsidRPr="00C3271C">
        <w:t xml:space="preserve">                        Short.valueOf(_txtTotalWagons.getText()),</w:t>
      </w:r>
    </w:p>
    <w:p w:rsidR="00C3271C" w:rsidRPr="00C3271C" w:rsidRDefault="00C3271C" w:rsidP="00C3271C">
      <w:pPr>
        <w:pStyle w:val="Code"/>
      </w:pPr>
      <w:r w:rsidRPr="00C3271C">
        <w:t xml:space="preserve">                        _txtDateArrivalTrain.getText(),</w:t>
      </w:r>
    </w:p>
    <w:p w:rsidR="00C3271C" w:rsidRPr="00C3271C" w:rsidRDefault="00C3271C" w:rsidP="00C3271C">
      <w:pPr>
        <w:pStyle w:val="Code"/>
      </w:pPr>
      <w:r w:rsidRPr="00C3271C">
        <w:t xml:space="preserve">                        _txtDateDepartureTrain.getText()</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обработка удаления записи в таблице</w:t>
      </w:r>
    </w:p>
    <w:p w:rsidR="00C3271C" w:rsidRPr="00C3271C" w:rsidRDefault="00C3271C" w:rsidP="00C3271C">
      <w:pPr>
        <w:pStyle w:val="Code"/>
      </w:pPr>
      <w:r w:rsidRPr="00C3271C">
        <w:t xml:space="preserve">        _deleteInvoice.addEventHandler(MouseEvent.MOUSE_CLICKED, new EventHandler&lt;MouseEvent&gt;() {</w:t>
      </w:r>
    </w:p>
    <w:p w:rsidR="00C3271C" w:rsidRPr="00C3271C" w:rsidRDefault="00C3271C" w:rsidP="00C3271C">
      <w:pPr>
        <w:pStyle w:val="Code"/>
      </w:pPr>
      <w:r w:rsidRPr="00C3271C">
        <w:t xml:space="preserve">            @Override</w:t>
      </w:r>
    </w:p>
    <w:p w:rsidR="00C3271C" w:rsidRPr="00C3271C" w:rsidRDefault="00C3271C" w:rsidP="00C3271C">
      <w:pPr>
        <w:pStyle w:val="Code"/>
      </w:pPr>
      <w:r w:rsidRPr="00C3271C">
        <w:t xml:space="preserve">            public void handle(MouseEvent event) {</w:t>
      </w:r>
    </w:p>
    <w:p w:rsidR="00C3271C" w:rsidRPr="00C3271C" w:rsidRDefault="00C3271C" w:rsidP="00C3271C">
      <w:pPr>
        <w:pStyle w:val="Code"/>
      </w:pPr>
      <w:r w:rsidRPr="00C3271C">
        <w:t xml:space="preserve">                int index = (-1);</w:t>
      </w:r>
    </w:p>
    <w:p w:rsidR="00C3271C" w:rsidRPr="00C3271C" w:rsidRDefault="00C3271C" w:rsidP="00C3271C">
      <w:pPr>
        <w:pStyle w:val="Code"/>
      </w:pPr>
      <w:r w:rsidRPr="00C3271C">
        <w:t xml:space="preserve">                for(int i = 0; i &lt; _table.getItems().size(); i++){</w:t>
      </w:r>
    </w:p>
    <w:p w:rsidR="00C3271C" w:rsidRPr="00C3271C" w:rsidRDefault="00C3271C" w:rsidP="00C3271C">
      <w:pPr>
        <w:pStyle w:val="Code"/>
      </w:pPr>
      <w:r w:rsidRPr="00C3271C">
        <w:t xml:space="preserve">                    if(_table.getItems().get(i).getNumberInvoice().equals(_txtNumberInvoice.getText())){</w:t>
      </w:r>
    </w:p>
    <w:p w:rsidR="00C3271C" w:rsidRPr="00C3271C" w:rsidRDefault="00C3271C" w:rsidP="00C3271C">
      <w:pPr>
        <w:pStyle w:val="Code"/>
      </w:pPr>
      <w:r w:rsidRPr="00C3271C">
        <w:t xml:space="preserve">                        index = i;</w:t>
      </w:r>
    </w:p>
    <w:p w:rsidR="00C3271C" w:rsidRPr="00C3271C" w:rsidRDefault="00C3271C" w:rsidP="00C3271C">
      <w:pPr>
        <w:pStyle w:val="Code"/>
      </w:pPr>
      <w:r w:rsidRPr="00C3271C">
        <w:t xml:space="preserve">                        break;</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if(index &lt; 0){</w:t>
      </w:r>
    </w:p>
    <w:p w:rsidR="00C3271C" w:rsidRPr="00F45D56" w:rsidRDefault="00C3271C" w:rsidP="00C3271C">
      <w:pPr>
        <w:pStyle w:val="Code"/>
        <w:rPr>
          <w:lang w:val="ru-RU"/>
        </w:rPr>
      </w:pPr>
      <w:r w:rsidRPr="00C3271C">
        <w:t xml:space="preserve">                    MessageShow</w:t>
      </w:r>
      <w:r w:rsidRPr="00F45D56">
        <w:rPr>
          <w:lang w:val="ru-RU"/>
        </w:rPr>
        <w:t>(</w:t>
      </w:r>
      <w:r w:rsidRPr="00C3271C">
        <w:t>Alert</w:t>
      </w:r>
      <w:r w:rsidRPr="00F45D56">
        <w:rPr>
          <w:lang w:val="ru-RU"/>
        </w:rPr>
        <w:t>.</w:t>
      </w:r>
      <w:r w:rsidRPr="00C3271C">
        <w:t>AlertType</w:t>
      </w:r>
      <w:r w:rsidRPr="00F45D56">
        <w:rPr>
          <w:lang w:val="ru-RU"/>
        </w:rPr>
        <w:t>.</w:t>
      </w:r>
      <w:r w:rsidRPr="00C3271C">
        <w:t>ERROR</w:t>
      </w:r>
      <w:r w:rsidRPr="00F45D56">
        <w:rPr>
          <w:lang w:val="ru-RU"/>
        </w:rPr>
        <w:t>, "Ошибка!", "Накладная с данным номером не присутствует в базе данных!");</w:t>
      </w:r>
    </w:p>
    <w:p w:rsidR="00C3271C" w:rsidRPr="00F45D56" w:rsidRDefault="00C3271C" w:rsidP="00C3271C">
      <w:pPr>
        <w:pStyle w:val="Code"/>
        <w:rPr>
          <w:lang w:val="ru-RU"/>
        </w:rPr>
      </w:pPr>
      <w:r w:rsidRPr="00F45D56">
        <w:rPr>
          <w:lang w:val="ru-RU"/>
        </w:rPr>
        <w:lastRenderedPageBreak/>
        <w:t xml:space="preserve">                    </w:t>
      </w:r>
      <w:r w:rsidRPr="00C3271C">
        <w:t>return</w:t>
      </w:r>
      <w:r w:rsidRPr="00F45D56">
        <w:rPr>
          <w:lang w:val="ru-RU"/>
        </w:rPr>
        <w:t>;</w:t>
      </w:r>
    </w:p>
    <w:p w:rsidR="00C3271C" w:rsidRPr="00F45D56" w:rsidRDefault="00C3271C" w:rsidP="00C3271C">
      <w:pPr>
        <w:pStyle w:val="Code"/>
        <w:rPr>
          <w:lang w:val="ru-RU"/>
        </w:rPr>
      </w:pPr>
      <w:r w:rsidRPr="00F45D56">
        <w:rPr>
          <w:lang w:val="ru-RU"/>
        </w:rPr>
        <w:t xml:space="preserve">                }</w:t>
      </w:r>
    </w:p>
    <w:p w:rsidR="00C3271C" w:rsidRPr="00F45D56" w:rsidRDefault="00C3271C" w:rsidP="00C3271C">
      <w:pPr>
        <w:pStyle w:val="Code"/>
        <w:rPr>
          <w:lang w:val="ru-RU"/>
        </w:rPr>
      </w:pPr>
    </w:p>
    <w:p w:rsidR="00C3271C" w:rsidRPr="00F45D56" w:rsidRDefault="00C3271C" w:rsidP="00C3271C">
      <w:pPr>
        <w:pStyle w:val="Code"/>
        <w:rPr>
          <w:lang w:val="ru-RU"/>
        </w:rPr>
      </w:pPr>
      <w:r w:rsidRPr="00F45D56">
        <w:rPr>
          <w:lang w:val="ru-RU"/>
        </w:rPr>
        <w:t xml:space="preserve">                //логика удаления записи в базе данных на сервере:</w:t>
      </w:r>
    </w:p>
    <w:p w:rsidR="00C3271C" w:rsidRPr="00C3271C" w:rsidRDefault="00C3271C" w:rsidP="00C3271C">
      <w:pPr>
        <w:pStyle w:val="Code"/>
      </w:pPr>
      <w:r w:rsidRPr="00F45D56">
        <w:rPr>
          <w:lang w:val="ru-RU"/>
        </w:rPr>
        <w:t xml:space="preserve">                </w:t>
      </w:r>
      <w:r w:rsidRPr="00C3271C">
        <w:t>DataElementInvoiceDelete dataElement = new DataElementInvoiceDelete(</w:t>
      </w:r>
    </w:p>
    <w:p w:rsidR="00C3271C" w:rsidRPr="00C3271C" w:rsidRDefault="00C3271C" w:rsidP="00C3271C">
      <w:pPr>
        <w:pStyle w:val="Code"/>
      </w:pPr>
      <w:r w:rsidRPr="00C3271C">
        <w:t xml:space="preserve">                        _txtNumberInvoice.getText()</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try{</w:t>
      </w:r>
    </w:p>
    <w:p w:rsidR="00C3271C" w:rsidRPr="00C3271C" w:rsidRDefault="00C3271C" w:rsidP="00C3271C">
      <w:pPr>
        <w:pStyle w:val="Code"/>
      </w:pPr>
      <w:r w:rsidRPr="00C3271C">
        <w:t xml:space="preserve">                    DataNetwork.updateDataElement("http://localhost:8080/database/invoices/delete", dataElement);</w:t>
      </w:r>
    </w:p>
    <w:p w:rsidR="00C3271C" w:rsidRPr="00C3271C" w:rsidRDefault="00C3271C" w:rsidP="00C3271C">
      <w:pPr>
        <w:pStyle w:val="Code"/>
      </w:pPr>
      <w:r w:rsidRPr="00C3271C">
        <w:t xml:space="preserve">                }catch (Exception e){</w:t>
      </w:r>
    </w:p>
    <w:p w:rsidR="00C3271C" w:rsidRPr="00C3271C" w:rsidRDefault="00C3271C" w:rsidP="00C3271C">
      <w:pPr>
        <w:pStyle w:val="Code"/>
      </w:pPr>
      <w:r w:rsidRPr="00C3271C">
        <w:t xml:space="preserve">                    MessageShow(Alert.AlertType.ERROR, "Ошибка!", e.getMessage());</w:t>
      </w:r>
    </w:p>
    <w:p w:rsidR="00C3271C" w:rsidRPr="00F45D56" w:rsidRDefault="00C3271C" w:rsidP="00C3271C">
      <w:pPr>
        <w:pStyle w:val="Code"/>
        <w:rPr>
          <w:lang w:val="ru-RU"/>
        </w:rPr>
      </w:pPr>
      <w:r w:rsidRPr="00C3271C">
        <w:t xml:space="preserve">                    return</w:t>
      </w:r>
      <w:r w:rsidRPr="00F45D56">
        <w:rPr>
          <w:lang w:val="ru-RU"/>
        </w:rPr>
        <w:t>;</w:t>
      </w:r>
    </w:p>
    <w:p w:rsidR="00C3271C" w:rsidRPr="00F45D56" w:rsidRDefault="00C3271C" w:rsidP="00C3271C">
      <w:pPr>
        <w:pStyle w:val="Code"/>
        <w:rPr>
          <w:lang w:val="ru-RU"/>
        </w:rPr>
      </w:pPr>
      <w:r w:rsidRPr="00F45D56">
        <w:rPr>
          <w:lang w:val="ru-RU"/>
        </w:rPr>
        <w:t xml:space="preserve">                }</w:t>
      </w:r>
    </w:p>
    <w:p w:rsidR="00C3271C" w:rsidRPr="00F45D56" w:rsidRDefault="00C3271C" w:rsidP="00C3271C">
      <w:pPr>
        <w:pStyle w:val="Code"/>
        <w:rPr>
          <w:lang w:val="ru-RU"/>
        </w:rPr>
      </w:pPr>
    </w:p>
    <w:p w:rsidR="00C3271C" w:rsidRPr="00F45D56" w:rsidRDefault="00C3271C" w:rsidP="00C3271C">
      <w:pPr>
        <w:pStyle w:val="Code"/>
        <w:rPr>
          <w:lang w:val="ru-RU"/>
        </w:rPr>
      </w:pPr>
      <w:r w:rsidRPr="00F45D56">
        <w:rPr>
          <w:lang w:val="ru-RU"/>
        </w:rPr>
        <w:t xml:space="preserve">                //логика удаления данных в таблице:</w:t>
      </w:r>
    </w:p>
    <w:p w:rsidR="00C3271C" w:rsidRPr="00C3271C" w:rsidRDefault="00C3271C" w:rsidP="00C3271C">
      <w:pPr>
        <w:pStyle w:val="Code"/>
      </w:pPr>
      <w:r w:rsidRPr="00F45D56">
        <w:rPr>
          <w:lang w:val="ru-RU"/>
        </w:rPr>
        <w:t xml:space="preserve">                </w:t>
      </w:r>
      <w:r w:rsidRPr="00C3271C">
        <w:t>_table.getItems().remove(index);</w:t>
      </w:r>
    </w:p>
    <w:p w:rsidR="00C3271C" w:rsidRPr="00C3271C" w:rsidRDefault="00C3271C" w:rsidP="00C3271C">
      <w:pPr>
        <w:pStyle w:val="Code"/>
      </w:pPr>
      <w:r w:rsidRPr="00C3271C">
        <w:t xml:space="preserve">                _txtNumberInvoice.setText("");</w:t>
      </w:r>
    </w:p>
    <w:p w:rsidR="00C3271C" w:rsidRPr="00C3271C" w:rsidRDefault="00C3271C" w:rsidP="00C3271C">
      <w:pPr>
        <w:pStyle w:val="Code"/>
      </w:pPr>
      <w:r w:rsidRPr="00C3271C">
        <w:t xml:space="preserve">                _txtNameSupplier.setText("");</w:t>
      </w:r>
    </w:p>
    <w:p w:rsidR="00C3271C" w:rsidRPr="00C3271C" w:rsidRDefault="00C3271C" w:rsidP="00C3271C">
      <w:pPr>
        <w:pStyle w:val="Code"/>
      </w:pPr>
      <w:r w:rsidRPr="00C3271C">
        <w:t xml:space="preserve">                _txtTotalWagons.setText("");</w:t>
      </w:r>
    </w:p>
    <w:p w:rsidR="00C3271C" w:rsidRPr="00C3271C" w:rsidRDefault="00C3271C" w:rsidP="00C3271C">
      <w:pPr>
        <w:pStyle w:val="Code"/>
      </w:pPr>
      <w:r w:rsidRPr="00C3271C">
        <w:t xml:space="preserve">                _txtDateDepartureTrain.setText("");</w:t>
      </w:r>
    </w:p>
    <w:p w:rsidR="00C3271C" w:rsidRPr="00C3271C" w:rsidRDefault="00C3271C" w:rsidP="00C3271C">
      <w:pPr>
        <w:pStyle w:val="Code"/>
      </w:pPr>
      <w:r w:rsidRPr="00C3271C">
        <w:t xml:space="preserve">                _txtDateArrivalTrain.setText("");</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_thisStage.show();</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чтение всех данных из таблицы Invoices</w:t>
      </w:r>
    </w:p>
    <w:p w:rsidR="00C3271C" w:rsidRPr="00C3271C" w:rsidRDefault="00C3271C" w:rsidP="00C3271C">
      <w:pPr>
        <w:pStyle w:val="Code"/>
      </w:pPr>
      <w:r w:rsidRPr="00C3271C">
        <w:t xml:space="preserve">    private void readDataInvoices(){</w:t>
      </w:r>
    </w:p>
    <w:p w:rsidR="00C3271C" w:rsidRPr="00C3271C" w:rsidRDefault="00C3271C" w:rsidP="00C3271C">
      <w:pPr>
        <w:pStyle w:val="Code"/>
      </w:pPr>
      <w:r w:rsidRPr="00C3271C">
        <w:t xml:space="preserve">        if(_table == null)</w:t>
      </w:r>
    </w:p>
    <w:p w:rsidR="00C3271C" w:rsidRPr="00C3271C" w:rsidRDefault="00C3271C" w:rsidP="00C3271C">
      <w:pPr>
        <w:pStyle w:val="Code"/>
      </w:pPr>
      <w:r w:rsidRPr="00C3271C">
        <w:t xml:space="preserve">            return;</w:t>
      </w:r>
    </w:p>
    <w:p w:rsidR="00C3271C" w:rsidRPr="00C3271C" w:rsidRDefault="00C3271C" w:rsidP="00C3271C">
      <w:pPr>
        <w:pStyle w:val="Code"/>
      </w:pPr>
      <w:r w:rsidRPr="00C3271C">
        <w:t xml:space="preserve">        _table.getItems().clear();</w:t>
      </w:r>
    </w:p>
    <w:p w:rsidR="00C3271C" w:rsidRPr="00C3271C" w:rsidRDefault="00C3271C" w:rsidP="00C3271C">
      <w:pPr>
        <w:pStyle w:val="Code"/>
      </w:pPr>
      <w:r w:rsidRPr="00C3271C">
        <w:t xml:space="preserve">        DataElementInvoice[] elements = null;</w:t>
      </w:r>
    </w:p>
    <w:p w:rsidR="00C3271C" w:rsidRPr="00C3271C" w:rsidRDefault="00C3271C" w:rsidP="00C3271C">
      <w:pPr>
        <w:pStyle w:val="Code"/>
      </w:pPr>
    </w:p>
    <w:p w:rsidR="00C3271C" w:rsidRPr="00C3271C" w:rsidRDefault="00C3271C" w:rsidP="00C3271C">
      <w:pPr>
        <w:pStyle w:val="Code"/>
      </w:pPr>
      <w:r w:rsidRPr="00C3271C">
        <w:t xml:space="preserve">        try {</w:t>
      </w:r>
    </w:p>
    <w:p w:rsidR="00C3271C" w:rsidRPr="00C3271C" w:rsidRDefault="00C3271C" w:rsidP="00C3271C">
      <w:pPr>
        <w:pStyle w:val="Code"/>
      </w:pPr>
      <w:r w:rsidRPr="00C3271C">
        <w:t xml:space="preserve">            elements = DataNetwork.getListDataInvoices("http://localhost:8080/database/invoices/get/all");</w:t>
      </w:r>
    </w:p>
    <w:p w:rsidR="00C3271C" w:rsidRPr="00C3271C" w:rsidRDefault="00C3271C" w:rsidP="00C3271C">
      <w:pPr>
        <w:pStyle w:val="Code"/>
      </w:pPr>
      <w:r w:rsidRPr="00C3271C">
        <w:t xml:space="preserve">        } catch (Exception e) {</w:t>
      </w:r>
    </w:p>
    <w:p w:rsidR="00C3271C" w:rsidRPr="00C3271C" w:rsidRDefault="00C3271C" w:rsidP="00C3271C">
      <w:pPr>
        <w:pStyle w:val="Code"/>
      </w:pPr>
      <w:r w:rsidRPr="00C3271C">
        <w:t xml:space="preserve">            MessageShow(Alert.AlertType.ERROR, "Ошибка!", e.getMessage());</w:t>
      </w:r>
    </w:p>
    <w:p w:rsidR="00C3271C" w:rsidRPr="00C3271C" w:rsidRDefault="00C3271C" w:rsidP="00C3271C">
      <w:pPr>
        <w:pStyle w:val="Code"/>
      </w:pPr>
      <w:r w:rsidRPr="00C3271C">
        <w:t xml:space="preserve">            _readMark = false;</w:t>
      </w:r>
    </w:p>
    <w:p w:rsidR="00C3271C" w:rsidRPr="00C3271C" w:rsidRDefault="00C3271C" w:rsidP="00C3271C">
      <w:pPr>
        <w:pStyle w:val="Code"/>
      </w:pPr>
      <w:r w:rsidRPr="00C3271C">
        <w:t xml:space="preserve">            return;</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for(DataElementInvoice i : elements){</w:t>
      </w:r>
    </w:p>
    <w:p w:rsidR="00C3271C" w:rsidRPr="00C3271C" w:rsidRDefault="00C3271C" w:rsidP="00C3271C">
      <w:pPr>
        <w:pStyle w:val="Code"/>
      </w:pPr>
      <w:r w:rsidRPr="00C3271C">
        <w:t xml:space="preserve">            _table.getItems().add(new DataInvoiceTableView(</w:t>
      </w:r>
    </w:p>
    <w:p w:rsidR="00C3271C" w:rsidRPr="00C3271C" w:rsidRDefault="00C3271C" w:rsidP="00C3271C">
      <w:pPr>
        <w:pStyle w:val="Code"/>
      </w:pPr>
      <w:r w:rsidRPr="00C3271C">
        <w:lastRenderedPageBreak/>
        <w:t xml:space="preserve">                    i.numberInvoice,</w:t>
      </w:r>
    </w:p>
    <w:p w:rsidR="00C3271C" w:rsidRPr="00C3271C" w:rsidRDefault="00C3271C" w:rsidP="00C3271C">
      <w:pPr>
        <w:pStyle w:val="Code"/>
      </w:pPr>
      <w:r w:rsidRPr="00C3271C">
        <w:t xml:space="preserve">                    i.nameSupplier,</w:t>
      </w:r>
    </w:p>
    <w:p w:rsidR="00C3271C" w:rsidRPr="00C3271C" w:rsidRDefault="00C3271C" w:rsidP="00C3271C">
      <w:pPr>
        <w:pStyle w:val="Code"/>
      </w:pPr>
      <w:r w:rsidRPr="00C3271C">
        <w:t xml:space="preserve">                    i.totalWagons,</w:t>
      </w:r>
    </w:p>
    <w:p w:rsidR="00C3271C" w:rsidRPr="00C3271C" w:rsidRDefault="00C3271C" w:rsidP="00C3271C">
      <w:pPr>
        <w:pStyle w:val="Code"/>
      </w:pPr>
      <w:r w:rsidRPr="00C3271C">
        <w:t xml:space="preserve">                    i.arrivalTrainDate,</w:t>
      </w:r>
    </w:p>
    <w:p w:rsidR="00C3271C" w:rsidRPr="00C3271C" w:rsidRDefault="00C3271C" w:rsidP="00C3271C">
      <w:pPr>
        <w:pStyle w:val="Code"/>
      </w:pPr>
      <w:r w:rsidRPr="00C3271C">
        <w:t xml:space="preserve">                    i.departureTrainDate</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вывод сообщения с определёнными параметрами</w:t>
      </w:r>
    </w:p>
    <w:p w:rsidR="00C3271C" w:rsidRPr="00C3271C" w:rsidRDefault="00C3271C" w:rsidP="00C3271C">
      <w:pPr>
        <w:pStyle w:val="Code"/>
      </w:pPr>
      <w:r w:rsidRPr="00C3271C">
        <w:t xml:space="preserve">    public static void MessageShow(Alert.AlertType type, String title, String message){</w:t>
      </w:r>
    </w:p>
    <w:p w:rsidR="00C3271C" w:rsidRPr="00C3271C" w:rsidRDefault="00C3271C" w:rsidP="00C3271C">
      <w:pPr>
        <w:pStyle w:val="Code"/>
      </w:pPr>
      <w:r w:rsidRPr="00C3271C">
        <w:t xml:space="preserve">        Alert alert = new Alert(type);</w:t>
      </w:r>
    </w:p>
    <w:p w:rsidR="00C3271C" w:rsidRPr="00C3271C" w:rsidRDefault="00C3271C" w:rsidP="00C3271C">
      <w:pPr>
        <w:pStyle w:val="Code"/>
      </w:pPr>
      <w:r w:rsidRPr="00C3271C">
        <w:t xml:space="preserve">        alert.getDialogPane().setMinHeight(Region.USE_PREF_SIZE);</w:t>
      </w:r>
    </w:p>
    <w:p w:rsidR="00C3271C" w:rsidRPr="00C3271C" w:rsidRDefault="00C3271C" w:rsidP="00C3271C">
      <w:pPr>
        <w:pStyle w:val="Code"/>
      </w:pPr>
      <w:r w:rsidRPr="00C3271C">
        <w:t xml:space="preserve">        alert.setTitle(title);</w:t>
      </w:r>
    </w:p>
    <w:p w:rsidR="00C3271C" w:rsidRPr="00C3271C" w:rsidRDefault="00C3271C" w:rsidP="00C3271C">
      <w:pPr>
        <w:pStyle w:val="Code"/>
      </w:pPr>
      <w:r w:rsidRPr="00C3271C">
        <w:t xml:space="preserve">        alert.setHeaderText(null);</w:t>
      </w:r>
    </w:p>
    <w:p w:rsidR="00C3271C" w:rsidRPr="00C3271C" w:rsidRDefault="00C3271C" w:rsidP="00C3271C">
      <w:pPr>
        <w:pStyle w:val="Code"/>
      </w:pPr>
      <w:r w:rsidRPr="00C3271C">
        <w:t xml:space="preserve">        alert.setContentText(message);</w:t>
      </w:r>
    </w:p>
    <w:p w:rsidR="00C3271C" w:rsidRPr="00C3271C" w:rsidRDefault="00C3271C" w:rsidP="00C3271C">
      <w:pPr>
        <w:pStyle w:val="Code"/>
      </w:pPr>
      <w:r w:rsidRPr="00C3271C">
        <w:t xml:space="preserve">        alert.show();</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public static void main(String[] args) {</w:t>
      </w:r>
    </w:p>
    <w:p w:rsidR="00C3271C" w:rsidRPr="00F45D56" w:rsidRDefault="00C3271C" w:rsidP="00C3271C">
      <w:pPr>
        <w:pStyle w:val="Code"/>
        <w:rPr>
          <w:lang w:val="ru-RU"/>
        </w:rPr>
      </w:pPr>
      <w:r w:rsidRPr="00C3271C">
        <w:t xml:space="preserve">        launch</w:t>
      </w:r>
      <w:r w:rsidRPr="00F45D56">
        <w:rPr>
          <w:lang w:val="ru-RU"/>
        </w:rPr>
        <w:t>(</w:t>
      </w:r>
      <w:r w:rsidRPr="00C3271C">
        <w:t>args</w:t>
      </w:r>
      <w:r w:rsidRPr="00F45D56">
        <w:rPr>
          <w:lang w:val="ru-RU"/>
        </w:rPr>
        <w:t>);</w:t>
      </w:r>
    </w:p>
    <w:p w:rsidR="00C3271C" w:rsidRPr="00F45D56" w:rsidRDefault="00C3271C" w:rsidP="00C3271C">
      <w:pPr>
        <w:pStyle w:val="Code"/>
        <w:rPr>
          <w:lang w:val="ru-RU"/>
        </w:rPr>
      </w:pPr>
      <w:r w:rsidRPr="00F45D56">
        <w:rPr>
          <w:lang w:val="ru-RU"/>
        </w:rPr>
        <w:t xml:space="preserve">    }</w:t>
      </w:r>
    </w:p>
    <w:p w:rsidR="00C3271C" w:rsidRPr="00F45D56" w:rsidRDefault="00C3271C" w:rsidP="00C3271C">
      <w:pPr>
        <w:pStyle w:val="Code"/>
        <w:rPr>
          <w:lang w:val="ru-RU"/>
        </w:rPr>
      </w:pPr>
      <w:r w:rsidRPr="00F45D56">
        <w:rPr>
          <w:lang w:val="ru-RU"/>
        </w:rPr>
        <w:t>}</w:t>
      </w:r>
    </w:p>
    <w:p w:rsidR="00C3271C" w:rsidRPr="00F45D56" w:rsidRDefault="00C3271C">
      <w:pPr>
        <w:rPr>
          <w:rFonts w:ascii="Courier New" w:eastAsia="SimSun" w:hAnsi="Courier New" w:cs="Courier New"/>
          <w:kern w:val="1"/>
          <w:sz w:val="24"/>
          <w:szCs w:val="24"/>
          <w:lang w:eastAsia="ar-SA"/>
        </w:rPr>
      </w:pPr>
      <w:r>
        <w:br w:type="page"/>
      </w:r>
    </w:p>
    <w:p w:rsidR="00C3271C" w:rsidRPr="00C3271C" w:rsidRDefault="00C3271C" w:rsidP="006265D3">
      <w:pPr>
        <w:pStyle w:val="Style2"/>
        <w:outlineLvl w:val="2"/>
      </w:pPr>
      <w:bookmarkStart w:id="46" w:name="_Toc72021874"/>
      <w:r w:rsidRPr="00C3271C">
        <w:lastRenderedPageBreak/>
        <w:t xml:space="preserve">Программируемость окна </w:t>
      </w:r>
      <w:r w:rsidRPr="00F45D56">
        <w:t>“</w:t>
      </w:r>
      <w:r w:rsidRPr="00C3271C">
        <w:t>Таблица Полувагонов</w:t>
      </w:r>
      <w:r w:rsidRPr="00F45D56">
        <w:t>”</w:t>
      </w:r>
      <w:bookmarkEnd w:id="46"/>
    </w:p>
    <w:p w:rsidR="00C3271C" w:rsidRPr="00C3271C" w:rsidRDefault="00C3271C" w:rsidP="00C3271C">
      <w:pPr>
        <w:pStyle w:val="StyleText"/>
        <w:rPr>
          <w:b/>
          <w:lang w:val="en-US"/>
        </w:rPr>
      </w:pPr>
      <w:r w:rsidRPr="00C3271C">
        <w:rPr>
          <w:b/>
        </w:rPr>
        <w:t>Код</w:t>
      </w:r>
      <w:r w:rsidRPr="00C3271C">
        <w:rPr>
          <w:b/>
          <w:lang w:val="en-US"/>
        </w:rPr>
        <w:t>:</w:t>
      </w:r>
    </w:p>
    <w:p w:rsidR="00C3271C" w:rsidRPr="00C3271C" w:rsidRDefault="00C3271C" w:rsidP="00C3271C">
      <w:pPr>
        <w:pStyle w:val="Code"/>
      </w:pPr>
      <w:r w:rsidRPr="00C3271C">
        <w:t>package client;</w:t>
      </w:r>
    </w:p>
    <w:p w:rsidR="00C3271C" w:rsidRPr="00C3271C" w:rsidRDefault="00C3271C" w:rsidP="00C3271C">
      <w:pPr>
        <w:pStyle w:val="Code"/>
      </w:pPr>
    </w:p>
    <w:p w:rsidR="00C3271C" w:rsidRPr="00C3271C" w:rsidRDefault="00C3271C" w:rsidP="00C3271C">
      <w:pPr>
        <w:pStyle w:val="Code"/>
      </w:pPr>
      <w:r w:rsidRPr="00C3271C">
        <w:t>import client.data.DataElementWagon;</w:t>
      </w:r>
    </w:p>
    <w:p w:rsidR="00C3271C" w:rsidRPr="00C3271C" w:rsidRDefault="00C3271C" w:rsidP="00C3271C">
      <w:pPr>
        <w:pStyle w:val="Code"/>
      </w:pPr>
      <w:r w:rsidRPr="00C3271C">
        <w:t>import client.data.DataWagonTableView;</w:t>
      </w:r>
    </w:p>
    <w:p w:rsidR="00C3271C" w:rsidRPr="00C3271C" w:rsidRDefault="00C3271C" w:rsidP="00C3271C">
      <w:pPr>
        <w:pStyle w:val="Code"/>
      </w:pPr>
      <w:r w:rsidRPr="00C3271C">
        <w:t>import client.network.DataNetwork;</w:t>
      </w:r>
    </w:p>
    <w:p w:rsidR="00C3271C" w:rsidRPr="00C3271C" w:rsidRDefault="00C3271C" w:rsidP="00C3271C">
      <w:pPr>
        <w:pStyle w:val="Code"/>
      </w:pPr>
      <w:r w:rsidRPr="00C3271C">
        <w:t>import client.setting.DataSetting;</w:t>
      </w:r>
    </w:p>
    <w:p w:rsidR="00C3271C" w:rsidRPr="00C3271C" w:rsidRDefault="00C3271C" w:rsidP="00C3271C">
      <w:pPr>
        <w:pStyle w:val="Code"/>
      </w:pPr>
      <w:r w:rsidRPr="00C3271C">
        <w:t>import javafx.application.Platform;</w:t>
      </w:r>
    </w:p>
    <w:p w:rsidR="00C3271C" w:rsidRPr="00C3271C" w:rsidRDefault="00C3271C" w:rsidP="00C3271C">
      <w:pPr>
        <w:pStyle w:val="Code"/>
      </w:pPr>
      <w:r w:rsidRPr="00C3271C">
        <w:t>import javafx.event.ActionEvent;</w:t>
      </w:r>
    </w:p>
    <w:p w:rsidR="00C3271C" w:rsidRPr="00C3271C" w:rsidRDefault="00C3271C" w:rsidP="00C3271C">
      <w:pPr>
        <w:pStyle w:val="Code"/>
      </w:pPr>
      <w:r w:rsidRPr="00C3271C">
        <w:t>import javafx.event.EventHandler;</w:t>
      </w:r>
    </w:p>
    <w:p w:rsidR="00C3271C" w:rsidRPr="00C3271C" w:rsidRDefault="00C3271C" w:rsidP="00C3271C">
      <w:pPr>
        <w:pStyle w:val="Code"/>
      </w:pPr>
      <w:r w:rsidRPr="00C3271C">
        <w:t>import javafx.fxml.FXMLLoader;</w:t>
      </w:r>
    </w:p>
    <w:p w:rsidR="00C3271C" w:rsidRPr="00C3271C" w:rsidRDefault="00C3271C" w:rsidP="00C3271C">
      <w:pPr>
        <w:pStyle w:val="Code"/>
      </w:pPr>
      <w:r w:rsidRPr="00C3271C">
        <w:t>import javafx.scene.Parent;</w:t>
      </w:r>
    </w:p>
    <w:p w:rsidR="00C3271C" w:rsidRPr="00C3271C" w:rsidRDefault="00C3271C" w:rsidP="00C3271C">
      <w:pPr>
        <w:pStyle w:val="Code"/>
      </w:pPr>
      <w:r w:rsidRPr="00C3271C">
        <w:t>import javafx.scene.Scene;</w:t>
      </w:r>
    </w:p>
    <w:p w:rsidR="00C3271C" w:rsidRPr="00C3271C" w:rsidRDefault="00C3271C" w:rsidP="00C3271C">
      <w:pPr>
        <w:pStyle w:val="Code"/>
      </w:pPr>
      <w:r w:rsidRPr="00C3271C">
        <w:t>import javafx.scene.control.*;</w:t>
      </w:r>
    </w:p>
    <w:p w:rsidR="00C3271C" w:rsidRPr="00C3271C" w:rsidRDefault="00C3271C" w:rsidP="00C3271C">
      <w:pPr>
        <w:pStyle w:val="Code"/>
      </w:pPr>
      <w:r w:rsidRPr="00C3271C">
        <w:t>import javafx.scene.control.cell.PropertyValueFactory;</w:t>
      </w:r>
    </w:p>
    <w:p w:rsidR="00C3271C" w:rsidRPr="00C3271C" w:rsidRDefault="00C3271C" w:rsidP="00C3271C">
      <w:pPr>
        <w:pStyle w:val="Code"/>
      </w:pPr>
      <w:r w:rsidRPr="00C3271C">
        <w:t>import javafx.scene.image.Image;</w:t>
      </w:r>
    </w:p>
    <w:p w:rsidR="00C3271C" w:rsidRPr="00C3271C" w:rsidRDefault="00C3271C" w:rsidP="00C3271C">
      <w:pPr>
        <w:pStyle w:val="Code"/>
      </w:pPr>
      <w:r w:rsidRPr="00C3271C">
        <w:t>import javafx.scene.image.ImageView;</w:t>
      </w:r>
    </w:p>
    <w:p w:rsidR="00C3271C" w:rsidRPr="00C3271C" w:rsidRDefault="00C3271C" w:rsidP="00C3271C">
      <w:pPr>
        <w:pStyle w:val="Code"/>
      </w:pPr>
      <w:r w:rsidRPr="00C3271C">
        <w:t>import javafx.scene.input.MouseEvent;</w:t>
      </w:r>
    </w:p>
    <w:p w:rsidR="00C3271C" w:rsidRPr="00C3271C" w:rsidRDefault="00C3271C" w:rsidP="00C3271C">
      <w:pPr>
        <w:pStyle w:val="Code"/>
      </w:pPr>
      <w:r w:rsidRPr="00C3271C">
        <w:t>import javafx.stage.Stage;</w:t>
      </w:r>
    </w:p>
    <w:p w:rsidR="00C3271C" w:rsidRPr="00C3271C" w:rsidRDefault="00C3271C" w:rsidP="00C3271C">
      <w:pPr>
        <w:pStyle w:val="Code"/>
      </w:pPr>
      <w:r w:rsidRPr="00C3271C">
        <w:t>import javafx.stage.WindowEvent;</w:t>
      </w:r>
    </w:p>
    <w:p w:rsidR="00C3271C" w:rsidRPr="00C3271C" w:rsidRDefault="00C3271C" w:rsidP="00C3271C">
      <w:pPr>
        <w:pStyle w:val="Code"/>
      </w:pPr>
    </w:p>
    <w:p w:rsidR="00C3271C" w:rsidRPr="00C3271C" w:rsidRDefault="00C3271C" w:rsidP="00C3271C">
      <w:pPr>
        <w:pStyle w:val="Code"/>
      </w:pPr>
      <w:r w:rsidRPr="00C3271C">
        <w:t>import java.io.File;</w:t>
      </w:r>
    </w:p>
    <w:p w:rsidR="00C3271C" w:rsidRPr="00C3271C" w:rsidRDefault="00C3271C" w:rsidP="00C3271C">
      <w:pPr>
        <w:pStyle w:val="Code"/>
      </w:pPr>
      <w:r w:rsidRPr="00C3271C">
        <w:t>import java.io.FileInputStream;</w:t>
      </w:r>
    </w:p>
    <w:p w:rsidR="00C3271C" w:rsidRPr="00C3271C" w:rsidRDefault="00C3271C" w:rsidP="00C3271C">
      <w:pPr>
        <w:pStyle w:val="Code"/>
      </w:pPr>
      <w:r w:rsidRPr="00C3271C">
        <w:t>import java.io.FileNotFoundException;</w:t>
      </w:r>
    </w:p>
    <w:p w:rsidR="00C3271C" w:rsidRPr="00C3271C" w:rsidRDefault="00C3271C" w:rsidP="00C3271C">
      <w:pPr>
        <w:pStyle w:val="Code"/>
      </w:pPr>
      <w:r w:rsidRPr="00C3271C">
        <w:t>import java.io.IOException;</w:t>
      </w:r>
    </w:p>
    <w:p w:rsidR="00C3271C" w:rsidRPr="00C3271C" w:rsidRDefault="00C3271C" w:rsidP="00C3271C">
      <w:pPr>
        <w:pStyle w:val="Code"/>
      </w:pPr>
    </w:p>
    <w:p w:rsidR="00C3271C" w:rsidRPr="00C3271C" w:rsidRDefault="00C3271C" w:rsidP="00C3271C">
      <w:pPr>
        <w:pStyle w:val="Code"/>
        <w:rPr>
          <w:lang w:val="ru-RU"/>
        </w:rPr>
      </w:pPr>
      <w:r w:rsidRPr="00C3271C">
        <w:rPr>
          <w:lang w:val="ru-RU"/>
        </w:rPr>
        <w:t>//**************************************************************</w:t>
      </w:r>
    </w:p>
    <w:p w:rsidR="00C3271C" w:rsidRPr="00C3271C" w:rsidRDefault="00C3271C" w:rsidP="00C3271C">
      <w:pPr>
        <w:pStyle w:val="Code"/>
        <w:rPr>
          <w:lang w:val="ru-RU"/>
        </w:rPr>
      </w:pPr>
      <w:r w:rsidRPr="00C3271C">
        <w:rPr>
          <w:lang w:val="ru-RU"/>
        </w:rPr>
        <w:t>//Программирование окна, взаимодействующего с таблицей</w:t>
      </w:r>
    </w:p>
    <w:p w:rsidR="00C3271C" w:rsidRPr="00C3271C" w:rsidRDefault="00C3271C" w:rsidP="00C3271C">
      <w:pPr>
        <w:pStyle w:val="Code"/>
        <w:rPr>
          <w:lang w:val="ru-RU"/>
        </w:rPr>
      </w:pPr>
      <w:r w:rsidRPr="00C3271C">
        <w:rPr>
          <w:lang w:val="ru-RU"/>
        </w:rPr>
        <w:t>//зарегистрированных камерой полувагонов</w:t>
      </w:r>
    </w:p>
    <w:p w:rsidR="00C3271C" w:rsidRPr="00C3271C" w:rsidRDefault="00C3271C" w:rsidP="00C3271C">
      <w:pPr>
        <w:pStyle w:val="Code"/>
      </w:pPr>
      <w:r w:rsidRPr="00C3271C">
        <w:t>//**************************************************************</w:t>
      </w:r>
    </w:p>
    <w:p w:rsidR="00C3271C" w:rsidRPr="00C3271C" w:rsidRDefault="00C3271C" w:rsidP="00C3271C">
      <w:pPr>
        <w:pStyle w:val="Code"/>
      </w:pPr>
    </w:p>
    <w:p w:rsidR="00C3271C" w:rsidRPr="00C3271C" w:rsidRDefault="00C3271C" w:rsidP="00C3271C">
      <w:pPr>
        <w:pStyle w:val="Code"/>
      </w:pPr>
      <w:r w:rsidRPr="00C3271C">
        <w:t>public class Wagons {</w:t>
      </w:r>
    </w:p>
    <w:p w:rsidR="00C3271C" w:rsidRPr="00C3271C" w:rsidRDefault="00C3271C" w:rsidP="00C3271C">
      <w:pPr>
        <w:pStyle w:val="Code"/>
      </w:pPr>
      <w:r w:rsidRPr="00C3271C">
        <w:t xml:space="preserve">    //элементы управления</w:t>
      </w:r>
    </w:p>
    <w:p w:rsidR="00C3271C" w:rsidRPr="00C3271C" w:rsidRDefault="00C3271C" w:rsidP="00C3271C">
      <w:pPr>
        <w:pStyle w:val="Code"/>
      </w:pPr>
      <w:r w:rsidRPr="00C3271C">
        <w:t xml:space="preserve">    private MenuBar _menuBar = null;</w:t>
      </w:r>
    </w:p>
    <w:p w:rsidR="00C3271C" w:rsidRPr="00C3271C" w:rsidRDefault="00C3271C" w:rsidP="00C3271C">
      <w:pPr>
        <w:pStyle w:val="Code"/>
      </w:pPr>
      <w:r w:rsidRPr="00C3271C">
        <w:t xml:space="preserve">    private TableView&lt;DataWagonTableView&gt; _table = null;</w:t>
      </w:r>
    </w:p>
    <w:p w:rsidR="00C3271C" w:rsidRPr="00C3271C" w:rsidRDefault="00C3271C" w:rsidP="00C3271C">
      <w:pPr>
        <w:pStyle w:val="Code"/>
      </w:pPr>
    </w:p>
    <w:p w:rsidR="00C3271C" w:rsidRPr="00C3271C" w:rsidRDefault="00C3271C" w:rsidP="00C3271C">
      <w:pPr>
        <w:pStyle w:val="Code"/>
      </w:pPr>
      <w:r w:rsidRPr="00C3271C">
        <w:t xml:space="preserve">    //взаимосвязи между окнами</w:t>
      </w:r>
    </w:p>
    <w:p w:rsidR="00C3271C" w:rsidRPr="00C3271C" w:rsidRDefault="00C3271C" w:rsidP="00C3271C">
      <w:pPr>
        <w:pStyle w:val="Code"/>
      </w:pPr>
      <w:r w:rsidRPr="00C3271C">
        <w:t xml:space="preserve">    private Stage _thisStage = null;            //ссылка на собственный stage</w:t>
      </w:r>
    </w:p>
    <w:p w:rsidR="00C3271C" w:rsidRPr="00C3271C" w:rsidRDefault="00C3271C" w:rsidP="00C3271C">
      <w:pPr>
        <w:pStyle w:val="Code"/>
      </w:pPr>
      <w:r w:rsidRPr="00C3271C">
        <w:t xml:space="preserve">    public static Stage stageInvoices = null;   //stage окна таблицы накладных</w:t>
      </w:r>
    </w:p>
    <w:p w:rsidR="00C3271C" w:rsidRPr="00C3271C" w:rsidRDefault="00C3271C" w:rsidP="00C3271C">
      <w:pPr>
        <w:pStyle w:val="Code"/>
      </w:pPr>
      <w:r w:rsidRPr="00C3271C">
        <w:t xml:space="preserve">    public static Stage stageRegister = null;   //stage окна таблицы регистрации</w:t>
      </w:r>
    </w:p>
    <w:p w:rsidR="00C3271C" w:rsidRPr="00C3271C" w:rsidRDefault="00C3271C" w:rsidP="00C3271C">
      <w:pPr>
        <w:pStyle w:val="Code"/>
      </w:pPr>
      <w:r w:rsidRPr="00C3271C">
        <w:t xml:space="preserve">    public static Stage stageSetting  = null;   //stage окна настройки</w:t>
      </w:r>
    </w:p>
    <w:p w:rsidR="00C3271C" w:rsidRPr="00C3271C" w:rsidRDefault="00C3271C" w:rsidP="00C3271C">
      <w:pPr>
        <w:pStyle w:val="Code"/>
      </w:pPr>
    </w:p>
    <w:p w:rsidR="00C3271C" w:rsidRPr="00C3271C" w:rsidRDefault="00C3271C" w:rsidP="00C3271C">
      <w:pPr>
        <w:pStyle w:val="Code"/>
      </w:pPr>
      <w:r w:rsidRPr="00C3271C">
        <w:t xml:space="preserve">    private Button _loadImage = null;</w:t>
      </w:r>
    </w:p>
    <w:p w:rsidR="00C3271C" w:rsidRPr="00C3271C" w:rsidRDefault="00C3271C" w:rsidP="00C3271C">
      <w:pPr>
        <w:pStyle w:val="Code"/>
      </w:pPr>
      <w:r w:rsidRPr="00C3271C">
        <w:t xml:space="preserve">    private ScrollPane _imagePlace = null;</w:t>
      </w:r>
    </w:p>
    <w:p w:rsidR="00C3271C" w:rsidRPr="00C3271C" w:rsidRDefault="00C3271C" w:rsidP="00C3271C">
      <w:pPr>
        <w:pStyle w:val="Code"/>
      </w:pPr>
      <w:r w:rsidRPr="00C3271C">
        <w:t xml:space="preserve">    private CheckBox _deleteImage = null;</w:t>
      </w:r>
    </w:p>
    <w:p w:rsidR="00C3271C" w:rsidRPr="00C3271C" w:rsidRDefault="00C3271C" w:rsidP="00C3271C">
      <w:pPr>
        <w:pStyle w:val="Code"/>
      </w:pPr>
      <w:r w:rsidRPr="00C3271C">
        <w:t xml:space="preserve">    private ImageView _currentImage = null;</w:t>
      </w:r>
    </w:p>
    <w:p w:rsidR="00C3271C" w:rsidRPr="00C3271C" w:rsidRDefault="00C3271C" w:rsidP="00C3271C">
      <w:pPr>
        <w:pStyle w:val="Code"/>
      </w:pPr>
    </w:p>
    <w:p w:rsidR="00C3271C" w:rsidRPr="00C3271C" w:rsidRDefault="00C3271C" w:rsidP="00C3271C">
      <w:pPr>
        <w:pStyle w:val="Code"/>
        <w:rPr>
          <w:lang w:val="ru-RU"/>
        </w:rPr>
      </w:pPr>
      <w:r w:rsidRPr="00C3271C">
        <w:lastRenderedPageBreak/>
        <w:t xml:space="preserve">    private</w:t>
      </w:r>
      <w:r w:rsidRPr="00C3271C">
        <w:rPr>
          <w:lang w:val="ru-RU"/>
        </w:rPr>
        <w:t xml:space="preserve"> </w:t>
      </w:r>
      <w:r w:rsidRPr="00C3271C">
        <w:t>int</w:t>
      </w:r>
      <w:r w:rsidRPr="00C3271C">
        <w:rPr>
          <w:lang w:val="ru-RU"/>
        </w:rPr>
        <w:t xml:space="preserve"> _</w:t>
      </w:r>
      <w:r w:rsidRPr="00C3271C">
        <w:t>currentRow</w:t>
      </w:r>
      <w:r w:rsidRPr="00C3271C">
        <w:rPr>
          <w:lang w:val="ru-RU"/>
        </w:rPr>
        <w:t xml:space="preserve"> = (-1);             //текущая строка в таблице, которую пользователь выбрал</w:t>
      </w:r>
    </w:p>
    <w:p w:rsidR="00C3271C" w:rsidRPr="00C3271C" w:rsidRDefault="00C3271C" w:rsidP="00C3271C">
      <w:pPr>
        <w:pStyle w:val="Code"/>
        <w:rPr>
          <w:lang w:val="ru-RU"/>
        </w:rPr>
      </w:pPr>
    </w:p>
    <w:p w:rsidR="00C3271C" w:rsidRPr="00C3271C" w:rsidRDefault="00C3271C" w:rsidP="00C3271C">
      <w:pPr>
        <w:pStyle w:val="Code"/>
      </w:pPr>
      <w:r w:rsidRPr="00C3271C">
        <w:rPr>
          <w:lang w:val="ru-RU"/>
        </w:rPr>
        <w:t xml:space="preserve">    </w:t>
      </w:r>
      <w:r w:rsidRPr="00C3271C">
        <w:t>private volatile boolean _readMark = true;</w:t>
      </w:r>
    </w:p>
    <w:p w:rsidR="00C3271C" w:rsidRPr="00C3271C" w:rsidRDefault="00C3271C" w:rsidP="00C3271C">
      <w:pPr>
        <w:pStyle w:val="Code"/>
      </w:pPr>
      <w:r w:rsidRPr="00C3271C">
        <w:t xml:space="preserve">    private Thread _threadReadData = null;</w:t>
      </w:r>
    </w:p>
    <w:p w:rsidR="00C3271C" w:rsidRPr="00C3271C" w:rsidRDefault="00C3271C" w:rsidP="00C3271C">
      <w:pPr>
        <w:pStyle w:val="Code"/>
      </w:pPr>
    </w:p>
    <w:p w:rsidR="00C3271C" w:rsidRPr="00C3271C" w:rsidRDefault="00C3271C" w:rsidP="00C3271C">
      <w:pPr>
        <w:pStyle w:val="Code"/>
      </w:pPr>
      <w:r w:rsidRPr="00C3271C">
        <w:t xml:space="preserve">    public void Show(){</w:t>
      </w:r>
    </w:p>
    <w:p w:rsidR="00C3271C" w:rsidRPr="00C3271C" w:rsidRDefault="00C3271C" w:rsidP="00C3271C">
      <w:pPr>
        <w:pStyle w:val="Code"/>
      </w:pPr>
      <w:r w:rsidRPr="00C3271C">
        <w:t xml:space="preserve">        if(this._thisStage == null)</w:t>
      </w:r>
    </w:p>
    <w:p w:rsidR="00C3271C" w:rsidRPr="00C3271C" w:rsidRDefault="00C3271C" w:rsidP="00C3271C">
      <w:pPr>
        <w:pStyle w:val="Code"/>
      </w:pPr>
      <w:r w:rsidRPr="00C3271C">
        <w:t xml:space="preserve">            return;</w:t>
      </w:r>
    </w:p>
    <w:p w:rsidR="00C3271C" w:rsidRPr="00C3271C" w:rsidRDefault="00C3271C" w:rsidP="00C3271C">
      <w:pPr>
        <w:pStyle w:val="Code"/>
      </w:pPr>
      <w:r w:rsidRPr="00C3271C">
        <w:t xml:space="preserve">        this._thisStage.show();</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public void Hide(){</w:t>
      </w:r>
    </w:p>
    <w:p w:rsidR="00C3271C" w:rsidRPr="00C3271C" w:rsidRDefault="00C3271C" w:rsidP="00C3271C">
      <w:pPr>
        <w:pStyle w:val="Code"/>
      </w:pPr>
      <w:r w:rsidRPr="00C3271C">
        <w:t xml:space="preserve">        if(this._thisStage == null)</w:t>
      </w:r>
    </w:p>
    <w:p w:rsidR="00C3271C" w:rsidRPr="00C3271C" w:rsidRDefault="00C3271C" w:rsidP="00C3271C">
      <w:pPr>
        <w:pStyle w:val="Code"/>
      </w:pPr>
      <w:r w:rsidRPr="00C3271C">
        <w:t xml:space="preserve">            return;</w:t>
      </w:r>
    </w:p>
    <w:p w:rsidR="00C3271C" w:rsidRPr="00C3271C" w:rsidRDefault="00C3271C" w:rsidP="00C3271C">
      <w:pPr>
        <w:pStyle w:val="Code"/>
      </w:pPr>
      <w:r w:rsidRPr="00C3271C">
        <w:t xml:space="preserve">        this._thisStage.hide();</w:t>
      </w:r>
    </w:p>
    <w:p w:rsidR="00C3271C" w:rsidRPr="00C3271C" w:rsidRDefault="00C3271C" w:rsidP="00C3271C">
      <w:pPr>
        <w:pStyle w:val="Code"/>
      </w:pPr>
      <w:r w:rsidRPr="00C3271C">
        <w:t xml:space="preserve">        _readMark = false;</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public Stage GetStage(){</w:t>
      </w:r>
    </w:p>
    <w:p w:rsidR="00C3271C" w:rsidRPr="00C3271C" w:rsidRDefault="00C3271C" w:rsidP="00C3271C">
      <w:pPr>
        <w:pStyle w:val="Code"/>
      </w:pPr>
      <w:r w:rsidRPr="00C3271C">
        <w:t xml:space="preserve">        return this._thisStage;</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public Wagons() throws IOException {</w:t>
      </w:r>
    </w:p>
    <w:p w:rsidR="00C3271C" w:rsidRPr="00C3271C" w:rsidRDefault="00C3271C" w:rsidP="00C3271C">
      <w:pPr>
        <w:pStyle w:val="Code"/>
      </w:pPr>
      <w:r w:rsidRPr="00C3271C">
        <w:t xml:space="preserve">        Parent root = FXMLLoader.load(getClass().getResource("view/wagons_table_view.fxml"));</w:t>
      </w:r>
    </w:p>
    <w:p w:rsidR="00C3271C" w:rsidRPr="00C3271C" w:rsidRDefault="00C3271C" w:rsidP="00C3271C">
      <w:pPr>
        <w:pStyle w:val="Code"/>
      </w:pPr>
      <w:r w:rsidRPr="00C3271C">
        <w:t xml:space="preserve">        Scene scene = new Scene(root);</w:t>
      </w:r>
    </w:p>
    <w:p w:rsidR="00C3271C" w:rsidRPr="00C3271C" w:rsidRDefault="00C3271C" w:rsidP="00C3271C">
      <w:pPr>
        <w:pStyle w:val="Code"/>
      </w:pPr>
      <w:r w:rsidRPr="00C3271C">
        <w:t xml:space="preserve">        _thisStage = new Stage();</w:t>
      </w:r>
    </w:p>
    <w:p w:rsidR="00C3271C" w:rsidRPr="00C3271C" w:rsidRDefault="00C3271C" w:rsidP="00C3271C">
      <w:pPr>
        <w:pStyle w:val="Code"/>
      </w:pPr>
      <w:r w:rsidRPr="00C3271C">
        <w:t xml:space="preserve">        _thisStage.setScene(scene);</w:t>
      </w:r>
    </w:p>
    <w:p w:rsidR="00C3271C" w:rsidRPr="00C3271C" w:rsidRDefault="00C3271C" w:rsidP="00C3271C">
      <w:pPr>
        <w:pStyle w:val="Code"/>
      </w:pPr>
      <w:r w:rsidRPr="00C3271C">
        <w:t xml:space="preserve">        _thisStage.setTitle("Полувагоны");</w:t>
      </w:r>
    </w:p>
    <w:p w:rsidR="00C3271C" w:rsidRPr="00C3271C" w:rsidRDefault="00C3271C" w:rsidP="00C3271C">
      <w:pPr>
        <w:pStyle w:val="Code"/>
      </w:pPr>
    </w:p>
    <w:p w:rsidR="00C3271C" w:rsidRPr="00C3271C" w:rsidRDefault="00C3271C" w:rsidP="00C3271C">
      <w:pPr>
        <w:pStyle w:val="Code"/>
      </w:pPr>
      <w:r w:rsidRPr="00C3271C">
        <w:t xml:space="preserve">        _loadImage = (Button)scene.lookup("#_loadImage");</w:t>
      </w:r>
    </w:p>
    <w:p w:rsidR="00C3271C" w:rsidRPr="00C3271C" w:rsidRDefault="00C3271C" w:rsidP="00C3271C">
      <w:pPr>
        <w:pStyle w:val="Code"/>
      </w:pPr>
      <w:r w:rsidRPr="00C3271C">
        <w:t xml:space="preserve">        _imagePlace = (ScrollPane)scene.lookup("#_imagePlace");</w:t>
      </w:r>
    </w:p>
    <w:p w:rsidR="00C3271C" w:rsidRPr="00C3271C" w:rsidRDefault="00C3271C" w:rsidP="00C3271C">
      <w:pPr>
        <w:pStyle w:val="Code"/>
      </w:pPr>
      <w:r w:rsidRPr="00C3271C">
        <w:t xml:space="preserve">        _deleteImage = (CheckBox)scene.lookup("#_deleteImage");</w:t>
      </w:r>
    </w:p>
    <w:p w:rsidR="00C3271C" w:rsidRPr="00C3271C" w:rsidRDefault="00C3271C" w:rsidP="00C3271C">
      <w:pPr>
        <w:pStyle w:val="Code"/>
      </w:pPr>
    </w:p>
    <w:p w:rsidR="00C3271C" w:rsidRPr="00C3271C" w:rsidRDefault="00C3271C" w:rsidP="00C3271C">
      <w:pPr>
        <w:pStyle w:val="Code"/>
      </w:pPr>
      <w:r w:rsidRPr="00C3271C">
        <w:t xml:space="preserve">        _table = (TableView)scene.lookup("#_tableView");</w:t>
      </w:r>
    </w:p>
    <w:p w:rsidR="00C3271C" w:rsidRPr="00C3271C" w:rsidRDefault="00C3271C" w:rsidP="00C3271C">
      <w:pPr>
        <w:pStyle w:val="Code"/>
      </w:pPr>
      <w:r w:rsidRPr="00C3271C">
        <w:t xml:space="preserve">        _table.getColumns().clear();</w:t>
      </w:r>
    </w:p>
    <w:p w:rsidR="00C3271C" w:rsidRPr="00C3271C" w:rsidRDefault="00C3271C" w:rsidP="00C3271C">
      <w:pPr>
        <w:pStyle w:val="Code"/>
      </w:pPr>
    </w:p>
    <w:p w:rsidR="00C3271C" w:rsidRPr="00C3271C" w:rsidRDefault="00C3271C" w:rsidP="00C3271C">
      <w:pPr>
        <w:pStyle w:val="Code"/>
      </w:pPr>
      <w:r w:rsidRPr="00C3271C">
        <w:t xml:space="preserve">        _menuBar = (MenuBar)scene.lookup("#_menuBar");</w:t>
      </w:r>
    </w:p>
    <w:p w:rsidR="00C3271C" w:rsidRPr="00C3271C" w:rsidRDefault="00C3271C" w:rsidP="00C3271C">
      <w:pPr>
        <w:pStyle w:val="Code"/>
      </w:pPr>
      <w:r w:rsidRPr="00C3271C">
        <w:t xml:space="preserve">        _menuBar.getMenus().clear();</w:t>
      </w:r>
    </w:p>
    <w:p w:rsidR="00C3271C" w:rsidRPr="00C3271C" w:rsidRDefault="00C3271C" w:rsidP="00C3271C">
      <w:pPr>
        <w:pStyle w:val="Code"/>
      </w:pPr>
    </w:p>
    <w:p w:rsidR="00C3271C" w:rsidRPr="00C3271C" w:rsidRDefault="00C3271C" w:rsidP="00C3271C">
      <w:pPr>
        <w:pStyle w:val="Code"/>
      </w:pPr>
      <w:r w:rsidRPr="00C3271C">
        <w:t xml:space="preserve">        Menu menu = new Menu("Таблица");</w:t>
      </w:r>
    </w:p>
    <w:p w:rsidR="00C3271C" w:rsidRPr="00C3271C" w:rsidRDefault="00C3271C" w:rsidP="00C3271C">
      <w:pPr>
        <w:pStyle w:val="Code"/>
      </w:pPr>
      <w:r w:rsidRPr="00C3271C">
        <w:t xml:space="preserve">        MenuItem inv = new MenuItem("Таблица накладных");</w:t>
      </w:r>
    </w:p>
    <w:p w:rsidR="00C3271C" w:rsidRPr="00C3271C" w:rsidRDefault="00C3271C" w:rsidP="00C3271C">
      <w:pPr>
        <w:pStyle w:val="Code"/>
      </w:pPr>
      <w:r w:rsidRPr="00C3271C">
        <w:t xml:space="preserve">        MenuItem reg = new MenuItem("Таблица регистрации");</w:t>
      </w:r>
    </w:p>
    <w:p w:rsidR="00C3271C" w:rsidRPr="00C3271C" w:rsidRDefault="00C3271C" w:rsidP="00C3271C">
      <w:pPr>
        <w:pStyle w:val="Code"/>
      </w:pPr>
      <w:r w:rsidRPr="00C3271C">
        <w:t xml:space="preserve">        MenuItem sett = new MenuItem("Настройки");</w:t>
      </w:r>
    </w:p>
    <w:p w:rsidR="00C3271C" w:rsidRPr="00C3271C" w:rsidRDefault="00C3271C" w:rsidP="00C3271C">
      <w:pPr>
        <w:pStyle w:val="Code"/>
      </w:pPr>
    </w:p>
    <w:p w:rsidR="00C3271C" w:rsidRPr="00C3271C" w:rsidRDefault="00C3271C" w:rsidP="00C3271C">
      <w:pPr>
        <w:pStyle w:val="Code"/>
      </w:pPr>
      <w:r w:rsidRPr="00C3271C">
        <w:t xml:space="preserve">        inv.setOnAction(new EventHandler&lt;ActionEvent&gt;() {</w:t>
      </w:r>
    </w:p>
    <w:p w:rsidR="00C3271C" w:rsidRPr="00C3271C" w:rsidRDefault="00C3271C" w:rsidP="00C3271C">
      <w:pPr>
        <w:pStyle w:val="Code"/>
      </w:pPr>
      <w:r w:rsidRPr="00C3271C">
        <w:t xml:space="preserve">            @Override</w:t>
      </w:r>
    </w:p>
    <w:p w:rsidR="00C3271C" w:rsidRPr="00C3271C" w:rsidRDefault="00C3271C" w:rsidP="00C3271C">
      <w:pPr>
        <w:pStyle w:val="Code"/>
      </w:pPr>
      <w:r w:rsidRPr="00C3271C">
        <w:t xml:space="preserve">            public void handle(ActionEvent event) {</w:t>
      </w:r>
    </w:p>
    <w:p w:rsidR="00C3271C" w:rsidRPr="00C3271C" w:rsidRDefault="00C3271C" w:rsidP="00C3271C">
      <w:pPr>
        <w:pStyle w:val="Code"/>
      </w:pPr>
      <w:r w:rsidRPr="00C3271C">
        <w:t xml:space="preserve">                _thisStage.hide();</w:t>
      </w:r>
    </w:p>
    <w:p w:rsidR="00C3271C" w:rsidRPr="00C3271C" w:rsidRDefault="00C3271C" w:rsidP="00C3271C">
      <w:pPr>
        <w:pStyle w:val="Code"/>
      </w:pPr>
      <w:r w:rsidRPr="00C3271C">
        <w:t xml:space="preserve">                stageInvoices.show();</w:t>
      </w:r>
    </w:p>
    <w:p w:rsidR="00C3271C" w:rsidRPr="00C3271C" w:rsidRDefault="00C3271C" w:rsidP="00C3271C">
      <w:pPr>
        <w:pStyle w:val="Code"/>
      </w:pPr>
      <w:r w:rsidRPr="00C3271C">
        <w:t xml:space="preserve">                _readMark = false;</w:t>
      </w:r>
    </w:p>
    <w:p w:rsidR="00C3271C" w:rsidRPr="00C3271C" w:rsidRDefault="00C3271C" w:rsidP="00C3271C">
      <w:pPr>
        <w:pStyle w:val="Code"/>
      </w:pPr>
      <w:r w:rsidRPr="00C3271C">
        <w:lastRenderedPageBreak/>
        <w:t xml:space="preserve">            }</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reg.setOnAction(new EventHandler&lt;ActionEvent&gt;() {</w:t>
      </w:r>
    </w:p>
    <w:p w:rsidR="00C3271C" w:rsidRPr="00C3271C" w:rsidRDefault="00C3271C" w:rsidP="00C3271C">
      <w:pPr>
        <w:pStyle w:val="Code"/>
      </w:pPr>
      <w:r w:rsidRPr="00C3271C">
        <w:t xml:space="preserve">            @Override</w:t>
      </w:r>
    </w:p>
    <w:p w:rsidR="00C3271C" w:rsidRPr="00C3271C" w:rsidRDefault="00C3271C" w:rsidP="00C3271C">
      <w:pPr>
        <w:pStyle w:val="Code"/>
      </w:pPr>
      <w:r w:rsidRPr="00C3271C">
        <w:t xml:space="preserve">            public void handle(ActionEvent event) {</w:t>
      </w:r>
    </w:p>
    <w:p w:rsidR="00C3271C" w:rsidRPr="00C3271C" w:rsidRDefault="00C3271C" w:rsidP="00C3271C">
      <w:pPr>
        <w:pStyle w:val="Code"/>
      </w:pPr>
      <w:r w:rsidRPr="00C3271C">
        <w:t xml:space="preserve">                _thisStage.hide();</w:t>
      </w:r>
    </w:p>
    <w:p w:rsidR="00C3271C" w:rsidRPr="00C3271C" w:rsidRDefault="00C3271C" w:rsidP="00C3271C">
      <w:pPr>
        <w:pStyle w:val="Code"/>
      </w:pPr>
      <w:r w:rsidRPr="00C3271C">
        <w:t xml:space="preserve">                stageRegister.show();</w:t>
      </w:r>
    </w:p>
    <w:p w:rsidR="00C3271C" w:rsidRPr="00C3271C" w:rsidRDefault="00C3271C" w:rsidP="00C3271C">
      <w:pPr>
        <w:pStyle w:val="Code"/>
      </w:pPr>
      <w:r w:rsidRPr="00C3271C">
        <w:t xml:space="preserve">                _readMark = false;</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sett.setOnAction(new EventHandler&lt;ActionEvent&gt;() {</w:t>
      </w:r>
    </w:p>
    <w:p w:rsidR="00C3271C" w:rsidRPr="00C3271C" w:rsidRDefault="00C3271C" w:rsidP="00C3271C">
      <w:pPr>
        <w:pStyle w:val="Code"/>
      </w:pPr>
      <w:r w:rsidRPr="00C3271C">
        <w:t xml:space="preserve">            @Override</w:t>
      </w:r>
    </w:p>
    <w:p w:rsidR="00C3271C" w:rsidRPr="00C3271C" w:rsidRDefault="00C3271C" w:rsidP="00C3271C">
      <w:pPr>
        <w:pStyle w:val="Code"/>
      </w:pPr>
      <w:r w:rsidRPr="00C3271C">
        <w:t xml:space="preserve">            public void handle(ActionEvent event) {</w:t>
      </w:r>
    </w:p>
    <w:p w:rsidR="00C3271C" w:rsidRPr="00C3271C" w:rsidRDefault="00C3271C" w:rsidP="00C3271C">
      <w:pPr>
        <w:pStyle w:val="Code"/>
      </w:pPr>
      <w:r w:rsidRPr="00C3271C">
        <w:t xml:space="preserve">                _thisStage.hide();</w:t>
      </w:r>
    </w:p>
    <w:p w:rsidR="00C3271C" w:rsidRPr="00C3271C" w:rsidRDefault="00C3271C" w:rsidP="00C3271C">
      <w:pPr>
        <w:pStyle w:val="Code"/>
      </w:pPr>
      <w:r w:rsidRPr="00C3271C">
        <w:t xml:space="preserve">                stageSetting.show();</w:t>
      </w:r>
    </w:p>
    <w:p w:rsidR="00C3271C" w:rsidRPr="00C3271C" w:rsidRDefault="00C3271C" w:rsidP="00C3271C">
      <w:pPr>
        <w:pStyle w:val="Code"/>
      </w:pPr>
      <w:r w:rsidRPr="00C3271C">
        <w:t xml:space="preserve">                _readMark = false;</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menu.getItems().add(inv);</w:t>
      </w:r>
    </w:p>
    <w:p w:rsidR="00C3271C" w:rsidRPr="00C3271C" w:rsidRDefault="00C3271C" w:rsidP="00C3271C">
      <w:pPr>
        <w:pStyle w:val="Code"/>
      </w:pPr>
      <w:r w:rsidRPr="00C3271C">
        <w:t xml:space="preserve">        menu.getItems().add(reg);</w:t>
      </w:r>
    </w:p>
    <w:p w:rsidR="00C3271C" w:rsidRPr="00C3271C" w:rsidRDefault="00C3271C" w:rsidP="00C3271C">
      <w:pPr>
        <w:pStyle w:val="Code"/>
      </w:pPr>
      <w:r w:rsidRPr="00C3271C">
        <w:t xml:space="preserve">        menu.getItems().add(sett);</w:t>
      </w:r>
    </w:p>
    <w:p w:rsidR="00C3271C" w:rsidRPr="00C3271C" w:rsidRDefault="00C3271C" w:rsidP="00C3271C">
      <w:pPr>
        <w:pStyle w:val="Code"/>
      </w:pPr>
      <w:r w:rsidRPr="00C3271C">
        <w:t xml:space="preserve">        _menuBar.getMenus().add(0, menu);</w:t>
      </w:r>
    </w:p>
    <w:p w:rsidR="00C3271C" w:rsidRPr="00C3271C" w:rsidRDefault="00C3271C" w:rsidP="00C3271C">
      <w:pPr>
        <w:pStyle w:val="Code"/>
      </w:pPr>
    </w:p>
    <w:p w:rsidR="00C3271C" w:rsidRPr="00C3271C" w:rsidRDefault="00C3271C" w:rsidP="00C3271C">
      <w:pPr>
        <w:pStyle w:val="Code"/>
      </w:pPr>
      <w:r w:rsidRPr="00C3271C">
        <w:t xml:space="preserve">        TableColumn&lt;DataWagonTableView, Integer&gt; attrib1 = new TableColumn&lt;DataWagonTableView, Integer&gt;("Номер полувагона");</w:t>
      </w:r>
    </w:p>
    <w:p w:rsidR="00C3271C" w:rsidRPr="00C3271C" w:rsidRDefault="00C3271C" w:rsidP="00C3271C">
      <w:pPr>
        <w:pStyle w:val="Code"/>
      </w:pPr>
      <w:r w:rsidRPr="00C3271C">
        <w:t xml:space="preserve">        attrib1.setCellValueFactory(new PropertyValueFactory&lt;DataWagonTableView, Integer&gt;("numberWagon"));</w:t>
      </w:r>
    </w:p>
    <w:p w:rsidR="00C3271C" w:rsidRPr="00C3271C" w:rsidRDefault="00C3271C" w:rsidP="00C3271C">
      <w:pPr>
        <w:pStyle w:val="Code"/>
      </w:pPr>
      <w:r w:rsidRPr="00C3271C">
        <w:t xml:space="preserve">        _table.getColumns().add(attrib1);</w:t>
      </w:r>
    </w:p>
    <w:p w:rsidR="00C3271C" w:rsidRPr="00C3271C" w:rsidRDefault="00C3271C" w:rsidP="00C3271C">
      <w:pPr>
        <w:pStyle w:val="Code"/>
      </w:pPr>
    </w:p>
    <w:p w:rsidR="00C3271C" w:rsidRPr="00C3271C" w:rsidRDefault="00C3271C" w:rsidP="00C3271C">
      <w:pPr>
        <w:pStyle w:val="Code"/>
      </w:pPr>
      <w:r w:rsidRPr="00C3271C">
        <w:t xml:space="preserve">        TableColumn&lt;DataWagonTableView, String&gt; attrib2 = new TableColumn&lt;DataWagonTableView, String&gt;("Дата прибытия");</w:t>
      </w:r>
    </w:p>
    <w:p w:rsidR="00C3271C" w:rsidRPr="00C3271C" w:rsidRDefault="00C3271C" w:rsidP="00C3271C">
      <w:pPr>
        <w:pStyle w:val="Code"/>
      </w:pPr>
      <w:r w:rsidRPr="00C3271C">
        <w:t xml:space="preserve">        attrib2.setCellValueFactory(new PropertyValueFactory&lt;DataWagonTableView, String&gt;("arrivalDate"));</w:t>
      </w:r>
    </w:p>
    <w:p w:rsidR="00C3271C" w:rsidRPr="00C3271C" w:rsidRDefault="00C3271C" w:rsidP="00C3271C">
      <w:pPr>
        <w:pStyle w:val="Code"/>
      </w:pPr>
      <w:r w:rsidRPr="00C3271C">
        <w:t xml:space="preserve">        _table.getColumns().add(attrib2);</w:t>
      </w:r>
    </w:p>
    <w:p w:rsidR="00C3271C" w:rsidRPr="00C3271C" w:rsidRDefault="00C3271C" w:rsidP="00C3271C">
      <w:pPr>
        <w:pStyle w:val="Code"/>
      </w:pPr>
    </w:p>
    <w:p w:rsidR="00C3271C" w:rsidRPr="00C3271C" w:rsidRDefault="00C3271C" w:rsidP="00C3271C">
      <w:pPr>
        <w:pStyle w:val="Code"/>
      </w:pPr>
      <w:r w:rsidRPr="00C3271C">
        <w:t xml:space="preserve">        attrib2 = new TableColumn&lt;DataWagonTableView, String&gt;("Путь к изображению");</w:t>
      </w:r>
    </w:p>
    <w:p w:rsidR="00C3271C" w:rsidRPr="00C3271C" w:rsidRDefault="00C3271C" w:rsidP="00C3271C">
      <w:pPr>
        <w:pStyle w:val="Code"/>
      </w:pPr>
      <w:r w:rsidRPr="00C3271C">
        <w:t xml:space="preserve">        attrib2.setCellValueFactory(new PropertyValueFactory&lt;DataWagonTableView, String&gt;("imagePath"));</w:t>
      </w:r>
    </w:p>
    <w:p w:rsidR="00C3271C" w:rsidRPr="00C3271C" w:rsidRDefault="00C3271C" w:rsidP="00C3271C">
      <w:pPr>
        <w:pStyle w:val="Code"/>
      </w:pPr>
      <w:r w:rsidRPr="00C3271C">
        <w:t xml:space="preserve">        _table.getColumns().add(attrib2);</w:t>
      </w:r>
    </w:p>
    <w:p w:rsidR="00C3271C" w:rsidRPr="00C3271C" w:rsidRDefault="00C3271C" w:rsidP="00C3271C">
      <w:pPr>
        <w:pStyle w:val="Code"/>
      </w:pPr>
    </w:p>
    <w:p w:rsidR="00C3271C" w:rsidRPr="00C3271C" w:rsidRDefault="00C3271C" w:rsidP="00C3271C">
      <w:pPr>
        <w:pStyle w:val="Code"/>
      </w:pPr>
      <w:r w:rsidRPr="00C3271C">
        <w:t xml:space="preserve">        TableColumn&lt;DataWagonTableView, Double&gt; attrib3 = new TableColumn&lt;DataWagonTableView, Double&gt;("Уровень распознования");</w:t>
      </w:r>
    </w:p>
    <w:p w:rsidR="00C3271C" w:rsidRPr="00C3271C" w:rsidRDefault="00C3271C" w:rsidP="00C3271C">
      <w:pPr>
        <w:pStyle w:val="Code"/>
      </w:pPr>
      <w:r w:rsidRPr="00C3271C">
        <w:t xml:space="preserve">        attrib3.setCellValueFactory(new PropertyValueFactory&lt;DataWagonTableView, Double&gt;("levelCorrectRecognize"));</w:t>
      </w:r>
    </w:p>
    <w:p w:rsidR="00C3271C" w:rsidRPr="00C3271C" w:rsidRDefault="00C3271C" w:rsidP="00C3271C">
      <w:pPr>
        <w:pStyle w:val="Code"/>
      </w:pPr>
      <w:r w:rsidRPr="00C3271C">
        <w:t xml:space="preserve">        _table.getColumns().add(attrib3);</w:t>
      </w:r>
    </w:p>
    <w:p w:rsidR="00C3271C" w:rsidRPr="00C3271C" w:rsidRDefault="00C3271C" w:rsidP="00C3271C">
      <w:pPr>
        <w:pStyle w:val="Code"/>
      </w:pPr>
    </w:p>
    <w:p w:rsidR="00C3271C" w:rsidRPr="00C3271C" w:rsidRDefault="00C3271C" w:rsidP="00C3271C">
      <w:pPr>
        <w:pStyle w:val="Code"/>
      </w:pPr>
      <w:r w:rsidRPr="00C3271C">
        <w:t xml:space="preserve">        _thisStage.addEventHandler(WindowEvent.WINDOW_CLOSE_REQUEST, new EventHandler&lt;WindowEvent&gt;() {</w:t>
      </w:r>
    </w:p>
    <w:p w:rsidR="00C3271C" w:rsidRPr="00C3271C" w:rsidRDefault="00C3271C" w:rsidP="00C3271C">
      <w:pPr>
        <w:pStyle w:val="Code"/>
      </w:pPr>
      <w:r w:rsidRPr="00C3271C">
        <w:t xml:space="preserve">            @Override</w:t>
      </w:r>
    </w:p>
    <w:p w:rsidR="00C3271C" w:rsidRPr="00C3271C" w:rsidRDefault="00C3271C" w:rsidP="00C3271C">
      <w:pPr>
        <w:pStyle w:val="Code"/>
      </w:pPr>
      <w:r w:rsidRPr="00C3271C">
        <w:t xml:space="preserve">            public void handle(WindowEvent event) {</w:t>
      </w:r>
    </w:p>
    <w:p w:rsidR="00C3271C" w:rsidRPr="00C3271C" w:rsidRDefault="00C3271C" w:rsidP="00C3271C">
      <w:pPr>
        <w:pStyle w:val="Code"/>
      </w:pPr>
      <w:r w:rsidRPr="00C3271C">
        <w:t xml:space="preserve">                _readMark = false;</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_thisStage.addEventHandler(WindowEvent.WINDOW_SHOWING, new EventHandler&lt;WindowEvent&gt;() {</w:t>
      </w:r>
    </w:p>
    <w:p w:rsidR="00C3271C" w:rsidRPr="00C3271C" w:rsidRDefault="00C3271C" w:rsidP="00C3271C">
      <w:pPr>
        <w:pStyle w:val="Code"/>
      </w:pPr>
      <w:r w:rsidRPr="00C3271C">
        <w:t xml:space="preserve">            @Override</w:t>
      </w:r>
    </w:p>
    <w:p w:rsidR="00C3271C" w:rsidRPr="00C3271C" w:rsidRDefault="00C3271C" w:rsidP="00C3271C">
      <w:pPr>
        <w:pStyle w:val="Code"/>
      </w:pPr>
      <w:r w:rsidRPr="00C3271C">
        <w:t xml:space="preserve">            public void handle(WindowEvent event) {</w:t>
      </w:r>
    </w:p>
    <w:p w:rsidR="00C3271C" w:rsidRPr="00C3271C" w:rsidRDefault="00C3271C" w:rsidP="00C3271C">
      <w:pPr>
        <w:pStyle w:val="Code"/>
      </w:pPr>
      <w:r w:rsidRPr="00C3271C">
        <w:t xml:space="preserve">                _readMark = true;</w:t>
      </w:r>
    </w:p>
    <w:p w:rsidR="00C3271C" w:rsidRPr="00C3271C" w:rsidRDefault="00C3271C" w:rsidP="00C3271C">
      <w:pPr>
        <w:pStyle w:val="Code"/>
      </w:pPr>
      <w:r w:rsidRPr="00C3271C">
        <w:t xml:space="preserve">                _threadReadData = new Thread(() -&gt; {</w:t>
      </w:r>
    </w:p>
    <w:p w:rsidR="00C3271C" w:rsidRPr="00C3271C" w:rsidRDefault="00C3271C" w:rsidP="00C3271C">
      <w:pPr>
        <w:pStyle w:val="Code"/>
      </w:pPr>
      <w:r w:rsidRPr="00C3271C">
        <w:t xml:space="preserve">                    while(_readMark){</w:t>
      </w:r>
    </w:p>
    <w:p w:rsidR="00C3271C" w:rsidRPr="00C3271C" w:rsidRDefault="00C3271C" w:rsidP="00C3271C">
      <w:pPr>
        <w:pStyle w:val="Code"/>
      </w:pPr>
      <w:r w:rsidRPr="00C3271C">
        <w:t xml:space="preserve">                        Platform.runLater(new Runnable() {</w:t>
      </w:r>
    </w:p>
    <w:p w:rsidR="00C3271C" w:rsidRPr="00C3271C" w:rsidRDefault="00C3271C" w:rsidP="00C3271C">
      <w:pPr>
        <w:pStyle w:val="Code"/>
      </w:pPr>
      <w:r w:rsidRPr="00C3271C">
        <w:t xml:space="preserve">                            @Override</w:t>
      </w:r>
    </w:p>
    <w:p w:rsidR="00C3271C" w:rsidRPr="00C3271C" w:rsidRDefault="00C3271C" w:rsidP="00C3271C">
      <w:pPr>
        <w:pStyle w:val="Code"/>
      </w:pPr>
      <w:r w:rsidRPr="00C3271C">
        <w:t xml:space="preserve">                            public void run() {</w:t>
      </w:r>
    </w:p>
    <w:p w:rsidR="00C3271C" w:rsidRPr="00C3271C" w:rsidRDefault="00C3271C" w:rsidP="00C3271C">
      <w:pPr>
        <w:pStyle w:val="Code"/>
      </w:pPr>
      <w:r w:rsidRPr="00C3271C">
        <w:t xml:space="preserve">                                readDataWagons();</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try {</w:t>
      </w:r>
    </w:p>
    <w:p w:rsidR="00C3271C" w:rsidRPr="00C3271C" w:rsidRDefault="00C3271C" w:rsidP="00C3271C">
      <w:pPr>
        <w:pStyle w:val="Code"/>
      </w:pPr>
      <w:r w:rsidRPr="00C3271C">
        <w:t xml:space="preserve">                            _threadReadData.sleep(DataSetting.timeRead);</w:t>
      </w:r>
    </w:p>
    <w:p w:rsidR="00C3271C" w:rsidRPr="00C3271C" w:rsidRDefault="00C3271C" w:rsidP="00C3271C">
      <w:pPr>
        <w:pStyle w:val="Code"/>
      </w:pPr>
      <w:r w:rsidRPr="00C3271C">
        <w:t xml:space="preserve">                        } catch (Exception e) {</w:t>
      </w:r>
    </w:p>
    <w:p w:rsidR="00C3271C" w:rsidRPr="00C3271C" w:rsidRDefault="00C3271C" w:rsidP="00C3271C">
      <w:pPr>
        <w:pStyle w:val="Code"/>
      </w:pPr>
      <w:r w:rsidRPr="00C3271C">
        <w:t xml:space="preserve">                            Platform.runLater(new Runnable() {</w:t>
      </w:r>
    </w:p>
    <w:p w:rsidR="00C3271C" w:rsidRPr="00C3271C" w:rsidRDefault="00C3271C" w:rsidP="00C3271C">
      <w:pPr>
        <w:pStyle w:val="Code"/>
      </w:pPr>
      <w:r w:rsidRPr="00C3271C">
        <w:t xml:space="preserve">                                @Override</w:t>
      </w:r>
    </w:p>
    <w:p w:rsidR="00C3271C" w:rsidRPr="00C3271C" w:rsidRDefault="00C3271C" w:rsidP="00C3271C">
      <w:pPr>
        <w:pStyle w:val="Code"/>
      </w:pPr>
      <w:r w:rsidRPr="00C3271C">
        <w:t xml:space="preserve">                                public void run() {</w:t>
      </w:r>
    </w:p>
    <w:p w:rsidR="00C3271C" w:rsidRPr="00C3271C" w:rsidRDefault="00C3271C" w:rsidP="00C3271C">
      <w:pPr>
        <w:pStyle w:val="Code"/>
      </w:pPr>
      <w:r w:rsidRPr="00C3271C">
        <w:t xml:space="preserve">                                    Invoices.MessageShow(Alert.AlertType.ERROR, "Ошибка!", e.getMessage());</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_threadReadData.start();</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_table.addEventHandler(MouseEvent.MOUSE_CLICKED, new EventHandler&lt;MouseEvent&gt;() {</w:t>
      </w:r>
    </w:p>
    <w:p w:rsidR="00C3271C" w:rsidRPr="00C3271C" w:rsidRDefault="00C3271C" w:rsidP="00C3271C">
      <w:pPr>
        <w:pStyle w:val="Code"/>
      </w:pPr>
      <w:r w:rsidRPr="00C3271C">
        <w:t xml:space="preserve">            @Override</w:t>
      </w:r>
    </w:p>
    <w:p w:rsidR="00C3271C" w:rsidRPr="00C3271C" w:rsidRDefault="00C3271C" w:rsidP="00C3271C">
      <w:pPr>
        <w:pStyle w:val="Code"/>
      </w:pPr>
      <w:r w:rsidRPr="00C3271C">
        <w:t xml:space="preserve">            public void handle(MouseEvent event) {</w:t>
      </w:r>
    </w:p>
    <w:p w:rsidR="00C3271C" w:rsidRPr="00C3271C" w:rsidRDefault="00C3271C" w:rsidP="00C3271C">
      <w:pPr>
        <w:pStyle w:val="Code"/>
      </w:pPr>
      <w:r w:rsidRPr="00C3271C">
        <w:t xml:space="preserve">                if((_table != null) &amp;&amp; (_table.getItems().size() &gt; 0)){</w:t>
      </w:r>
    </w:p>
    <w:p w:rsidR="00C3271C" w:rsidRPr="00C3271C" w:rsidRDefault="00C3271C" w:rsidP="00C3271C">
      <w:pPr>
        <w:pStyle w:val="Code"/>
      </w:pPr>
      <w:r w:rsidRPr="00C3271C">
        <w:t xml:space="preserve">                    try{</w:t>
      </w:r>
    </w:p>
    <w:p w:rsidR="00C3271C" w:rsidRPr="00C3271C" w:rsidRDefault="00C3271C" w:rsidP="00C3271C">
      <w:pPr>
        <w:pStyle w:val="Code"/>
      </w:pPr>
      <w:r w:rsidRPr="00C3271C">
        <w:t xml:space="preserve">                        _currentRow = _table.getSelectionModel().getSelectedIndex();</w:t>
      </w:r>
    </w:p>
    <w:p w:rsidR="00C3271C" w:rsidRPr="00C3271C" w:rsidRDefault="00C3271C" w:rsidP="00C3271C">
      <w:pPr>
        <w:pStyle w:val="Code"/>
        <w:rPr>
          <w:lang w:val="ru-RU"/>
        </w:rPr>
      </w:pPr>
      <w:r w:rsidRPr="00C3271C">
        <w:lastRenderedPageBreak/>
        <w:t xml:space="preserve">                    </w:t>
      </w:r>
      <w:r w:rsidRPr="00C3271C">
        <w:rPr>
          <w:lang w:val="ru-RU"/>
        </w:rPr>
        <w:t>}</w:t>
      </w:r>
      <w:r w:rsidRPr="00C3271C">
        <w:t>catch</w:t>
      </w:r>
      <w:r w:rsidRPr="00C3271C">
        <w:rPr>
          <w:lang w:val="ru-RU"/>
        </w:rPr>
        <w:t>(</w:t>
      </w:r>
      <w:r w:rsidRPr="00C3271C">
        <w:t>Exception</w:t>
      </w:r>
      <w:r w:rsidRPr="00C3271C">
        <w:rPr>
          <w:lang w:val="ru-RU"/>
        </w:rPr>
        <w:t xml:space="preserve"> </w:t>
      </w:r>
      <w:r w:rsidRPr="00C3271C">
        <w:t>e</w:t>
      </w:r>
      <w:r w:rsidRPr="00C3271C">
        <w:rPr>
          <w:lang w:val="ru-RU"/>
        </w:rPr>
        <w:t>){</w:t>
      </w:r>
    </w:p>
    <w:p w:rsidR="00C3271C" w:rsidRPr="00C3271C" w:rsidRDefault="00C3271C" w:rsidP="00C3271C">
      <w:pPr>
        <w:pStyle w:val="Code"/>
        <w:rPr>
          <w:lang w:val="ru-RU"/>
        </w:rPr>
      </w:pPr>
      <w:r w:rsidRPr="00C3271C">
        <w:rPr>
          <w:lang w:val="ru-RU"/>
        </w:rPr>
        <w:t xml:space="preserve">                        _</w:t>
      </w:r>
      <w:r w:rsidRPr="00C3271C">
        <w:t>currentRow</w:t>
      </w:r>
      <w:r w:rsidRPr="00C3271C">
        <w:rPr>
          <w:lang w:val="ru-RU"/>
        </w:rPr>
        <w:t xml:space="preserve"> = (-1);</w:t>
      </w:r>
    </w:p>
    <w:p w:rsidR="00C3271C" w:rsidRPr="00C3271C" w:rsidRDefault="00C3271C" w:rsidP="00C3271C">
      <w:pPr>
        <w:pStyle w:val="Code"/>
        <w:rPr>
          <w:lang w:val="ru-RU"/>
        </w:rPr>
      </w:pPr>
      <w:r w:rsidRPr="00C3271C">
        <w:rPr>
          <w:lang w:val="ru-RU"/>
        </w:rPr>
        <w:t xml:space="preserve">                    }</w:t>
      </w:r>
    </w:p>
    <w:p w:rsidR="00C3271C" w:rsidRPr="00C3271C" w:rsidRDefault="00C3271C" w:rsidP="00C3271C">
      <w:pPr>
        <w:pStyle w:val="Code"/>
        <w:rPr>
          <w:lang w:val="ru-RU"/>
        </w:rPr>
      </w:pPr>
      <w:r w:rsidRPr="00C3271C">
        <w:rPr>
          <w:lang w:val="ru-RU"/>
        </w:rPr>
        <w:t xml:space="preserve">                }</w:t>
      </w:r>
    </w:p>
    <w:p w:rsidR="00C3271C" w:rsidRPr="00C3271C" w:rsidRDefault="00C3271C" w:rsidP="00C3271C">
      <w:pPr>
        <w:pStyle w:val="Code"/>
        <w:rPr>
          <w:lang w:val="ru-RU"/>
        </w:rPr>
      </w:pPr>
      <w:r w:rsidRPr="00C3271C">
        <w:rPr>
          <w:lang w:val="ru-RU"/>
        </w:rPr>
        <w:t xml:space="preserve">            }</w:t>
      </w:r>
    </w:p>
    <w:p w:rsidR="00C3271C" w:rsidRPr="00C3271C" w:rsidRDefault="00C3271C" w:rsidP="00C3271C">
      <w:pPr>
        <w:pStyle w:val="Code"/>
        <w:rPr>
          <w:lang w:val="ru-RU"/>
        </w:rPr>
      </w:pPr>
      <w:r w:rsidRPr="00C3271C">
        <w:rPr>
          <w:lang w:val="ru-RU"/>
        </w:rPr>
        <w:t xml:space="preserve">        });</w:t>
      </w:r>
    </w:p>
    <w:p w:rsidR="00C3271C" w:rsidRPr="00C3271C" w:rsidRDefault="00C3271C" w:rsidP="00C3271C">
      <w:pPr>
        <w:pStyle w:val="Code"/>
        <w:rPr>
          <w:lang w:val="ru-RU"/>
        </w:rPr>
      </w:pPr>
    </w:p>
    <w:p w:rsidR="00C3271C" w:rsidRPr="00C3271C" w:rsidRDefault="00C3271C" w:rsidP="00C3271C">
      <w:pPr>
        <w:pStyle w:val="Code"/>
        <w:rPr>
          <w:lang w:val="ru-RU"/>
        </w:rPr>
      </w:pPr>
      <w:r w:rsidRPr="00C3271C">
        <w:rPr>
          <w:lang w:val="ru-RU"/>
        </w:rPr>
        <w:t xml:space="preserve">        //обработка события, при нажатии кнопки с помощью которой изображение загружается из</w:t>
      </w:r>
    </w:p>
    <w:p w:rsidR="00C3271C" w:rsidRPr="00C3271C" w:rsidRDefault="00C3271C" w:rsidP="00C3271C">
      <w:pPr>
        <w:pStyle w:val="Code"/>
        <w:rPr>
          <w:lang w:val="ru-RU"/>
        </w:rPr>
      </w:pPr>
      <w:r w:rsidRPr="00C3271C">
        <w:rPr>
          <w:lang w:val="ru-RU"/>
        </w:rPr>
        <w:t xml:space="preserve">        //локального хранилища на серверной части приложения</w:t>
      </w:r>
    </w:p>
    <w:p w:rsidR="00C3271C" w:rsidRPr="00C3271C" w:rsidRDefault="00C3271C" w:rsidP="00C3271C">
      <w:pPr>
        <w:pStyle w:val="Code"/>
      </w:pPr>
      <w:r w:rsidRPr="00C3271C">
        <w:rPr>
          <w:lang w:val="ru-RU"/>
        </w:rPr>
        <w:t xml:space="preserve">        </w:t>
      </w:r>
      <w:r w:rsidRPr="00C3271C">
        <w:t>_loadImage.addEventHandler(MouseEvent.MOUSE_CLICKED, new EventHandler&lt;MouseEvent&gt;() {</w:t>
      </w:r>
    </w:p>
    <w:p w:rsidR="00C3271C" w:rsidRPr="00C3271C" w:rsidRDefault="00C3271C" w:rsidP="00C3271C">
      <w:pPr>
        <w:pStyle w:val="Code"/>
      </w:pPr>
      <w:r w:rsidRPr="00C3271C">
        <w:t xml:space="preserve">            @Override</w:t>
      </w:r>
    </w:p>
    <w:p w:rsidR="00C3271C" w:rsidRPr="00C3271C" w:rsidRDefault="00C3271C" w:rsidP="00C3271C">
      <w:pPr>
        <w:pStyle w:val="Code"/>
      </w:pPr>
      <w:r w:rsidRPr="00C3271C">
        <w:t xml:space="preserve">            public void handle(MouseEvent event) {</w:t>
      </w:r>
    </w:p>
    <w:p w:rsidR="00C3271C" w:rsidRPr="00C3271C" w:rsidRDefault="00C3271C" w:rsidP="00C3271C">
      <w:pPr>
        <w:pStyle w:val="Code"/>
      </w:pPr>
      <w:r w:rsidRPr="00C3271C">
        <w:t xml:space="preserve">                if(_currentRow &lt; 0){</w:t>
      </w:r>
    </w:p>
    <w:p w:rsidR="00C3271C" w:rsidRPr="00C3271C" w:rsidRDefault="00C3271C" w:rsidP="00C3271C">
      <w:pPr>
        <w:pStyle w:val="Code"/>
      </w:pPr>
      <w:r w:rsidRPr="00C3271C">
        <w:t xml:space="preserve">                    Invoices.MessageShow(Alert.AlertType.ERROR, "Ошибка!", "Не выбрано строка с изображением для загрузки!");</w:t>
      </w:r>
    </w:p>
    <w:p w:rsidR="00C3271C" w:rsidRPr="00C3271C" w:rsidRDefault="00C3271C" w:rsidP="00C3271C">
      <w:pPr>
        <w:pStyle w:val="Code"/>
      </w:pPr>
      <w:r w:rsidRPr="00C3271C">
        <w:t xml:space="preserve">                    return;</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String[] imageData = _table.getItems().get(_currentRow).getImagePath().split("\\\\");</w:t>
      </w:r>
    </w:p>
    <w:p w:rsidR="00C3271C" w:rsidRPr="00C3271C" w:rsidRDefault="00C3271C" w:rsidP="00C3271C">
      <w:pPr>
        <w:pStyle w:val="Code"/>
      </w:pPr>
      <w:r w:rsidRPr="00C3271C">
        <w:t xml:space="preserve">                String filePath = null;</w:t>
      </w:r>
    </w:p>
    <w:p w:rsidR="00C3271C" w:rsidRPr="00C3271C" w:rsidRDefault="00C3271C" w:rsidP="00C3271C">
      <w:pPr>
        <w:pStyle w:val="Code"/>
      </w:pPr>
    </w:p>
    <w:p w:rsidR="00C3271C" w:rsidRPr="00C3271C" w:rsidRDefault="00C3271C" w:rsidP="00C3271C">
      <w:pPr>
        <w:pStyle w:val="Code"/>
      </w:pPr>
      <w:r w:rsidRPr="00C3271C">
        <w:t xml:space="preserve">                try{</w:t>
      </w:r>
    </w:p>
    <w:p w:rsidR="00C3271C" w:rsidRPr="00C3271C" w:rsidRDefault="00C3271C" w:rsidP="00C3271C">
      <w:pPr>
        <w:pStyle w:val="Code"/>
      </w:pPr>
      <w:r w:rsidRPr="00C3271C">
        <w:t xml:space="preserve">                    filePath = DataNetwork.loadImage("http://localhost:8080/load/" + imageData[(imageData.length - 1)]);</w:t>
      </w:r>
    </w:p>
    <w:p w:rsidR="00C3271C" w:rsidRPr="00C3271C" w:rsidRDefault="00C3271C" w:rsidP="00C3271C">
      <w:pPr>
        <w:pStyle w:val="Code"/>
      </w:pPr>
      <w:r w:rsidRPr="00C3271C">
        <w:t xml:space="preserve">                }catch (Exception e){</w:t>
      </w:r>
    </w:p>
    <w:p w:rsidR="00C3271C" w:rsidRPr="00C3271C" w:rsidRDefault="00C3271C" w:rsidP="00C3271C">
      <w:pPr>
        <w:pStyle w:val="Code"/>
      </w:pPr>
      <w:r w:rsidRPr="00C3271C">
        <w:t xml:space="preserve">                    Invoices.MessageShow(Alert.AlertType.ERROR, "Ошибка!", e.getMessage());</w:t>
      </w:r>
    </w:p>
    <w:p w:rsidR="00C3271C" w:rsidRPr="00C3271C" w:rsidRDefault="00C3271C" w:rsidP="00C3271C">
      <w:pPr>
        <w:pStyle w:val="Code"/>
      </w:pPr>
      <w:r w:rsidRPr="00C3271C">
        <w:t xml:space="preserve">                    return;</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FileInputStream inputStream = null;</w:t>
      </w:r>
    </w:p>
    <w:p w:rsidR="00C3271C" w:rsidRPr="00C3271C" w:rsidRDefault="00C3271C" w:rsidP="00C3271C">
      <w:pPr>
        <w:pStyle w:val="Code"/>
      </w:pPr>
      <w:r w:rsidRPr="00C3271C">
        <w:t xml:space="preserve">                try {</w:t>
      </w:r>
    </w:p>
    <w:p w:rsidR="00C3271C" w:rsidRPr="00C3271C" w:rsidRDefault="00C3271C" w:rsidP="00C3271C">
      <w:pPr>
        <w:pStyle w:val="Code"/>
      </w:pPr>
      <w:r w:rsidRPr="00C3271C">
        <w:t xml:space="preserve">                    inputStream = new FileInputStream(filePath);</w:t>
      </w:r>
    </w:p>
    <w:p w:rsidR="00C3271C" w:rsidRPr="00C3271C" w:rsidRDefault="00C3271C" w:rsidP="00C3271C">
      <w:pPr>
        <w:pStyle w:val="Code"/>
      </w:pPr>
      <w:r w:rsidRPr="00C3271C">
        <w:t xml:space="preserve">                } catch (FileNotFoundException e) {</w:t>
      </w:r>
    </w:p>
    <w:p w:rsidR="00C3271C" w:rsidRPr="00C3271C" w:rsidRDefault="00C3271C" w:rsidP="00C3271C">
      <w:pPr>
        <w:pStyle w:val="Code"/>
      </w:pPr>
      <w:r w:rsidRPr="00C3271C">
        <w:t xml:space="preserve">                    e.printStackTrace();</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Image img = new Image(inputStream);</w:t>
      </w:r>
    </w:p>
    <w:p w:rsidR="00C3271C" w:rsidRPr="00C3271C" w:rsidRDefault="00C3271C" w:rsidP="00C3271C">
      <w:pPr>
        <w:pStyle w:val="Code"/>
      </w:pPr>
      <w:r w:rsidRPr="00C3271C">
        <w:t xml:space="preserve">                _currentImage = new ImageView(img);</w:t>
      </w:r>
    </w:p>
    <w:p w:rsidR="00C3271C" w:rsidRPr="00C3271C" w:rsidRDefault="00C3271C" w:rsidP="00C3271C">
      <w:pPr>
        <w:pStyle w:val="Code"/>
      </w:pPr>
      <w:r w:rsidRPr="00C3271C">
        <w:t xml:space="preserve">                _imagePlace.setContent(_currentImage);</w:t>
      </w:r>
    </w:p>
    <w:p w:rsidR="00C3271C" w:rsidRPr="00C3271C" w:rsidRDefault="00C3271C" w:rsidP="00C3271C">
      <w:pPr>
        <w:pStyle w:val="Code"/>
      </w:pPr>
      <w:r w:rsidRPr="00C3271C">
        <w:t xml:space="preserve">                _imagePlace.setPannable(true);</w:t>
      </w:r>
    </w:p>
    <w:p w:rsidR="00C3271C" w:rsidRPr="00C3271C" w:rsidRDefault="00C3271C" w:rsidP="00C3271C">
      <w:pPr>
        <w:pStyle w:val="Code"/>
      </w:pPr>
    </w:p>
    <w:p w:rsidR="00C3271C" w:rsidRPr="00C3271C" w:rsidRDefault="00C3271C" w:rsidP="00C3271C">
      <w:pPr>
        <w:pStyle w:val="Code"/>
      </w:pPr>
      <w:r w:rsidRPr="00C3271C">
        <w:t xml:space="preserve">                try {</w:t>
      </w:r>
    </w:p>
    <w:p w:rsidR="00C3271C" w:rsidRPr="00C3271C" w:rsidRDefault="00C3271C" w:rsidP="00C3271C">
      <w:pPr>
        <w:pStyle w:val="Code"/>
      </w:pPr>
      <w:r w:rsidRPr="00C3271C">
        <w:t xml:space="preserve">                    inputStream.close();</w:t>
      </w:r>
    </w:p>
    <w:p w:rsidR="00C3271C" w:rsidRPr="00C3271C" w:rsidRDefault="00C3271C" w:rsidP="00C3271C">
      <w:pPr>
        <w:pStyle w:val="Code"/>
      </w:pPr>
      <w:r w:rsidRPr="00C3271C">
        <w:t xml:space="preserve">                } catch (IOException e) {</w:t>
      </w:r>
    </w:p>
    <w:p w:rsidR="00C3271C" w:rsidRPr="00C3271C" w:rsidRDefault="00C3271C" w:rsidP="00C3271C">
      <w:pPr>
        <w:pStyle w:val="Code"/>
      </w:pPr>
      <w:r w:rsidRPr="00C3271C">
        <w:t xml:space="preserve">                    e.printStackTrace();</w:t>
      </w:r>
    </w:p>
    <w:p w:rsidR="00C3271C" w:rsidRPr="00C3271C" w:rsidRDefault="00C3271C" w:rsidP="00C3271C">
      <w:pPr>
        <w:pStyle w:val="Code"/>
        <w:rPr>
          <w:lang w:val="ru-RU"/>
        </w:rPr>
      </w:pPr>
      <w:r w:rsidRPr="00C3271C">
        <w:t xml:space="preserve">                </w:t>
      </w:r>
      <w:r w:rsidRPr="00C3271C">
        <w:rPr>
          <w:lang w:val="ru-RU"/>
        </w:rPr>
        <w:t>}</w:t>
      </w:r>
    </w:p>
    <w:p w:rsidR="00C3271C" w:rsidRPr="00C3271C" w:rsidRDefault="00C3271C" w:rsidP="00C3271C">
      <w:pPr>
        <w:pStyle w:val="Code"/>
        <w:rPr>
          <w:lang w:val="ru-RU"/>
        </w:rPr>
      </w:pPr>
    </w:p>
    <w:p w:rsidR="00C3271C" w:rsidRPr="00C3271C" w:rsidRDefault="00C3271C" w:rsidP="00C3271C">
      <w:pPr>
        <w:pStyle w:val="Code"/>
        <w:rPr>
          <w:lang w:val="ru-RU"/>
        </w:rPr>
      </w:pPr>
      <w:r w:rsidRPr="00C3271C">
        <w:rPr>
          <w:lang w:val="ru-RU"/>
        </w:rPr>
        <w:lastRenderedPageBreak/>
        <w:t xml:space="preserve">                //если выбран пункт "удалить после загрузки", то изображение будет удалено из локального</w:t>
      </w:r>
    </w:p>
    <w:p w:rsidR="00C3271C" w:rsidRPr="00C3271C" w:rsidRDefault="00C3271C" w:rsidP="00C3271C">
      <w:pPr>
        <w:pStyle w:val="Code"/>
        <w:rPr>
          <w:lang w:val="ru-RU"/>
        </w:rPr>
      </w:pPr>
      <w:r w:rsidRPr="00C3271C">
        <w:rPr>
          <w:lang w:val="ru-RU"/>
        </w:rPr>
        <w:t xml:space="preserve">                //хранилища клиентского приложения</w:t>
      </w:r>
    </w:p>
    <w:p w:rsidR="00C3271C" w:rsidRPr="00C3271C" w:rsidRDefault="00C3271C" w:rsidP="00C3271C">
      <w:pPr>
        <w:pStyle w:val="Code"/>
        <w:rPr>
          <w:lang w:val="ru-RU"/>
        </w:rPr>
      </w:pPr>
      <w:r w:rsidRPr="00C3271C">
        <w:rPr>
          <w:lang w:val="ru-RU"/>
        </w:rPr>
        <w:t xml:space="preserve">                </w:t>
      </w:r>
      <w:r w:rsidRPr="00C3271C">
        <w:t>if</w:t>
      </w:r>
      <w:r w:rsidRPr="00C3271C">
        <w:rPr>
          <w:lang w:val="ru-RU"/>
        </w:rPr>
        <w:t>(_</w:t>
      </w:r>
      <w:r w:rsidRPr="00C3271C">
        <w:t>deleteImage</w:t>
      </w:r>
      <w:r w:rsidRPr="00C3271C">
        <w:rPr>
          <w:lang w:val="ru-RU"/>
        </w:rPr>
        <w:t>.</w:t>
      </w:r>
      <w:r w:rsidRPr="00C3271C">
        <w:t>isSelected</w:t>
      </w:r>
      <w:r w:rsidRPr="00C3271C">
        <w:rPr>
          <w:lang w:val="ru-RU"/>
        </w:rPr>
        <w:t>()){</w:t>
      </w:r>
    </w:p>
    <w:p w:rsidR="00C3271C" w:rsidRPr="00C3271C" w:rsidRDefault="00C3271C" w:rsidP="00C3271C">
      <w:pPr>
        <w:pStyle w:val="Code"/>
      </w:pPr>
      <w:r w:rsidRPr="00C3271C">
        <w:rPr>
          <w:lang w:val="ru-RU"/>
        </w:rPr>
        <w:t xml:space="preserve">                    </w:t>
      </w:r>
      <w:r w:rsidRPr="00C3271C">
        <w:t>(new File(filePath)).delete();</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private void readDataWagons(){</w:t>
      </w:r>
    </w:p>
    <w:p w:rsidR="00C3271C" w:rsidRPr="00C3271C" w:rsidRDefault="00C3271C" w:rsidP="00C3271C">
      <w:pPr>
        <w:pStyle w:val="Code"/>
      </w:pPr>
      <w:r w:rsidRPr="00C3271C">
        <w:t xml:space="preserve">        if(_table == null)</w:t>
      </w:r>
    </w:p>
    <w:p w:rsidR="00C3271C" w:rsidRPr="00C3271C" w:rsidRDefault="00C3271C" w:rsidP="00C3271C">
      <w:pPr>
        <w:pStyle w:val="Code"/>
      </w:pPr>
      <w:r w:rsidRPr="00C3271C">
        <w:t xml:space="preserve">            return;</w:t>
      </w:r>
    </w:p>
    <w:p w:rsidR="00C3271C" w:rsidRPr="00C3271C" w:rsidRDefault="00C3271C" w:rsidP="00C3271C">
      <w:pPr>
        <w:pStyle w:val="Code"/>
      </w:pPr>
      <w:r w:rsidRPr="00C3271C">
        <w:t xml:space="preserve">        _table.getItems().clear();</w:t>
      </w:r>
    </w:p>
    <w:p w:rsidR="00C3271C" w:rsidRPr="00C3271C" w:rsidRDefault="00C3271C" w:rsidP="00C3271C">
      <w:pPr>
        <w:pStyle w:val="Code"/>
      </w:pPr>
      <w:r w:rsidRPr="00C3271C">
        <w:t xml:space="preserve">        DataElementWagon[] elements = null;</w:t>
      </w:r>
    </w:p>
    <w:p w:rsidR="00C3271C" w:rsidRPr="00C3271C" w:rsidRDefault="00C3271C" w:rsidP="00C3271C">
      <w:pPr>
        <w:pStyle w:val="Code"/>
      </w:pPr>
    </w:p>
    <w:p w:rsidR="00C3271C" w:rsidRPr="00C3271C" w:rsidRDefault="00C3271C" w:rsidP="00C3271C">
      <w:pPr>
        <w:pStyle w:val="Code"/>
      </w:pPr>
      <w:r w:rsidRPr="00C3271C">
        <w:t xml:space="preserve">        try {</w:t>
      </w:r>
    </w:p>
    <w:p w:rsidR="00C3271C" w:rsidRPr="00C3271C" w:rsidRDefault="00C3271C" w:rsidP="00C3271C">
      <w:pPr>
        <w:pStyle w:val="Code"/>
      </w:pPr>
      <w:r w:rsidRPr="00C3271C">
        <w:t xml:space="preserve">            elements = DataNetwork.getListDataWagons("http://localhost:8080/database/wagons/get/all");</w:t>
      </w:r>
    </w:p>
    <w:p w:rsidR="00C3271C" w:rsidRPr="00C3271C" w:rsidRDefault="00C3271C" w:rsidP="00C3271C">
      <w:pPr>
        <w:pStyle w:val="Code"/>
      </w:pPr>
      <w:r w:rsidRPr="00C3271C">
        <w:t xml:space="preserve">        } catch (Exception e) {</w:t>
      </w:r>
    </w:p>
    <w:p w:rsidR="00C3271C" w:rsidRPr="00C3271C" w:rsidRDefault="00C3271C" w:rsidP="00C3271C">
      <w:pPr>
        <w:pStyle w:val="Code"/>
      </w:pPr>
      <w:r w:rsidRPr="00C3271C">
        <w:t xml:space="preserve">            Invoices.MessageShow(Alert.AlertType.ERROR, "Ошибка!", e.getMessage());</w:t>
      </w:r>
    </w:p>
    <w:p w:rsidR="00C3271C" w:rsidRPr="00C3271C" w:rsidRDefault="00C3271C" w:rsidP="00C3271C">
      <w:pPr>
        <w:pStyle w:val="Code"/>
      </w:pPr>
      <w:r w:rsidRPr="00C3271C">
        <w:t xml:space="preserve">            _readMark = false;</w:t>
      </w:r>
    </w:p>
    <w:p w:rsidR="00C3271C" w:rsidRPr="00C3271C" w:rsidRDefault="00C3271C" w:rsidP="00C3271C">
      <w:pPr>
        <w:pStyle w:val="Code"/>
      </w:pPr>
      <w:r w:rsidRPr="00C3271C">
        <w:t xml:space="preserve">            return;</w:t>
      </w:r>
    </w:p>
    <w:p w:rsidR="00C3271C" w:rsidRPr="00C3271C" w:rsidRDefault="00C3271C" w:rsidP="00C3271C">
      <w:pPr>
        <w:pStyle w:val="Code"/>
      </w:pPr>
      <w:r w:rsidRPr="00C3271C">
        <w:t xml:space="preserve">        }</w:t>
      </w:r>
    </w:p>
    <w:p w:rsidR="00C3271C" w:rsidRPr="00C3271C" w:rsidRDefault="00C3271C" w:rsidP="00C3271C">
      <w:pPr>
        <w:pStyle w:val="Code"/>
      </w:pPr>
    </w:p>
    <w:p w:rsidR="00C3271C" w:rsidRPr="00C3271C" w:rsidRDefault="00C3271C" w:rsidP="00C3271C">
      <w:pPr>
        <w:pStyle w:val="Code"/>
      </w:pPr>
      <w:r w:rsidRPr="00C3271C">
        <w:t xml:space="preserve">        for(DataElementWagon i : elements){</w:t>
      </w:r>
    </w:p>
    <w:p w:rsidR="00C3271C" w:rsidRPr="00C3271C" w:rsidRDefault="00C3271C" w:rsidP="00C3271C">
      <w:pPr>
        <w:pStyle w:val="Code"/>
      </w:pPr>
      <w:r w:rsidRPr="00C3271C">
        <w:t xml:space="preserve">            _table.getItems().add(new DataWagonTableView(</w:t>
      </w:r>
    </w:p>
    <w:p w:rsidR="00C3271C" w:rsidRPr="00C3271C" w:rsidRDefault="00C3271C" w:rsidP="00C3271C">
      <w:pPr>
        <w:pStyle w:val="Code"/>
      </w:pPr>
      <w:r w:rsidRPr="00C3271C">
        <w:t xml:space="preserve">                    i.numberWagon,</w:t>
      </w:r>
    </w:p>
    <w:p w:rsidR="00C3271C" w:rsidRPr="00C3271C" w:rsidRDefault="00C3271C" w:rsidP="00C3271C">
      <w:pPr>
        <w:pStyle w:val="Code"/>
      </w:pPr>
      <w:r w:rsidRPr="00C3271C">
        <w:t xml:space="preserve">                    i.arrivalDate,</w:t>
      </w:r>
    </w:p>
    <w:p w:rsidR="00C3271C" w:rsidRPr="00C3271C" w:rsidRDefault="00C3271C" w:rsidP="00C3271C">
      <w:pPr>
        <w:pStyle w:val="Code"/>
      </w:pPr>
      <w:r w:rsidRPr="00C3271C">
        <w:t xml:space="preserve">                    i.imagePath,</w:t>
      </w:r>
    </w:p>
    <w:p w:rsidR="00C3271C" w:rsidRPr="00C3271C" w:rsidRDefault="00C3271C" w:rsidP="00C3271C">
      <w:pPr>
        <w:pStyle w:val="Code"/>
      </w:pPr>
      <w:r w:rsidRPr="00C3271C">
        <w:t xml:space="preserve">                    i.levelCorrectRecognize</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Pr="00C3271C" w:rsidRDefault="00C3271C" w:rsidP="00C3271C">
      <w:pPr>
        <w:pStyle w:val="Code"/>
      </w:pPr>
      <w:r w:rsidRPr="00C3271C">
        <w:t xml:space="preserve">    }</w:t>
      </w:r>
    </w:p>
    <w:p w:rsidR="00C3271C" w:rsidRDefault="00C3271C" w:rsidP="00C3271C">
      <w:pPr>
        <w:pStyle w:val="Code"/>
      </w:pPr>
      <w:r w:rsidRPr="00C3271C">
        <w:t>}</w:t>
      </w:r>
    </w:p>
    <w:p w:rsidR="00C3271C" w:rsidRPr="00F45D56" w:rsidRDefault="00C3271C">
      <w:pPr>
        <w:rPr>
          <w:rFonts w:ascii="Times New Roman" w:hAnsi="Times New Roman"/>
          <w:sz w:val="28"/>
          <w:lang w:val="en-US"/>
        </w:rPr>
      </w:pPr>
      <w:r w:rsidRPr="00F45D56">
        <w:rPr>
          <w:lang w:val="en-US"/>
        </w:rPr>
        <w:br w:type="page"/>
      </w:r>
    </w:p>
    <w:p w:rsidR="00C3271C" w:rsidRPr="00C3271C" w:rsidRDefault="00C3271C" w:rsidP="006265D3">
      <w:pPr>
        <w:pStyle w:val="Style2"/>
        <w:outlineLvl w:val="2"/>
        <w:rPr>
          <w:lang w:val="en-US"/>
        </w:rPr>
      </w:pPr>
      <w:bookmarkStart w:id="47" w:name="_Toc72021875"/>
      <w:r w:rsidRPr="00C3271C">
        <w:lastRenderedPageBreak/>
        <w:t>Программируемость</w:t>
      </w:r>
      <w:r w:rsidRPr="00F45D56">
        <w:rPr>
          <w:lang w:val="en-US"/>
        </w:rPr>
        <w:t xml:space="preserve"> </w:t>
      </w:r>
      <w:r w:rsidRPr="00C3271C">
        <w:t>окна</w:t>
      </w:r>
      <w:r w:rsidRPr="00F45D56">
        <w:rPr>
          <w:lang w:val="en-US"/>
        </w:rPr>
        <w:t xml:space="preserve"> </w:t>
      </w:r>
      <w:r w:rsidRPr="00C3271C">
        <w:rPr>
          <w:lang w:val="en-US"/>
        </w:rPr>
        <w:t>“</w:t>
      </w:r>
      <w:r w:rsidRPr="00C3271C">
        <w:t>Таблица</w:t>
      </w:r>
      <w:r w:rsidRPr="00F45D56">
        <w:rPr>
          <w:lang w:val="en-US"/>
        </w:rPr>
        <w:t xml:space="preserve"> </w:t>
      </w:r>
      <w:r w:rsidRPr="00C3271C">
        <w:t>регистрации</w:t>
      </w:r>
      <w:r w:rsidRPr="00C3271C">
        <w:rPr>
          <w:lang w:val="en-US"/>
        </w:rPr>
        <w:t>”</w:t>
      </w:r>
      <w:bookmarkEnd w:id="47"/>
    </w:p>
    <w:p w:rsidR="00C3271C" w:rsidRPr="00C3271C" w:rsidRDefault="00C3271C" w:rsidP="00C3271C">
      <w:pPr>
        <w:pStyle w:val="StyleText"/>
        <w:rPr>
          <w:b/>
          <w:lang w:val="en-US"/>
        </w:rPr>
      </w:pPr>
      <w:r w:rsidRPr="00C3271C">
        <w:rPr>
          <w:b/>
        </w:rPr>
        <w:t>Код</w:t>
      </w:r>
      <w:r w:rsidRPr="00C3271C">
        <w:rPr>
          <w:b/>
          <w:lang w:val="en-US"/>
        </w:rPr>
        <w:t>:</w:t>
      </w:r>
    </w:p>
    <w:p w:rsidR="00636EC9" w:rsidRPr="00636EC9" w:rsidRDefault="00636EC9" w:rsidP="00636EC9">
      <w:pPr>
        <w:pStyle w:val="Code"/>
      </w:pPr>
      <w:r w:rsidRPr="00636EC9">
        <w:t>package client;</w:t>
      </w:r>
    </w:p>
    <w:p w:rsidR="00636EC9" w:rsidRPr="00636EC9" w:rsidRDefault="00636EC9" w:rsidP="00636EC9">
      <w:pPr>
        <w:pStyle w:val="Code"/>
      </w:pPr>
    </w:p>
    <w:p w:rsidR="00636EC9" w:rsidRPr="00636EC9" w:rsidRDefault="00636EC9" w:rsidP="00636EC9">
      <w:pPr>
        <w:pStyle w:val="Code"/>
      </w:pPr>
      <w:r w:rsidRPr="00636EC9">
        <w:t>import client.data.*;</w:t>
      </w:r>
    </w:p>
    <w:p w:rsidR="00636EC9" w:rsidRPr="00636EC9" w:rsidRDefault="00636EC9" w:rsidP="00636EC9">
      <w:pPr>
        <w:pStyle w:val="Code"/>
      </w:pPr>
      <w:r w:rsidRPr="00636EC9">
        <w:t>import client.network.DataNetwork;</w:t>
      </w:r>
    </w:p>
    <w:p w:rsidR="00636EC9" w:rsidRPr="00636EC9" w:rsidRDefault="00636EC9" w:rsidP="00636EC9">
      <w:pPr>
        <w:pStyle w:val="Code"/>
      </w:pPr>
      <w:r w:rsidRPr="00636EC9">
        <w:t>import client.setting.DataSetting;</w:t>
      </w:r>
    </w:p>
    <w:p w:rsidR="00636EC9" w:rsidRPr="00636EC9" w:rsidRDefault="00636EC9" w:rsidP="00636EC9">
      <w:pPr>
        <w:pStyle w:val="Code"/>
      </w:pPr>
      <w:r w:rsidRPr="00636EC9">
        <w:t>import client.validator.DataValidator;</w:t>
      </w:r>
    </w:p>
    <w:p w:rsidR="00636EC9" w:rsidRPr="00636EC9" w:rsidRDefault="00636EC9" w:rsidP="00636EC9">
      <w:pPr>
        <w:pStyle w:val="Code"/>
      </w:pPr>
      <w:r w:rsidRPr="00636EC9">
        <w:t>import javafx.application.Platform;</w:t>
      </w:r>
    </w:p>
    <w:p w:rsidR="00636EC9" w:rsidRPr="00636EC9" w:rsidRDefault="00636EC9" w:rsidP="00636EC9">
      <w:pPr>
        <w:pStyle w:val="Code"/>
      </w:pPr>
      <w:r w:rsidRPr="00636EC9">
        <w:t>import javafx.event.ActionEvent;</w:t>
      </w:r>
    </w:p>
    <w:p w:rsidR="00636EC9" w:rsidRPr="00636EC9" w:rsidRDefault="00636EC9" w:rsidP="00636EC9">
      <w:pPr>
        <w:pStyle w:val="Code"/>
      </w:pPr>
      <w:r w:rsidRPr="00636EC9">
        <w:t>import javafx.event.EventHandler;</w:t>
      </w:r>
    </w:p>
    <w:p w:rsidR="00636EC9" w:rsidRPr="00636EC9" w:rsidRDefault="00636EC9" w:rsidP="00636EC9">
      <w:pPr>
        <w:pStyle w:val="Code"/>
      </w:pPr>
      <w:r w:rsidRPr="00636EC9">
        <w:t>import javafx.fxml.FXMLLoader;</w:t>
      </w:r>
    </w:p>
    <w:p w:rsidR="00636EC9" w:rsidRPr="00636EC9" w:rsidRDefault="00636EC9" w:rsidP="00636EC9">
      <w:pPr>
        <w:pStyle w:val="Code"/>
      </w:pPr>
      <w:r w:rsidRPr="00636EC9">
        <w:t>import javafx.scene.Parent;</w:t>
      </w:r>
    </w:p>
    <w:p w:rsidR="00636EC9" w:rsidRPr="00636EC9" w:rsidRDefault="00636EC9" w:rsidP="00636EC9">
      <w:pPr>
        <w:pStyle w:val="Code"/>
      </w:pPr>
      <w:r w:rsidRPr="00636EC9">
        <w:t>import javafx.scene.Scene;</w:t>
      </w:r>
    </w:p>
    <w:p w:rsidR="00636EC9" w:rsidRPr="00636EC9" w:rsidRDefault="00636EC9" w:rsidP="00636EC9">
      <w:pPr>
        <w:pStyle w:val="Code"/>
      </w:pPr>
      <w:r w:rsidRPr="00636EC9">
        <w:t>import javafx.scene.control.*;</w:t>
      </w:r>
    </w:p>
    <w:p w:rsidR="00636EC9" w:rsidRPr="00636EC9" w:rsidRDefault="00636EC9" w:rsidP="00636EC9">
      <w:pPr>
        <w:pStyle w:val="Code"/>
      </w:pPr>
      <w:r w:rsidRPr="00636EC9">
        <w:t>import javafx.scene.control.cell.PropertyValueFactory;</w:t>
      </w:r>
    </w:p>
    <w:p w:rsidR="00636EC9" w:rsidRPr="00636EC9" w:rsidRDefault="00636EC9" w:rsidP="00636EC9">
      <w:pPr>
        <w:pStyle w:val="Code"/>
      </w:pPr>
      <w:r w:rsidRPr="00636EC9">
        <w:t>import javafx.scene.input.MouseButton;</w:t>
      </w:r>
    </w:p>
    <w:p w:rsidR="00636EC9" w:rsidRPr="00636EC9" w:rsidRDefault="00636EC9" w:rsidP="00636EC9">
      <w:pPr>
        <w:pStyle w:val="Code"/>
      </w:pPr>
      <w:r w:rsidRPr="00636EC9">
        <w:t>import javafx.scene.input.MouseEvent;</w:t>
      </w:r>
    </w:p>
    <w:p w:rsidR="00636EC9" w:rsidRPr="00636EC9" w:rsidRDefault="00636EC9" w:rsidP="00636EC9">
      <w:pPr>
        <w:pStyle w:val="Code"/>
      </w:pPr>
      <w:r w:rsidRPr="00636EC9">
        <w:t>import javafx.stage.Stage;</w:t>
      </w:r>
    </w:p>
    <w:p w:rsidR="00636EC9" w:rsidRPr="00636EC9" w:rsidRDefault="00636EC9" w:rsidP="00636EC9">
      <w:pPr>
        <w:pStyle w:val="Code"/>
      </w:pPr>
      <w:r w:rsidRPr="00636EC9">
        <w:t>import javafx.stage.WindowEvent;</w:t>
      </w:r>
    </w:p>
    <w:p w:rsidR="00636EC9" w:rsidRPr="00636EC9" w:rsidRDefault="00636EC9" w:rsidP="00636EC9">
      <w:pPr>
        <w:pStyle w:val="Code"/>
      </w:pPr>
    </w:p>
    <w:p w:rsidR="00636EC9" w:rsidRPr="00636EC9" w:rsidRDefault="00636EC9" w:rsidP="00636EC9">
      <w:pPr>
        <w:pStyle w:val="Code"/>
        <w:rPr>
          <w:lang w:val="ru-RU"/>
        </w:rPr>
      </w:pPr>
      <w:r w:rsidRPr="00636EC9">
        <w:t>import</w:t>
      </w:r>
      <w:r w:rsidRPr="00636EC9">
        <w:rPr>
          <w:lang w:val="ru-RU"/>
        </w:rPr>
        <w:t xml:space="preserve"> </w:t>
      </w:r>
      <w:r w:rsidRPr="00636EC9">
        <w:t>java</w:t>
      </w:r>
      <w:r w:rsidRPr="00636EC9">
        <w:rPr>
          <w:lang w:val="ru-RU"/>
        </w:rPr>
        <w:t>.</w:t>
      </w:r>
      <w:r w:rsidRPr="00636EC9">
        <w:t>io</w:t>
      </w:r>
      <w:r w:rsidRPr="00636EC9">
        <w:rPr>
          <w:lang w:val="ru-RU"/>
        </w:rPr>
        <w:t>.</w:t>
      </w:r>
      <w:r w:rsidRPr="00636EC9">
        <w:t>IOException</w:t>
      </w:r>
      <w:r w:rsidRPr="00636EC9">
        <w:rPr>
          <w:lang w:val="ru-RU"/>
        </w:rPr>
        <w:t>;</w:t>
      </w:r>
    </w:p>
    <w:p w:rsidR="00636EC9" w:rsidRPr="00636EC9" w:rsidRDefault="00636EC9" w:rsidP="00636EC9">
      <w:pPr>
        <w:pStyle w:val="Code"/>
        <w:rPr>
          <w:lang w:val="ru-RU"/>
        </w:rPr>
      </w:pPr>
    </w:p>
    <w:p w:rsidR="00636EC9" w:rsidRPr="00636EC9" w:rsidRDefault="00636EC9" w:rsidP="00636EC9">
      <w:pPr>
        <w:pStyle w:val="Code"/>
        <w:rPr>
          <w:lang w:val="ru-RU"/>
        </w:rPr>
      </w:pPr>
      <w:r w:rsidRPr="00636EC9">
        <w:rPr>
          <w:lang w:val="ru-RU"/>
        </w:rPr>
        <w:t>//**************************************************************</w:t>
      </w:r>
    </w:p>
    <w:p w:rsidR="00636EC9" w:rsidRPr="00636EC9" w:rsidRDefault="00636EC9" w:rsidP="00636EC9">
      <w:pPr>
        <w:pStyle w:val="Code"/>
        <w:rPr>
          <w:lang w:val="ru-RU"/>
        </w:rPr>
      </w:pPr>
      <w:r w:rsidRPr="00636EC9">
        <w:rPr>
          <w:lang w:val="ru-RU"/>
        </w:rPr>
        <w:t>//Программирование окна, взаимодействующего с таблицей</w:t>
      </w:r>
    </w:p>
    <w:p w:rsidR="00636EC9" w:rsidRPr="00636EC9" w:rsidRDefault="00636EC9" w:rsidP="00636EC9">
      <w:pPr>
        <w:pStyle w:val="Code"/>
        <w:rPr>
          <w:lang w:val="ru-RU"/>
        </w:rPr>
      </w:pPr>
      <w:r w:rsidRPr="00636EC9">
        <w:rPr>
          <w:lang w:val="ru-RU"/>
        </w:rPr>
        <w:t>//соответствия конкретного полувагона определённой накладной</w:t>
      </w:r>
    </w:p>
    <w:p w:rsidR="00636EC9" w:rsidRPr="00636EC9" w:rsidRDefault="00636EC9" w:rsidP="00636EC9">
      <w:pPr>
        <w:pStyle w:val="Code"/>
        <w:rPr>
          <w:lang w:val="ru-RU"/>
        </w:rPr>
      </w:pPr>
      <w:r w:rsidRPr="00636EC9">
        <w:rPr>
          <w:lang w:val="ru-RU"/>
        </w:rPr>
        <w:t>//**************************************************************</w:t>
      </w:r>
    </w:p>
    <w:p w:rsidR="00636EC9" w:rsidRPr="00636EC9" w:rsidRDefault="00636EC9" w:rsidP="00636EC9">
      <w:pPr>
        <w:pStyle w:val="Code"/>
        <w:rPr>
          <w:lang w:val="ru-RU"/>
        </w:rPr>
      </w:pPr>
    </w:p>
    <w:p w:rsidR="00636EC9" w:rsidRPr="00636EC9" w:rsidRDefault="00636EC9" w:rsidP="00636EC9">
      <w:pPr>
        <w:pStyle w:val="Code"/>
      </w:pPr>
      <w:r w:rsidRPr="00636EC9">
        <w:t>public class Register {</w:t>
      </w:r>
    </w:p>
    <w:p w:rsidR="00636EC9" w:rsidRPr="00636EC9" w:rsidRDefault="00636EC9" w:rsidP="00636EC9">
      <w:pPr>
        <w:pStyle w:val="Code"/>
      </w:pPr>
    </w:p>
    <w:p w:rsidR="00636EC9" w:rsidRPr="00636EC9" w:rsidRDefault="00636EC9" w:rsidP="00636EC9">
      <w:pPr>
        <w:pStyle w:val="Code"/>
      </w:pPr>
      <w:r w:rsidRPr="00636EC9">
        <w:t xml:space="preserve">    //элементы управления</w:t>
      </w:r>
    </w:p>
    <w:p w:rsidR="00636EC9" w:rsidRPr="00636EC9" w:rsidRDefault="00636EC9" w:rsidP="00636EC9">
      <w:pPr>
        <w:pStyle w:val="Code"/>
      </w:pPr>
      <w:r w:rsidRPr="00636EC9">
        <w:t xml:space="preserve">    private MenuBar _menuBar = null;</w:t>
      </w:r>
    </w:p>
    <w:p w:rsidR="00636EC9" w:rsidRPr="00636EC9" w:rsidRDefault="00636EC9" w:rsidP="00636EC9">
      <w:pPr>
        <w:pStyle w:val="Code"/>
      </w:pPr>
      <w:r w:rsidRPr="00636EC9">
        <w:t xml:space="preserve">    private TableView&lt;DataRegisterTableView&gt; _table = null;</w:t>
      </w:r>
    </w:p>
    <w:p w:rsidR="00636EC9" w:rsidRPr="00636EC9" w:rsidRDefault="00636EC9" w:rsidP="00636EC9">
      <w:pPr>
        <w:pStyle w:val="Code"/>
      </w:pPr>
    </w:p>
    <w:p w:rsidR="00636EC9" w:rsidRPr="00636EC9" w:rsidRDefault="00636EC9" w:rsidP="00636EC9">
      <w:pPr>
        <w:pStyle w:val="Code"/>
      </w:pPr>
      <w:r w:rsidRPr="00636EC9">
        <w:t xml:space="preserve">    private TextField _txtNumberInvoice = null;</w:t>
      </w:r>
    </w:p>
    <w:p w:rsidR="00636EC9" w:rsidRPr="00636EC9" w:rsidRDefault="00636EC9" w:rsidP="00636EC9">
      <w:pPr>
        <w:pStyle w:val="Code"/>
      </w:pPr>
      <w:r w:rsidRPr="00636EC9">
        <w:t xml:space="preserve">    private TextField _txtNumberWagon = null;</w:t>
      </w:r>
    </w:p>
    <w:p w:rsidR="00636EC9" w:rsidRPr="00636EC9" w:rsidRDefault="00636EC9" w:rsidP="00636EC9">
      <w:pPr>
        <w:pStyle w:val="Code"/>
      </w:pPr>
      <w:r w:rsidRPr="00636EC9">
        <w:t xml:space="preserve">    private TextField _txtSerialNumber = null;</w:t>
      </w:r>
    </w:p>
    <w:p w:rsidR="00636EC9" w:rsidRPr="00636EC9" w:rsidRDefault="00636EC9" w:rsidP="00636EC9">
      <w:pPr>
        <w:pStyle w:val="Code"/>
      </w:pPr>
      <w:r w:rsidRPr="00636EC9">
        <w:t xml:space="preserve">    private TextField _txtSd = null;</w:t>
      </w:r>
    </w:p>
    <w:p w:rsidR="00636EC9" w:rsidRPr="00636EC9" w:rsidRDefault="00636EC9" w:rsidP="00636EC9">
      <w:pPr>
        <w:pStyle w:val="Code"/>
      </w:pPr>
    </w:p>
    <w:p w:rsidR="00636EC9" w:rsidRPr="00636EC9" w:rsidRDefault="00636EC9" w:rsidP="00636EC9">
      <w:pPr>
        <w:pStyle w:val="Code"/>
      </w:pPr>
      <w:r w:rsidRPr="00636EC9">
        <w:t xml:space="preserve">    private Button _addData = null;</w:t>
      </w:r>
    </w:p>
    <w:p w:rsidR="00636EC9" w:rsidRPr="00636EC9" w:rsidRDefault="00636EC9" w:rsidP="00636EC9">
      <w:pPr>
        <w:pStyle w:val="Code"/>
      </w:pPr>
      <w:r w:rsidRPr="00636EC9">
        <w:t xml:space="preserve">    private Button _updateData = null;</w:t>
      </w:r>
    </w:p>
    <w:p w:rsidR="00636EC9" w:rsidRPr="00636EC9" w:rsidRDefault="00636EC9" w:rsidP="00636EC9">
      <w:pPr>
        <w:pStyle w:val="Code"/>
      </w:pPr>
      <w:r w:rsidRPr="00636EC9">
        <w:t xml:space="preserve">    private Button _deleteData = null;</w:t>
      </w:r>
    </w:p>
    <w:p w:rsidR="00636EC9" w:rsidRPr="00636EC9" w:rsidRDefault="00636EC9" w:rsidP="00636EC9">
      <w:pPr>
        <w:pStyle w:val="Code"/>
      </w:pPr>
    </w:p>
    <w:p w:rsidR="00636EC9" w:rsidRPr="00636EC9" w:rsidRDefault="00636EC9" w:rsidP="00636EC9">
      <w:pPr>
        <w:pStyle w:val="Code"/>
      </w:pPr>
      <w:r w:rsidRPr="00636EC9">
        <w:t xml:space="preserve">    //взаимосвязи между окнами</w:t>
      </w:r>
    </w:p>
    <w:p w:rsidR="00636EC9" w:rsidRPr="00636EC9" w:rsidRDefault="00636EC9" w:rsidP="00636EC9">
      <w:pPr>
        <w:pStyle w:val="Code"/>
      </w:pPr>
      <w:r w:rsidRPr="00636EC9">
        <w:t xml:space="preserve">    private Stage _thisStage = null;            //ссылка на собственный stage</w:t>
      </w:r>
    </w:p>
    <w:p w:rsidR="00636EC9" w:rsidRPr="00636EC9" w:rsidRDefault="00636EC9" w:rsidP="00636EC9">
      <w:pPr>
        <w:pStyle w:val="Code"/>
      </w:pPr>
      <w:r w:rsidRPr="00636EC9">
        <w:t xml:space="preserve">    public static Stage stageInvoices = null;   //stage окна таблицы накладных</w:t>
      </w:r>
    </w:p>
    <w:p w:rsidR="00636EC9" w:rsidRPr="00636EC9" w:rsidRDefault="00636EC9" w:rsidP="00636EC9">
      <w:pPr>
        <w:pStyle w:val="Code"/>
      </w:pPr>
      <w:r w:rsidRPr="00636EC9">
        <w:t xml:space="preserve">    public static Stage stageWagons = null;     //stage окна таблицы полувагонов</w:t>
      </w:r>
    </w:p>
    <w:p w:rsidR="00636EC9" w:rsidRPr="00636EC9" w:rsidRDefault="00636EC9" w:rsidP="00636EC9">
      <w:pPr>
        <w:pStyle w:val="Code"/>
      </w:pPr>
      <w:r w:rsidRPr="00636EC9">
        <w:t xml:space="preserve">    public static Stage stageSetting = null;    //stage окна настройки приложения</w:t>
      </w:r>
    </w:p>
    <w:p w:rsidR="00636EC9" w:rsidRPr="00636EC9" w:rsidRDefault="00636EC9" w:rsidP="00636EC9">
      <w:pPr>
        <w:pStyle w:val="Code"/>
      </w:pPr>
    </w:p>
    <w:p w:rsidR="00636EC9" w:rsidRPr="00636EC9" w:rsidRDefault="00636EC9" w:rsidP="00636EC9">
      <w:pPr>
        <w:pStyle w:val="Code"/>
      </w:pPr>
      <w:r w:rsidRPr="00636EC9">
        <w:lastRenderedPageBreak/>
        <w:t xml:space="preserve">    private volatile boolean _readMark = true;</w:t>
      </w:r>
    </w:p>
    <w:p w:rsidR="00636EC9" w:rsidRPr="00636EC9" w:rsidRDefault="00636EC9" w:rsidP="00636EC9">
      <w:pPr>
        <w:pStyle w:val="Code"/>
      </w:pPr>
      <w:r w:rsidRPr="00636EC9">
        <w:t xml:space="preserve">    private Thread _threadReadData = null;</w:t>
      </w:r>
    </w:p>
    <w:p w:rsidR="00636EC9" w:rsidRPr="00636EC9" w:rsidRDefault="00636EC9" w:rsidP="00636EC9">
      <w:pPr>
        <w:pStyle w:val="Code"/>
      </w:pPr>
    </w:p>
    <w:p w:rsidR="00636EC9" w:rsidRPr="00636EC9" w:rsidRDefault="00636EC9" w:rsidP="00636EC9">
      <w:pPr>
        <w:pStyle w:val="Code"/>
      </w:pPr>
      <w:r w:rsidRPr="00636EC9">
        <w:t xml:space="preserve">    public void Show(){</w:t>
      </w:r>
    </w:p>
    <w:p w:rsidR="00636EC9" w:rsidRPr="00636EC9" w:rsidRDefault="00636EC9" w:rsidP="00636EC9">
      <w:pPr>
        <w:pStyle w:val="Code"/>
      </w:pPr>
      <w:r w:rsidRPr="00636EC9">
        <w:t xml:space="preserve">        if(this._thisStage == null)</w:t>
      </w:r>
    </w:p>
    <w:p w:rsidR="00636EC9" w:rsidRPr="00636EC9" w:rsidRDefault="00636EC9" w:rsidP="00636EC9">
      <w:pPr>
        <w:pStyle w:val="Code"/>
      </w:pPr>
      <w:r w:rsidRPr="00636EC9">
        <w:t xml:space="preserve">            return;</w:t>
      </w:r>
    </w:p>
    <w:p w:rsidR="00636EC9" w:rsidRPr="00636EC9" w:rsidRDefault="00636EC9" w:rsidP="00636EC9">
      <w:pPr>
        <w:pStyle w:val="Code"/>
      </w:pPr>
      <w:r w:rsidRPr="00636EC9">
        <w:t xml:space="preserve">        this._thisStage.show();</w:t>
      </w:r>
    </w:p>
    <w:p w:rsidR="00636EC9" w:rsidRPr="00636EC9" w:rsidRDefault="00636EC9" w:rsidP="00636EC9">
      <w:pPr>
        <w:pStyle w:val="Code"/>
      </w:pPr>
      <w:r w:rsidRPr="00636EC9">
        <w:t xml:space="preserve">    }</w:t>
      </w:r>
    </w:p>
    <w:p w:rsidR="00636EC9" w:rsidRPr="00636EC9" w:rsidRDefault="00636EC9" w:rsidP="00636EC9">
      <w:pPr>
        <w:pStyle w:val="Code"/>
      </w:pPr>
    </w:p>
    <w:p w:rsidR="00636EC9" w:rsidRPr="00636EC9" w:rsidRDefault="00636EC9" w:rsidP="00636EC9">
      <w:pPr>
        <w:pStyle w:val="Code"/>
      </w:pPr>
      <w:r w:rsidRPr="00636EC9">
        <w:t xml:space="preserve">    public void Hide(){</w:t>
      </w:r>
    </w:p>
    <w:p w:rsidR="00636EC9" w:rsidRPr="00636EC9" w:rsidRDefault="00636EC9" w:rsidP="00636EC9">
      <w:pPr>
        <w:pStyle w:val="Code"/>
      </w:pPr>
      <w:r w:rsidRPr="00636EC9">
        <w:t xml:space="preserve">        if(this._thisStage == null)</w:t>
      </w:r>
    </w:p>
    <w:p w:rsidR="00636EC9" w:rsidRPr="00636EC9" w:rsidRDefault="00636EC9" w:rsidP="00636EC9">
      <w:pPr>
        <w:pStyle w:val="Code"/>
      </w:pPr>
      <w:r w:rsidRPr="00636EC9">
        <w:t xml:space="preserve">            return;</w:t>
      </w:r>
    </w:p>
    <w:p w:rsidR="00636EC9" w:rsidRPr="00636EC9" w:rsidRDefault="00636EC9" w:rsidP="00636EC9">
      <w:pPr>
        <w:pStyle w:val="Code"/>
      </w:pPr>
      <w:r w:rsidRPr="00636EC9">
        <w:t xml:space="preserve">        this._thisStage.hide();</w:t>
      </w:r>
    </w:p>
    <w:p w:rsidR="00636EC9" w:rsidRPr="00636EC9" w:rsidRDefault="00636EC9" w:rsidP="00636EC9">
      <w:pPr>
        <w:pStyle w:val="Code"/>
      </w:pPr>
      <w:r w:rsidRPr="00636EC9">
        <w:t xml:space="preserve">        _readMark = false;</w:t>
      </w:r>
    </w:p>
    <w:p w:rsidR="00636EC9" w:rsidRPr="00636EC9" w:rsidRDefault="00636EC9" w:rsidP="00636EC9">
      <w:pPr>
        <w:pStyle w:val="Code"/>
      </w:pPr>
      <w:r w:rsidRPr="00636EC9">
        <w:t xml:space="preserve">    }</w:t>
      </w:r>
    </w:p>
    <w:p w:rsidR="00636EC9" w:rsidRPr="00636EC9" w:rsidRDefault="00636EC9" w:rsidP="00636EC9">
      <w:pPr>
        <w:pStyle w:val="Code"/>
      </w:pPr>
    </w:p>
    <w:p w:rsidR="00636EC9" w:rsidRPr="00636EC9" w:rsidRDefault="00636EC9" w:rsidP="00636EC9">
      <w:pPr>
        <w:pStyle w:val="Code"/>
      </w:pPr>
      <w:r w:rsidRPr="00636EC9">
        <w:t xml:space="preserve">    public Stage GetStage(){</w:t>
      </w:r>
    </w:p>
    <w:p w:rsidR="00636EC9" w:rsidRPr="00636EC9" w:rsidRDefault="00636EC9" w:rsidP="00636EC9">
      <w:pPr>
        <w:pStyle w:val="Code"/>
      </w:pPr>
      <w:r w:rsidRPr="00636EC9">
        <w:t xml:space="preserve">        return this._thisStage;</w:t>
      </w:r>
    </w:p>
    <w:p w:rsidR="00636EC9" w:rsidRPr="00636EC9" w:rsidRDefault="00636EC9" w:rsidP="00636EC9">
      <w:pPr>
        <w:pStyle w:val="Code"/>
      </w:pPr>
      <w:r w:rsidRPr="00636EC9">
        <w:t xml:space="preserve">    }</w:t>
      </w:r>
    </w:p>
    <w:p w:rsidR="00636EC9" w:rsidRPr="00636EC9" w:rsidRDefault="00636EC9" w:rsidP="00636EC9">
      <w:pPr>
        <w:pStyle w:val="Code"/>
      </w:pPr>
    </w:p>
    <w:p w:rsidR="00636EC9" w:rsidRPr="00636EC9" w:rsidRDefault="00636EC9" w:rsidP="00636EC9">
      <w:pPr>
        <w:pStyle w:val="Code"/>
      </w:pPr>
      <w:r w:rsidRPr="00636EC9">
        <w:t xml:space="preserve">    public Register() throws IOException {</w:t>
      </w:r>
    </w:p>
    <w:p w:rsidR="00636EC9" w:rsidRPr="00636EC9" w:rsidRDefault="00636EC9" w:rsidP="00636EC9">
      <w:pPr>
        <w:pStyle w:val="Code"/>
      </w:pPr>
      <w:r w:rsidRPr="00636EC9">
        <w:t xml:space="preserve">        Parent root = FXMLLoader.load(getClass().getResource("view/register_table_view.fxml"));</w:t>
      </w:r>
    </w:p>
    <w:p w:rsidR="00636EC9" w:rsidRPr="00636EC9" w:rsidRDefault="00636EC9" w:rsidP="00636EC9">
      <w:pPr>
        <w:pStyle w:val="Code"/>
      </w:pPr>
      <w:r w:rsidRPr="00636EC9">
        <w:t xml:space="preserve">        Scene scene = new Scene(root);</w:t>
      </w:r>
    </w:p>
    <w:p w:rsidR="00636EC9" w:rsidRPr="00636EC9" w:rsidRDefault="00636EC9" w:rsidP="00636EC9">
      <w:pPr>
        <w:pStyle w:val="Code"/>
      </w:pPr>
      <w:r w:rsidRPr="00636EC9">
        <w:t xml:space="preserve">        _thisStage = new Stage();</w:t>
      </w:r>
    </w:p>
    <w:p w:rsidR="00636EC9" w:rsidRPr="00636EC9" w:rsidRDefault="00636EC9" w:rsidP="00636EC9">
      <w:pPr>
        <w:pStyle w:val="Code"/>
      </w:pPr>
      <w:r w:rsidRPr="00636EC9">
        <w:t xml:space="preserve">        _thisStage.setScene(scene);</w:t>
      </w:r>
    </w:p>
    <w:p w:rsidR="00636EC9" w:rsidRPr="00636EC9" w:rsidRDefault="00636EC9" w:rsidP="00636EC9">
      <w:pPr>
        <w:pStyle w:val="Code"/>
      </w:pPr>
      <w:r w:rsidRPr="00636EC9">
        <w:t xml:space="preserve">        _thisStage.setTitle("Регистрация");</w:t>
      </w:r>
    </w:p>
    <w:p w:rsidR="00636EC9" w:rsidRPr="00636EC9" w:rsidRDefault="00636EC9" w:rsidP="00636EC9">
      <w:pPr>
        <w:pStyle w:val="Code"/>
      </w:pPr>
    </w:p>
    <w:p w:rsidR="00636EC9" w:rsidRPr="00636EC9" w:rsidRDefault="00636EC9" w:rsidP="00636EC9">
      <w:pPr>
        <w:pStyle w:val="Code"/>
      </w:pPr>
      <w:r w:rsidRPr="00636EC9">
        <w:t xml:space="preserve">        _txtNumberInvoice = (TextField)scene.lookup("#_txtNumberInvoice");</w:t>
      </w:r>
    </w:p>
    <w:p w:rsidR="00636EC9" w:rsidRPr="00636EC9" w:rsidRDefault="00636EC9" w:rsidP="00636EC9">
      <w:pPr>
        <w:pStyle w:val="Code"/>
      </w:pPr>
      <w:r w:rsidRPr="00636EC9">
        <w:t xml:space="preserve">        _txtNumberWagon = (TextField)scene.lookup("#_txtNumberWagon");</w:t>
      </w:r>
    </w:p>
    <w:p w:rsidR="00636EC9" w:rsidRPr="00636EC9" w:rsidRDefault="00636EC9" w:rsidP="00636EC9">
      <w:pPr>
        <w:pStyle w:val="Code"/>
      </w:pPr>
      <w:r w:rsidRPr="00636EC9">
        <w:t xml:space="preserve">        _txtSerialNumber = (TextField)scene.lookup("#_txtSerialNumber");</w:t>
      </w:r>
    </w:p>
    <w:p w:rsidR="00636EC9" w:rsidRPr="00636EC9" w:rsidRDefault="00636EC9" w:rsidP="00636EC9">
      <w:pPr>
        <w:pStyle w:val="Code"/>
      </w:pPr>
      <w:r w:rsidRPr="00636EC9">
        <w:t xml:space="preserve">        _txtSd = (TextField)scene.lookup("#_txtSd");</w:t>
      </w:r>
    </w:p>
    <w:p w:rsidR="00636EC9" w:rsidRPr="00636EC9" w:rsidRDefault="00636EC9" w:rsidP="00636EC9">
      <w:pPr>
        <w:pStyle w:val="Code"/>
      </w:pPr>
      <w:r w:rsidRPr="00636EC9">
        <w:t xml:space="preserve">        _addData = (Button)scene.lookup("#_addData");</w:t>
      </w:r>
    </w:p>
    <w:p w:rsidR="00636EC9" w:rsidRPr="00636EC9" w:rsidRDefault="00636EC9" w:rsidP="00636EC9">
      <w:pPr>
        <w:pStyle w:val="Code"/>
      </w:pPr>
      <w:r w:rsidRPr="00636EC9">
        <w:t xml:space="preserve">        _updateData = (Button)scene.lookup("#_updateData");</w:t>
      </w:r>
    </w:p>
    <w:p w:rsidR="00636EC9" w:rsidRPr="00636EC9" w:rsidRDefault="00636EC9" w:rsidP="00636EC9">
      <w:pPr>
        <w:pStyle w:val="Code"/>
      </w:pPr>
      <w:r w:rsidRPr="00636EC9">
        <w:t xml:space="preserve">        _deleteData = (Button)scene.lookup("#_deleteData");</w:t>
      </w:r>
    </w:p>
    <w:p w:rsidR="00636EC9" w:rsidRPr="00636EC9" w:rsidRDefault="00636EC9" w:rsidP="00636EC9">
      <w:pPr>
        <w:pStyle w:val="Code"/>
      </w:pPr>
    </w:p>
    <w:p w:rsidR="00636EC9" w:rsidRPr="00636EC9" w:rsidRDefault="00636EC9" w:rsidP="00636EC9">
      <w:pPr>
        <w:pStyle w:val="Code"/>
      </w:pPr>
      <w:r w:rsidRPr="00636EC9">
        <w:t xml:space="preserve">        _table = (TableView)scene.lookup("#_tableView");</w:t>
      </w:r>
    </w:p>
    <w:p w:rsidR="00636EC9" w:rsidRPr="00636EC9" w:rsidRDefault="00636EC9" w:rsidP="00636EC9">
      <w:pPr>
        <w:pStyle w:val="Code"/>
      </w:pPr>
      <w:r w:rsidRPr="00636EC9">
        <w:t xml:space="preserve">        _table.getColumns().clear();</w:t>
      </w:r>
    </w:p>
    <w:p w:rsidR="00636EC9" w:rsidRPr="00636EC9" w:rsidRDefault="00636EC9" w:rsidP="00636EC9">
      <w:pPr>
        <w:pStyle w:val="Code"/>
      </w:pPr>
    </w:p>
    <w:p w:rsidR="00636EC9" w:rsidRPr="00636EC9" w:rsidRDefault="00636EC9" w:rsidP="00636EC9">
      <w:pPr>
        <w:pStyle w:val="Code"/>
      </w:pPr>
      <w:r w:rsidRPr="00636EC9">
        <w:t xml:space="preserve">        _menuBar = (MenuBar)scene.lookup("#_menuBar");</w:t>
      </w:r>
    </w:p>
    <w:p w:rsidR="00636EC9" w:rsidRPr="00636EC9" w:rsidRDefault="00636EC9" w:rsidP="00636EC9">
      <w:pPr>
        <w:pStyle w:val="Code"/>
      </w:pPr>
      <w:r w:rsidRPr="00636EC9">
        <w:t xml:space="preserve">        _menuBar.getMenus().clear();</w:t>
      </w:r>
    </w:p>
    <w:p w:rsidR="00636EC9" w:rsidRPr="00636EC9" w:rsidRDefault="00636EC9" w:rsidP="00636EC9">
      <w:pPr>
        <w:pStyle w:val="Code"/>
      </w:pPr>
    </w:p>
    <w:p w:rsidR="00636EC9" w:rsidRPr="00636EC9" w:rsidRDefault="00636EC9" w:rsidP="00636EC9">
      <w:pPr>
        <w:pStyle w:val="Code"/>
      </w:pPr>
      <w:r w:rsidRPr="00636EC9">
        <w:t xml:space="preserve">        Menu menu = new Menu("Таблица");</w:t>
      </w:r>
    </w:p>
    <w:p w:rsidR="00636EC9" w:rsidRPr="00636EC9" w:rsidRDefault="00636EC9" w:rsidP="00636EC9">
      <w:pPr>
        <w:pStyle w:val="Code"/>
      </w:pPr>
      <w:r w:rsidRPr="00636EC9">
        <w:t xml:space="preserve">        MenuItem inv = new MenuItem("Таблица накладных");</w:t>
      </w:r>
    </w:p>
    <w:p w:rsidR="00636EC9" w:rsidRPr="00636EC9" w:rsidRDefault="00636EC9" w:rsidP="00636EC9">
      <w:pPr>
        <w:pStyle w:val="Code"/>
      </w:pPr>
      <w:r w:rsidRPr="00636EC9">
        <w:t xml:space="preserve">        MenuItem wag = new MenuItem("Таблица полувагонов");</w:t>
      </w:r>
    </w:p>
    <w:p w:rsidR="00636EC9" w:rsidRPr="00636EC9" w:rsidRDefault="00636EC9" w:rsidP="00636EC9">
      <w:pPr>
        <w:pStyle w:val="Code"/>
      </w:pPr>
      <w:r w:rsidRPr="00636EC9">
        <w:t xml:space="preserve">        MenuItem sett = new MenuItem("Настройки");</w:t>
      </w:r>
    </w:p>
    <w:p w:rsidR="00636EC9" w:rsidRPr="00636EC9" w:rsidRDefault="00636EC9" w:rsidP="00636EC9">
      <w:pPr>
        <w:pStyle w:val="Code"/>
      </w:pPr>
    </w:p>
    <w:p w:rsidR="00636EC9" w:rsidRPr="00636EC9" w:rsidRDefault="00636EC9" w:rsidP="00636EC9">
      <w:pPr>
        <w:pStyle w:val="Code"/>
      </w:pPr>
      <w:r w:rsidRPr="00636EC9">
        <w:t xml:space="preserve">        inv.setOnAction(new EventHandler&lt;ActionEvent&gt;() {</w:t>
      </w:r>
    </w:p>
    <w:p w:rsidR="00636EC9" w:rsidRPr="00636EC9" w:rsidRDefault="00636EC9" w:rsidP="00636EC9">
      <w:pPr>
        <w:pStyle w:val="Code"/>
      </w:pPr>
      <w:r w:rsidRPr="00636EC9">
        <w:t xml:space="preserve">            @Override</w:t>
      </w:r>
    </w:p>
    <w:p w:rsidR="00636EC9" w:rsidRPr="00636EC9" w:rsidRDefault="00636EC9" w:rsidP="00636EC9">
      <w:pPr>
        <w:pStyle w:val="Code"/>
      </w:pPr>
      <w:r w:rsidRPr="00636EC9">
        <w:lastRenderedPageBreak/>
        <w:t xml:space="preserve">            public void handle(ActionEvent event) {</w:t>
      </w:r>
    </w:p>
    <w:p w:rsidR="00636EC9" w:rsidRPr="00636EC9" w:rsidRDefault="00636EC9" w:rsidP="00636EC9">
      <w:pPr>
        <w:pStyle w:val="Code"/>
      </w:pPr>
      <w:r w:rsidRPr="00636EC9">
        <w:t xml:space="preserve">                _thisStage.hide();</w:t>
      </w:r>
    </w:p>
    <w:p w:rsidR="00636EC9" w:rsidRPr="00636EC9" w:rsidRDefault="00636EC9" w:rsidP="00636EC9">
      <w:pPr>
        <w:pStyle w:val="Code"/>
      </w:pPr>
      <w:r w:rsidRPr="00636EC9">
        <w:t xml:space="preserve">                stageInvoices.show();</w:t>
      </w:r>
    </w:p>
    <w:p w:rsidR="00636EC9" w:rsidRPr="00636EC9" w:rsidRDefault="00636EC9" w:rsidP="00636EC9">
      <w:pPr>
        <w:pStyle w:val="Code"/>
      </w:pPr>
      <w:r w:rsidRPr="00636EC9">
        <w:t xml:space="preserve">                _readMark = false;</w:t>
      </w:r>
    </w:p>
    <w:p w:rsidR="00636EC9" w:rsidRPr="00636EC9" w:rsidRDefault="00636EC9" w:rsidP="00636EC9">
      <w:pPr>
        <w:pStyle w:val="Code"/>
      </w:pPr>
      <w:r w:rsidRPr="00636EC9">
        <w:t xml:space="preserve">            }</w:t>
      </w:r>
    </w:p>
    <w:p w:rsidR="00636EC9" w:rsidRPr="00636EC9" w:rsidRDefault="00636EC9" w:rsidP="00636EC9">
      <w:pPr>
        <w:pStyle w:val="Code"/>
      </w:pPr>
      <w:r w:rsidRPr="00636EC9">
        <w:t xml:space="preserve">        });</w:t>
      </w:r>
    </w:p>
    <w:p w:rsidR="00636EC9" w:rsidRPr="00636EC9" w:rsidRDefault="00636EC9" w:rsidP="00636EC9">
      <w:pPr>
        <w:pStyle w:val="Code"/>
      </w:pPr>
    </w:p>
    <w:p w:rsidR="00636EC9" w:rsidRPr="00636EC9" w:rsidRDefault="00636EC9" w:rsidP="00636EC9">
      <w:pPr>
        <w:pStyle w:val="Code"/>
      </w:pPr>
      <w:r w:rsidRPr="00636EC9">
        <w:t xml:space="preserve">        wag.setOnAction(new EventHandler&lt;ActionEvent&gt;() {</w:t>
      </w:r>
    </w:p>
    <w:p w:rsidR="00636EC9" w:rsidRPr="00636EC9" w:rsidRDefault="00636EC9" w:rsidP="00636EC9">
      <w:pPr>
        <w:pStyle w:val="Code"/>
      </w:pPr>
      <w:r w:rsidRPr="00636EC9">
        <w:t xml:space="preserve">            @Override</w:t>
      </w:r>
    </w:p>
    <w:p w:rsidR="00636EC9" w:rsidRPr="00636EC9" w:rsidRDefault="00636EC9" w:rsidP="00636EC9">
      <w:pPr>
        <w:pStyle w:val="Code"/>
      </w:pPr>
      <w:r w:rsidRPr="00636EC9">
        <w:t xml:space="preserve">            public void handle(ActionEvent event) {</w:t>
      </w:r>
    </w:p>
    <w:p w:rsidR="00636EC9" w:rsidRPr="00636EC9" w:rsidRDefault="00636EC9" w:rsidP="00636EC9">
      <w:pPr>
        <w:pStyle w:val="Code"/>
      </w:pPr>
      <w:r w:rsidRPr="00636EC9">
        <w:t xml:space="preserve">                _thisStage.hide();</w:t>
      </w:r>
    </w:p>
    <w:p w:rsidR="00636EC9" w:rsidRPr="00636EC9" w:rsidRDefault="00636EC9" w:rsidP="00636EC9">
      <w:pPr>
        <w:pStyle w:val="Code"/>
      </w:pPr>
      <w:r w:rsidRPr="00636EC9">
        <w:t xml:space="preserve">                stageWagons.show();</w:t>
      </w:r>
    </w:p>
    <w:p w:rsidR="00636EC9" w:rsidRPr="00636EC9" w:rsidRDefault="00636EC9" w:rsidP="00636EC9">
      <w:pPr>
        <w:pStyle w:val="Code"/>
      </w:pPr>
      <w:r w:rsidRPr="00636EC9">
        <w:t xml:space="preserve">                _readMark = false;</w:t>
      </w:r>
    </w:p>
    <w:p w:rsidR="00636EC9" w:rsidRPr="00636EC9" w:rsidRDefault="00636EC9" w:rsidP="00636EC9">
      <w:pPr>
        <w:pStyle w:val="Code"/>
      </w:pPr>
      <w:r w:rsidRPr="00636EC9">
        <w:t xml:space="preserve">            }</w:t>
      </w:r>
    </w:p>
    <w:p w:rsidR="00636EC9" w:rsidRPr="00636EC9" w:rsidRDefault="00636EC9" w:rsidP="00636EC9">
      <w:pPr>
        <w:pStyle w:val="Code"/>
      </w:pPr>
      <w:r w:rsidRPr="00636EC9">
        <w:t xml:space="preserve">        });</w:t>
      </w:r>
    </w:p>
    <w:p w:rsidR="00636EC9" w:rsidRPr="00636EC9" w:rsidRDefault="00636EC9" w:rsidP="00636EC9">
      <w:pPr>
        <w:pStyle w:val="Code"/>
      </w:pPr>
    </w:p>
    <w:p w:rsidR="00636EC9" w:rsidRPr="00636EC9" w:rsidRDefault="00636EC9" w:rsidP="00636EC9">
      <w:pPr>
        <w:pStyle w:val="Code"/>
      </w:pPr>
      <w:r w:rsidRPr="00636EC9">
        <w:t xml:space="preserve">        sett.setOnAction(new EventHandler&lt;ActionEvent&gt;() {</w:t>
      </w:r>
    </w:p>
    <w:p w:rsidR="00636EC9" w:rsidRPr="00636EC9" w:rsidRDefault="00636EC9" w:rsidP="00636EC9">
      <w:pPr>
        <w:pStyle w:val="Code"/>
      </w:pPr>
      <w:r w:rsidRPr="00636EC9">
        <w:t xml:space="preserve">            @Override</w:t>
      </w:r>
    </w:p>
    <w:p w:rsidR="00636EC9" w:rsidRPr="00636EC9" w:rsidRDefault="00636EC9" w:rsidP="00636EC9">
      <w:pPr>
        <w:pStyle w:val="Code"/>
      </w:pPr>
      <w:r w:rsidRPr="00636EC9">
        <w:t xml:space="preserve">            public void handle(ActionEvent event) {</w:t>
      </w:r>
    </w:p>
    <w:p w:rsidR="00636EC9" w:rsidRPr="00636EC9" w:rsidRDefault="00636EC9" w:rsidP="00636EC9">
      <w:pPr>
        <w:pStyle w:val="Code"/>
      </w:pPr>
      <w:r w:rsidRPr="00636EC9">
        <w:t xml:space="preserve">                _thisStage.hide();</w:t>
      </w:r>
    </w:p>
    <w:p w:rsidR="00636EC9" w:rsidRPr="00636EC9" w:rsidRDefault="00636EC9" w:rsidP="00636EC9">
      <w:pPr>
        <w:pStyle w:val="Code"/>
      </w:pPr>
      <w:r w:rsidRPr="00636EC9">
        <w:t xml:space="preserve">                stageSetting.show();</w:t>
      </w:r>
    </w:p>
    <w:p w:rsidR="00636EC9" w:rsidRPr="00636EC9" w:rsidRDefault="00636EC9" w:rsidP="00636EC9">
      <w:pPr>
        <w:pStyle w:val="Code"/>
      </w:pPr>
      <w:r w:rsidRPr="00636EC9">
        <w:t xml:space="preserve">                _readMark = false;</w:t>
      </w:r>
    </w:p>
    <w:p w:rsidR="00636EC9" w:rsidRPr="00636EC9" w:rsidRDefault="00636EC9" w:rsidP="00636EC9">
      <w:pPr>
        <w:pStyle w:val="Code"/>
      </w:pPr>
      <w:r w:rsidRPr="00636EC9">
        <w:t xml:space="preserve">            }</w:t>
      </w:r>
    </w:p>
    <w:p w:rsidR="00636EC9" w:rsidRPr="00636EC9" w:rsidRDefault="00636EC9" w:rsidP="00636EC9">
      <w:pPr>
        <w:pStyle w:val="Code"/>
      </w:pPr>
      <w:r w:rsidRPr="00636EC9">
        <w:t xml:space="preserve">        });</w:t>
      </w:r>
    </w:p>
    <w:p w:rsidR="00636EC9" w:rsidRPr="00636EC9" w:rsidRDefault="00636EC9" w:rsidP="00636EC9">
      <w:pPr>
        <w:pStyle w:val="Code"/>
      </w:pPr>
    </w:p>
    <w:p w:rsidR="00636EC9" w:rsidRPr="00636EC9" w:rsidRDefault="00636EC9" w:rsidP="00636EC9">
      <w:pPr>
        <w:pStyle w:val="Code"/>
      </w:pPr>
      <w:r w:rsidRPr="00636EC9">
        <w:t xml:space="preserve">        menu.getItems().add(inv);</w:t>
      </w:r>
    </w:p>
    <w:p w:rsidR="00636EC9" w:rsidRPr="00636EC9" w:rsidRDefault="00636EC9" w:rsidP="00636EC9">
      <w:pPr>
        <w:pStyle w:val="Code"/>
      </w:pPr>
      <w:r w:rsidRPr="00636EC9">
        <w:t xml:space="preserve">        menu.getItems().add(wag);</w:t>
      </w:r>
    </w:p>
    <w:p w:rsidR="00636EC9" w:rsidRPr="00636EC9" w:rsidRDefault="00636EC9" w:rsidP="00636EC9">
      <w:pPr>
        <w:pStyle w:val="Code"/>
      </w:pPr>
      <w:r w:rsidRPr="00636EC9">
        <w:t xml:space="preserve">        menu.getItems().add(sett);</w:t>
      </w:r>
    </w:p>
    <w:p w:rsidR="00636EC9" w:rsidRPr="00636EC9" w:rsidRDefault="00636EC9" w:rsidP="00636EC9">
      <w:pPr>
        <w:pStyle w:val="Code"/>
      </w:pPr>
      <w:r w:rsidRPr="00636EC9">
        <w:t xml:space="preserve">        _menuBar.getMenus().add(0, menu);</w:t>
      </w:r>
    </w:p>
    <w:p w:rsidR="00636EC9" w:rsidRPr="00636EC9" w:rsidRDefault="00636EC9" w:rsidP="00636EC9">
      <w:pPr>
        <w:pStyle w:val="Code"/>
      </w:pPr>
    </w:p>
    <w:p w:rsidR="00636EC9" w:rsidRPr="00636EC9" w:rsidRDefault="00636EC9" w:rsidP="00636EC9">
      <w:pPr>
        <w:pStyle w:val="Code"/>
      </w:pPr>
      <w:r w:rsidRPr="00636EC9">
        <w:t xml:space="preserve">        TableColumn&lt;DataRegisterTableView, String&gt; attrib1 = new TableColumn&lt;DataRegisterTableView, String&gt;("Номер накладной");</w:t>
      </w:r>
    </w:p>
    <w:p w:rsidR="00636EC9" w:rsidRPr="00636EC9" w:rsidRDefault="00636EC9" w:rsidP="00636EC9">
      <w:pPr>
        <w:pStyle w:val="Code"/>
      </w:pPr>
      <w:r w:rsidRPr="00636EC9">
        <w:t xml:space="preserve">        attrib1.setCellValueFactory(new PropertyValueFactory&lt;DataRegisterTableView, String&gt;("numberInvoice"));</w:t>
      </w:r>
    </w:p>
    <w:p w:rsidR="00636EC9" w:rsidRPr="00636EC9" w:rsidRDefault="00636EC9" w:rsidP="00636EC9">
      <w:pPr>
        <w:pStyle w:val="Code"/>
      </w:pPr>
      <w:r w:rsidRPr="00636EC9">
        <w:t xml:space="preserve">        _table.getColumns().add(attrib1);</w:t>
      </w:r>
    </w:p>
    <w:p w:rsidR="00636EC9" w:rsidRPr="00636EC9" w:rsidRDefault="00636EC9" w:rsidP="00636EC9">
      <w:pPr>
        <w:pStyle w:val="Code"/>
      </w:pPr>
    </w:p>
    <w:p w:rsidR="00636EC9" w:rsidRPr="00636EC9" w:rsidRDefault="00636EC9" w:rsidP="00636EC9">
      <w:pPr>
        <w:pStyle w:val="Code"/>
      </w:pPr>
      <w:r w:rsidRPr="00636EC9">
        <w:t xml:space="preserve">        TableColumn&lt;DataRegisterTableView, Integer&gt; attrib2 = new TableColumn&lt;DataRegisterTableView, Integer&gt;("Номер полувагона");</w:t>
      </w:r>
    </w:p>
    <w:p w:rsidR="00636EC9" w:rsidRPr="00636EC9" w:rsidRDefault="00636EC9" w:rsidP="00636EC9">
      <w:pPr>
        <w:pStyle w:val="Code"/>
      </w:pPr>
      <w:r w:rsidRPr="00636EC9">
        <w:t xml:space="preserve">        attrib2.setCellValueFactory(new PropertyValueFactory&lt;DataRegisterTableView, Integer&gt;("numberWagon"));</w:t>
      </w:r>
    </w:p>
    <w:p w:rsidR="00636EC9" w:rsidRPr="00636EC9" w:rsidRDefault="00636EC9" w:rsidP="00636EC9">
      <w:pPr>
        <w:pStyle w:val="Code"/>
      </w:pPr>
      <w:r w:rsidRPr="00636EC9">
        <w:t xml:space="preserve">        _table.getColumns().add(attrib2);</w:t>
      </w:r>
    </w:p>
    <w:p w:rsidR="00636EC9" w:rsidRPr="00636EC9" w:rsidRDefault="00636EC9" w:rsidP="00636EC9">
      <w:pPr>
        <w:pStyle w:val="Code"/>
      </w:pPr>
    </w:p>
    <w:p w:rsidR="00636EC9" w:rsidRPr="00636EC9" w:rsidRDefault="00636EC9" w:rsidP="00636EC9">
      <w:pPr>
        <w:pStyle w:val="Code"/>
      </w:pPr>
      <w:r w:rsidRPr="00636EC9">
        <w:t xml:space="preserve">        TableColumn&lt;DataRegisterTableView, Boolean&gt; attrib3 = new TableColumn&lt;DataRegisterTableView, Boolean&gt;("Отметка о прибытии");</w:t>
      </w:r>
    </w:p>
    <w:p w:rsidR="00636EC9" w:rsidRPr="00636EC9" w:rsidRDefault="00636EC9" w:rsidP="00636EC9">
      <w:pPr>
        <w:pStyle w:val="Code"/>
      </w:pPr>
      <w:r w:rsidRPr="00636EC9">
        <w:t xml:space="preserve">        attrib3.setCellValueFactory(new PropertyValueFactory&lt;DataRegisterTableView, Boolean&gt;("arrivalMark"));</w:t>
      </w:r>
    </w:p>
    <w:p w:rsidR="00636EC9" w:rsidRPr="00636EC9" w:rsidRDefault="00636EC9" w:rsidP="00636EC9">
      <w:pPr>
        <w:pStyle w:val="Code"/>
      </w:pPr>
      <w:r w:rsidRPr="00636EC9">
        <w:t xml:space="preserve">        _table.getColumns().add(attrib3);</w:t>
      </w:r>
    </w:p>
    <w:p w:rsidR="00636EC9" w:rsidRPr="00636EC9" w:rsidRDefault="00636EC9" w:rsidP="00636EC9">
      <w:pPr>
        <w:pStyle w:val="Code"/>
      </w:pPr>
    </w:p>
    <w:p w:rsidR="00636EC9" w:rsidRPr="00636EC9" w:rsidRDefault="00636EC9" w:rsidP="00636EC9">
      <w:pPr>
        <w:pStyle w:val="Code"/>
      </w:pPr>
      <w:r w:rsidRPr="00636EC9">
        <w:lastRenderedPageBreak/>
        <w:t xml:space="preserve">        attrib2 = new TableColumn&lt;DataRegisterTableView, Integer&gt;("Номер в составе");</w:t>
      </w:r>
    </w:p>
    <w:p w:rsidR="00636EC9" w:rsidRPr="00636EC9" w:rsidRDefault="00636EC9" w:rsidP="00636EC9">
      <w:pPr>
        <w:pStyle w:val="Code"/>
      </w:pPr>
      <w:r w:rsidRPr="00636EC9">
        <w:t xml:space="preserve">        attrib2.setCellValueFactory(new PropertyValueFactory&lt;DataRegisterTableView, Integer&gt;("serialNumber"));</w:t>
      </w:r>
    </w:p>
    <w:p w:rsidR="00636EC9" w:rsidRPr="00636EC9" w:rsidRDefault="00636EC9" w:rsidP="00636EC9">
      <w:pPr>
        <w:pStyle w:val="Code"/>
      </w:pPr>
      <w:r w:rsidRPr="00636EC9">
        <w:t xml:space="preserve">        _table.getColumns().add(attrib2);</w:t>
      </w:r>
    </w:p>
    <w:p w:rsidR="00636EC9" w:rsidRPr="00636EC9" w:rsidRDefault="00636EC9" w:rsidP="00636EC9">
      <w:pPr>
        <w:pStyle w:val="Code"/>
      </w:pPr>
    </w:p>
    <w:p w:rsidR="00636EC9" w:rsidRPr="00636EC9" w:rsidRDefault="00636EC9" w:rsidP="00636EC9">
      <w:pPr>
        <w:pStyle w:val="Code"/>
      </w:pPr>
      <w:r w:rsidRPr="00636EC9">
        <w:t xml:space="preserve">        attrib2 = new TableColumn&lt;DataRegisterTableView, Integer&gt;("Фактический номер в составе");</w:t>
      </w:r>
    </w:p>
    <w:p w:rsidR="00636EC9" w:rsidRPr="00636EC9" w:rsidRDefault="00636EC9" w:rsidP="00636EC9">
      <w:pPr>
        <w:pStyle w:val="Code"/>
      </w:pPr>
      <w:r w:rsidRPr="00636EC9">
        <w:t xml:space="preserve">        attrib2.setCellValueFactory(new PropertyValueFactory&lt;DataRegisterTableView, Integer&gt;("actualSerialNumber"));</w:t>
      </w:r>
    </w:p>
    <w:p w:rsidR="00636EC9" w:rsidRPr="00636EC9" w:rsidRDefault="00636EC9" w:rsidP="00636EC9">
      <w:pPr>
        <w:pStyle w:val="Code"/>
      </w:pPr>
      <w:r w:rsidRPr="00636EC9">
        <w:t xml:space="preserve">        _table.getColumns().add(attrib2);</w:t>
      </w:r>
    </w:p>
    <w:p w:rsidR="00636EC9" w:rsidRPr="00636EC9" w:rsidRDefault="00636EC9" w:rsidP="00636EC9">
      <w:pPr>
        <w:pStyle w:val="Code"/>
      </w:pPr>
    </w:p>
    <w:p w:rsidR="00636EC9" w:rsidRPr="00636EC9" w:rsidRDefault="00636EC9" w:rsidP="00636EC9">
      <w:pPr>
        <w:pStyle w:val="Code"/>
      </w:pPr>
      <w:r w:rsidRPr="00636EC9">
        <w:t xml:space="preserve">        TableColumn&lt;DataRegisterTableView, Float&gt; attrib4 = new TableColumn&lt;DataRegisterTableView, Float&gt;("Sd%");</w:t>
      </w:r>
    </w:p>
    <w:p w:rsidR="00636EC9" w:rsidRPr="00636EC9" w:rsidRDefault="00636EC9" w:rsidP="00636EC9">
      <w:pPr>
        <w:pStyle w:val="Code"/>
      </w:pPr>
      <w:r w:rsidRPr="00636EC9">
        <w:t xml:space="preserve">        attrib4.setCellValueFactory(new PropertyValueFactory&lt;DataRegisterTableView, Float&gt;("sD"));</w:t>
      </w:r>
    </w:p>
    <w:p w:rsidR="00636EC9" w:rsidRPr="00636EC9" w:rsidRDefault="00636EC9" w:rsidP="00636EC9">
      <w:pPr>
        <w:pStyle w:val="Code"/>
      </w:pPr>
      <w:r w:rsidRPr="00636EC9">
        <w:t xml:space="preserve">        _table.getColumns().add(attrib4);</w:t>
      </w:r>
    </w:p>
    <w:p w:rsidR="00636EC9" w:rsidRPr="00636EC9" w:rsidRDefault="00636EC9" w:rsidP="00636EC9">
      <w:pPr>
        <w:pStyle w:val="Code"/>
      </w:pPr>
    </w:p>
    <w:p w:rsidR="00636EC9" w:rsidRPr="00636EC9" w:rsidRDefault="00636EC9" w:rsidP="00636EC9">
      <w:pPr>
        <w:pStyle w:val="Code"/>
      </w:pPr>
      <w:r w:rsidRPr="00636EC9">
        <w:t xml:space="preserve">        _thisStage.addEventHandler(WindowEvent.WINDOW_CLOSE_REQUEST, new EventHandler&lt;WindowEvent&gt;() {</w:t>
      </w:r>
    </w:p>
    <w:p w:rsidR="00636EC9" w:rsidRPr="00636EC9" w:rsidRDefault="00636EC9" w:rsidP="00636EC9">
      <w:pPr>
        <w:pStyle w:val="Code"/>
      </w:pPr>
      <w:r w:rsidRPr="00636EC9">
        <w:t xml:space="preserve">            @Override</w:t>
      </w:r>
    </w:p>
    <w:p w:rsidR="00636EC9" w:rsidRPr="00636EC9" w:rsidRDefault="00636EC9" w:rsidP="00636EC9">
      <w:pPr>
        <w:pStyle w:val="Code"/>
      </w:pPr>
      <w:r w:rsidRPr="00636EC9">
        <w:t xml:space="preserve">            public void handle(WindowEvent event) {</w:t>
      </w:r>
    </w:p>
    <w:p w:rsidR="00636EC9" w:rsidRPr="00636EC9" w:rsidRDefault="00636EC9" w:rsidP="00636EC9">
      <w:pPr>
        <w:pStyle w:val="Code"/>
      </w:pPr>
      <w:r w:rsidRPr="00636EC9">
        <w:t xml:space="preserve">                _readMark = false;</w:t>
      </w:r>
    </w:p>
    <w:p w:rsidR="00636EC9" w:rsidRPr="00636EC9" w:rsidRDefault="00636EC9" w:rsidP="00636EC9">
      <w:pPr>
        <w:pStyle w:val="Code"/>
      </w:pPr>
      <w:r w:rsidRPr="00636EC9">
        <w:t xml:space="preserve">            }</w:t>
      </w:r>
    </w:p>
    <w:p w:rsidR="00636EC9" w:rsidRPr="00636EC9" w:rsidRDefault="00636EC9" w:rsidP="00636EC9">
      <w:pPr>
        <w:pStyle w:val="Code"/>
      </w:pPr>
      <w:r w:rsidRPr="00636EC9">
        <w:t xml:space="preserve">        });</w:t>
      </w:r>
    </w:p>
    <w:p w:rsidR="00636EC9" w:rsidRPr="00636EC9" w:rsidRDefault="00636EC9" w:rsidP="00636EC9">
      <w:pPr>
        <w:pStyle w:val="Code"/>
      </w:pPr>
    </w:p>
    <w:p w:rsidR="00636EC9" w:rsidRPr="00636EC9" w:rsidRDefault="00636EC9" w:rsidP="00636EC9">
      <w:pPr>
        <w:pStyle w:val="Code"/>
      </w:pPr>
      <w:r w:rsidRPr="00636EC9">
        <w:t xml:space="preserve">        _thisStage.addEventHandler(WindowEvent.WINDOW_SHOWING, new EventHandler&lt;WindowEvent&gt;() {</w:t>
      </w:r>
    </w:p>
    <w:p w:rsidR="00636EC9" w:rsidRPr="00636EC9" w:rsidRDefault="00636EC9" w:rsidP="00636EC9">
      <w:pPr>
        <w:pStyle w:val="Code"/>
      </w:pPr>
      <w:r w:rsidRPr="00636EC9">
        <w:t xml:space="preserve">            @Override</w:t>
      </w:r>
    </w:p>
    <w:p w:rsidR="00636EC9" w:rsidRPr="00636EC9" w:rsidRDefault="00636EC9" w:rsidP="00636EC9">
      <w:pPr>
        <w:pStyle w:val="Code"/>
      </w:pPr>
      <w:r w:rsidRPr="00636EC9">
        <w:t xml:space="preserve">            public void handle(WindowEvent event) {</w:t>
      </w:r>
    </w:p>
    <w:p w:rsidR="00636EC9" w:rsidRPr="00636EC9" w:rsidRDefault="00636EC9" w:rsidP="00636EC9">
      <w:pPr>
        <w:pStyle w:val="Code"/>
      </w:pPr>
      <w:r w:rsidRPr="00636EC9">
        <w:t xml:space="preserve">                _readMark = true;</w:t>
      </w:r>
    </w:p>
    <w:p w:rsidR="00636EC9" w:rsidRPr="00636EC9" w:rsidRDefault="00636EC9" w:rsidP="00636EC9">
      <w:pPr>
        <w:pStyle w:val="Code"/>
      </w:pPr>
      <w:r w:rsidRPr="00636EC9">
        <w:t xml:space="preserve">                _threadReadData = new Thread(() -&gt; {</w:t>
      </w:r>
    </w:p>
    <w:p w:rsidR="00636EC9" w:rsidRPr="00636EC9" w:rsidRDefault="00636EC9" w:rsidP="00636EC9">
      <w:pPr>
        <w:pStyle w:val="Code"/>
      </w:pPr>
      <w:r w:rsidRPr="00636EC9">
        <w:t xml:space="preserve">                    while(_readMark){</w:t>
      </w:r>
    </w:p>
    <w:p w:rsidR="00636EC9" w:rsidRPr="00636EC9" w:rsidRDefault="00636EC9" w:rsidP="00636EC9">
      <w:pPr>
        <w:pStyle w:val="Code"/>
      </w:pPr>
      <w:r w:rsidRPr="00636EC9">
        <w:t xml:space="preserve">                        Platform.runLater(new Runnable() {</w:t>
      </w:r>
    </w:p>
    <w:p w:rsidR="00636EC9" w:rsidRPr="00636EC9" w:rsidRDefault="00636EC9" w:rsidP="00636EC9">
      <w:pPr>
        <w:pStyle w:val="Code"/>
      </w:pPr>
      <w:r w:rsidRPr="00636EC9">
        <w:t xml:space="preserve">                            @Override</w:t>
      </w:r>
    </w:p>
    <w:p w:rsidR="00636EC9" w:rsidRPr="00636EC9" w:rsidRDefault="00636EC9" w:rsidP="00636EC9">
      <w:pPr>
        <w:pStyle w:val="Code"/>
      </w:pPr>
      <w:r w:rsidRPr="00636EC9">
        <w:t xml:space="preserve">                            public void run() {</w:t>
      </w:r>
    </w:p>
    <w:p w:rsidR="00636EC9" w:rsidRPr="00636EC9" w:rsidRDefault="00636EC9" w:rsidP="00636EC9">
      <w:pPr>
        <w:pStyle w:val="Code"/>
      </w:pPr>
      <w:r w:rsidRPr="00636EC9">
        <w:t xml:space="preserve">                                readDataRegister();</w:t>
      </w:r>
    </w:p>
    <w:p w:rsidR="00636EC9" w:rsidRPr="00636EC9" w:rsidRDefault="00636EC9" w:rsidP="00636EC9">
      <w:pPr>
        <w:pStyle w:val="Code"/>
      </w:pPr>
      <w:r w:rsidRPr="00636EC9">
        <w:t xml:space="preserve">                            }</w:t>
      </w:r>
    </w:p>
    <w:p w:rsidR="00636EC9" w:rsidRPr="00636EC9" w:rsidRDefault="00636EC9" w:rsidP="00636EC9">
      <w:pPr>
        <w:pStyle w:val="Code"/>
      </w:pPr>
      <w:r w:rsidRPr="00636EC9">
        <w:t xml:space="preserve">                        });</w:t>
      </w:r>
    </w:p>
    <w:p w:rsidR="00636EC9" w:rsidRPr="00636EC9" w:rsidRDefault="00636EC9" w:rsidP="00636EC9">
      <w:pPr>
        <w:pStyle w:val="Code"/>
      </w:pPr>
    </w:p>
    <w:p w:rsidR="00636EC9" w:rsidRPr="00636EC9" w:rsidRDefault="00636EC9" w:rsidP="00636EC9">
      <w:pPr>
        <w:pStyle w:val="Code"/>
      </w:pPr>
      <w:r w:rsidRPr="00636EC9">
        <w:t xml:space="preserve">                        try {</w:t>
      </w:r>
    </w:p>
    <w:p w:rsidR="00636EC9" w:rsidRPr="00636EC9" w:rsidRDefault="00636EC9" w:rsidP="00636EC9">
      <w:pPr>
        <w:pStyle w:val="Code"/>
      </w:pPr>
      <w:r w:rsidRPr="00636EC9">
        <w:t xml:space="preserve">                            _threadReadData.sleep(DataSetting.timeRead);</w:t>
      </w:r>
    </w:p>
    <w:p w:rsidR="00636EC9" w:rsidRPr="00636EC9" w:rsidRDefault="00636EC9" w:rsidP="00636EC9">
      <w:pPr>
        <w:pStyle w:val="Code"/>
      </w:pPr>
      <w:r w:rsidRPr="00636EC9">
        <w:t xml:space="preserve">                        } catch (Exception e) {</w:t>
      </w:r>
    </w:p>
    <w:p w:rsidR="00636EC9" w:rsidRPr="00636EC9" w:rsidRDefault="00636EC9" w:rsidP="00636EC9">
      <w:pPr>
        <w:pStyle w:val="Code"/>
      </w:pPr>
      <w:r w:rsidRPr="00636EC9">
        <w:t xml:space="preserve">                            Platform.runLater(new Runnable() {</w:t>
      </w:r>
    </w:p>
    <w:p w:rsidR="00636EC9" w:rsidRPr="00636EC9" w:rsidRDefault="00636EC9" w:rsidP="00636EC9">
      <w:pPr>
        <w:pStyle w:val="Code"/>
      </w:pPr>
      <w:r w:rsidRPr="00636EC9">
        <w:t xml:space="preserve">                                @Override</w:t>
      </w:r>
    </w:p>
    <w:p w:rsidR="00636EC9" w:rsidRPr="00636EC9" w:rsidRDefault="00636EC9" w:rsidP="00636EC9">
      <w:pPr>
        <w:pStyle w:val="Code"/>
      </w:pPr>
      <w:r w:rsidRPr="00636EC9">
        <w:t xml:space="preserve">                                public void run() {</w:t>
      </w:r>
    </w:p>
    <w:p w:rsidR="00636EC9" w:rsidRPr="00636EC9" w:rsidRDefault="00636EC9" w:rsidP="00636EC9">
      <w:pPr>
        <w:pStyle w:val="Code"/>
      </w:pPr>
      <w:r w:rsidRPr="00636EC9">
        <w:t xml:space="preserve">                                    Invoices.MessageShow(Alert.AlertType.ERROR, "Ошибка!", e.getMessage());</w:t>
      </w:r>
    </w:p>
    <w:p w:rsidR="00636EC9" w:rsidRPr="00636EC9" w:rsidRDefault="00636EC9" w:rsidP="00636EC9">
      <w:pPr>
        <w:pStyle w:val="Code"/>
      </w:pPr>
      <w:r w:rsidRPr="00636EC9">
        <w:lastRenderedPageBreak/>
        <w:t xml:space="preserve">                                }</w:t>
      </w:r>
    </w:p>
    <w:p w:rsidR="00636EC9" w:rsidRPr="00636EC9" w:rsidRDefault="00636EC9" w:rsidP="00636EC9">
      <w:pPr>
        <w:pStyle w:val="Code"/>
      </w:pPr>
      <w:r w:rsidRPr="00636EC9">
        <w:t xml:space="preserve">                            });</w:t>
      </w:r>
    </w:p>
    <w:p w:rsidR="00636EC9" w:rsidRPr="00636EC9" w:rsidRDefault="00636EC9" w:rsidP="00636EC9">
      <w:pPr>
        <w:pStyle w:val="Code"/>
      </w:pPr>
      <w:r w:rsidRPr="00636EC9">
        <w:t xml:space="preserve">                            _readMark = false;</w:t>
      </w:r>
    </w:p>
    <w:p w:rsidR="00636EC9" w:rsidRPr="00636EC9" w:rsidRDefault="00636EC9" w:rsidP="00636EC9">
      <w:pPr>
        <w:pStyle w:val="Code"/>
      </w:pPr>
      <w:r w:rsidRPr="00636EC9">
        <w:t xml:space="preserve">                        }</w:t>
      </w:r>
    </w:p>
    <w:p w:rsidR="00636EC9" w:rsidRPr="00636EC9" w:rsidRDefault="00636EC9" w:rsidP="00636EC9">
      <w:pPr>
        <w:pStyle w:val="Code"/>
      </w:pPr>
      <w:r w:rsidRPr="00636EC9">
        <w:t xml:space="preserve">                    }</w:t>
      </w:r>
    </w:p>
    <w:p w:rsidR="00636EC9" w:rsidRPr="00636EC9" w:rsidRDefault="00636EC9" w:rsidP="00636EC9">
      <w:pPr>
        <w:pStyle w:val="Code"/>
      </w:pPr>
      <w:r w:rsidRPr="00636EC9">
        <w:t xml:space="preserve">                });</w:t>
      </w:r>
    </w:p>
    <w:p w:rsidR="00636EC9" w:rsidRPr="00636EC9" w:rsidRDefault="00636EC9" w:rsidP="00636EC9">
      <w:pPr>
        <w:pStyle w:val="Code"/>
      </w:pPr>
    </w:p>
    <w:p w:rsidR="00636EC9" w:rsidRPr="00636EC9" w:rsidRDefault="00636EC9" w:rsidP="00636EC9">
      <w:pPr>
        <w:pStyle w:val="Code"/>
      </w:pPr>
      <w:r w:rsidRPr="00636EC9">
        <w:t xml:space="preserve">                _threadReadData.start();</w:t>
      </w:r>
    </w:p>
    <w:p w:rsidR="00636EC9" w:rsidRPr="00636EC9" w:rsidRDefault="00636EC9" w:rsidP="00636EC9">
      <w:pPr>
        <w:pStyle w:val="Code"/>
      </w:pPr>
      <w:r w:rsidRPr="00636EC9">
        <w:t xml:space="preserve">            }</w:t>
      </w:r>
    </w:p>
    <w:p w:rsidR="00636EC9" w:rsidRPr="00636EC9" w:rsidRDefault="00636EC9" w:rsidP="00636EC9">
      <w:pPr>
        <w:pStyle w:val="Code"/>
      </w:pPr>
      <w:r w:rsidRPr="00636EC9">
        <w:t xml:space="preserve">        });</w:t>
      </w:r>
    </w:p>
    <w:p w:rsidR="00636EC9" w:rsidRPr="00636EC9" w:rsidRDefault="00636EC9" w:rsidP="00636EC9">
      <w:pPr>
        <w:pStyle w:val="Code"/>
      </w:pPr>
    </w:p>
    <w:p w:rsidR="00636EC9" w:rsidRPr="00636EC9" w:rsidRDefault="00636EC9" w:rsidP="00636EC9">
      <w:pPr>
        <w:pStyle w:val="Code"/>
      </w:pPr>
      <w:r w:rsidRPr="00636EC9">
        <w:t xml:space="preserve">        _table.addEventHandler(MouseEvent.MOUSE_CLICKED, new EventHandler&lt;MouseEvent&gt;() {</w:t>
      </w:r>
    </w:p>
    <w:p w:rsidR="00636EC9" w:rsidRPr="00636EC9" w:rsidRDefault="00636EC9" w:rsidP="00636EC9">
      <w:pPr>
        <w:pStyle w:val="Code"/>
      </w:pPr>
      <w:r w:rsidRPr="00636EC9">
        <w:t xml:space="preserve">            @Override</w:t>
      </w:r>
    </w:p>
    <w:p w:rsidR="00636EC9" w:rsidRPr="00636EC9" w:rsidRDefault="00636EC9" w:rsidP="00636EC9">
      <w:pPr>
        <w:pStyle w:val="Code"/>
      </w:pPr>
      <w:r w:rsidRPr="00636EC9">
        <w:t xml:space="preserve">            public void handle(MouseEvent event) {</w:t>
      </w:r>
    </w:p>
    <w:p w:rsidR="00636EC9" w:rsidRPr="00636EC9" w:rsidRDefault="00636EC9" w:rsidP="00636EC9">
      <w:pPr>
        <w:pStyle w:val="Code"/>
      </w:pPr>
      <w:r w:rsidRPr="00636EC9">
        <w:t xml:space="preserve">                if((event.getButton() == MouseButton.PRIMARY) &amp;&amp; (_table.getItems().size() &gt; 0)){</w:t>
      </w:r>
    </w:p>
    <w:p w:rsidR="00636EC9" w:rsidRPr="00636EC9" w:rsidRDefault="00636EC9" w:rsidP="00636EC9">
      <w:pPr>
        <w:pStyle w:val="Code"/>
      </w:pPr>
      <w:r w:rsidRPr="00636EC9">
        <w:t xml:space="preserve">                    try{</w:t>
      </w:r>
    </w:p>
    <w:p w:rsidR="00636EC9" w:rsidRPr="00636EC9" w:rsidRDefault="00636EC9" w:rsidP="00636EC9">
      <w:pPr>
        <w:pStyle w:val="Code"/>
      </w:pPr>
      <w:r w:rsidRPr="00636EC9">
        <w:t xml:space="preserve">                        int row = _table.getSelectionModel().getSelectedIndex();</w:t>
      </w:r>
    </w:p>
    <w:p w:rsidR="00636EC9" w:rsidRPr="00636EC9" w:rsidRDefault="00636EC9" w:rsidP="00636EC9">
      <w:pPr>
        <w:pStyle w:val="Code"/>
      </w:pPr>
      <w:r w:rsidRPr="00636EC9">
        <w:t xml:space="preserve">                        DataRegisterTableView data = _table.getItems().get(row);</w:t>
      </w:r>
    </w:p>
    <w:p w:rsidR="00636EC9" w:rsidRPr="00636EC9" w:rsidRDefault="00636EC9" w:rsidP="00636EC9">
      <w:pPr>
        <w:pStyle w:val="Code"/>
      </w:pPr>
      <w:r w:rsidRPr="00636EC9">
        <w:t xml:space="preserve">                        _txtNumberInvoice.setText(data.getNumberInvoice());</w:t>
      </w:r>
    </w:p>
    <w:p w:rsidR="00636EC9" w:rsidRPr="00636EC9" w:rsidRDefault="00636EC9" w:rsidP="00636EC9">
      <w:pPr>
        <w:pStyle w:val="Code"/>
      </w:pPr>
      <w:r w:rsidRPr="00636EC9">
        <w:t xml:space="preserve">                        _txtNumberWagon.setText(String.valueOf(data.getNumberWagon()));</w:t>
      </w:r>
    </w:p>
    <w:p w:rsidR="00636EC9" w:rsidRPr="00636EC9" w:rsidRDefault="00636EC9" w:rsidP="00636EC9">
      <w:pPr>
        <w:pStyle w:val="Code"/>
      </w:pPr>
      <w:r w:rsidRPr="00636EC9">
        <w:t xml:space="preserve">                        _txtSerialNumber.setText(String.valueOf(data.getSerialNumber()));</w:t>
      </w:r>
    </w:p>
    <w:p w:rsidR="00636EC9" w:rsidRPr="00636EC9" w:rsidRDefault="00636EC9" w:rsidP="00636EC9">
      <w:pPr>
        <w:pStyle w:val="Code"/>
      </w:pPr>
      <w:r w:rsidRPr="00636EC9">
        <w:t xml:space="preserve">                        _txtSd.setText(String.valueOf(data.getsD()));</w:t>
      </w:r>
    </w:p>
    <w:p w:rsidR="00636EC9" w:rsidRPr="00636EC9" w:rsidRDefault="00636EC9" w:rsidP="00636EC9">
      <w:pPr>
        <w:pStyle w:val="Code"/>
      </w:pPr>
      <w:r w:rsidRPr="00636EC9">
        <w:t xml:space="preserve">                    }catch(Exception e){}</w:t>
      </w:r>
    </w:p>
    <w:p w:rsidR="00636EC9" w:rsidRPr="00636EC9" w:rsidRDefault="00636EC9" w:rsidP="00636EC9">
      <w:pPr>
        <w:pStyle w:val="Code"/>
      </w:pPr>
      <w:r w:rsidRPr="00636EC9">
        <w:t xml:space="preserve">                }</w:t>
      </w:r>
    </w:p>
    <w:p w:rsidR="00636EC9" w:rsidRPr="00636EC9" w:rsidRDefault="00636EC9" w:rsidP="00636EC9">
      <w:pPr>
        <w:pStyle w:val="Code"/>
      </w:pPr>
      <w:r w:rsidRPr="00636EC9">
        <w:t xml:space="preserve">            }</w:t>
      </w:r>
    </w:p>
    <w:p w:rsidR="00636EC9" w:rsidRPr="00636EC9" w:rsidRDefault="00636EC9" w:rsidP="00636EC9">
      <w:pPr>
        <w:pStyle w:val="Code"/>
      </w:pPr>
      <w:r w:rsidRPr="00636EC9">
        <w:t xml:space="preserve">        });</w:t>
      </w:r>
    </w:p>
    <w:p w:rsidR="00636EC9" w:rsidRPr="00636EC9" w:rsidRDefault="00636EC9" w:rsidP="00636EC9">
      <w:pPr>
        <w:pStyle w:val="Code"/>
      </w:pPr>
    </w:p>
    <w:p w:rsidR="00636EC9" w:rsidRPr="00636EC9" w:rsidRDefault="00636EC9" w:rsidP="00636EC9">
      <w:pPr>
        <w:pStyle w:val="Code"/>
      </w:pPr>
      <w:r w:rsidRPr="00636EC9">
        <w:t xml:space="preserve">        _addData.addEventHandler(MouseEvent.MOUSE_CLICKED, new EventHandler&lt;MouseEvent&gt;() {</w:t>
      </w:r>
    </w:p>
    <w:p w:rsidR="00636EC9" w:rsidRPr="00636EC9" w:rsidRDefault="00636EC9" w:rsidP="00636EC9">
      <w:pPr>
        <w:pStyle w:val="Code"/>
      </w:pPr>
      <w:r w:rsidRPr="00636EC9">
        <w:t xml:space="preserve">            @Override</w:t>
      </w:r>
    </w:p>
    <w:p w:rsidR="00636EC9" w:rsidRPr="00636EC9" w:rsidRDefault="00636EC9" w:rsidP="00636EC9">
      <w:pPr>
        <w:pStyle w:val="Code"/>
      </w:pPr>
      <w:r w:rsidRPr="00636EC9">
        <w:t xml:space="preserve">            public void handle(MouseEvent event) {</w:t>
      </w:r>
    </w:p>
    <w:p w:rsidR="00636EC9" w:rsidRPr="00636EC9" w:rsidRDefault="00636EC9" w:rsidP="00636EC9">
      <w:pPr>
        <w:pStyle w:val="Code"/>
      </w:pPr>
      <w:r w:rsidRPr="00636EC9">
        <w:t xml:space="preserve">                if(!DataValidator.requiredValidator(new String[]{</w:t>
      </w:r>
    </w:p>
    <w:p w:rsidR="00636EC9" w:rsidRPr="00636EC9" w:rsidRDefault="00636EC9" w:rsidP="00636EC9">
      <w:pPr>
        <w:pStyle w:val="Code"/>
      </w:pPr>
      <w:r w:rsidRPr="00636EC9">
        <w:t xml:space="preserve">                        _txtNumberInvoice.getText(),</w:t>
      </w:r>
    </w:p>
    <w:p w:rsidR="00636EC9" w:rsidRPr="00636EC9" w:rsidRDefault="00636EC9" w:rsidP="00636EC9">
      <w:pPr>
        <w:pStyle w:val="Code"/>
      </w:pPr>
      <w:r w:rsidRPr="00636EC9">
        <w:t xml:space="preserve">                        _txtNumberWagon.getText(),</w:t>
      </w:r>
    </w:p>
    <w:p w:rsidR="00636EC9" w:rsidRPr="00636EC9" w:rsidRDefault="00636EC9" w:rsidP="00636EC9">
      <w:pPr>
        <w:pStyle w:val="Code"/>
      </w:pPr>
      <w:r w:rsidRPr="00636EC9">
        <w:t xml:space="preserve">                        _txtSerialNumber.getText(),</w:t>
      </w:r>
    </w:p>
    <w:p w:rsidR="00636EC9" w:rsidRPr="00636EC9" w:rsidRDefault="00636EC9" w:rsidP="00636EC9">
      <w:pPr>
        <w:pStyle w:val="Code"/>
      </w:pPr>
      <w:r w:rsidRPr="00636EC9">
        <w:t xml:space="preserve">                        _txtSd.getText()</w:t>
      </w:r>
    </w:p>
    <w:p w:rsidR="00636EC9" w:rsidRPr="00636EC9" w:rsidRDefault="00636EC9" w:rsidP="00636EC9">
      <w:pPr>
        <w:pStyle w:val="Code"/>
      </w:pPr>
      <w:r w:rsidRPr="00636EC9">
        <w:t xml:space="preserve">                })){</w:t>
      </w:r>
    </w:p>
    <w:p w:rsidR="00636EC9" w:rsidRPr="00636EC9" w:rsidRDefault="00636EC9" w:rsidP="00636EC9">
      <w:pPr>
        <w:pStyle w:val="Code"/>
      </w:pPr>
      <w:r w:rsidRPr="00636EC9">
        <w:t xml:space="preserve">                    Invoices.MessageShow(Alert.AlertType.ERROR, "Ошибка!", "Все поля должны быть заполнены!");</w:t>
      </w:r>
    </w:p>
    <w:p w:rsidR="00636EC9" w:rsidRPr="00636EC9" w:rsidRDefault="00636EC9" w:rsidP="00636EC9">
      <w:pPr>
        <w:pStyle w:val="Code"/>
      </w:pPr>
      <w:r w:rsidRPr="00636EC9">
        <w:t xml:space="preserve">                    return;</w:t>
      </w:r>
    </w:p>
    <w:p w:rsidR="00636EC9" w:rsidRPr="00636EC9" w:rsidRDefault="00636EC9" w:rsidP="00636EC9">
      <w:pPr>
        <w:pStyle w:val="Code"/>
      </w:pPr>
      <w:r w:rsidRPr="00636EC9">
        <w:t xml:space="preserve">                }else if(!DataValidator.isAllNumber(_txtNumberWagon.getText())){</w:t>
      </w:r>
    </w:p>
    <w:p w:rsidR="00636EC9" w:rsidRPr="00636EC9" w:rsidRDefault="00636EC9" w:rsidP="00636EC9">
      <w:pPr>
        <w:pStyle w:val="Code"/>
      </w:pPr>
      <w:r w:rsidRPr="00636EC9">
        <w:lastRenderedPageBreak/>
        <w:t xml:space="preserve">                    Invoices.MessageShow(Alert.AlertType.ERROR, "Ошибка!", "Номер полувагона должен состоять только из цифр!");</w:t>
      </w:r>
    </w:p>
    <w:p w:rsidR="00636EC9" w:rsidRPr="00636EC9" w:rsidRDefault="00636EC9" w:rsidP="00636EC9">
      <w:pPr>
        <w:pStyle w:val="Code"/>
      </w:pPr>
      <w:r w:rsidRPr="00636EC9">
        <w:t xml:space="preserve">                    return;</w:t>
      </w:r>
    </w:p>
    <w:p w:rsidR="00636EC9" w:rsidRPr="00636EC9" w:rsidRDefault="00636EC9" w:rsidP="00636EC9">
      <w:pPr>
        <w:pStyle w:val="Code"/>
      </w:pPr>
      <w:r w:rsidRPr="00636EC9">
        <w:t xml:space="preserve">                }else if(!DataValidator.isAllNumber(_txtSerialNumber.getText())){</w:t>
      </w:r>
    </w:p>
    <w:p w:rsidR="00636EC9" w:rsidRPr="00636EC9" w:rsidRDefault="00636EC9" w:rsidP="00636EC9">
      <w:pPr>
        <w:pStyle w:val="Code"/>
        <w:rPr>
          <w:lang w:val="ru-RU"/>
        </w:rPr>
      </w:pPr>
      <w:r w:rsidRPr="00636EC9">
        <w:t xml:space="preserve">                    Invoices</w:t>
      </w:r>
      <w:r w:rsidRPr="00636EC9">
        <w:rPr>
          <w:lang w:val="ru-RU"/>
        </w:rPr>
        <w:t>.</w:t>
      </w:r>
      <w:r w:rsidRPr="00636EC9">
        <w:t>MessageShow</w:t>
      </w:r>
      <w:r w:rsidRPr="00636EC9">
        <w:rPr>
          <w:lang w:val="ru-RU"/>
        </w:rPr>
        <w:t>(</w:t>
      </w:r>
      <w:r w:rsidRPr="00636EC9">
        <w:t>Alert</w:t>
      </w:r>
      <w:r w:rsidRPr="00636EC9">
        <w:rPr>
          <w:lang w:val="ru-RU"/>
        </w:rPr>
        <w:t>.</w:t>
      </w:r>
      <w:r w:rsidRPr="00636EC9">
        <w:t>AlertType</w:t>
      </w:r>
      <w:r w:rsidRPr="00636EC9">
        <w:rPr>
          <w:lang w:val="ru-RU"/>
        </w:rPr>
        <w:t>.</w:t>
      </w:r>
      <w:r w:rsidRPr="00636EC9">
        <w:t>ERROR</w:t>
      </w:r>
      <w:r w:rsidRPr="00636EC9">
        <w:rPr>
          <w:lang w:val="ru-RU"/>
        </w:rPr>
        <w:t>, "Ошибка!", "Номер полувагона в составе должен быть целым числом и больше 0");</w:t>
      </w:r>
    </w:p>
    <w:p w:rsidR="00636EC9" w:rsidRPr="00636EC9" w:rsidRDefault="00636EC9" w:rsidP="00636EC9">
      <w:pPr>
        <w:pStyle w:val="Code"/>
      </w:pPr>
      <w:r w:rsidRPr="00636EC9">
        <w:rPr>
          <w:lang w:val="ru-RU"/>
        </w:rPr>
        <w:t xml:space="preserve">                    </w:t>
      </w:r>
      <w:r w:rsidRPr="00636EC9">
        <w:t>return;</w:t>
      </w:r>
    </w:p>
    <w:p w:rsidR="00636EC9" w:rsidRPr="00636EC9" w:rsidRDefault="00636EC9" w:rsidP="00636EC9">
      <w:pPr>
        <w:pStyle w:val="Code"/>
      </w:pPr>
      <w:r w:rsidRPr="00636EC9">
        <w:t xml:space="preserve">                }else if(!DataValidator.isFloatNumber(_txtSd.getText())){</w:t>
      </w:r>
    </w:p>
    <w:p w:rsidR="00636EC9" w:rsidRPr="00636EC9" w:rsidRDefault="00636EC9" w:rsidP="00636EC9">
      <w:pPr>
        <w:pStyle w:val="Code"/>
        <w:rPr>
          <w:lang w:val="ru-RU"/>
        </w:rPr>
      </w:pPr>
      <w:r w:rsidRPr="00636EC9">
        <w:t xml:space="preserve">                    Invoices</w:t>
      </w:r>
      <w:r w:rsidRPr="00636EC9">
        <w:rPr>
          <w:lang w:val="ru-RU"/>
        </w:rPr>
        <w:t>.</w:t>
      </w:r>
      <w:r w:rsidRPr="00636EC9">
        <w:t>MessageShow</w:t>
      </w:r>
      <w:r w:rsidRPr="00636EC9">
        <w:rPr>
          <w:lang w:val="ru-RU"/>
        </w:rPr>
        <w:t>(</w:t>
      </w:r>
      <w:r w:rsidRPr="00636EC9">
        <w:t>Alert</w:t>
      </w:r>
      <w:r w:rsidRPr="00636EC9">
        <w:rPr>
          <w:lang w:val="ru-RU"/>
        </w:rPr>
        <w:t>.</w:t>
      </w:r>
      <w:r w:rsidRPr="00636EC9">
        <w:t>AlertType</w:t>
      </w:r>
      <w:r w:rsidRPr="00636EC9">
        <w:rPr>
          <w:lang w:val="ru-RU"/>
        </w:rPr>
        <w:t>.</w:t>
      </w:r>
      <w:r w:rsidRPr="00636EC9">
        <w:t>ERROR</w:t>
      </w:r>
      <w:r w:rsidRPr="00636EC9">
        <w:rPr>
          <w:lang w:val="ru-RU"/>
        </w:rPr>
        <w:t>, "Ошибка!", "Процент сыпучести вещества должен быть вещественным числом и больше либо равен 0");</w:t>
      </w:r>
    </w:p>
    <w:p w:rsidR="00636EC9" w:rsidRPr="00636EC9" w:rsidRDefault="00636EC9" w:rsidP="00636EC9">
      <w:pPr>
        <w:pStyle w:val="Code"/>
      </w:pPr>
      <w:r w:rsidRPr="00636EC9">
        <w:rPr>
          <w:lang w:val="ru-RU"/>
        </w:rPr>
        <w:t xml:space="preserve">                    </w:t>
      </w:r>
      <w:r w:rsidRPr="00636EC9">
        <w:t>return;</w:t>
      </w:r>
    </w:p>
    <w:p w:rsidR="00636EC9" w:rsidRPr="00636EC9" w:rsidRDefault="00636EC9" w:rsidP="00636EC9">
      <w:pPr>
        <w:pStyle w:val="Code"/>
      </w:pPr>
      <w:r w:rsidRPr="00636EC9">
        <w:t xml:space="preserve">                }else if(_txtNumberWagon.getText().length() != DataSetting.sizeNumberWagon){</w:t>
      </w:r>
    </w:p>
    <w:p w:rsidR="00636EC9" w:rsidRPr="00636EC9" w:rsidRDefault="00636EC9" w:rsidP="00636EC9">
      <w:pPr>
        <w:pStyle w:val="Code"/>
      </w:pPr>
      <w:r w:rsidRPr="00636EC9">
        <w:t xml:space="preserve">                    Invoices.MessageShow(Alert.AlertType.ERROR, "Ошибка!", "Длина последовательности цифр номера полувагона должна быть равна " +</w:t>
      </w:r>
    </w:p>
    <w:p w:rsidR="00636EC9" w:rsidRPr="00636EC9" w:rsidRDefault="00636EC9" w:rsidP="00636EC9">
      <w:pPr>
        <w:pStyle w:val="Code"/>
      </w:pPr>
      <w:r w:rsidRPr="00636EC9">
        <w:t xml:space="preserve">                            DataSetting.sizeNumberWagon);</w:t>
      </w:r>
    </w:p>
    <w:p w:rsidR="00636EC9" w:rsidRPr="00636EC9" w:rsidRDefault="00636EC9" w:rsidP="00636EC9">
      <w:pPr>
        <w:pStyle w:val="Code"/>
      </w:pPr>
      <w:r w:rsidRPr="00636EC9">
        <w:t xml:space="preserve">                    return;</w:t>
      </w:r>
    </w:p>
    <w:p w:rsidR="00636EC9" w:rsidRPr="00636EC9" w:rsidRDefault="00636EC9" w:rsidP="00636EC9">
      <w:pPr>
        <w:pStyle w:val="Code"/>
      </w:pPr>
      <w:r w:rsidRPr="00636EC9">
        <w:t xml:space="preserve">                }</w:t>
      </w:r>
    </w:p>
    <w:p w:rsidR="00636EC9" w:rsidRPr="00636EC9" w:rsidRDefault="00636EC9" w:rsidP="00636EC9">
      <w:pPr>
        <w:pStyle w:val="Code"/>
      </w:pPr>
    </w:p>
    <w:p w:rsidR="00636EC9" w:rsidRPr="00636EC9" w:rsidRDefault="00636EC9" w:rsidP="00636EC9">
      <w:pPr>
        <w:pStyle w:val="Code"/>
      </w:pPr>
      <w:r w:rsidRPr="00636EC9">
        <w:t xml:space="preserve">                for(int i = 0; i &lt; _table.getItems().size(); i++){</w:t>
      </w:r>
    </w:p>
    <w:p w:rsidR="00636EC9" w:rsidRPr="00636EC9" w:rsidRDefault="00636EC9" w:rsidP="00636EC9">
      <w:pPr>
        <w:pStyle w:val="Code"/>
      </w:pPr>
      <w:r w:rsidRPr="00636EC9">
        <w:t xml:space="preserve">                    if((_table.getItems().get(i).getNumberInvoice().equals(_txtNumberInvoice.getText()))</w:t>
      </w:r>
    </w:p>
    <w:p w:rsidR="00636EC9" w:rsidRPr="00636EC9" w:rsidRDefault="00636EC9" w:rsidP="00636EC9">
      <w:pPr>
        <w:pStyle w:val="Code"/>
      </w:pPr>
      <w:r w:rsidRPr="00636EC9">
        <w:t xml:space="preserve">                            &amp;&amp; (_table.getItems().get(i).getNumberWagon() == Integer.valueOf(_txtNumberWagon.getText()))){</w:t>
      </w:r>
    </w:p>
    <w:p w:rsidR="00636EC9" w:rsidRPr="00636EC9" w:rsidRDefault="00636EC9" w:rsidP="00636EC9">
      <w:pPr>
        <w:pStyle w:val="Code"/>
        <w:rPr>
          <w:lang w:val="ru-RU"/>
        </w:rPr>
      </w:pPr>
      <w:r w:rsidRPr="00636EC9">
        <w:t xml:space="preserve">                        Invoices</w:t>
      </w:r>
      <w:r w:rsidRPr="00636EC9">
        <w:rPr>
          <w:lang w:val="ru-RU"/>
        </w:rPr>
        <w:t>.</w:t>
      </w:r>
      <w:r w:rsidRPr="00636EC9">
        <w:t>MessageShow</w:t>
      </w:r>
      <w:r w:rsidRPr="00636EC9">
        <w:rPr>
          <w:lang w:val="ru-RU"/>
        </w:rPr>
        <w:t>(</w:t>
      </w:r>
      <w:r w:rsidRPr="00636EC9">
        <w:t>Alert</w:t>
      </w:r>
      <w:r w:rsidRPr="00636EC9">
        <w:rPr>
          <w:lang w:val="ru-RU"/>
        </w:rPr>
        <w:t>.</w:t>
      </w:r>
      <w:r w:rsidRPr="00636EC9">
        <w:t>AlertType</w:t>
      </w:r>
      <w:r w:rsidRPr="00636EC9">
        <w:rPr>
          <w:lang w:val="ru-RU"/>
        </w:rPr>
        <w:t>.</w:t>
      </w:r>
      <w:r w:rsidRPr="00636EC9">
        <w:t>ERROR</w:t>
      </w:r>
      <w:r w:rsidRPr="00636EC9">
        <w:rPr>
          <w:lang w:val="ru-RU"/>
        </w:rPr>
        <w:t>, "Ошибка!", "Запись с данным номером накладной и номером полувагона уже присутствует в базе данных!");</w:t>
      </w:r>
    </w:p>
    <w:p w:rsidR="00636EC9" w:rsidRPr="00636EC9" w:rsidRDefault="00636EC9" w:rsidP="00636EC9">
      <w:pPr>
        <w:pStyle w:val="Code"/>
        <w:rPr>
          <w:lang w:val="ru-RU"/>
        </w:rPr>
      </w:pPr>
      <w:r w:rsidRPr="00636EC9">
        <w:rPr>
          <w:lang w:val="ru-RU"/>
        </w:rPr>
        <w:t xml:space="preserve">                        </w:t>
      </w:r>
      <w:r w:rsidRPr="00636EC9">
        <w:t>return</w:t>
      </w:r>
      <w:r w:rsidRPr="00636EC9">
        <w:rPr>
          <w:lang w:val="ru-RU"/>
        </w:rPr>
        <w:t>;</w:t>
      </w:r>
    </w:p>
    <w:p w:rsidR="00636EC9" w:rsidRPr="00636EC9" w:rsidRDefault="00636EC9" w:rsidP="00636EC9">
      <w:pPr>
        <w:pStyle w:val="Code"/>
        <w:rPr>
          <w:lang w:val="ru-RU"/>
        </w:rPr>
      </w:pPr>
      <w:r w:rsidRPr="00636EC9">
        <w:rPr>
          <w:lang w:val="ru-RU"/>
        </w:rPr>
        <w:t xml:space="preserve">                    }</w:t>
      </w:r>
    </w:p>
    <w:p w:rsidR="00636EC9" w:rsidRPr="00636EC9" w:rsidRDefault="00636EC9" w:rsidP="00636EC9">
      <w:pPr>
        <w:pStyle w:val="Code"/>
        <w:rPr>
          <w:lang w:val="ru-RU"/>
        </w:rPr>
      </w:pPr>
      <w:r w:rsidRPr="00636EC9">
        <w:rPr>
          <w:lang w:val="ru-RU"/>
        </w:rPr>
        <w:t xml:space="preserve">                }</w:t>
      </w:r>
    </w:p>
    <w:p w:rsidR="00636EC9" w:rsidRPr="00636EC9" w:rsidRDefault="00636EC9" w:rsidP="00636EC9">
      <w:pPr>
        <w:pStyle w:val="Code"/>
        <w:rPr>
          <w:lang w:val="ru-RU"/>
        </w:rPr>
      </w:pPr>
    </w:p>
    <w:p w:rsidR="00636EC9" w:rsidRPr="00636EC9" w:rsidRDefault="00636EC9" w:rsidP="00636EC9">
      <w:pPr>
        <w:pStyle w:val="Code"/>
        <w:rPr>
          <w:lang w:val="ru-RU"/>
        </w:rPr>
      </w:pPr>
      <w:r w:rsidRPr="00636EC9">
        <w:rPr>
          <w:lang w:val="ru-RU"/>
        </w:rPr>
        <w:t xml:space="preserve">                //логика добавления в базу данных на сервере:</w:t>
      </w:r>
    </w:p>
    <w:p w:rsidR="00636EC9" w:rsidRPr="00636EC9" w:rsidRDefault="00636EC9" w:rsidP="00636EC9">
      <w:pPr>
        <w:pStyle w:val="Code"/>
      </w:pPr>
      <w:r w:rsidRPr="00636EC9">
        <w:rPr>
          <w:lang w:val="ru-RU"/>
        </w:rPr>
        <w:t xml:space="preserve">                </w:t>
      </w:r>
      <w:r w:rsidRPr="00636EC9">
        <w:t>DataElementRegisterInsert dataElement = new DataElementRegisterInsert(</w:t>
      </w:r>
    </w:p>
    <w:p w:rsidR="00636EC9" w:rsidRPr="00636EC9" w:rsidRDefault="00636EC9" w:rsidP="00636EC9">
      <w:pPr>
        <w:pStyle w:val="Code"/>
      </w:pPr>
      <w:r w:rsidRPr="00636EC9">
        <w:t xml:space="preserve">                        _txtNumberInvoice.getText(),</w:t>
      </w:r>
    </w:p>
    <w:p w:rsidR="00636EC9" w:rsidRPr="00636EC9" w:rsidRDefault="00636EC9" w:rsidP="00636EC9">
      <w:pPr>
        <w:pStyle w:val="Code"/>
      </w:pPr>
      <w:r w:rsidRPr="00636EC9">
        <w:t xml:space="preserve">                        Integer.valueOf(_txtNumberWagon.getText()),</w:t>
      </w:r>
    </w:p>
    <w:p w:rsidR="00636EC9" w:rsidRPr="00636EC9" w:rsidRDefault="00636EC9" w:rsidP="00636EC9">
      <w:pPr>
        <w:pStyle w:val="Code"/>
      </w:pPr>
      <w:r w:rsidRPr="00636EC9">
        <w:t xml:space="preserve">                        Short.valueOf(_txtSerialNumber.getText()),</w:t>
      </w:r>
    </w:p>
    <w:p w:rsidR="00636EC9" w:rsidRPr="00636EC9" w:rsidRDefault="00636EC9" w:rsidP="00636EC9">
      <w:pPr>
        <w:pStyle w:val="Code"/>
      </w:pPr>
      <w:r w:rsidRPr="00636EC9">
        <w:t xml:space="preserve">                        Float.valueOf(_txtSd.getText())</w:t>
      </w:r>
    </w:p>
    <w:p w:rsidR="00636EC9" w:rsidRPr="00636EC9" w:rsidRDefault="00636EC9" w:rsidP="00636EC9">
      <w:pPr>
        <w:pStyle w:val="Code"/>
      </w:pPr>
      <w:r w:rsidRPr="00636EC9">
        <w:t xml:space="preserve">                );</w:t>
      </w:r>
    </w:p>
    <w:p w:rsidR="00636EC9" w:rsidRPr="00636EC9" w:rsidRDefault="00636EC9" w:rsidP="00636EC9">
      <w:pPr>
        <w:pStyle w:val="Code"/>
      </w:pPr>
    </w:p>
    <w:p w:rsidR="00636EC9" w:rsidRPr="00636EC9" w:rsidRDefault="00636EC9" w:rsidP="00636EC9">
      <w:pPr>
        <w:pStyle w:val="Code"/>
      </w:pPr>
      <w:r w:rsidRPr="00636EC9">
        <w:t xml:space="preserve">                try{</w:t>
      </w:r>
    </w:p>
    <w:p w:rsidR="00636EC9" w:rsidRPr="00636EC9" w:rsidRDefault="00636EC9" w:rsidP="00636EC9">
      <w:pPr>
        <w:pStyle w:val="Code"/>
      </w:pPr>
      <w:r w:rsidRPr="00636EC9">
        <w:lastRenderedPageBreak/>
        <w:t xml:space="preserve">                    DataNetwork.updateDataElement("http://localhost:8080/database/register/insert", dataElement);</w:t>
      </w:r>
    </w:p>
    <w:p w:rsidR="00636EC9" w:rsidRPr="00636EC9" w:rsidRDefault="00636EC9" w:rsidP="00636EC9">
      <w:pPr>
        <w:pStyle w:val="Code"/>
      </w:pPr>
      <w:r w:rsidRPr="00636EC9">
        <w:t xml:space="preserve">                }catch (Exception e){</w:t>
      </w:r>
    </w:p>
    <w:p w:rsidR="00636EC9" w:rsidRPr="00636EC9" w:rsidRDefault="00636EC9" w:rsidP="00636EC9">
      <w:pPr>
        <w:pStyle w:val="Code"/>
      </w:pPr>
      <w:r w:rsidRPr="00636EC9">
        <w:t xml:space="preserve">                    Invoices.MessageShow(Alert.AlertType.ERROR, "Ошибка!", e.getMessage());</w:t>
      </w:r>
    </w:p>
    <w:p w:rsidR="00636EC9" w:rsidRPr="00636EC9" w:rsidRDefault="00636EC9" w:rsidP="00636EC9">
      <w:pPr>
        <w:pStyle w:val="Code"/>
        <w:rPr>
          <w:lang w:val="ru-RU"/>
        </w:rPr>
      </w:pPr>
      <w:r w:rsidRPr="00636EC9">
        <w:t xml:space="preserve">                    return</w:t>
      </w:r>
      <w:r w:rsidRPr="00636EC9">
        <w:rPr>
          <w:lang w:val="ru-RU"/>
        </w:rPr>
        <w:t>;</w:t>
      </w:r>
    </w:p>
    <w:p w:rsidR="00636EC9" w:rsidRPr="00636EC9" w:rsidRDefault="00636EC9" w:rsidP="00636EC9">
      <w:pPr>
        <w:pStyle w:val="Code"/>
        <w:rPr>
          <w:lang w:val="ru-RU"/>
        </w:rPr>
      </w:pPr>
      <w:r w:rsidRPr="00636EC9">
        <w:rPr>
          <w:lang w:val="ru-RU"/>
        </w:rPr>
        <w:t xml:space="preserve">                }</w:t>
      </w:r>
    </w:p>
    <w:p w:rsidR="00636EC9" w:rsidRPr="00636EC9" w:rsidRDefault="00636EC9" w:rsidP="00636EC9">
      <w:pPr>
        <w:pStyle w:val="Code"/>
        <w:rPr>
          <w:lang w:val="ru-RU"/>
        </w:rPr>
      </w:pPr>
    </w:p>
    <w:p w:rsidR="00636EC9" w:rsidRPr="00636EC9" w:rsidRDefault="00636EC9" w:rsidP="00636EC9">
      <w:pPr>
        <w:pStyle w:val="Code"/>
        <w:rPr>
          <w:lang w:val="ru-RU"/>
        </w:rPr>
      </w:pPr>
      <w:r w:rsidRPr="00636EC9">
        <w:rPr>
          <w:lang w:val="ru-RU"/>
        </w:rPr>
        <w:t xml:space="preserve">                //логика добавления в таблицу:</w:t>
      </w:r>
    </w:p>
    <w:p w:rsidR="00636EC9" w:rsidRPr="00636EC9" w:rsidRDefault="00636EC9" w:rsidP="00636EC9">
      <w:pPr>
        <w:pStyle w:val="Code"/>
      </w:pPr>
      <w:r w:rsidRPr="00636EC9">
        <w:rPr>
          <w:lang w:val="ru-RU"/>
        </w:rPr>
        <w:t xml:space="preserve">                </w:t>
      </w:r>
      <w:r w:rsidRPr="00636EC9">
        <w:t>_table.getItems().add(new DataRegisterTableView(</w:t>
      </w:r>
    </w:p>
    <w:p w:rsidR="00636EC9" w:rsidRPr="00636EC9" w:rsidRDefault="00636EC9" w:rsidP="00636EC9">
      <w:pPr>
        <w:pStyle w:val="Code"/>
      </w:pPr>
      <w:r w:rsidRPr="00636EC9">
        <w:t xml:space="preserve">                        _txtNumberInvoice.getText(),</w:t>
      </w:r>
    </w:p>
    <w:p w:rsidR="00636EC9" w:rsidRPr="00636EC9" w:rsidRDefault="00636EC9" w:rsidP="00636EC9">
      <w:pPr>
        <w:pStyle w:val="Code"/>
      </w:pPr>
      <w:r w:rsidRPr="00636EC9">
        <w:t xml:space="preserve">                        Integer.valueOf(_txtNumberWagon.getText()),</w:t>
      </w:r>
    </w:p>
    <w:p w:rsidR="00636EC9" w:rsidRPr="00636EC9" w:rsidRDefault="00636EC9" w:rsidP="00636EC9">
      <w:pPr>
        <w:pStyle w:val="Code"/>
      </w:pPr>
      <w:r w:rsidRPr="00636EC9">
        <w:t xml:space="preserve">                        "Не прибыл",</w:t>
      </w:r>
    </w:p>
    <w:p w:rsidR="00636EC9" w:rsidRPr="00636EC9" w:rsidRDefault="00636EC9" w:rsidP="00636EC9">
      <w:pPr>
        <w:pStyle w:val="Code"/>
      </w:pPr>
      <w:r w:rsidRPr="00636EC9">
        <w:t xml:space="preserve">                        Short.valueOf(_txtSerialNumber.getText()),</w:t>
      </w:r>
    </w:p>
    <w:p w:rsidR="00636EC9" w:rsidRPr="00636EC9" w:rsidRDefault="00636EC9" w:rsidP="00636EC9">
      <w:pPr>
        <w:pStyle w:val="Code"/>
      </w:pPr>
      <w:r w:rsidRPr="00636EC9">
        <w:t xml:space="preserve">                        (short) 0,</w:t>
      </w:r>
    </w:p>
    <w:p w:rsidR="00636EC9" w:rsidRPr="00636EC9" w:rsidRDefault="00636EC9" w:rsidP="00636EC9">
      <w:pPr>
        <w:pStyle w:val="Code"/>
      </w:pPr>
      <w:r w:rsidRPr="00636EC9">
        <w:t xml:space="preserve">                        Float.valueOf(_txtSd.getText())</w:t>
      </w:r>
    </w:p>
    <w:p w:rsidR="00636EC9" w:rsidRPr="00636EC9" w:rsidRDefault="00636EC9" w:rsidP="00636EC9">
      <w:pPr>
        <w:pStyle w:val="Code"/>
      </w:pPr>
      <w:r w:rsidRPr="00636EC9">
        <w:t xml:space="preserve">                ));</w:t>
      </w:r>
    </w:p>
    <w:p w:rsidR="00636EC9" w:rsidRPr="00636EC9" w:rsidRDefault="00636EC9" w:rsidP="00636EC9">
      <w:pPr>
        <w:pStyle w:val="Code"/>
      </w:pPr>
      <w:r w:rsidRPr="00636EC9">
        <w:t xml:space="preserve">            }</w:t>
      </w:r>
    </w:p>
    <w:p w:rsidR="00636EC9" w:rsidRPr="00636EC9" w:rsidRDefault="00636EC9" w:rsidP="00636EC9">
      <w:pPr>
        <w:pStyle w:val="Code"/>
      </w:pPr>
      <w:r w:rsidRPr="00636EC9">
        <w:t xml:space="preserve">        });</w:t>
      </w:r>
    </w:p>
    <w:p w:rsidR="00636EC9" w:rsidRPr="00636EC9" w:rsidRDefault="00636EC9" w:rsidP="00636EC9">
      <w:pPr>
        <w:pStyle w:val="Code"/>
      </w:pPr>
    </w:p>
    <w:p w:rsidR="00636EC9" w:rsidRPr="00636EC9" w:rsidRDefault="00636EC9" w:rsidP="00636EC9">
      <w:pPr>
        <w:pStyle w:val="Code"/>
      </w:pPr>
      <w:r w:rsidRPr="00636EC9">
        <w:t xml:space="preserve">        _updateData.addEventHandler(MouseEvent.MOUSE_CLICKED, new EventHandler&lt;MouseEvent&gt;() {</w:t>
      </w:r>
    </w:p>
    <w:p w:rsidR="00636EC9" w:rsidRPr="00636EC9" w:rsidRDefault="00636EC9" w:rsidP="00636EC9">
      <w:pPr>
        <w:pStyle w:val="Code"/>
      </w:pPr>
      <w:r w:rsidRPr="00636EC9">
        <w:t xml:space="preserve">            @Override</w:t>
      </w:r>
    </w:p>
    <w:p w:rsidR="00636EC9" w:rsidRPr="00636EC9" w:rsidRDefault="00636EC9" w:rsidP="00636EC9">
      <w:pPr>
        <w:pStyle w:val="Code"/>
      </w:pPr>
      <w:r w:rsidRPr="00636EC9">
        <w:t xml:space="preserve">            public void handle(MouseEvent event) {</w:t>
      </w:r>
    </w:p>
    <w:p w:rsidR="00636EC9" w:rsidRPr="00636EC9" w:rsidRDefault="00636EC9" w:rsidP="00636EC9">
      <w:pPr>
        <w:pStyle w:val="Code"/>
      </w:pPr>
      <w:r w:rsidRPr="00636EC9">
        <w:t xml:space="preserve">                if(!DataValidator.requiredValidator(new String[]{</w:t>
      </w:r>
    </w:p>
    <w:p w:rsidR="00636EC9" w:rsidRPr="00636EC9" w:rsidRDefault="00636EC9" w:rsidP="00636EC9">
      <w:pPr>
        <w:pStyle w:val="Code"/>
      </w:pPr>
      <w:r w:rsidRPr="00636EC9">
        <w:t xml:space="preserve">                        _txtNumberInvoice.getText(),</w:t>
      </w:r>
    </w:p>
    <w:p w:rsidR="00636EC9" w:rsidRPr="00636EC9" w:rsidRDefault="00636EC9" w:rsidP="00636EC9">
      <w:pPr>
        <w:pStyle w:val="Code"/>
      </w:pPr>
      <w:r w:rsidRPr="00636EC9">
        <w:t xml:space="preserve">                        _txtNumberWagon.getText(),</w:t>
      </w:r>
    </w:p>
    <w:p w:rsidR="00636EC9" w:rsidRPr="00636EC9" w:rsidRDefault="00636EC9" w:rsidP="00636EC9">
      <w:pPr>
        <w:pStyle w:val="Code"/>
      </w:pPr>
      <w:r w:rsidRPr="00636EC9">
        <w:t xml:space="preserve">                        _txtSerialNumber.getText(),</w:t>
      </w:r>
    </w:p>
    <w:p w:rsidR="00636EC9" w:rsidRPr="00636EC9" w:rsidRDefault="00636EC9" w:rsidP="00636EC9">
      <w:pPr>
        <w:pStyle w:val="Code"/>
      </w:pPr>
      <w:r w:rsidRPr="00636EC9">
        <w:t xml:space="preserve">                        _txtSd.getText()</w:t>
      </w:r>
    </w:p>
    <w:p w:rsidR="00636EC9" w:rsidRPr="00636EC9" w:rsidRDefault="00636EC9" w:rsidP="00636EC9">
      <w:pPr>
        <w:pStyle w:val="Code"/>
      </w:pPr>
      <w:r w:rsidRPr="00636EC9">
        <w:t xml:space="preserve">                })){</w:t>
      </w:r>
    </w:p>
    <w:p w:rsidR="00636EC9" w:rsidRPr="00636EC9" w:rsidRDefault="00636EC9" w:rsidP="00636EC9">
      <w:pPr>
        <w:pStyle w:val="Code"/>
      </w:pPr>
      <w:r w:rsidRPr="00636EC9">
        <w:t xml:space="preserve">                    Invoices.MessageShow(Alert.AlertType.ERROR, "Ошибка!", "Все поля должны быть заполнены!");</w:t>
      </w:r>
    </w:p>
    <w:p w:rsidR="00636EC9" w:rsidRPr="00636EC9" w:rsidRDefault="00636EC9" w:rsidP="00636EC9">
      <w:pPr>
        <w:pStyle w:val="Code"/>
      </w:pPr>
      <w:r w:rsidRPr="00636EC9">
        <w:t xml:space="preserve">                    return;</w:t>
      </w:r>
    </w:p>
    <w:p w:rsidR="00636EC9" w:rsidRPr="00636EC9" w:rsidRDefault="00636EC9" w:rsidP="00636EC9">
      <w:pPr>
        <w:pStyle w:val="Code"/>
      </w:pPr>
      <w:r w:rsidRPr="00636EC9">
        <w:t xml:space="preserve">                }else if((!DataValidator.isAllNumber(_txtNumberWagon.getText()))</w:t>
      </w:r>
    </w:p>
    <w:p w:rsidR="00636EC9" w:rsidRPr="00636EC9" w:rsidRDefault="00636EC9" w:rsidP="00636EC9">
      <w:pPr>
        <w:pStyle w:val="Code"/>
      </w:pPr>
      <w:r w:rsidRPr="00636EC9">
        <w:t xml:space="preserve">                || (Integer.valueOf(_txtNumberWagon.getText()) &lt;= 0)){</w:t>
      </w:r>
    </w:p>
    <w:p w:rsidR="00636EC9" w:rsidRPr="00636EC9" w:rsidRDefault="00636EC9" w:rsidP="00636EC9">
      <w:pPr>
        <w:pStyle w:val="Code"/>
      </w:pPr>
      <w:r w:rsidRPr="00636EC9">
        <w:t xml:space="preserve">                    Invoices.MessageShow(Alert.AlertType.ERROR, "Ошибка!", "Номер полувагона должен состоять только из цифр!");</w:t>
      </w:r>
    </w:p>
    <w:p w:rsidR="00636EC9" w:rsidRPr="00636EC9" w:rsidRDefault="00636EC9" w:rsidP="00636EC9">
      <w:pPr>
        <w:pStyle w:val="Code"/>
      </w:pPr>
      <w:r w:rsidRPr="00636EC9">
        <w:t xml:space="preserve">                    return;</w:t>
      </w:r>
    </w:p>
    <w:p w:rsidR="00636EC9" w:rsidRPr="00636EC9" w:rsidRDefault="00636EC9" w:rsidP="00636EC9">
      <w:pPr>
        <w:pStyle w:val="Code"/>
      </w:pPr>
      <w:r w:rsidRPr="00636EC9">
        <w:t xml:space="preserve">                }else if(!DataValidator.isAllNumber(_txtSerialNumber.getText())</w:t>
      </w:r>
    </w:p>
    <w:p w:rsidR="00636EC9" w:rsidRPr="00636EC9" w:rsidRDefault="00636EC9" w:rsidP="00636EC9">
      <w:pPr>
        <w:pStyle w:val="Code"/>
      </w:pPr>
      <w:r w:rsidRPr="00636EC9">
        <w:t xml:space="preserve">                        || (Integer.valueOf(_txtSerialNumber.getText()) &lt;= 0)){</w:t>
      </w:r>
    </w:p>
    <w:p w:rsidR="00636EC9" w:rsidRPr="00636EC9" w:rsidRDefault="00636EC9" w:rsidP="00636EC9">
      <w:pPr>
        <w:pStyle w:val="Code"/>
      </w:pPr>
      <w:r w:rsidRPr="00636EC9">
        <w:t xml:space="preserve">                    Invoices.MessageShow(Alert.AlertType.ERROR, "Ошибка!", "Номер полувагона в составе должен быть целым числом и больше 0");</w:t>
      </w:r>
    </w:p>
    <w:p w:rsidR="00636EC9" w:rsidRPr="00636EC9" w:rsidRDefault="00636EC9" w:rsidP="00636EC9">
      <w:pPr>
        <w:pStyle w:val="Code"/>
      </w:pPr>
      <w:r w:rsidRPr="00636EC9">
        <w:t xml:space="preserve">                    return;</w:t>
      </w:r>
    </w:p>
    <w:p w:rsidR="00636EC9" w:rsidRPr="00636EC9" w:rsidRDefault="00636EC9" w:rsidP="00636EC9">
      <w:pPr>
        <w:pStyle w:val="Code"/>
      </w:pPr>
      <w:r w:rsidRPr="00636EC9">
        <w:lastRenderedPageBreak/>
        <w:t xml:space="preserve">                }else if(!DataValidator.isFloatNumber(_txtSd.getText())){</w:t>
      </w:r>
    </w:p>
    <w:p w:rsidR="00636EC9" w:rsidRPr="00636EC9" w:rsidRDefault="00636EC9" w:rsidP="00636EC9">
      <w:pPr>
        <w:pStyle w:val="Code"/>
        <w:rPr>
          <w:lang w:val="ru-RU"/>
        </w:rPr>
      </w:pPr>
      <w:r w:rsidRPr="00636EC9">
        <w:t xml:space="preserve">                    Invoices</w:t>
      </w:r>
      <w:r w:rsidRPr="00636EC9">
        <w:rPr>
          <w:lang w:val="ru-RU"/>
        </w:rPr>
        <w:t>.</w:t>
      </w:r>
      <w:r w:rsidRPr="00636EC9">
        <w:t>MessageShow</w:t>
      </w:r>
      <w:r w:rsidRPr="00636EC9">
        <w:rPr>
          <w:lang w:val="ru-RU"/>
        </w:rPr>
        <w:t>(</w:t>
      </w:r>
      <w:r w:rsidRPr="00636EC9">
        <w:t>Alert</w:t>
      </w:r>
      <w:r w:rsidRPr="00636EC9">
        <w:rPr>
          <w:lang w:val="ru-RU"/>
        </w:rPr>
        <w:t>.</w:t>
      </w:r>
      <w:r w:rsidRPr="00636EC9">
        <w:t>AlertType</w:t>
      </w:r>
      <w:r w:rsidRPr="00636EC9">
        <w:rPr>
          <w:lang w:val="ru-RU"/>
        </w:rPr>
        <w:t>.</w:t>
      </w:r>
      <w:r w:rsidRPr="00636EC9">
        <w:t>ERROR</w:t>
      </w:r>
      <w:r w:rsidRPr="00636EC9">
        <w:rPr>
          <w:lang w:val="ru-RU"/>
        </w:rPr>
        <w:t>, "Ошибка!", "Процент сыпучести вещества должен быть вещественным числом и больше либо равен 0");</w:t>
      </w:r>
    </w:p>
    <w:p w:rsidR="00636EC9" w:rsidRPr="00636EC9" w:rsidRDefault="00636EC9" w:rsidP="00636EC9">
      <w:pPr>
        <w:pStyle w:val="Code"/>
      </w:pPr>
      <w:r w:rsidRPr="00636EC9">
        <w:rPr>
          <w:lang w:val="ru-RU"/>
        </w:rPr>
        <w:t xml:space="preserve">                    </w:t>
      </w:r>
      <w:r w:rsidRPr="00636EC9">
        <w:t>return;</w:t>
      </w:r>
    </w:p>
    <w:p w:rsidR="00636EC9" w:rsidRPr="00636EC9" w:rsidRDefault="00636EC9" w:rsidP="00636EC9">
      <w:pPr>
        <w:pStyle w:val="Code"/>
      </w:pPr>
      <w:r w:rsidRPr="00636EC9">
        <w:t xml:space="preserve">                }else if(_txtNumberWagon.getText().length() != DataSetting.sizeNumberWagon){</w:t>
      </w:r>
    </w:p>
    <w:p w:rsidR="00636EC9" w:rsidRPr="00636EC9" w:rsidRDefault="00636EC9" w:rsidP="00636EC9">
      <w:pPr>
        <w:pStyle w:val="Code"/>
      </w:pPr>
      <w:r w:rsidRPr="00636EC9">
        <w:t xml:space="preserve">                    Invoices.MessageShow(Alert.AlertType.ERROR, "Ошибка!", "Длина последовательности цифр номера полувагона должна быть равна " +</w:t>
      </w:r>
    </w:p>
    <w:p w:rsidR="00636EC9" w:rsidRPr="00636EC9" w:rsidRDefault="00636EC9" w:rsidP="00636EC9">
      <w:pPr>
        <w:pStyle w:val="Code"/>
      </w:pPr>
      <w:r w:rsidRPr="00636EC9">
        <w:t xml:space="preserve">                            DataSetting.sizeNumberWagon);</w:t>
      </w:r>
    </w:p>
    <w:p w:rsidR="00636EC9" w:rsidRPr="00636EC9" w:rsidRDefault="00636EC9" w:rsidP="00636EC9">
      <w:pPr>
        <w:pStyle w:val="Code"/>
      </w:pPr>
      <w:r w:rsidRPr="00636EC9">
        <w:t xml:space="preserve">                    return;</w:t>
      </w:r>
    </w:p>
    <w:p w:rsidR="00636EC9" w:rsidRPr="00636EC9" w:rsidRDefault="00636EC9" w:rsidP="00636EC9">
      <w:pPr>
        <w:pStyle w:val="Code"/>
      </w:pPr>
      <w:r w:rsidRPr="00636EC9">
        <w:t xml:space="preserve">                }</w:t>
      </w:r>
    </w:p>
    <w:p w:rsidR="00636EC9" w:rsidRPr="00636EC9" w:rsidRDefault="00636EC9" w:rsidP="00636EC9">
      <w:pPr>
        <w:pStyle w:val="Code"/>
      </w:pPr>
    </w:p>
    <w:p w:rsidR="00636EC9" w:rsidRPr="00636EC9" w:rsidRDefault="00636EC9" w:rsidP="00636EC9">
      <w:pPr>
        <w:pStyle w:val="Code"/>
      </w:pPr>
      <w:r w:rsidRPr="00636EC9">
        <w:t xml:space="preserve">                int index = (-1);</w:t>
      </w:r>
    </w:p>
    <w:p w:rsidR="00636EC9" w:rsidRPr="00636EC9" w:rsidRDefault="00636EC9" w:rsidP="00636EC9">
      <w:pPr>
        <w:pStyle w:val="Code"/>
      </w:pPr>
      <w:r w:rsidRPr="00636EC9">
        <w:t xml:space="preserve">                for(int i = 0; i &lt; _table.getItems().size(); i++){</w:t>
      </w:r>
    </w:p>
    <w:p w:rsidR="00636EC9" w:rsidRPr="00636EC9" w:rsidRDefault="00636EC9" w:rsidP="00636EC9">
      <w:pPr>
        <w:pStyle w:val="Code"/>
      </w:pPr>
      <w:r w:rsidRPr="00636EC9">
        <w:t xml:space="preserve">                    if((_table.getItems().get(i).getNumberInvoice().equals(_txtNumberInvoice.getText()))</w:t>
      </w:r>
    </w:p>
    <w:p w:rsidR="00636EC9" w:rsidRPr="00636EC9" w:rsidRDefault="00636EC9" w:rsidP="00636EC9">
      <w:pPr>
        <w:pStyle w:val="Code"/>
      </w:pPr>
      <w:r w:rsidRPr="00636EC9">
        <w:t xml:space="preserve">                    &amp;&amp; (_table.getItems().get(i).getNumberWagon() == Integer.valueOf(_txtNumberWagon.getText()))){</w:t>
      </w:r>
    </w:p>
    <w:p w:rsidR="00636EC9" w:rsidRPr="00636EC9" w:rsidRDefault="00636EC9" w:rsidP="00636EC9">
      <w:pPr>
        <w:pStyle w:val="Code"/>
      </w:pPr>
      <w:r w:rsidRPr="00636EC9">
        <w:t xml:space="preserve">                        index = i;</w:t>
      </w:r>
    </w:p>
    <w:p w:rsidR="00636EC9" w:rsidRPr="00636EC9" w:rsidRDefault="00636EC9" w:rsidP="00636EC9">
      <w:pPr>
        <w:pStyle w:val="Code"/>
      </w:pPr>
      <w:r w:rsidRPr="00636EC9">
        <w:t xml:space="preserve">                        break;</w:t>
      </w:r>
    </w:p>
    <w:p w:rsidR="00636EC9" w:rsidRPr="00636EC9" w:rsidRDefault="00636EC9" w:rsidP="00636EC9">
      <w:pPr>
        <w:pStyle w:val="Code"/>
      </w:pPr>
      <w:r w:rsidRPr="00636EC9">
        <w:t xml:space="preserve">                    }</w:t>
      </w:r>
    </w:p>
    <w:p w:rsidR="00636EC9" w:rsidRPr="00636EC9" w:rsidRDefault="00636EC9" w:rsidP="00636EC9">
      <w:pPr>
        <w:pStyle w:val="Code"/>
      </w:pPr>
      <w:r w:rsidRPr="00636EC9">
        <w:t xml:space="preserve">                }</w:t>
      </w:r>
    </w:p>
    <w:p w:rsidR="00636EC9" w:rsidRPr="00636EC9" w:rsidRDefault="00636EC9" w:rsidP="00636EC9">
      <w:pPr>
        <w:pStyle w:val="Code"/>
      </w:pPr>
    </w:p>
    <w:p w:rsidR="00636EC9" w:rsidRPr="00636EC9" w:rsidRDefault="00636EC9" w:rsidP="00636EC9">
      <w:pPr>
        <w:pStyle w:val="Code"/>
      </w:pPr>
      <w:r w:rsidRPr="00636EC9">
        <w:t xml:space="preserve">                if(index &lt; 0){</w:t>
      </w:r>
    </w:p>
    <w:p w:rsidR="00636EC9" w:rsidRPr="00636EC9" w:rsidRDefault="00636EC9" w:rsidP="00636EC9">
      <w:pPr>
        <w:pStyle w:val="Code"/>
        <w:rPr>
          <w:lang w:val="ru-RU"/>
        </w:rPr>
      </w:pPr>
      <w:r w:rsidRPr="00636EC9">
        <w:t xml:space="preserve">                    Invoices</w:t>
      </w:r>
      <w:r w:rsidRPr="00636EC9">
        <w:rPr>
          <w:lang w:val="ru-RU"/>
        </w:rPr>
        <w:t>.</w:t>
      </w:r>
      <w:r w:rsidRPr="00636EC9">
        <w:t>MessageShow</w:t>
      </w:r>
      <w:r w:rsidRPr="00636EC9">
        <w:rPr>
          <w:lang w:val="ru-RU"/>
        </w:rPr>
        <w:t>(</w:t>
      </w:r>
      <w:r w:rsidRPr="00636EC9">
        <w:t>Alert</w:t>
      </w:r>
      <w:r w:rsidRPr="00636EC9">
        <w:rPr>
          <w:lang w:val="ru-RU"/>
        </w:rPr>
        <w:t>.</w:t>
      </w:r>
      <w:r w:rsidRPr="00636EC9">
        <w:t>AlertType</w:t>
      </w:r>
      <w:r w:rsidRPr="00636EC9">
        <w:rPr>
          <w:lang w:val="ru-RU"/>
        </w:rPr>
        <w:t>.</w:t>
      </w:r>
      <w:r w:rsidRPr="00636EC9">
        <w:t>ERROR</w:t>
      </w:r>
      <w:r w:rsidRPr="00636EC9">
        <w:rPr>
          <w:lang w:val="ru-RU"/>
        </w:rPr>
        <w:t>, "Ошибка!", "Записи с данным номером накладной и номером полувагона в базе данных нет!");</w:t>
      </w:r>
    </w:p>
    <w:p w:rsidR="00636EC9" w:rsidRPr="00636EC9" w:rsidRDefault="00636EC9" w:rsidP="00636EC9">
      <w:pPr>
        <w:pStyle w:val="Code"/>
        <w:rPr>
          <w:lang w:val="ru-RU"/>
        </w:rPr>
      </w:pPr>
      <w:r w:rsidRPr="00636EC9">
        <w:rPr>
          <w:lang w:val="ru-RU"/>
        </w:rPr>
        <w:t xml:space="preserve">                    </w:t>
      </w:r>
      <w:r w:rsidRPr="00636EC9">
        <w:t>return</w:t>
      </w:r>
      <w:r w:rsidRPr="00636EC9">
        <w:rPr>
          <w:lang w:val="ru-RU"/>
        </w:rPr>
        <w:t>;</w:t>
      </w:r>
    </w:p>
    <w:p w:rsidR="00636EC9" w:rsidRPr="00636EC9" w:rsidRDefault="00636EC9" w:rsidP="00636EC9">
      <w:pPr>
        <w:pStyle w:val="Code"/>
        <w:rPr>
          <w:lang w:val="ru-RU"/>
        </w:rPr>
      </w:pPr>
      <w:r w:rsidRPr="00636EC9">
        <w:rPr>
          <w:lang w:val="ru-RU"/>
        </w:rPr>
        <w:t xml:space="preserve">                }</w:t>
      </w:r>
    </w:p>
    <w:p w:rsidR="00636EC9" w:rsidRPr="00636EC9" w:rsidRDefault="00636EC9" w:rsidP="00636EC9">
      <w:pPr>
        <w:pStyle w:val="Code"/>
        <w:rPr>
          <w:lang w:val="ru-RU"/>
        </w:rPr>
      </w:pPr>
    </w:p>
    <w:p w:rsidR="00636EC9" w:rsidRPr="00636EC9" w:rsidRDefault="00636EC9" w:rsidP="00636EC9">
      <w:pPr>
        <w:pStyle w:val="Code"/>
        <w:rPr>
          <w:lang w:val="ru-RU"/>
        </w:rPr>
      </w:pPr>
      <w:r w:rsidRPr="00636EC9">
        <w:rPr>
          <w:lang w:val="ru-RU"/>
        </w:rPr>
        <w:t xml:space="preserve">                //логика обновления записи в базе данных на сервере:</w:t>
      </w:r>
    </w:p>
    <w:p w:rsidR="00636EC9" w:rsidRPr="00636EC9" w:rsidRDefault="00636EC9" w:rsidP="00636EC9">
      <w:pPr>
        <w:pStyle w:val="Code"/>
      </w:pPr>
      <w:r w:rsidRPr="00636EC9">
        <w:rPr>
          <w:lang w:val="ru-RU"/>
        </w:rPr>
        <w:t xml:space="preserve">                </w:t>
      </w:r>
      <w:r w:rsidRPr="00636EC9">
        <w:t>DataElementRegisterInsert dataElement = new DataElementRegisterInsert(</w:t>
      </w:r>
    </w:p>
    <w:p w:rsidR="00636EC9" w:rsidRPr="00636EC9" w:rsidRDefault="00636EC9" w:rsidP="00636EC9">
      <w:pPr>
        <w:pStyle w:val="Code"/>
      </w:pPr>
      <w:r w:rsidRPr="00636EC9">
        <w:t xml:space="preserve">                        _txtNumberInvoice.getText(),</w:t>
      </w:r>
    </w:p>
    <w:p w:rsidR="00636EC9" w:rsidRPr="00636EC9" w:rsidRDefault="00636EC9" w:rsidP="00636EC9">
      <w:pPr>
        <w:pStyle w:val="Code"/>
      </w:pPr>
      <w:r w:rsidRPr="00636EC9">
        <w:t xml:space="preserve">                        Integer.valueOf(_txtNumberWagon.getText()),</w:t>
      </w:r>
    </w:p>
    <w:p w:rsidR="00636EC9" w:rsidRPr="00636EC9" w:rsidRDefault="00636EC9" w:rsidP="00636EC9">
      <w:pPr>
        <w:pStyle w:val="Code"/>
      </w:pPr>
      <w:r w:rsidRPr="00636EC9">
        <w:t xml:space="preserve">                        Short.valueOf(_txtSerialNumber.getText()),</w:t>
      </w:r>
    </w:p>
    <w:p w:rsidR="00636EC9" w:rsidRPr="00636EC9" w:rsidRDefault="00636EC9" w:rsidP="00636EC9">
      <w:pPr>
        <w:pStyle w:val="Code"/>
      </w:pPr>
      <w:r w:rsidRPr="00636EC9">
        <w:t xml:space="preserve">                        Float.valueOf(_txtSd.getText())</w:t>
      </w:r>
    </w:p>
    <w:p w:rsidR="00636EC9" w:rsidRPr="00636EC9" w:rsidRDefault="00636EC9" w:rsidP="00636EC9">
      <w:pPr>
        <w:pStyle w:val="Code"/>
      </w:pPr>
      <w:r w:rsidRPr="00636EC9">
        <w:t xml:space="preserve">                );</w:t>
      </w:r>
    </w:p>
    <w:p w:rsidR="00636EC9" w:rsidRPr="00636EC9" w:rsidRDefault="00636EC9" w:rsidP="00636EC9">
      <w:pPr>
        <w:pStyle w:val="Code"/>
      </w:pPr>
    </w:p>
    <w:p w:rsidR="00636EC9" w:rsidRPr="00636EC9" w:rsidRDefault="00636EC9" w:rsidP="00636EC9">
      <w:pPr>
        <w:pStyle w:val="Code"/>
      </w:pPr>
      <w:r w:rsidRPr="00636EC9">
        <w:t xml:space="preserve">                try{</w:t>
      </w:r>
    </w:p>
    <w:p w:rsidR="00636EC9" w:rsidRPr="00636EC9" w:rsidRDefault="00636EC9" w:rsidP="00636EC9">
      <w:pPr>
        <w:pStyle w:val="Code"/>
      </w:pPr>
      <w:r w:rsidRPr="00636EC9">
        <w:t xml:space="preserve">                    DataNetwork.updateDataElement("http://localhost:8080/database/register/update", dataElement);</w:t>
      </w:r>
    </w:p>
    <w:p w:rsidR="00636EC9" w:rsidRPr="00636EC9" w:rsidRDefault="00636EC9" w:rsidP="00636EC9">
      <w:pPr>
        <w:pStyle w:val="Code"/>
      </w:pPr>
      <w:r w:rsidRPr="00636EC9">
        <w:t xml:space="preserve">                }catch (Exception e){</w:t>
      </w:r>
    </w:p>
    <w:p w:rsidR="00636EC9" w:rsidRPr="00636EC9" w:rsidRDefault="00636EC9" w:rsidP="00636EC9">
      <w:pPr>
        <w:pStyle w:val="Code"/>
      </w:pPr>
      <w:r w:rsidRPr="00636EC9">
        <w:lastRenderedPageBreak/>
        <w:t xml:space="preserve">                    Invoices.MessageShow(Alert.AlertType.ERROR, "Ошибка!", e.getMessage());</w:t>
      </w:r>
    </w:p>
    <w:p w:rsidR="00636EC9" w:rsidRPr="00636EC9" w:rsidRDefault="00636EC9" w:rsidP="00636EC9">
      <w:pPr>
        <w:pStyle w:val="Code"/>
        <w:rPr>
          <w:lang w:val="ru-RU"/>
        </w:rPr>
      </w:pPr>
      <w:r w:rsidRPr="00636EC9">
        <w:t xml:space="preserve">                    return</w:t>
      </w:r>
      <w:r w:rsidRPr="00636EC9">
        <w:rPr>
          <w:lang w:val="ru-RU"/>
        </w:rPr>
        <w:t>;</w:t>
      </w:r>
    </w:p>
    <w:p w:rsidR="00636EC9" w:rsidRPr="00636EC9" w:rsidRDefault="00636EC9" w:rsidP="00636EC9">
      <w:pPr>
        <w:pStyle w:val="Code"/>
        <w:rPr>
          <w:lang w:val="ru-RU"/>
        </w:rPr>
      </w:pPr>
      <w:r w:rsidRPr="00636EC9">
        <w:rPr>
          <w:lang w:val="ru-RU"/>
        </w:rPr>
        <w:t xml:space="preserve">                }</w:t>
      </w:r>
    </w:p>
    <w:p w:rsidR="00636EC9" w:rsidRPr="00636EC9" w:rsidRDefault="00636EC9" w:rsidP="00636EC9">
      <w:pPr>
        <w:pStyle w:val="Code"/>
        <w:rPr>
          <w:lang w:val="ru-RU"/>
        </w:rPr>
      </w:pPr>
    </w:p>
    <w:p w:rsidR="00636EC9" w:rsidRPr="00636EC9" w:rsidRDefault="00636EC9" w:rsidP="00636EC9">
      <w:pPr>
        <w:pStyle w:val="Code"/>
        <w:rPr>
          <w:lang w:val="ru-RU"/>
        </w:rPr>
      </w:pPr>
      <w:r w:rsidRPr="00636EC9">
        <w:rPr>
          <w:lang w:val="ru-RU"/>
        </w:rPr>
        <w:t xml:space="preserve">                //логика обновления данных в таблице:</w:t>
      </w:r>
    </w:p>
    <w:p w:rsidR="00636EC9" w:rsidRPr="00636EC9" w:rsidRDefault="00636EC9" w:rsidP="00636EC9">
      <w:pPr>
        <w:pStyle w:val="Code"/>
      </w:pPr>
      <w:r w:rsidRPr="00636EC9">
        <w:rPr>
          <w:lang w:val="ru-RU"/>
        </w:rPr>
        <w:t xml:space="preserve">                </w:t>
      </w:r>
      <w:r w:rsidRPr="00636EC9">
        <w:t>_table.getItems().set(index, new DataRegisterTableView(</w:t>
      </w:r>
    </w:p>
    <w:p w:rsidR="00636EC9" w:rsidRPr="00636EC9" w:rsidRDefault="00636EC9" w:rsidP="00636EC9">
      <w:pPr>
        <w:pStyle w:val="Code"/>
      </w:pPr>
      <w:r w:rsidRPr="00636EC9">
        <w:t xml:space="preserve">                        _txtNumberInvoice.getText(),</w:t>
      </w:r>
    </w:p>
    <w:p w:rsidR="00636EC9" w:rsidRPr="00636EC9" w:rsidRDefault="00636EC9" w:rsidP="00636EC9">
      <w:pPr>
        <w:pStyle w:val="Code"/>
      </w:pPr>
      <w:r w:rsidRPr="00636EC9">
        <w:t xml:space="preserve">                        Integer.valueOf(_txtNumberWagon.getText()),</w:t>
      </w:r>
    </w:p>
    <w:p w:rsidR="00636EC9" w:rsidRPr="00636EC9" w:rsidRDefault="00636EC9" w:rsidP="00636EC9">
      <w:pPr>
        <w:pStyle w:val="Code"/>
      </w:pPr>
      <w:r w:rsidRPr="00636EC9">
        <w:t xml:space="preserve">                        "Не прибыл",</w:t>
      </w:r>
    </w:p>
    <w:p w:rsidR="00636EC9" w:rsidRPr="00636EC9" w:rsidRDefault="00636EC9" w:rsidP="00636EC9">
      <w:pPr>
        <w:pStyle w:val="Code"/>
      </w:pPr>
      <w:r w:rsidRPr="00636EC9">
        <w:t xml:space="preserve">                        Short.valueOf(_txtSerialNumber.getText()),</w:t>
      </w:r>
    </w:p>
    <w:p w:rsidR="00636EC9" w:rsidRPr="00636EC9" w:rsidRDefault="00636EC9" w:rsidP="00636EC9">
      <w:pPr>
        <w:pStyle w:val="Code"/>
      </w:pPr>
      <w:r w:rsidRPr="00636EC9">
        <w:t xml:space="preserve">                        (short) 0,</w:t>
      </w:r>
    </w:p>
    <w:p w:rsidR="00636EC9" w:rsidRPr="00636EC9" w:rsidRDefault="00636EC9" w:rsidP="00636EC9">
      <w:pPr>
        <w:pStyle w:val="Code"/>
      </w:pPr>
      <w:r w:rsidRPr="00636EC9">
        <w:t xml:space="preserve">                        Float.valueOf(_txtSd.getText())</w:t>
      </w:r>
    </w:p>
    <w:p w:rsidR="00636EC9" w:rsidRPr="00636EC9" w:rsidRDefault="00636EC9" w:rsidP="00636EC9">
      <w:pPr>
        <w:pStyle w:val="Code"/>
      </w:pPr>
      <w:r w:rsidRPr="00636EC9">
        <w:t xml:space="preserve">                ));</w:t>
      </w:r>
    </w:p>
    <w:p w:rsidR="00636EC9" w:rsidRPr="00636EC9" w:rsidRDefault="00636EC9" w:rsidP="00636EC9">
      <w:pPr>
        <w:pStyle w:val="Code"/>
      </w:pPr>
      <w:r w:rsidRPr="00636EC9">
        <w:t xml:space="preserve">            }</w:t>
      </w:r>
    </w:p>
    <w:p w:rsidR="00636EC9" w:rsidRPr="00636EC9" w:rsidRDefault="00636EC9" w:rsidP="00636EC9">
      <w:pPr>
        <w:pStyle w:val="Code"/>
      </w:pPr>
      <w:r w:rsidRPr="00636EC9">
        <w:t xml:space="preserve">        });</w:t>
      </w:r>
    </w:p>
    <w:p w:rsidR="00636EC9" w:rsidRPr="00636EC9" w:rsidRDefault="00636EC9" w:rsidP="00636EC9">
      <w:pPr>
        <w:pStyle w:val="Code"/>
      </w:pPr>
    </w:p>
    <w:p w:rsidR="00636EC9" w:rsidRPr="00636EC9" w:rsidRDefault="00636EC9" w:rsidP="00636EC9">
      <w:pPr>
        <w:pStyle w:val="Code"/>
      </w:pPr>
      <w:r w:rsidRPr="00636EC9">
        <w:t xml:space="preserve">        _deleteData.addEventHandler(MouseEvent.MOUSE_CLICKED, new EventHandler&lt;MouseEvent&gt;() {</w:t>
      </w:r>
    </w:p>
    <w:p w:rsidR="00636EC9" w:rsidRPr="00636EC9" w:rsidRDefault="00636EC9" w:rsidP="00636EC9">
      <w:pPr>
        <w:pStyle w:val="Code"/>
      </w:pPr>
      <w:r w:rsidRPr="00636EC9">
        <w:t xml:space="preserve">            @Override</w:t>
      </w:r>
    </w:p>
    <w:p w:rsidR="00636EC9" w:rsidRPr="00636EC9" w:rsidRDefault="00636EC9" w:rsidP="00636EC9">
      <w:pPr>
        <w:pStyle w:val="Code"/>
      </w:pPr>
      <w:r w:rsidRPr="00636EC9">
        <w:t xml:space="preserve">            public void handle(MouseEvent event) {</w:t>
      </w:r>
    </w:p>
    <w:p w:rsidR="00636EC9" w:rsidRPr="00636EC9" w:rsidRDefault="00636EC9" w:rsidP="00636EC9">
      <w:pPr>
        <w:pStyle w:val="Code"/>
      </w:pPr>
      <w:r w:rsidRPr="00636EC9">
        <w:t xml:space="preserve">                int index = (-1);</w:t>
      </w:r>
    </w:p>
    <w:p w:rsidR="00636EC9" w:rsidRPr="00636EC9" w:rsidRDefault="00636EC9" w:rsidP="00636EC9">
      <w:pPr>
        <w:pStyle w:val="Code"/>
      </w:pPr>
      <w:r w:rsidRPr="00636EC9">
        <w:t xml:space="preserve">                for(int i = 0; i &lt; _table.getItems().size(); i++){</w:t>
      </w:r>
    </w:p>
    <w:p w:rsidR="00636EC9" w:rsidRPr="00636EC9" w:rsidRDefault="00636EC9" w:rsidP="00636EC9">
      <w:pPr>
        <w:pStyle w:val="Code"/>
      </w:pPr>
      <w:r w:rsidRPr="00636EC9">
        <w:t xml:space="preserve">                    if((_table.getItems().get(i).getNumberInvoice().equals(_txtNumberInvoice.getText()))</w:t>
      </w:r>
    </w:p>
    <w:p w:rsidR="00636EC9" w:rsidRPr="00636EC9" w:rsidRDefault="00636EC9" w:rsidP="00636EC9">
      <w:pPr>
        <w:pStyle w:val="Code"/>
      </w:pPr>
      <w:r w:rsidRPr="00636EC9">
        <w:t xml:space="preserve">                            &amp;&amp; (_table.getItems().get(i).getNumberWagon() == Integer.valueOf(_txtNumberWagon.getText()))){</w:t>
      </w:r>
    </w:p>
    <w:p w:rsidR="00636EC9" w:rsidRPr="00636EC9" w:rsidRDefault="00636EC9" w:rsidP="00636EC9">
      <w:pPr>
        <w:pStyle w:val="Code"/>
      </w:pPr>
      <w:r w:rsidRPr="00636EC9">
        <w:t xml:space="preserve">                        index = i;</w:t>
      </w:r>
    </w:p>
    <w:p w:rsidR="00636EC9" w:rsidRPr="00636EC9" w:rsidRDefault="00636EC9" w:rsidP="00636EC9">
      <w:pPr>
        <w:pStyle w:val="Code"/>
      </w:pPr>
      <w:r w:rsidRPr="00636EC9">
        <w:t xml:space="preserve">                        break;</w:t>
      </w:r>
    </w:p>
    <w:p w:rsidR="00636EC9" w:rsidRPr="00636EC9" w:rsidRDefault="00636EC9" w:rsidP="00636EC9">
      <w:pPr>
        <w:pStyle w:val="Code"/>
      </w:pPr>
      <w:r w:rsidRPr="00636EC9">
        <w:t xml:space="preserve">                    }</w:t>
      </w:r>
    </w:p>
    <w:p w:rsidR="00636EC9" w:rsidRPr="00636EC9" w:rsidRDefault="00636EC9" w:rsidP="00636EC9">
      <w:pPr>
        <w:pStyle w:val="Code"/>
      </w:pPr>
      <w:r w:rsidRPr="00636EC9">
        <w:t xml:space="preserve">                }</w:t>
      </w:r>
    </w:p>
    <w:p w:rsidR="00636EC9" w:rsidRPr="00636EC9" w:rsidRDefault="00636EC9" w:rsidP="00636EC9">
      <w:pPr>
        <w:pStyle w:val="Code"/>
      </w:pPr>
    </w:p>
    <w:p w:rsidR="00636EC9" w:rsidRPr="00636EC9" w:rsidRDefault="00636EC9" w:rsidP="00636EC9">
      <w:pPr>
        <w:pStyle w:val="Code"/>
      </w:pPr>
      <w:r w:rsidRPr="00636EC9">
        <w:t xml:space="preserve">                if(index &lt; 0){</w:t>
      </w:r>
    </w:p>
    <w:p w:rsidR="00636EC9" w:rsidRPr="00636EC9" w:rsidRDefault="00636EC9" w:rsidP="00636EC9">
      <w:pPr>
        <w:pStyle w:val="Code"/>
        <w:rPr>
          <w:lang w:val="ru-RU"/>
        </w:rPr>
      </w:pPr>
      <w:r w:rsidRPr="00636EC9">
        <w:t xml:space="preserve">                    Invoices</w:t>
      </w:r>
      <w:r w:rsidRPr="00636EC9">
        <w:rPr>
          <w:lang w:val="ru-RU"/>
        </w:rPr>
        <w:t>.</w:t>
      </w:r>
      <w:r w:rsidRPr="00636EC9">
        <w:t>MessageShow</w:t>
      </w:r>
      <w:r w:rsidRPr="00636EC9">
        <w:rPr>
          <w:lang w:val="ru-RU"/>
        </w:rPr>
        <w:t>(</w:t>
      </w:r>
      <w:r w:rsidRPr="00636EC9">
        <w:t>Alert</w:t>
      </w:r>
      <w:r w:rsidRPr="00636EC9">
        <w:rPr>
          <w:lang w:val="ru-RU"/>
        </w:rPr>
        <w:t>.</w:t>
      </w:r>
      <w:r w:rsidRPr="00636EC9">
        <w:t>AlertType</w:t>
      </w:r>
      <w:r w:rsidRPr="00636EC9">
        <w:rPr>
          <w:lang w:val="ru-RU"/>
        </w:rPr>
        <w:t>.</w:t>
      </w:r>
      <w:r w:rsidRPr="00636EC9">
        <w:t>ERROR</w:t>
      </w:r>
      <w:r w:rsidRPr="00636EC9">
        <w:rPr>
          <w:lang w:val="ru-RU"/>
        </w:rPr>
        <w:t>, "Ошибка!", "Записи с данным номером накладной и номером полувагона в базе данных нет!");</w:t>
      </w:r>
    </w:p>
    <w:p w:rsidR="00636EC9" w:rsidRPr="00636EC9" w:rsidRDefault="00636EC9" w:rsidP="00636EC9">
      <w:pPr>
        <w:pStyle w:val="Code"/>
        <w:rPr>
          <w:lang w:val="ru-RU"/>
        </w:rPr>
      </w:pPr>
      <w:r w:rsidRPr="00636EC9">
        <w:rPr>
          <w:lang w:val="ru-RU"/>
        </w:rPr>
        <w:t xml:space="preserve">                    </w:t>
      </w:r>
      <w:r w:rsidRPr="00636EC9">
        <w:t>return</w:t>
      </w:r>
      <w:r w:rsidRPr="00636EC9">
        <w:rPr>
          <w:lang w:val="ru-RU"/>
        </w:rPr>
        <w:t>;</w:t>
      </w:r>
    </w:p>
    <w:p w:rsidR="00636EC9" w:rsidRPr="00636EC9" w:rsidRDefault="00636EC9" w:rsidP="00636EC9">
      <w:pPr>
        <w:pStyle w:val="Code"/>
        <w:rPr>
          <w:lang w:val="ru-RU"/>
        </w:rPr>
      </w:pPr>
      <w:r w:rsidRPr="00636EC9">
        <w:rPr>
          <w:lang w:val="ru-RU"/>
        </w:rPr>
        <w:t xml:space="preserve">                }</w:t>
      </w:r>
    </w:p>
    <w:p w:rsidR="00636EC9" w:rsidRPr="00636EC9" w:rsidRDefault="00636EC9" w:rsidP="00636EC9">
      <w:pPr>
        <w:pStyle w:val="Code"/>
        <w:rPr>
          <w:lang w:val="ru-RU"/>
        </w:rPr>
      </w:pPr>
    </w:p>
    <w:p w:rsidR="00636EC9" w:rsidRPr="00636EC9" w:rsidRDefault="00636EC9" w:rsidP="00636EC9">
      <w:pPr>
        <w:pStyle w:val="Code"/>
        <w:rPr>
          <w:lang w:val="ru-RU"/>
        </w:rPr>
      </w:pPr>
      <w:r w:rsidRPr="00636EC9">
        <w:rPr>
          <w:lang w:val="ru-RU"/>
        </w:rPr>
        <w:t xml:space="preserve">                //логика удаления записи в базе данных на сервере:</w:t>
      </w:r>
    </w:p>
    <w:p w:rsidR="00636EC9" w:rsidRPr="00636EC9" w:rsidRDefault="00636EC9" w:rsidP="00636EC9">
      <w:pPr>
        <w:pStyle w:val="Code"/>
      </w:pPr>
      <w:r w:rsidRPr="00636EC9">
        <w:rPr>
          <w:lang w:val="ru-RU"/>
        </w:rPr>
        <w:t xml:space="preserve">                </w:t>
      </w:r>
      <w:r w:rsidRPr="00636EC9">
        <w:t>DataElementRegisterDelete dataElement = new DataElementRegisterDelete(</w:t>
      </w:r>
    </w:p>
    <w:p w:rsidR="00636EC9" w:rsidRPr="00636EC9" w:rsidRDefault="00636EC9" w:rsidP="00636EC9">
      <w:pPr>
        <w:pStyle w:val="Code"/>
      </w:pPr>
      <w:r w:rsidRPr="00636EC9">
        <w:t xml:space="preserve">                        _txtNumberInvoice.getText(),</w:t>
      </w:r>
    </w:p>
    <w:p w:rsidR="00636EC9" w:rsidRPr="00636EC9" w:rsidRDefault="00636EC9" w:rsidP="00636EC9">
      <w:pPr>
        <w:pStyle w:val="Code"/>
      </w:pPr>
      <w:r w:rsidRPr="00636EC9">
        <w:t xml:space="preserve">                        Integer.valueOf(_txtNumberWagon.getText())</w:t>
      </w:r>
    </w:p>
    <w:p w:rsidR="00636EC9" w:rsidRPr="00636EC9" w:rsidRDefault="00636EC9" w:rsidP="00636EC9">
      <w:pPr>
        <w:pStyle w:val="Code"/>
      </w:pPr>
      <w:r w:rsidRPr="00636EC9">
        <w:t xml:space="preserve">                );</w:t>
      </w:r>
    </w:p>
    <w:p w:rsidR="00636EC9" w:rsidRPr="00636EC9" w:rsidRDefault="00636EC9" w:rsidP="00636EC9">
      <w:pPr>
        <w:pStyle w:val="Code"/>
      </w:pPr>
    </w:p>
    <w:p w:rsidR="00636EC9" w:rsidRPr="00636EC9" w:rsidRDefault="00636EC9" w:rsidP="00636EC9">
      <w:pPr>
        <w:pStyle w:val="Code"/>
      </w:pPr>
      <w:r w:rsidRPr="00636EC9">
        <w:t xml:space="preserve">                try{</w:t>
      </w:r>
    </w:p>
    <w:p w:rsidR="00636EC9" w:rsidRPr="00636EC9" w:rsidRDefault="00636EC9" w:rsidP="00636EC9">
      <w:pPr>
        <w:pStyle w:val="Code"/>
      </w:pPr>
      <w:r w:rsidRPr="00636EC9">
        <w:t xml:space="preserve">                    DataNetwork.updateDataElement("http://localhost:8080/database/register/delete", dataElement);</w:t>
      </w:r>
    </w:p>
    <w:p w:rsidR="00636EC9" w:rsidRPr="00636EC9" w:rsidRDefault="00636EC9" w:rsidP="00636EC9">
      <w:pPr>
        <w:pStyle w:val="Code"/>
      </w:pPr>
      <w:r w:rsidRPr="00636EC9">
        <w:t xml:space="preserve">                }catch (Exception e){</w:t>
      </w:r>
    </w:p>
    <w:p w:rsidR="00636EC9" w:rsidRPr="00636EC9" w:rsidRDefault="00636EC9" w:rsidP="00636EC9">
      <w:pPr>
        <w:pStyle w:val="Code"/>
      </w:pPr>
      <w:r w:rsidRPr="00636EC9">
        <w:t xml:space="preserve">                    Invoices.MessageShow(Alert.AlertType.ERROR, "Ошибка!", e.getMessage());</w:t>
      </w:r>
    </w:p>
    <w:p w:rsidR="00636EC9" w:rsidRPr="00636EC9" w:rsidRDefault="00636EC9" w:rsidP="00636EC9">
      <w:pPr>
        <w:pStyle w:val="Code"/>
        <w:rPr>
          <w:lang w:val="ru-RU"/>
        </w:rPr>
      </w:pPr>
      <w:r w:rsidRPr="00636EC9">
        <w:t xml:space="preserve">                    return</w:t>
      </w:r>
      <w:r w:rsidRPr="00636EC9">
        <w:rPr>
          <w:lang w:val="ru-RU"/>
        </w:rPr>
        <w:t>;</w:t>
      </w:r>
    </w:p>
    <w:p w:rsidR="00636EC9" w:rsidRPr="00636EC9" w:rsidRDefault="00636EC9" w:rsidP="00636EC9">
      <w:pPr>
        <w:pStyle w:val="Code"/>
        <w:rPr>
          <w:lang w:val="ru-RU"/>
        </w:rPr>
      </w:pPr>
      <w:r w:rsidRPr="00636EC9">
        <w:rPr>
          <w:lang w:val="ru-RU"/>
        </w:rPr>
        <w:t xml:space="preserve">                }</w:t>
      </w:r>
    </w:p>
    <w:p w:rsidR="00636EC9" w:rsidRPr="00636EC9" w:rsidRDefault="00636EC9" w:rsidP="00636EC9">
      <w:pPr>
        <w:pStyle w:val="Code"/>
        <w:rPr>
          <w:lang w:val="ru-RU"/>
        </w:rPr>
      </w:pPr>
    </w:p>
    <w:p w:rsidR="00636EC9" w:rsidRPr="00636EC9" w:rsidRDefault="00636EC9" w:rsidP="00636EC9">
      <w:pPr>
        <w:pStyle w:val="Code"/>
        <w:rPr>
          <w:lang w:val="ru-RU"/>
        </w:rPr>
      </w:pPr>
      <w:r w:rsidRPr="00636EC9">
        <w:rPr>
          <w:lang w:val="ru-RU"/>
        </w:rPr>
        <w:t xml:space="preserve">                //логика удаления данных в таблице:</w:t>
      </w:r>
    </w:p>
    <w:p w:rsidR="00636EC9" w:rsidRPr="00636EC9" w:rsidRDefault="00636EC9" w:rsidP="00636EC9">
      <w:pPr>
        <w:pStyle w:val="Code"/>
      </w:pPr>
      <w:r w:rsidRPr="00636EC9">
        <w:rPr>
          <w:lang w:val="ru-RU"/>
        </w:rPr>
        <w:t xml:space="preserve">                </w:t>
      </w:r>
      <w:r w:rsidRPr="00636EC9">
        <w:t>_table.getItems().remove(index);</w:t>
      </w:r>
    </w:p>
    <w:p w:rsidR="00636EC9" w:rsidRPr="00636EC9" w:rsidRDefault="00636EC9" w:rsidP="00636EC9">
      <w:pPr>
        <w:pStyle w:val="Code"/>
      </w:pPr>
      <w:r w:rsidRPr="00636EC9">
        <w:t xml:space="preserve">                _txtNumberInvoice.setText("");</w:t>
      </w:r>
    </w:p>
    <w:p w:rsidR="00636EC9" w:rsidRPr="00636EC9" w:rsidRDefault="00636EC9" w:rsidP="00636EC9">
      <w:pPr>
        <w:pStyle w:val="Code"/>
      </w:pPr>
      <w:r w:rsidRPr="00636EC9">
        <w:t xml:space="preserve">                _txtNumberWagon.setText("");</w:t>
      </w:r>
    </w:p>
    <w:p w:rsidR="00636EC9" w:rsidRPr="00636EC9" w:rsidRDefault="00636EC9" w:rsidP="00636EC9">
      <w:pPr>
        <w:pStyle w:val="Code"/>
      </w:pPr>
      <w:r w:rsidRPr="00636EC9">
        <w:t xml:space="preserve">                _txtSerialNumber.setText("");</w:t>
      </w:r>
    </w:p>
    <w:p w:rsidR="00636EC9" w:rsidRPr="00636EC9" w:rsidRDefault="00636EC9" w:rsidP="00636EC9">
      <w:pPr>
        <w:pStyle w:val="Code"/>
      </w:pPr>
      <w:r w:rsidRPr="00636EC9">
        <w:t xml:space="preserve">                _txtSd.setText("");</w:t>
      </w:r>
    </w:p>
    <w:p w:rsidR="00636EC9" w:rsidRPr="00636EC9" w:rsidRDefault="00636EC9" w:rsidP="00636EC9">
      <w:pPr>
        <w:pStyle w:val="Code"/>
      </w:pPr>
      <w:r w:rsidRPr="00636EC9">
        <w:t xml:space="preserve">            }</w:t>
      </w:r>
    </w:p>
    <w:p w:rsidR="00636EC9" w:rsidRPr="00636EC9" w:rsidRDefault="00636EC9" w:rsidP="00636EC9">
      <w:pPr>
        <w:pStyle w:val="Code"/>
      </w:pPr>
      <w:r w:rsidRPr="00636EC9">
        <w:t xml:space="preserve">        });</w:t>
      </w:r>
    </w:p>
    <w:p w:rsidR="00636EC9" w:rsidRPr="00636EC9" w:rsidRDefault="00636EC9" w:rsidP="00636EC9">
      <w:pPr>
        <w:pStyle w:val="Code"/>
      </w:pPr>
      <w:r w:rsidRPr="00636EC9">
        <w:t xml:space="preserve">    }</w:t>
      </w:r>
    </w:p>
    <w:p w:rsidR="00636EC9" w:rsidRPr="00636EC9" w:rsidRDefault="00636EC9" w:rsidP="00636EC9">
      <w:pPr>
        <w:pStyle w:val="Code"/>
      </w:pPr>
    </w:p>
    <w:p w:rsidR="00636EC9" w:rsidRPr="00636EC9" w:rsidRDefault="00636EC9" w:rsidP="00636EC9">
      <w:pPr>
        <w:pStyle w:val="Code"/>
      </w:pPr>
      <w:r w:rsidRPr="00636EC9">
        <w:t xml:space="preserve">    private void readDataRegister(){</w:t>
      </w:r>
    </w:p>
    <w:p w:rsidR="00636EC9" w:rsidRPr="00636EC9" w:rsidRDefault="00636EC9" w:rsidP="00636EC9">
      <w:pPr>
        <w:pStyle w:val="Code"/>
      </w:pPr>
      <w:r w:rsidRPr="00636EC9">
        <w:t xml:space="preserve">        if(_table == null)</w:t>
      </w:r>
    </w:p>
    <w:p w:rsidR="00636EC9" w:rsidRPr="00636EC9" w:rsidRDefault="00636EC9" w:rsidP="00636EC9">
      <w:pPr>
        <w:pStyle w:val="Code"/>
      </w:pPr>
      <w:r w:rsidRPr="00636EC9">
        <w:t xml:space="preserve">            return;</w:t>
      </w:r>
    </w:p>
    <w:p w:rsidR="00636EC9" w:rsidRPr="00636EC9" w:rsidRDefault="00636EC9" w:rsidP="00636EC9">
      <w:pPr>
        <w:pStyle w:val="Code"/>
      </w:pPr>
      <w:r w:rsidRPr="00636EC9">
        <w:t xml:space="preserve">        _table.getItems().clear();</w:t>
      </w:r>
    </w:p>
    <w:p w:rsidR="00636EC9" w:rsidRPr="00636EC9" w:rsidRDefault="00636EC9" w:rsidP="00636EC9">
      <w:pPr>
        <w:pStyle w:val="Code"/>
      </w:pPr>
      <w:r w:rsidRPr="00636EC9">
        <w:t xml:space="preserve">        DataElementRegister[] elements = null;</w:t>
      </w:r>
    </w:p>
    <w:p w:rsidR="00636EC9" w:rsidRPr="00636EC9" w:rsidRDefault="00636EC9" w:rsidP="00636EC9">
      <w:pPr>
        <w:pStyle w:val="Code"/>
      </w:pPr>
    </w:p>
    <w:p w:rsidR="00636EC9" w:rsidRPr="00636EC9" w:rsidRDefault="00636EC9" w:rsidP="00636EC9">
      <w:pPr>
        <w:pStyle w:val="Code"/>
      </w:pPr>
      <w:r w:rsidRPr="00636EC9">
        <w:t xml:space="preserve">        try {</w:t>
      </w:r>
    </w:p>
    <w:p w:rsidR="00636EC9" w:rsidRPr="00636EC9" w:rsidRDefault="00636EC9" w:rsidP="00636EC9">
      <w:pPr>
        <w:pStyle w:val="Code"/>
      </w:pPr>
      <w:r w:rsidRPr="00636EC9">
        <w:t xml:space="preserve">            elements = DataNetwork.getListDataRegister("http://localhost:8080/database/register/get/all");</w:t>
      </w:r>
    </w:p>
    <w:p w:rsidR="00636EC9" w:rsidRPr="00636EC9" w:rsidRDefault="00636EC9" w:rsidP="00636EC9">
      <w:pPr>
        <w:pStyle w:val="Code"/>
      </w:pPr>
      <w:r w:rsidRPr="00636EC9">
        <w:t xml:space="preserve">        } catch (Exception e) {</w:t>
      </w:r>
    </w:p>
    <w:p w:rsidR="00636EC9" w:rsidRPr="00636EC9" w:rsidRDefault="00636EC9" w:rsidP="00636EC9">
      <w:pPr>
        <w:pStyle w:val="Code"/>
      </w:pPr>
      <w:r w:rsidRPr="00636EC9">
        <w:t xml:space="preserve">            Invoices.MessageShow(Alert.AlertType.ERROR, "Ошибка!", e.getMessage());</w:t>
      </w:r>
    </w:p>
    <w:p w:rsidR="00636EC9" w:rsidRPr="00636EC9" w:rsidRDefault="00636EC9" w:rsidP="00636EC9">
      <w:pPr>
        <w:pStyle w:val="Code"/>
      </w:pPr>
      <w:r w:rsidRPr="00636EC9">
        <w:t xml:space="preserve">            _readMark = false;</w:t>
      </w:r>
    </w:p>
    <w:p w:rsidR="00636EC9" w:rsidRPr="00636EC9" w:rsidRDefault="00636EC9" w:rsidP="00636EC9">
      <w:pPr>
        <w:pStyle w:val="Code"/>
      </w:pPr>
      <w:r w:rsidRPr="00636EC9">
        <w:t xml:space="preserve">            return;</w:t>
      </w:r>
    </w:p>
    <w:p w:rsidR="00636EC9" w:rsidRPr="00636EC9" w:rsidRDefault="00636EC9" w:rsidP="00636EC9">
      <w:pPr>
        <w:pStyle w:val="Code"/>
      </w:pPr>
      <w:r w:rsidRPr="00636EC9">
        <w:t xml:space="preserve">        }</w:t>
      </w:r>
    </w:p>
    <w:p w:rsidR="00636EC9" w:rsidRPr="00636EC9" w:rsidRDefault="00636EC9" w:rsidP="00636EC9">
      <w:pPr>
        <w:pStyle w:val="Code"/>
      </w:pPr>
    </w:p>
    <w:p w:rsidR="00636EC9" w:rsidRPr="00636EC9" w:rsidRDefault="00636EC9" w:rsidP="00636EC9">
      <w:pPr>
        <w:pStyle w:val="Code"/>
      </w:pPr>
      <w:r w:rsidRPr="00636EC9">
        <w:t xml:space="preserve">        for(DataElementRegister i : elements){</w:t>
      </w:r>
    </w:p>
    <w:p w:rsidR="00636EC9" w:rsidRPr="00636EC9" w:rsidRDefault="00636EC9" w:rsidP="00636EC9">
      <w:pPr>
        <w:pStyle w:val="Code"/>
      </w:pPr>
      <w:r w:rsidRPr="00636EC9">
        <w:t xml:space="preserve">            _table.getItems().add(new DataRegisterTableView(</w:t>
      </w:r>
    </w:p>
    <w:p w:rsidR="00636EC9" w:rsidRPr="00636EC9" w:rsidRDefault="00636EC9" w:rsidP="00636EC9">
      <w:pPr>
        <w:pStyle w:val="Code"/>
      </w:pPr>
      <w:r w:rsidRPr="00636EC9">
        <w:t xml:space="preserve">                    i.fkNumberInvoice,</w:t>
      </w:r>
    </w:p>
    <w:p w:rsidR="00636EC9" w:rsidRPr="00636EC9" w:rsidRDefault="00636EC9" w:rsidP="00636EC9">
      <w:pPr>
        <w:pStyle w:val="Code"/>
      </w:pPr>
      <w:r w:rsidRPr="00636EC9">
        <w:t xml:space="preserve">                    i.numberWagon,</w:t>
      </w:r>
    </w:p>
    <w:p w:rsidR="00636EC9" w:rsidRPr="00636EC9" w:rsidRDefault="00636EC9" w:rsidP="00636EC9">
      <w:pPr>
        <w:pStyle w:val="Code"/>
        <w:rPr>
          <w:lang w:val="ru-RU"/>
        </w:rPr>
      </w:pPr>
      <w:r w:rsidRPr="00636EC9">
        <w:t xml:space="preserve">                    (i.arrivalMark)? </w:t>
      </w:r>
      <w:r w:rsidRPr="00636EC9">
        <w:rPr>
          <w:lang w:val="ru-RU"/>
        </w:rPr>
        <w:t>"Прибыл" : "Не прибыл",</w:t>
      </w:r>
    </w:p>
    <w:p w:rsidR="00636EC9" w:rsidRPr="00636EC9" w:rsidRDefault="00636EC9" w:rsidP="00636EC9">
      <w:pPr>
        <w:pStyle w:val="Code"/>
        <w:rPr>
          <w:lang w:val="ru-RU"/>
        </w:rPr>
      </w:pPr>
      <w:r w:rsidRPr="00636EC9">
        <w:rPr>
          <w:lang w:val="ru-RU"/>
        </w:rPr>
        <w:t xml:space="preserve">                    </w:t>
      </w:r>
      <w:r w:rsidRPr="00636EC9">
        <w:t>i</w:t>
      </w:r>
      <w:r w:rsidRPr="00636EC9">
        <w:rPr>
          <w:lang w:val="ru-RU"/>
        </w:rPr>
        <w:t>.</w:t>
      </w:r>
      <w:r w:rsidRPr="00636EC9">
        <w:t>serialNumber</w:t>
      </w:r>
      <w:r w:rsidRPr="00636EC9">
        <w:rPr>
          <w:lang w:val="ru-RU"/>
        </w:rPr>
        <w:t>,</w:t>
      </w:r>
    </w:p>
    <w:p w:rsidR="00636EC9" w:rsidRPr="00F45D56" w:rsidRDefault="00636EC9" w:rsidP="00636EC9">
      <w:pPr>
        <w:pStyle w:val="Code"/>
        <w:rPr>
          <w:lang w:val="ru-RU"/>
        </w:rPr>
      </w:pPr>
      <w:r w:rsidRPr="00636EC9">
        <w:rPr>
          <w:lang w:val="ru-RU"/>
        </w:rPr>
        <w:t xml:space="preserve">                    </w:t>
      </w:r>
      <w:r w:rsidRPr="00636EC9">
        <w:t>i</w:t>
      </w:r>
      <w:r w:rsidRPr="00F45D56">
        <w:rPr>
          <w:lang w:val="ru-RU"/>
        </w:rPr>
        <w:t>.</w:t>
      </w:r>
      <w:r w:rsidRPr="00636EC9">
        <w:t>actualSerialNumber</w:t>
      </w:r>
      <w:r w:rsidRPr="00F45D56">
        <w:rPr>
          <w:lang w:val="ru-RU"/>
        </w:rPr>
        <w:t>,</w:t>
      </w:r>
    </w:p>
    <w:p w:rsidR="00636EC9" w:rsidRPr="00F45D56" w:rsidRDefault="00636EC9" w:rsidP="00636EC9">
      <w:pPr>
        <w:pStyle w:val="Code"/>
        <w:rPr>
          <w:lang w:val="ru-RU"/>
        </w:rPr>
      </w:pPr>
      <w:r w:rsidRPr="00F45D56">
        <w:rPr>
          <w:lang w:val="ru-RU"/>
        </w:rPr>
        <w:t xml:space="preserve">                    </w:t>
      </w:r>
      <w:r w:rsidRPr="00636EC9">
        <w:t>i</w:t>
      </w:r>
      <w:r w:rsidRPr="00F45D56">
        <w:rPr>
          <w:lang w:val="ru-RU"/>
        </w:rPr>
        <w:t>.</w:t>
      </w:r>
      <w:r w:rsidRPr="00636EC9">
        <w:t>sD</w:t>
      </w:r>
    </w:p>
    <w:p w:rsidR="00636EC9" w:rsidRPr="00F45D56" w:rsidRDefault="00636EC9" w:rsidP="00636EC9">
      <w:pPr>
        <w:pStyle w:val="Code"/>
        <w:rPr>
          <w:lang w:val="ru-RU"/>
        </w:rPr>
      </w:pPr>
      <w:r w:rsidRPr="00F45D56">
        <w:rPr>
          <w:lang w:val="ru-RU"/>
        </w:rPr>
        <w:t xml:space="preserve">            ));</w:t>
      </w:r>
    </w:p>
    <w:p w:rsidR="00636EC9" w:rsidRPr="00F45D56" w:rsidRDefault="00636EC9" w:rsidP="00636EC9">
      <w:pPr>
        <w:pStyle w:val="Code"/>
        <w:rPr>
          <w:lang w:val="ru-RU"/>
        </w:rPr>
      </w:pPr>
      <w:r w:rsidRPr="00F45D56">
        <w:rPr>
          <w:lang w:val="ru-RU"/>
        </w:rPr>
        <w:t xml:space="preserve">        }</w:t>
      </w:r>
    </w:p>
    <w:p w:rsidR="00636EC9" w:rsidRPr="00F45D56" w:rsidRDefault="00636EC9" w:rsidP="00636EC9">
      <w:pPr>
        <w:pStyle w:val="Code"/>
        <w:rPr>
          <w:lang w:val="ru-RU"/>
        </w:rPr>
      </w:pPr>
      <w:r w:rsidRPr="00F45D56">
        <w:rPr>
          <w:lang w:val="ru-RU"/>
        </w:rPr>
        <w:t xml:space="preserve">    }</w:t>
      </w:r>
    </w:p>
    <w:p w:rsidR="00C3271C" w:rsidRPr="00F45D56" w:rsidRDefault="00636EC9" w:rsidP="00636EC9">
      <w:pPr>
        <w:pStyle w:val="Code"/>
        <w:rPr>
          <w:lang w:val="ru-RU"/>
        </w:rPr>
      </w:pPr>
      <w:r w:rsidRPr="00F45D56">
        <w:rPr>
          <w:lang w:val="ru-RU"/>
        </w:rPr>
        <w:t>}</w:t>
      </w:r>
    </w:p>
    <w:p w:rsidR="007421F1" w:rsidRDefault="007421F1">
      <w:pPr>
        <w:rPr>
          <w:rFonts w:ascii="Times New Roman" w:hAnsi="Times New Roman"/>
          <w:sz w:val="28"/>
        </w:rPr>
      </w:pPr>
      <w:r>
        <w:br w:type="page"/>
      </w:r>
    </w:p>
    <w:p w:rsidR="007421F1" w:rsidRPr="00F45D56" w:rsidRDefault="007421F1" w:rsidP="007421F1">
      <w:pPr>
        <w:pStyle w:val="StyleText"/>
        <w:rPr>
          <w:b/>
        </w:rPr>
      </w:pPr>
      <w:r w:rsidRPr="007421F1">
        <w:rPr>
          <w:b/>
        </w:rPr>
        <w:lastRenderedPageBreak/>
        <w:t xml:space="preserve">Программируемость окна </w:t>
      </w:r>
      <w:r w:rsidRPr="00F45D56">
        <w:rPr>
          <w:b/>
        </w:rPr>
        <w:t>“</w:t>
      </w:r>
      <w:r w:rsidRPr="007421F1">
        <w:rPr>
          <w:b/>
        </w:rPr>
        <w:t>Настройки</w:t>
      </w:r>
      <w:r w:rsidRPr="00F45D56">
        <w:rPr>
          <w:b/>
        </w:rPr>
        <w:t>”</w:t>
      </w:r>
    </w:p>
    <w:p w:rsidR="007421F1" w:rsidRPr="007421F1" w:rsidRDefault="007421F1" w:rsidP="007421F1">
      <w:pPr>
        <w:pStyle w:val="StyleText"/>
        <w:rPr>
          <w:b/>
          <w:lang w:val="en-US"/>
        </w:rPr>
      </w:pPr>
      <w:r w:rsidRPr="007421F1">
        <w:rPr>
          <w:b/>
        </w:rPr>
        <w:t>Код</w:t>
      </w:r>
      <w:r w:rsidRPr="007421F1">
        <w:rPr>
          <w:b/>
          <w:lang w:val="en-US"/>
        </w:rPr>
        <w:t>:</w:t>
      </w:r>
    </w:p>
    <w:p w:rsidR="007421F1" w:rsidRPr="007421F1" w:rsidRDefault="007421F1" w:rsidP="007421F1">
      <w:pPr>
        <w:pStyle w:val="Code"/>
      </w:pPr>
      <w:r w:rsidRPr="007421F1">
        <w:t>package client;</w:t>
      </w:r>
    </w:p>
    <w:p w:rsidR="007421F1" w:rsidRPr="007421F1" w:rsidRDefault="007421F1" w:rsidP="007421F1">
      <w:pPr>
        <w:pStyle w:val="Code"/>
      </w:pPr>
    </w:p>
    <w:p w:rsidR="007421F1" w:rsidRPr="007421F1" w:rsidRDefault="007421F1" w:rsidP="007421F1">
      <w:pPr>
        <w:pStyle w:val="Code"/>
      </w:pPr>
      <w:r w:rsidRPr="007421F1">
        <w:t>import client.data.DataElementRegisterInsert;</w:t>
      </w:r>
    </w:p>
    <w:p w:rsidR="007421F1" w:rsidRPr="007421F1" w:rsidRDefault="007421F1" w:rsidP="007421F1">
      <w:pPr>
        <w:pStyle w:val="Code"/>
      </w:pPr>
      <w:r w:rsidRPr="007421F1">
        <w:t>import client.data.DataElementSetting;</w:t>
      </w:r>
    </w:p>
    <w:p w:rsidR="007421F1" w:rsidRPr="007421F1" w:rsidRDefault="007421F1" w:rsidP="007421F1">
      <w:pPr>
        <w:pStyle w:val="Code"/>
      </w:pPr>
      <w:r w:rsidRPr="007421F1">
        <w:t>import client.data.DataRegisterTableView;</w:t>
      </w:r>
    </w:p>
    <w:p w:rsidR="007421F1" w:rsidRPr="007421F1" w:rsidRDefault="007421F1" w:rsidP="007421F1">
      <w:pPr>
        <w:pStyle w:val="Code"/>
      </w:pPr>
      <w:r w:rsidRPr="007421F1">
        <w:t>import client.network.DataNetwork;</w:t>
      </w:r>
    </w:p>
    <w:p w:rsidR="007421F1" w:rsidRPr="007421F1" w:rsidRDefault="007421F1" w:rsidP="007421F1">
      <w:pPr>
        <w:pStyle w:val="Code"/>
      </w:pPr>
      <w:r w:rsidRPr="007421F1">
        <w:t>import client.setting.DataSetting;</w:t>
      </w:r>
    </w:p>
    <w:p w:rsidR="007421F1" w:rsidRPr="007421F1" w:rsidRDefault="007421F1" w:rsidP="007421F1">
      <w:pPr>
        <w:pStyle w:val="Code"/>
      </w:pPr>
      <w:r w:rsidRPr="007421F1">
        <w:t>import client.validator.DataValidator;</w:t>
      </w:r>
    </w:p>
    <w:p w:rsidR="007421F1" w:rsidRPr="007421F1" w:rsidRDefault="007421F1" w:rsidP="007421F1">
      <w:pPr>
        <w:pStyle w:val="Code"/>
      </w:pPr>
      <w:r w:rsidRPr="007421F1">
        <w:t>import javafx.event.ActionEvent;</w:t>
      </w:r>
    </w:p>
    <w:p w:rsidR="007421F1" w:rsidRPr="007421F1" w:rsidRDefault="007421F1" w:rsidP="007421F1">
      <w:pPr>
        <w:pStyle w:val="Code"/>
      </w:pPr>
      <w:r w:rsidRPr="007421F1">
        <w:t>import javafx.event.Event;</w:t>
      </w:r>
    </w:p>
    <w:p w:rsidR="007421F1" w:rsidRPr="007421F1" w:rsidRDefault="007421F1" w:rsidP="007421F1">
      <w:pPr>
        <w:pStyle w:val="Code"/>
      </w:pPr>
      <w:r w:rsidRPr="007421F1">
        <w:t>import javafx.event.EventHandler;</w:t>
      </w:r>
    </w:p>
    <w:p w:rsidR="007421F1" w:rsidRPr="007421F1" w:rsidRDefault="007421F1" w:rsidP="007421F1">
      <w:pPr>
        <w:pStyle w:val="Code"/>
      </w:pPr>
      <w:r w:rsidRPr="007421F1">
        <w:t>import javafx.event.EventType;</w:t>
      </w:r>
    </w:p>
    <w:p w:rsidR="007421F1" w:rsidRPr="007421F1" w:rsidRDefault="007421F1" w:rsidP="007421F1">
      <w:pPr>
        <w:pStyle w:val="Code"/>
      </w:pPr>
      <w:r w:rsidRPr="007421F1">
        <w:t>import javafx.fxml.FXMLLoader;</w:t>
      </w:r>
    </w:p>
    <w:p w:rsidR="007421F1" w:rsidRPr="007421F1" w:rsidRDefault="007421F1" w:rsidP="007421F1">
      <w:pPr>
        <w:pStyle w:val="Code"/>
      </w:pPr>
      <w:r w:rsidRPr="007421F1">
        <w:t>import javafx.scene.Parent;</w:t>
      </w:r>
    </w:p>
    <w:p w:rsidR="007421F1" w:rsidRPr="007421F1" w:rsidRDefault="007421F1" w:rsidP="007421F1">
      <w:pPr>
        <w:pStyle w:val="Code"/>
      </w:pPr>
      <w:r w:rsidRPr="007421F1">
        <w:t>import javafx.scene.Scene;</w:t>
      </w:r>
    </w:p>
    <w:p w:rsidR="007421F1" w:rsidRPr="007421F1" w:rsidRDefault="007421F1" w:rsidP="007421F1">
      <w:pPr>
        <w:pStyle w:val="Code"/>
      </w:pPr>
      <w:r w:rsidRPr="007421F1">
        <w:t>import javafx.scene.control.*;</w:t>
      </w:r>
    </w:p>
    <w:p w:rsidR="007421F1" w:rsidRPr="007421F1" w:rsidRDefault="007421F1" w:rsidP="007421F1">
      <w:pPr>
        <w:pStyle w:val="Code"/>
      </w:pPr>
      <w:r w:rsidRPr="007421F1">
        <w:t>import javafx.scene.input.MouseEvent;</w:t>
      </w:r>
    </w:p>
    <w:p w:rsidR="007421F1" w:rsidRPr="007421F1" w:rsidRDefault="007421F1" w:rsidP="007421F1">
      <w:pPr>
        <w:pStyle w:val="Code"/>
      </w:pPr>
      <w:r w:rsidRPr="007421F1">
        <w:t>import javafx.stage.Stage;</w:t>
      </w:r>
    </w:p>
    <w:p w:rsidR="007421F1" w:rsidRPr="007421F1" w:rsidRDefault="007421F1" w:rsidP="007421F1">
      <w:pPr>
        <w:pStyle w:val="Code"/>
      </w:pPr>
      <w:r w:rsidRPr="007421F1">
        <w:t>import javafx.stage.WindowEvent;</w:t>
      </w:r>
    </w:p>
    <w:p w:rsidR="007421F1" w:rsidRPr="007421F1" w:rsidRDefault="007421F1" w:rsidP="007421F1">
      <w:pPr>
        <w:pStyle w:val="Code"/>
      </w:pPr>
    </w:p>
    <w:p w:rsidR="007421F1" w:rsidRPr="007421F1" w:rsidRDefault="007421F1" w:rsidP="007421F1">
      <w:pPr>
        <w:pStyle w:val="Code"/>
        <w:rPr>
          <w:lang w:val="ru-RU"/>
        </w:rPr>
      </w:pPr>
      <w:r w:rsidRPr="007421F1">
        <w:t>import</w:t>
      </w:r>
      <w:r w:rsidRPr="007421F1">
        <w:rPr>
          <w:lang w:val="ru-RU"/>
        </w:rPr>
        <w:t xml:space="preserve"> </w:t>
      </w:r>
      <w:r w:rsidRPr="007421F1">
        <w:t>java</w:t>
      </w:r>
      <w:r w:rsidRPr="007421F1">
        <w:rPr>
          <w:lang w:val="ru-RU"/>
        </w:rPr>
        <w:t>.</w:t>
      </w:r>
      <w:r w:rsidRPr="007421F1">
        <w:t>io</w:t>
      </w:r>
      <w:r w:rsidRPr="007421F1">
        <w:rPr>
          <w:lang w:val="ru-RU"/>
        </w:rPr>
        <w:t>.</w:t>
      </w:r>
      <w:r w:rsidRPr="007421F1">
        <w:t>IOException</w:t>
      </w:r>
      <w:r w:rsidRPr="007421F1">
        <w:rPr>
          <w:lang w:val="ru-RU"/>
        </w:rPr>
        <w:t>;</w:t>
      </w:r>
    </w:p>
    <w:p w:rsidR="007421F1" w:rsidRPr="007421F1" w:rsidRDefault="007421F1" w:rsidP="007421F1">
      <w:pPr>
        <w:pStyle w:val="Code"/>
        <w:rPr>
          <w:lang w:val="ru-RU"/>
        </w:rPr>
      </w:pPr>
    </w:p>
    <w:p w:rsidR="007421F1" w:rsidRPr="007421F1" w:rsidRDefault="007421F1" w:rsidP="007421F1">
      <w:pPr>
        <w:pStyle w:val="Code"/>
        <w:rPr>
          <w:lang w:val="ru-RU"/>
        </w:rPr>
      </w:pPr>
      <w:r w:rsidRPr="007421F1">
        <w:rPr>
          <w:lang w:val="ru-RU"/>
        </w:rPr>
        <w:t>//**************************************************************</w:t>
      </w:r>
    </w:p>
    <w:p w:rsidR="007421F1" w:rsidRPr="007421F1" w:rsidRDefault="007421F1" w:rsidP="007421F1">
      <w:pPr>
        <w:pStyle w:val="Code"/>
        <w:rPr>
          <w:lang w:val="ru-RU"/>
        </w:rPr>
      </w:pPr>
      <w:r w:rsidRPr="007421F1">
        <w:rPr>
          <w:lang w:val="ru-RU"/>
        </w:rPr>
        <w:t>//Программирование окна, с помощью которого можно изменять</w:t>
      </w:r>
    </w:p>
    <w:p w:rsidR="007421F1" w:rsidRPr="007421F1" w:rsidRDefault="007421F1" w:rsidP="007421F1">
      <w:pPr>
        <w:pStyle w:val="Code"/>
        <w:rPr>
          <w:lang w:val="ru-RU"/>
        </w:rPr>
      </w:pPr>
      <w:r w:rsidRPr="007421F1">
        <w:rPr>
          <w:lang w:val="ru-RU"/>
        </w:rPr>
        <w:t>//некоторые настройки серверной части приложения</w:t>
      </w:r>
    </w:p>
    <w:p w:rsidR="007421F1" w:rsidRPr="007421F1" w:rsidRDefault="007421F1" w:rsidP="007421F1">
      <w:pPr>
        <w:pStyle w:val="Code"/>
        <w:rPr>
          <w:lang w:val="ru-RU"/>
        </w:rPr>
      </w:pPr>
      <w:r w:rsidRPr="007421F1">
        <w:rPr>
          <w:lang w:val="ru-RU"/>
        </w:rPr>
        <w:t>//**************************************************************</w:t>
      </w:r>
    </w:p>
    <w:p w:rsidR="007421F1" w:rsidRPr="007421F1" w:rsidRDefault="007421F1" w:rsidP="007421F1">
      <w:pPr>
        <w:pStyle w:val="Code"/>
        <w:rPr>
          <w:lang w:val="ru-RU"/>
        </w:rPr>
      </w:pPr>
    </w:p>
    <w:p w:rsidR="007421F1" w:rsidRPr="007421F1" w:rsidRDefault="007421F1" w:rsidP="007421F1">
      <w:pPr>
        <w:pStyle w:val="Code"/>
      </w:pPr>
      <w:r w:rsidRPr="007421F1">
        <w:t>public class Setting {</w:t>
      </w:r>
    </w:p>
    <w:p w:rsidR="007421F1" w:rsidRPr="007421F1" w:rsidRDefault="007421F1" w:rsidP="007421F1">
      <w:pPr>
        <w:pStyle w:val="Code"/>
      </w:pPr>
    </w:p>
    <w:p w:rsidR="007421F1" w:rsidRPr="007421F1" w:rsidRDefault="007421F1" w:rsidP="007421F1">
      <w:pPr>
        <w:pStyle w:val="Code"/>
      </w:pPr>
      <w:r w:rsidRPr="007421F1">
        <w:t xml:space="preserve">    //элементы управления</w:t>
      </w:r>
    </w:p>
    <w:p w:rsidR="007421F1" w:rsidRPr="007421F1" w:rsidRDefault="007421F1" w:rsidP="007421F1">
      <w:pPr>
        <w:pStyle w:val="Code"/>
      </w:pPr>
      <w:r w:rsidRPr="007421F1">
        <w:t xml:space="preserve">    private MenuBar _menuBar = null;</w:t>
      </w:r>
    </w:p>
    <w:p w:rsidR="007421F1" w:rsidRPr="007421F1" w:rsidRDefault="007421F1" w:rsidP="007421F1">
      <w:pPr>
        <w:pStyle w:val="Code"/>
      </w:pPr>
    </w:p>
    <w:p w:rsidR="007421F1" w:rsidRPr="007421F1" w:rsidRDefault="007421F1" w:rsidP="007421F1">
      <w:pPr>
        <w:pStyle w:val="Code"/>
      </w:pPr>
      <w:r w:rsidRPr="007421F1">
        <w:t xml:space="preserve">    private TextField _txtSizeNumberWagon = null;</w:t>
      </w:r>
    </w:p>
    <w:p w:rsidR="007421F1" w:rsidRPr="007421F1" w:rsidRDefault="007421F1" w:rsidP="007421F1">
      <w:pPr>
        <w:pStyle w:val="Code"/>
      </w:pPr>
      <w:r w:rsidRPr="007421F1">
        <w:t xml:space="preserve">    private TextField _txtMinSizeNumberInvoice = null;</w:t>
      </w:r>
    </w:p>
    <w:p w:rsidR="007421F1" w:rsidRPr="007421F1" w:rsidRDefault="007421F1" w:rsidP="007421F1">
      <w:pPr>
        <w:pStyle w:val="Code"/>
      </w:pPr>
      <w:r w:rsidRPr="007421F1">
        <w:t xml:space="preserve">    private TextField _txtTimeReader = null;</w:t>
      </w:r>
    </w:p>
    <w:p w:rsidR="007421F1" w:rsidRPr="007421F1" w:rsidRDefault="007421F1" w:rsidP="007421F1">
      <w:pPr>
        <w:pStyle w:val="Code"/>
      </w:pPr>
    </w:p>
    <w:p w:rsidR="007421F1" w:rsidRPr="007421F1" w:rsidRDefault="007421F1" w:rsidP="007421F1">
      <w:pPr>
        <w:pStyle w:val="Code"/>
      </w:pPr>
      <w:r w:rsidRPr="007421F1">
        <w:t xml:space="preserve">    private Button _btnSaveSetting = null;</w:t>
      </w:r>
    </w:p>
    <w:p w:rsidR="007421F1" w:rsidRPr="007421F1" w:rsidRDefault="007421F1" w:rsidP="007421F1">
      <w:pPr>
        <w:pStyle w:val="Code"/>
      </w:pPr>
    </w:p>
    <w:p w:rsidR="007421F1" w:rsidRPr="007421F1" w:rsidRDefault="007421F1" w:rsidP="007421F1">
      <w:pPr>
        <w:pStyle w:val="Code"/>
      </w:pPr>
      <w:r w:rsidRPr="007421F1">
        <w:t xml:space="preserve">    //взаимосвязи между окнами</w:t>
      </w:r>
    </w:p>
    <w:p w:rsidR="007421F1" w:rsidRPr="007421F1" w:rsidRDefault="007421F1" w:rsidP="007421F1">
      <w:pPr>
        <w:pStyle w:val="Code"/>
      </w:pPr>
      <w:r w:rsidRPr="007421F1">
        <w:t xml:space="preserve">    private Stage _thisStage = null;            //ссылка на собственный stage</w:t>
      </w:r>
    </w:p>
    <w:p w:rsidR="007421F1" w:rsidRPr="007421F1" w:rsidRDefault="007421F1" w:rsidP="007421F1">
      <w:pPr>
        <w:pStyle w:val="Code"/>
      </w:pPr>
      <w:r w:rsidRPr="007421F1">
        <w:t xml:space="preserve">    public static Stage stageInvoices = null;   //stage окна таблицы накладных</w:t>
      </w:r>
    </w:p>
    <w:p w:rsidR="007421F1" w:rsidRPr="007421F1" w:rsidRDefault="007421F1" w:rsidP="007421F1">
      <w:pPr>
        <w:pStyle w:val="Code"/>
      </w:pPr>
      <w:r w:rsidRPr="007421F1">
        <w:t xml:space="preserve">    public static Stage stageWagons = null;     //stage окна таблицы полувагонов</w:t>
      </w:r>
    </w:p>
    <w:p w:rsidR="007421F1" w:rsidRPr="007421F1" w:rsidRDefault="007421F1" w:rsidP="007421F1">
      <w:pPr>
        <w:pStyle w:val="Code"/>
      </w:pPr>
      <w:r w:rsidRPr="007421F1">
        <w:t xml:space="preserve">    public static Stage stageRegister = null;   //stage окна таблицы соответствия полувагонов накладным</w:t>
      </w:r>
    </w:p>
    <w:p w:rsidR="007421F1" w:rsidRPr="007421F1" w:rsidRDefault="007421F1" w:rsidP="007421F1">
      <w:pPr>
        <w:pStyle w:val="Code"/>
      </w:pPr>
    </w:p>
    <w:p w:rsidR="007421F1" w:rsidRPr="007421F1" w:rsidRDefault="007421F1" w:rsidP="007421F1">
      <w:pPr>
        <w:pStyle w:val="Code"/>
      </w:pPr>
      <w:r w:rsidRPr="007421F1">
        <w:t xml:space="preserve">    public void Show(){</w:t>
      </w:r>
    </w:p>
    <w:p w:rsidR="007421F1" w:rsidRPr="007421F1" w:rsidRDefault="007421F1" w:rsidP="007421F1">
      <w:pPr>
        <w:pStyle w:val="Code"/>
      </w:pPr>
      <w:r w:rsidRPr="007421F1">
        <w:t xml:space="preserve">        if(this._thisStage == null)</w:t>
      </w:r>
    </w:p>
    <w:p w:rsidR="007421F1" w:rsidRPr="007421F1" w:rsidRDefault="007421F1" w:rsidP="007421F1">
      <w:pPr>
        <w:pStyle w:val="Code"/>
      </w:pPr>
      <w:r w:rsidRPr="007421F1">
        <w:t xml:space="preserve">            return;</w:t>
      </w:r>
    </w:p>
    <w:p w:rsidR="007421F1" w:rsidRPr="007421F1" w:rsidRDefault="007421F1" w:rsidP="007421F1">
      <w:pPr>
        <w:pStyle w:val="Code"/>
      </w:pPr>
      <w:r w:rsidRPr="007421F1">
        <w:lastRenderedPageBreak/>
        <w:t xml:space="preserve">        this._thisStage.show();</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t xml:space="preserve">    public void Hide(){</w:t>
      </w:r>
    </w:p>
    <w:p w:rsidR="007421F1" w:rsidRPr="007421F1" w:rsidRDefault="007421F1" w:rsidP="007421F1">
      <w:pPr>
        <w:pStyle w:val="Code"/>
      </w:pPr>
      <w:r w:rsidRPr="007421F1">
        <w:t xml:space="preserve">        if(this._thisStage == null)</w:t>
      </w:r>
    </w:p>
    <w:p w:rsidR="007421F1" w:rsidRPr="007421F1" w:rsidRDefault="007421F1" w:rsidP="007421F1">
      <w:pPr>
        <w:pStyle w:val="Code"/>
      </w:pPr>
      <w:r w:rsidRPr="007421F1">
        <w:t xml:space="preserve">            return;</w:t>
      </w:r>
    </w:p>
    <w:p w:rsidR="007421F1" w:rsidRPr="007421F1" w:rsidRDefault="007421F1" w:rsidP="007421F1">
      <w:pPr>
        <w:pStyle w:val="Code"/>
      </w:pPr>
      <w:r w:rsidRPr="007421F1">
        <w:t xml:space="preserve">        this._thisStage.hide();</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t xml:space="preserve">    public Stage GetStage(){</w:t>
      </w:r>
    </w:p>
    <w:p w:rsidR="007421F1" w:rsidRPr="007421F1" w:rsidRDefault="007421F1" w:rsidP="007421F1">
      <w:pPr>
        <w:pStyle w:val="Code"/>
      </w:pPr>
      <w:r w:rsidRPr="007421F1">
        <w:t xml:space="preserve">        return this._thisStage;</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t xml:space="preserve">    public Setting() throws IOException {</w:t>
      </w:r>
    </w:p>
    <w:p w:rsidR="007421F1" w:rsidRPr="007421F1" w:rsidRDefault="007421F1" w:rsidP="007421F1">
      <w:pPr>
        <w:pStyle w:val="Code"/>
      </w:pPr>
      <w:r w:rsidRPr="007421F1">
        <w:t xml:space="preserve">        Parent root = FXMLLoader.load(getClass().getResource("view/setting_view.fxml"));</w:t>
      </w:r>
    </w:p>
    <w:p w:rsidR="007421F1" w:rsidRPr="007421F1" w:rsidRDefault="007421F1" w:rsidP="007421F1">
      <w:pPr>
        <w:pStyle w:val="Code"/>
      </w:pPr>
      <w:r w:rsidRPr="007421F1">
        <w:t xml:space="preserve">        Scene scene = new Scene(root);</w:t>
      </w:r>
    </w:p>
    <w:p w:rsidR="007421F1" w:rsidRPr="007421F1" w:rsidRDefault="007421F1" w:rsidP="007421F1">
      <w:pPr>
        <w:pStyle w:val="Code"/>
      </w:pPr>
      <w:r w:rsidRPr="007421F1">
        <w:t xml:space="preserve">        _thisStage = new Stage();</w:t>
      </w:r>
    </w:p>
    <w:p w:rsidR="007421F1" w:rsidRPr="007421F1" w:rsidRDefault="007421F1" w:rsidP="007421F1">
      <w:pPr>
        <w:pStyle w:val="Code"/>
      </w:pPr>
      <w:r w:rsidRPr="007421F1">
        <w:t xml:space="preserve">        _thisStage.setScene(scene);</w:t>
      </w:r>
    </w:p>
    <w:p w:rsidR="007421F1" w:rsidRPr="007421F1" w:rsidRDefault="007421F1" w:rsidP="007421F1">
      <w:pPr>
        <w:pStyle w:val="Code"/>
      </w:pPr>
      <w:r w:rsidRPr="007421F1">
        <w:t xml:space="preserve">        _thisStage.setTitle("Настройки");</w:t>
      </w:r>
    </w:p>
    <w:p w:rsidR="007421F1" w:rsidRPr="007421F1" w:rsidRDefault="007421F1" w:rsidP="007421F1">
      <w:pPr>
        <w:pStyle w:val="Code"/>
      </w:pPr>
    </w:p>
    <w:p w:rsidR="007421F1" w:rsidRPr="007421F1" w:rsidRDefault="007421F1" w:rsidP="007421F1">
      <w:pPr>
        <w:pStyle w:val="Code"/>
      </w:pPr>
      <w:r w:rsidRPr="007421F1">
        <w:t xml:space="preserve">        _txtSizeNumberWagon = (TextField)scene.lookup("#_txtSizeNumberWagon");</w:t>
      </w:r>
    </w:p>
    <w:p w:rsidR="007421F1" w:rsidRPr="007421F1" w:rsidRDefault="007421F1" w:rsidP="007421F1">
      <w:pPr>
        <w:pStyle w:val="Code"/>
      </w:pPr>
      <w:r w:rsidRPr="007421F1">
        <w:t xml:space="preserve">        _txtMinSizeNumberInvoice = (TextField)scene.lookup("#_txtMinSizeNumberInvoice");</w:t>
      </w:r>
    </w:p>
    <w:p w:rsidR="007421F1" w:rsidRPr="007421F1" w:rsidRDefault="007421F1" w:rsidP="007421F1">
      <w:pPr>
        <w:pStyle w:val="Code"/>
      </w:pPr>
      <w:r w:rsidRPr="007421F1">
        <w:t xml:space="preserve">        _txtTimeReader = (TextField)scene.lookup("#_txtTimeReader");</w:t>
      </w:r>
    </w:p>
    <w:p w:rsidR="007421F1" w:rsidRPr="007421F1" w:rsidRDefault="007421F1" w:rsidP="007421F1">
      <w:pPr>
        <w:pStyle w:val="Code"/>
      </w:pPr>
      <w:r w:rsidRPr="007421F1">
        <w:t xml:space="preserve">        _btnSaveSetting = (Button)scene.lookup("#_btnSaveSetting");</w:t>
      </w:r>
    </w:p>
    <w:p w:rsidR="007421F1" w:rsidRPr="007421F1" w:rsidRDefault="007421F1" w:rsidP="007421F1">
      <w:pPr>
        <w:pStyle w:val="Code"/>
      </w:pPr>
    </w:p>
    <w:p w:rsidR="007421F1" w:rsidRPr="007421F1" w:rsidRDefault="007421F1" w:rsidP="007421F1">
      <w:pPr>
        <w:pStyle w:val="Code"/>
      </w:pPr>
      <w:r w:rsidRPr="007421F1">
        <w:t xml:space="preserve">        _menuBar = (MenuBar)scene.lookup("#_menuBar");</w:t>
      </w:r>
    </w:p>
    <w:p w:rsidR="007421F1" w:rsidRPr="007421F1" w:rsidRDefault="007421F1" w:rsidP="007421F1">
      <w:pPr>
        <w:pStyle w:val="Code"/>
      </w:pPr>
      <w:r w:rsidRPr="007421F1">
        <w:t xml:space="preserve">        _menuBar.getMenus().clear();</w:t>
      </w:r>
    </w:p>
    <w:p w:rsidR="007421F1" w:rsidRPr="007421F1" w:rsidRDefault="007421F1" w:rsidP="007421F1">
      <w:pPr>
        <w:pStyle w:val="Code"/>
      </w:pPr>
    </w:p>
    <w:p w:rsidR="007421F1" w:rsidRPr="007421F1" w:rsidRDefault="007421F1" w:rsidP="007421F1">
      <w:pPr>
        <w:pStyle w:val="Code"/>
      </w:pPr>
      <w:r w:rsidRPr="007421F1">
        <w:t xml:space="preserve">        Menu menu = new Menu("Таблица");</w:t>
      </w:r>
    </w:p>
    <w:p w:rsidR="007421F1" w:rsidRPr="007421F1" w:rsidRDefault="007421F1" w:rsidP="007421F1">
      <w:pPr>
        <w:pStyle w:val="Code"/>
      </w:pPr>
      <w:r w:rsidRPr="007421F1">
        <w:t xml:space="preserve">        MenuItem inv = new MenuItem("Таблица накладных");</w:t>
      </w:r>
    </w:p>
    <w:p w:rsidR="007421F1" w:rsidRPr="007421F1" w:rsidRDefault="007421F1" w:rsidP="007421F1">
      <w:pPr>
        <w:pStyle w:val="Code"/>
      </w:pPr>
      <w:r w:rsidRPr="007421F1">
        <w:t xml:space="preserve">        MenuItem wag = new MenuItem("Таблица полувагонов");</w:t>
      </w:r>
    </w:p>
    <w:p w:rsidR="007421F1" w:rsidRPr="007421F1" w:rsidRDefault="007421F1" w:rsidP="007421F1">
      <w:pPr>
        <w:pStyle w:val="Code"/>
      </w:pPr>
      <w:r w:rsidRPr="007421F1">
        <w:t xml:space="preserve">        MenuItem reg = new MenuItem("Таблица регистрации");</w:t>
      </w:r>
    </w:p>
    <w:p w:rsidR="007421F1" w:rsidRPr="007421F1" w:rsidRDefault="007421F1" w:rsidP="007421F1">
      <w:pPr>
        <w:pStyle w:val="Code"/>
      </w:pPr>
    </w:p>
    <w:p w:rsidR="007421F1" w:rsidRPr="007421F1" w:rsidRDefault="007421F1" w:rsidP="007421F1">
      <w:pPr>
        <w:pStyle w:val="Code"/>
      </w:pPr>
      <w:r w:rsidRPr="007421F1">
        <w:t xml:space="preserve">        inv.setOnAction(new EventHandler&lt;ActionEvent&gt;() {</w:t>
      </w:r>
    </w:p>
    <w:p w:rsidR="007421F1" w:rsidRPr="007421F1" w:rsidRDefault="007421F1" w:rsidP="007421F1">
      <w:pPr>
        <w:pStyle w:val="Code"/>
      </w:pPr>
      <w:r w:rsidRPr="007421F1">
        <w:t xml:space="preserve">            @Override</w:t>
      </w:r>
    </w:p>
    <w:p w:rsidR="007421F1" w:rsidRPr="007421F1" w:rsidRDefault="007421F1" w:rsidP="007421F1">
      <w:pPr>
        <w:pStyle w:val="Code"/>
      </w:pPr>
      <w:r w:rsidRPr="007421F1">
        <w:t xml:space="preserve">            public void handle(ActionEvent event) {</w:t>
      </w:r>
    </w:p>
    <w:p w:rsidR="007421F1" w:rsidRPr="007421F1" w:rsidRDefault="007421F1" w:rsidP="007421F1">
      <w:pPr>
        <w:pStyle w:val="Code"/>
      </w:pPr>
      <w:r w:rsidRPr="007421F1">
        <w:t xml:space="preserve">                _thisStage.hide();</w:t>
      </w:r>
    </w:p>
    <w:p w:rsidR="007421F1" w:rsidRPr="007421F1" w:rsidRDefault="007421F1" w:rsidP="007421F1">
      <w:pPr>
        <w:pStyle w:val="Code"/>
      </w:pPr>
      <w:r w:rsidRPr="007421F1">
        <w:t xml:space="preserve">                stageInvoices.show();</w:t>
      </w:r>
    </w:p>
    <w:p w:rsidR="007421F1" w:rsidRPr="007421F1" w:rsidRDefault="007421F1" w:rsidP="007421F1">
      <w:pPr>
        <w:pStyle w:val="Code"/>
      </w:pPr>
      <w:r w:rsidRPr="007421F1">
        <w:t xml:space="preserve">            }</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t xml:space="preserve">        wag.setOnAction(new EventHandler&lt;ActionEvent&gt;() {</w:t>
      </w:r>
    </w:p>
    <w:p w:rsidR="007421F1" w:rsidRPr="007421F1" w:rsidRDefault="007421F1" w:rsidP="007421F1">
      <w:pPr>
        <w:pStyle w:val="Code"/>
      </w:pPr>
      <w:r w:rsidRPr="007421F1">
        <w:t xml:space="preserve">            @Override</w:t>
      </w:r>
    </w:p>
    <w:p w:rsidR="007421F1" w:rsidRPr="007421F1" w:rsidRDefault="007421F1" w:rsidP="007421F1">
      <w:pPr>
        <w:pStyle w:val="Code"/>
      </w:pPr>
      <w:r w:rsidRPr="007421F1">
        <w:t xml:space="preserve">            public void handle(ActionEvent event) {</w:t>
      </w:r>
    </w:p>
    <w:p w:rsidR="007421F1" w:rsidRPr="007421F1" w:rsidRDefault="007421F1" w:rsidP="007421F1">
      <w:pPr>
        <w:pStyle w:val="Code"/>
      </w:pPr>
      <w:r w:rsidRPr="007421F1">
        <w:t xml:space="preserve">                _thisStage.hide();</w:t>
      </w:r>
    </w:p>
    <w:p w:rsidR="007421F1" w:rsidRPr="007421F1" w:rsidRDefault="007421F1" w:rsidP="007421F1">
      <w:pPr>
        <w:pStyle w:val="Code"/>
      </w:pPr>
      <w:r w:rsidRPr="007421F1">
        <w:t xml:space="preserve">                stageWagons.show();</w:t>
      </w:r>
    </w:p>
    <w:p w:rsidR="007421F1" w:rsidRPr="007421F1" w:rsidRDefault="007421F1" w:rsidP="007421F1">
      <w:pPr>
        <w:pStyle w:val="Code"/>
      </w:pPr>
      <w:r w:rsidRPr="007421F1">
        <w:t xml:space="preserve">            }</w:t>
      </w:r>
    </w:p>
    <w:p w:rsidR="007421F1" w:rsidRPr="007421F1" w:rsidRDefault="007421F1" w:rsidP="007421F1">
      <w:pPr>
        <w:pStyle w:val="Code"/>
      </w:pPr>
      <w:r w:rsidRPr="007421F1">
        <w:lastRenderedPageBreak/>
        <w:t xml:space="preserve">        });</w:t>
      </w:r>
    </w:p>
    <w:p w:rsidR="007421F1" w:rsidRPr="007421F1" w:rsidRDefault="007421F1" w:rsidP="007421F1">
      <w:pPr>
        <w:pStyle w:val="Code"/>
      </w:pPr>
    </w:p>
    <w:p w:rsidR="007421F1" w:rsidRPr="007421F1" w:rsidRDefault="007421F1" w:rsidP="007421F1">
      <w:pPr>
        <w:pStyle w:val="Code"/>
      </w:pPr>
      <w:r w:rsidRPr="007421F1">
        <w:t xml:space="preserve">        reg.setOnAction(new EventHandler&lt;ActionEvent&gt;() {</w:t>
      </w:r>
    </w:p>
    <w:p w:rsidR="007421F1" w:rsidRPr="007421F1" w:rsidRDefault="007421F1" w:rsidP="007421F1">
      <w:pPr>
        <w:pStyle w:val="Code"/>
      </w:pPr>
      <w:r w:rsidRPr="007421F1">
        <w:t xml:space="preserve">            @Override</w:t>
      </w:r>
    </w:p>
    <w:p w:rsidR="007421F1" w:rsidRPr="007421F1" w:rsidRDefault="007421F1" w:rsidP="007421F1">
      <w:pPr>
        <w:pStyle w:val="Code"/>
      </w:pPr>
      <w:r w:rsidRPr="007421F1">
        <w:t xml:space="preserve">            public void handle(ActionEvent event) {</w:t>
      </w:r>
    </w:p>
    <w:p w:rsidR="007421F1" w:rsidRPr="007421F1" w:rsidRDefault="007421F1" w:rsidP="007421F1">
      <w:pPr>
        <w:pStyle w:val="Code"/>
      </w:pPr>
      <w:r w:rsidRPr="007421F1">
        <w:t xml:space="preserve">                _thisStage.hide();</w:t>
      </w:r>
    </w:p>
    <w:p w:rsidR="007421F1" w:rsidRPr="007421F1" w:rsidRDefault="007421F1" w:rsidP="007421F1">
      <w:pPr>
        <w:pStyle w:val="Code"/>
      </w:pPr>
      <w:r w:rsidRPr="007421F1">
        <w:t xml:space="preserve">                stageRegister.show();</w:t>
      </w:r>
    </w:p>
    <w:p w:rsidR="007421F1" w:rsidRPr="007421F1" w:rsidRDefault="007421F1" w:rsidP="007421F1">
      <w:pPr>
        <w:pStyle w:val="Code"/>
      </w:pPr>
      <w:r w:rsidRPr="007421F1">
        <w:t xml:space="preserve">            }</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t xml:space="preserve">        menu.getItems().add(inv);</w:t>
      </w:r>
    </w:p>
    <w:p w:rsidR="007421F1" w:rsidRPr="007421F1" w:rsidRDefault="007421F1" w:rsidP="007421F1">
      <w:pPr>
        <w:pStyle w:val="Code"/>
      </w:pPr>
      <w:r w:rsidRPr="007421F1">
        <w:t xml:space="preserve">        menu.getItems().add(wag);</w:t>
      </w:r>
    </w:p>
    <w:p w:rsidR="007421F1" w:rsidRPr="007421F1" w:rsidRDefault="007421F1" w:rsidP="007421F1">
      <w:pPr>
        <w:pStyle w:val="Code"/>
      </w:pPr>
      <w:r w:rsidRPr="007421F1">
        <w:t xml:space="preserve">        menu.getItems().add(reg);</w:t>
      </w:r>
    </w:p>
    <w:p w:rsidR="007421F1" w:rsidRPr="007421F1" w:rsidRDefault="007421F1" w:rsidP="007421F1">
      <w:pPr>
        <w:pStyle w:val="Code"/>
      </w:pPr>
      <w:r w:rsidRPr="007421F1">
        <w:t xml:space="preserve">        _menuBar.getMenus().add(0, menu);</w:t>
      </w:r>
    </w:p>
    <w:p w:rsidR="007421F1" w:rsidRPr="007421F1" w:rsidRDefault="007421F1" w:rsidP="007421F1">
      <w:pPr>
        <w:pStyle w:val="Code"/>
      </w:pPr>
    </w:p>
    <w:p w:rsidR="007421F1" w:rsidRPr="007421F1" w:rsidRDefault="007421F1" w:rsidP="007421F1">
      <w:pPr>
        <w:pStyle w:val="Code"/>
      </w:pPr>
      <w:r w:rsidRPr="007421F1">
        <w:t xml:space="preserve">        _txtSizeNumberWagon.setText(String.valueOf(DataSetting.sizeNumberWagon));</w:t>
      </w:r>
    </w:p>
    <w:p w:rsidR="007421F1" w:rsidRPr="007421F1" w:rsidRDefault="007421F1" w:rsidP="007421F1">
      <w:pPr>
        <w:pStyle w:val="Code"/>
      </w:pPr>
      <w:r w:rsidRPr="007421F1">
        <w:t xml:space="preserve">        _txtTimeReader.setText(String.valueOf(DataSetting.timeRead / 1000));</w:t>
      </w:r>
    </w:p>
    <w:p w:rsidR="007421F1" w:rsidRPr="007421F1" w:rsidRDefault="007421F1" w:rsidP="007421F1">
      <w:pPr>
        <w:pStyle w:val="Code"/>
      </w:pPr>
      <w:r w:rsidRPr="007421F1">
        <w:t xml:space="preserve">        _txtMinSizeNumberInvoice.setText(String.valueOf(DataSetting.sizeMinNumberInvoice));</w:t>
      </w:r>
    </w:p>
    <w:p w:rsidR="007421F1" w:rsidRPr="007421F1" w:rsidRDefault="007421F1" w:rsidP="007421F1">
      <w:pPr>
        <w:pStyle w:val="Code"/>
      </w:pPr>
    </w:p>
    <w:p w:rsidR="007421F1" w:rsidRPr="007421F1" w:rsidRDefault="007421F1" w:rsidP="007421F1">
      <w:pPr>
        <w:pStyle w:val="Code"/>
      </w:pPr>
      <w:r w:rsidRPr="007421F1">
        <w:t xml:space="preserve">        _btnSaveSetting.addEventHandler(javafx.scene.input.MouseEvent.MOUSE_CLICKED, new EventHandler&lt;javafx.scene.input.MouseEvent&gt;() {</w:t>
      </w:r>
    </w:p>
    <w:p w:rsidR="007421F1" w:rsidRPr="007421F1" w:rsidRDefault="007421F1" w:rsidP="007421F1">
      <w:pPr>
        <w:pStyle w:val="Code"/>
      </w:pPr>
      <w:r w:rsidRPr="007421F1">
        <w:t xml:space="preserve">            @Override</w:t>
      </w:r>
    </w:p>
    <w:p w:rsidR="007421F1" w:rsidRPr="007421F1" w:rsidRDefault="007421F1" w:rsidP="007421F1">
      <w:pPr>
        <w:pStyle w:val="Code"/>
      </w:pPr>
      <w:r w:rsidRPr="007421F1">
        <w:t xml:space="preserve">            public void handle(MouseEvent event) {</w:t>
      </w:r>
    </w:p>
    <w:p w:rsidR="007421F1" w:rsidRPr="007421F1" w:rsidRDefault="007421F1" w:rsidP="007421F1">
      <w:pPr>
        <w:pStyle w:val="Code"/>
      </w:pPr>
      <w:r w:rsidRPr="007421F1">
        <w:t xml:space="preserve">                String[] data = new String[]{</w:t>
      </w:r>
    </w:p>
    <w:p w:rsidR="007421F1" w:rsidRPr="007421F1" w:rsidRDefault="007421F1" w:rsidP="007421F1">
      <w:pPr>
        <w:pStyle w:val="Code"/>
      </w:pPr>
      <w:r w:rsidRPr="007421F1">
        <w:t xml:space="preserve">                        _txtSizeNumberWagon.getText(),</w:t>
      </w:r>
    </w:p>
    <w:p w:rsidR="007421F1" w:rsidRPr="007421F1" w:rsidRDefault="007421F1" w:rsidP="007421F1">
      <w:pPr>
        <w:pStyle w:val="Code"/>
      </w:pPr>
      <w:r w:rsidRPr="007421F1">
        <w:t xml:space="preserve">                        _txtTimeReader.getText(),</w:t>
      </w:r>
    </w:p>
    <w:p w:rsidR="007421F1" w:rsidRPr="007421F1" w:rsidRDefault="007421F1" w:rsidP="007421F1">
      <w:pPr>
        <w:pStyle w:val="Code"/>
      </w:pPr>
      <w:r w:rsidRPr="007421F1">
        <w:t xml:space="preserve">                        _txtMinSizeNumberInvoice.getText()</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t xml:space="preserve">                if(!DataValidator.requiredValidator(data)){</w:t>
      </w:r>
    </w:p>
    <w:p w:rsidR="007421F1" w:rsidRPr="007421F1" w:rsidRDefault="007421F1" w:rsidP="007421F1">
      <w:pPr>
        <w:pStyle w:val="Code"/>
      </w:pPr>
      <w:r w:rsidRPr="007421F1">
        <w:t xml:space="preserve">                    Invoices.MessageShow(Alert.AlertType.ERROR, "Ошибка!", "Все поля должны быть заполнены!");</w:t>
      </w:r>
    </w:p>
    <w:p w:rsidR="007421F1" w:rsidRPr="007421F1" w:rsidRDefault="007421F1" w:rsidP="007421F1">
      <w:pPr>
        <w:pStyle w:val="Code"/>
      </w:pPr>
      <w:r w:rsidRPr="007421F1">
        <w:t xml:space="preserve">                    return;</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t xml:space="preserve">                for(String i : data){</w:t>
      </w:r>
    </w:p>
    <w:p w:rsidR="007421F1" w:rsidRPr="007421F1" w:rsidRDefault="007421F1" w:rsidP="007421F1">
      <w:pPr>
        <w:pStyle w:val="Code"/>
      </w:pPr>
      <w:r w:rsidRPr="007421F1">
        <w:t xml:space="preserve">                    if(!DataValidator.isAllNumber(i)){</w:t>
      </w:r>
    </w:p>
    <w:p w:rsidR="007421F1" w:rsidRPr="007421F1" w:rsidRDefault="007421F1" w:rsidP="007421F1">
      <w:pPr>
        <w:pStyle w:val="Code"/>
      </w:pPr>
      <w:r w:rsidRPr="007421F1">
        <w:t xml:space="preserve">                        Invoices.MessageShow(Alert.AlertType.ERROR, "Ошибка!", "В текстовых полях должны быть" +</w:t>
      </w:r>
    </w:p>
    <w:p w:rsidR="007421F1" w:rsidRPr="007421F1" w:rsidRDefault="007421F1" w:rsidP="007421F1">
      <w:pPr>
        <w:pStyle w:val="Code"/>
      </w:pPr>
      <w:r w:rsidRPr="007421F1">
        <w:t xml:space="preserve">                                " целочисленные значения!");</w:t>
      </w:r>
    </w:p>
    <w:p w:rsidR="007421F1" w:rsidRPr="007421F1" w:rsidRDefault="007421F1" w:rsidP="007421F1">
      <w:pPr>
        <w:pStyle w:val="Code"/>
      </w:pPr>
      <w:r w:rsidRPr="007421F1">
        <w:t xml:space="preserve">                        return;</w:t>
      </w:r>
    </w:p>
    <w:p w:rsidR="007421F1" w:rsidRPr="007421F1" w:rsidRDefault="007421F1" w:rsidP="007421F1">
      <w:pPr>
        <w:pStyle w:val="Code"/>
      </w:pPr>
      <w:r w:rsidRPr="007421F1">
        <w:t xml:space="preserve">                    }</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lastRenderedPageBreak/>
        <w:t xml:space="preserve">                if((_txtSizeNumberWagon.getText().length() &gt;= 2) &amp;&amp; (Integer.valueOf(_txtSizeNumberWagon.getText()) &gt; 10)){</w:t>
      </w:r>
    </w:p>
    <w:p w:rsidR="007421F1" w:rsidRPr="007421F1" w:rsidRDefault="007421F1" w:rsidP="007421F1">
      <w:pPr>
        <w:pStyle w:val="Code"/>
        <w:rPr>
          <w:lang w:val="ru-RU"/>
        </w:rPr>
      </w:pPr>
      <w:r w:rsidRPr="007421F1">
        <w:t xml:space="preserve">                    Invoices</w:t>
      </w:r>
      <w:r w:rsidRPr="007421F1">
        <w:rPr>
          <w:lang w:val="ru-RU"/>
        </w:rPr>
        <w:t>.</w:t>
      </w:r>
      <w:r w:rsidRPr="007421F1">
        <w:t>MessageShow</w:t>
      </w:r>
      <w:r w:rsidRPr="007421F1">
        <w:rPr>
          <w:lang w:val="ru-RU"/>
        </w:rPr>
        <w:t>(</w:t>
      </w:r>
      <w:r w:rsidRPr="007421F1">
        <w:t>Alert</w:t>
      </w:r>
      <w:r w:rsidRPr="007421F1">
        <w:rPr>
          <w:lang w:val="ru-RU"/>
        </w:rPr>
        <w:t>.</w:t>
      </w:r>
      <w:r w:rsidRPr="007421F1">
        <w:t>AlertType</w:t>
      </w:r>
      <w:r w:rsidRPr="007421F1">
        <w:rPr>
          <w:lang w:val="ru-RU"/>
        </w:rPr>
        <w:t>.</w:t>
      </w:r>
      <w:r w:rsidRPr="007421F1">
        <w:t>ERROR</w:t>
      </w:r>
      <w:r w:rsidRPr="007421F1">
        <w:rPr>
          <w:lang w:val="ru-RU"/>
        </w:rPr>
        <w:t>, "Ошибка!", "Максимальная длина последовательности номера" +</w:t>
      </w:r>
    </w:p>
    <w:p w:rsidR="007421F1" w:rsidRPr="007421F1" w:rsidRDefault="007421F1" w:rsidP="007421F1">
      <w:pPr>
        <w:pStyle w:val="Code"/>
        <w:rPr>
          <w:lang w:val="ru-RU"/>
        </w:rPr>
      </w:pPr>
      <w:r w:rsidRPr="007421F1">
        <w:rPr>
          <w:lang w:val="ru-RU"/>
        </w:rPr>
        <w:t xml:space="preserve">                            " полувагона должна быть не более 10 цифр!");</w:t>
      </w:r>
    </w:p>
    <w:p w:rsidR="007421F1" w:rsidRPr="007421F1" w:rsidRDefault="007421F1" w:rsidP="007421F1">
      <w:pPr>
        <w:pStyle w:val="Code"/>
      </w:pPr>
      <w:r w:rsidRPr="007421F1">
        <w:rPr>
          <w:lang w:val="ru-RU"/>
        </w:rPr>
        <w:t xml:space="preserve">                    </w:t>
      </w:r>
      <w:r w:rsidRPr="007421F1">
        <w:t>return;</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t xml:space="preserve">                if((_txtMinSizeNumberInvoice.getText().length() &gt;= 2) &amp;&amp; (Integer.valueOf(_txtMinSizeNumberInvoice.getText()) &gt;</w:t>
      </w:r>
    </w:p>
    <w:p w:rsidR="007421F1" w:rsidRPr="007421F1" w:rsidRDefault="007421F1" w:rsidP="007421F1">
      <w:pPr>
        <w:pStyle w:val="Code"/>
      </w:pPr>
      <w:r w:rsidRPr="007421F1">
        <w:t xml:space="preserve">                        DataSetting.sizeMaxNumberInvoice)){</w:t>
      </w:r>
    </w:p>
    <w:p w:rsidR="007421F1" w:rsidRPr="007421F1" w:rsidRDefault="007421F1" w:rsidP="007421F1">
      <w:pPr>
        <w:pStyle w:val="Code"/>
      </w:pPr>
      <w:r w:rsidRPr="007421F1">
        <w:t xml:space="preserve">                    Invoices.MessageShow(Alert.AlertType.ERROR, "Ошибка!", "Максимальная длина последовательности номера" +</w:t>
      </w:r>
    </w:p>
    <w:p w:rsidR="007421F1" w:rsidRPr="007421F1" w:rsidRDefault="007421F1" w:rsidP="007421F1">
      <w:pPr>
        <w:pStyle w:val="Code"/>
        <w:rPr>
          <w:lang w:val="ru-RU"/>
        </w:rPr>
      </w:pPr>
      <w:r w:rsidRPr="007421F1">
        <w:t xml:space="preserve">                            </w:t>
      </w:r>
      <w:r w:rsidRPr="007421F1">
        <w:rPr>
          <w:lang w:val="ru-RU"/>
        </w:rPr>
        <w:t xml:space="preserve">" накладной должна быть не более " + </w:t>
      </w:r>
      <w:r w:rsidRPr="007421F1">
        <w:t>DataSetting</w:t>
      </w:r>
      <w:r w:rsidRPr="007421F1">
        <w:rPr>
          <w:lang w:val="ru-RU"/>
        </w:rPr>
        <w:t>.</w:t>
      </w:r>
      <w:r w:rsidRPr="007421F1">
        <w:t>sizeMaxNumberInvoice</w:t>
      </w:r>
      <w:r w:rsidRPr="007421F1">
        <w:rPr>
          <w:lang w:val="ru-RU"/>
        </w:rPr>
        <w:t xml:space="preserve"> + " символов!");</w:t>
      </w:r>
    </w:p>
    <w:p w:rsidR="007421F1" w:rsidRPr="007421F1" w:rsidRDefault="007421F1" w:rsidP="007421F1">
      <w:pPr>
        <w:pStyle w:val="Code"/>
      </w:pPr>
      <w:r w:rsidRPr="007421F1">
        <w:rPr>
          <w:lang w:val="ru-RU"/>
        </w:rPr>
        <w:t xml:space="preserve">                    </w:t>
      </w:r>
      <w:r w:rsidRPr="007421F1">
        <w:t>return;</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t xml:space="preserve">                if(Integer.valueOf(_txtTimeReader.getText()) &lt; 5){</w:t>
      </w:r>
    </w:p>
    <w:p w:rsidR="007421F1" w:rsidRPr="007421F1" w:rsidRDefault="007421F1" w:rsidP="007421F1">
      <w:pPr>
        <w:pStyle w:val="Code"/>
        <w:rPr>
          <w:lang w:val="ru-RU"/>
        </w:rPr>
      </w:pPr>
      <w:r w:rsidRPr="007421F1">
        <w:t xml:space="preserve">                    Invoices</w:t>
      </w:r>
      <w:r w:rsidRPr="007421F1">
        <w:rPr>
          <w:lang w:val="ru-RU"/>
        </w:rPr>
        <w:t>.</w:t>
      </w:r>
      <w:r w:rsidRPr="007421F1">
        <w:t>MessageShow</w:t>
      </w:r>
      <w:r w:rsidRPr="007421F1">
        <w:rPr>
          <w:lang w:val="ru-RU"/>
        </w:rPr>
        <w:t>(</w:t>
      </w:r>
      <w:r w:rsidRPr="007421F1">
        <w:t>Alert</w:t>
      </w:r>
      <w:r w:rsidRPr="007421F1">
        <w:rPr>
          <w:lang w:val="ru-RU"/>
        </w:rPr>
        <w:t>.</w:t>
      </w:r>
      <w:r w:rsidRPr="007421F1">
        <w:t>AlertType</w:t>
      </w:r>
      <w:r w:rsidRPr="007421F1">
        <w:rPr>
          <w:lang w:val="ru-RU"/>
        </w:rPr>
        <w:t>.</w:t>
      </w:r>
      <w:r w:rsidRPr="007421F1">
        <w:t>ERROR</w:t>
      </w:r>
      <w:r w:rsidRPr="007421F1">
        <w:rPr>
          <w:lang w:val="ru-RU"/>
        </w:rPr>
        <w:t>, "Ошибка!", "Минимальная частота обновления данных - 5 секунд!");</w:t>
      </w:r>
    </w:p>
    <w:p w:rsidR="007421F1" w:rsidRPr="007421F1" w:rsidRDefault="007421F1" w:rsidP="007421F1">
      <w:pPr>
        <w:pStyle w:val="Code"/>
      </w:pPr>
      <w:r w:rsidRPr="007421F1">
        <w:rPr>
          <w:lang w:val="ru-RU"/>
        </w:rPr>
        <w:t xml:space="preserve">                    </w:t>
      </w:r>
      <w:r w:rsidRPr="007421F1">
        <w:t>return;</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t xml:space="preserve">                DataSetting.sizeNumberWagon = Short.valueOf(_txtSizeNumberWagon.getText());</w:t>
      </w:r>
    </w:p>
    <w:p w:rsidR="007421F1" w:rsidRPr="007421F1" w:rsidRDefault="007421F1" w:rsidP="007421F1">
      <w:pPr>
        <w:pStyle w:val="Code"/>
      </w:pPr>
      <w:r w:rsidRPr="007421F1">
        <w:t xml:space="preserve">                DataSetting.sizeMinNumberInvoice = Short.valueOf(_txtMinSizeNumberInvoice.getText());</w:t>
      </w:r>
    </w:p>
    <w:p w:rsidR="007421F1" w:rsidRPr="007421F1" w:rsidRDefault="007421F1" w:rsidP="007421F1">
      <w:pPr>
        <w:pStyle w:val="Code"/>
      </w:pPr>
      <w:r w:rsidRPr="007421F1">
        <w:t xml:space="preserve">                DataSetting.timeRead = (Integer.valueOf(_txtTimeReader.getText()) * 1000);</w:t>
      </w:r>
    </w:p>
    <w:p w:rsidR="007421F1" w:rsidRPr="007421F1" w:rsidRDefault="007421F1" w:rsidP="007421F1">
      <w:pPr>
        <w:pStyle w:val="Code"/>
      </w:pPr>
    </w:p>
    <w:p w:rsidR="007421F1" w:rsidRPr="007421F1" w:rsidRDefault="007421F1" w:rsidP="007421F1">
      <w:pPr>
        <w:pStyle w:val="Code"/>
      </w:pPr>
      <w:r w:rsidRPr="007421F1">
        <w:t xml:space="preserve">                try{</w:t>
      </w:r>
    </w:p>
    <w:p w:rsidR="007421F1" w:rsidRPr="007421F1" w:rsidRDefault="007421F1" w:rsidP="007421F1">
      <w:pPr>
        <w:pStyle w:val="Code"/>
      </w:pPr>
      <w:r w:rsidRPr="007421F1">
        <w:t xml:space="preserve">                    DataNetwork.updateDataElement("http://localhost:8080/database/settings/sizenumberwagon",</w:t>
      </w:r>
    </w:p>
    <w:p w:rsidR="007421F1" w:rsidRPr="007421F1" w:rsidRDefault="007421F1" w:rsidP="007421F1">
      <w:pPr>
        <w:pStyle w:val="Code"/>
      </w:pPr>
      <w:r w:rsidRPr="007421F1">
        <w:t xml:space="preserve">                            new DataElementSetting(Short.valueOf(_txtSizeNumberWagon.getText())));</w:t>
      </w:r>
    </w:p>
    <w:p w:rsidR="007421F1" w:rsidRPr="007421F1" w:rsidRDefault="007421F1" w:rsidP="007421F1">
      <w:pPr>
        <w:pStyle w:val="Code"/>
      </w:pPr>
      <w:r w:rsidRPr="007421F1">
        <w:t xml:space="preserve">                    DataNetwork.updateDataElement("http://localhost:8080/database/settings/minsizenumberinvoice",</w:t>
      </w:r>
    </w:p>
    <w:p w:rsidR="007421F1" w:rsidRPr="007421F1" w:rsidRDefault="007421F1" w:rsidP="007421F1">
      <w:pPr>
        <w:pStyle w:val="Code"/>
      </w:pPr>
      <w:r w:rsidRPr="007421F1">
        <w:t xml:space="preserve">                            new DataElementSetting(Short.valueOf(_txtMinSizeNumberInvoice.getText())));</w:t>
      </w:r>
    </w:p>
    <w:p w:rsidR="007421F1" w:rsidRPr="007421F1" w:rsidRDefault="007421F1" w:rsidP="007421F1">
      <w:pPr>
        <w:pStyle w:val="Code"/>
      </w:pPr>
      <w:r w:rsidRPr="007421F1">
        <w:t xml:space="preserve">                }catch (Exception e){</w:t>
      </w:r>
    </w:p>
    <w:p w:rsidR="007421F1" w:rsidRPr="007421F1" w:rsidRDefault="007421F1" w:rsidP="007421F1">
      <w:pPr>
        <w:pStyle w:val="Code"/>
      </w:pPr>
      <w:r w:rsidRPr="007421F1">
        <w:t xml:space="preserve">                    Invoices.MessageShow(Alert.AlertType.ERROR, "Ошибка!", e.getMessage());</w:t>
      </w:r>
    </w:p>
    <w:p w:rsidR="007421F1" w:rsidRPr="007421F1" w:rsidRDefault="007421F1" w:rsidP="007421F1">
      <w:pPr>
        <w:pStyle w:val="Code"/>
        <w:rPr>
          <w:lang w:val="ru-RU"/>
        </w:rPr>
      </w:pPr>
      <w:r w:rsidRPr="007421F1">
        <w:t xml:space="preserve">                    return</w:t>
      </w:r>
      <w:r w:rsidRPr="007421F1">
        <w:rPr>
          <w:lang w:val="ru-RU"/>
        </w:rPr>
        <w:t>;</w:t>
      </w:r>
    </w:p>
    <w:p w:rsidR="007421F1" w:rsidRPr="007421F1" w:rsidRDefault="007421F1" w:rsidP="007421F1">
      <w:pPr>
        <w:pStyle w:val="Code"/>
        <w:rPr>
          <w:lang w:val="ru-RU"/>
        </w:rPr>
      </w:pPr>
      <w:r w:rsidRPr="007421F1">
        <w:rPr>
          <w:lang w:val="ru-RU"/>
        </w:rPr>
        <w:t xml:space="preserve">                }</w:t>
      </w:r>
    </w:p>
    <w:p w:rsidR="007421F1" w:rsidRPr="007421F1" w:rsidRDefault="007421F1" w:rsidP="007421F1">
      <w:pPr>
        <w:pStyle w:val="Code"/>
        <w:rPr>
          <w:lang w:val="ru-RU"/>
        </w:rPr>
      </w:pPr>
      <w:r w:rsidRPr="007421F1">
        <w:rPr>
          <w:lang w:val="ru-RU"/>
        </w:rPr>
        <w:t xml:space="preserve">            }</w:t>
      </w:r>
    </w:p>
    <w:p w:rsidR="007421F1" w:rsidRPr="007421F1" w:rsidRDefault="007421F1" w:rsidP="007421F1">
      <w:pPr>
        <w:pStyle w:val="Code"/>
        <w:rPr>
          <w:lang w:val="ru-RU"/>
        </w:rPr>
      </w:pPr>
      <w:r w:rsidRPr="007421F1">
        <w:rPr>
          <w:lang w:val="ru-RU"/>
        </w:rPr>
        <w:t xml:space="preserve">        });}}</w:t>
      </w:r>
    </w:p>
    <w:p w:rsidR="007421F1" w:rsidRDefault="007421F1" w:rsidP="007421F1">
      <w:pPr>
        <w:pStyle w:val="Style2"/>
        <w:outlineLvl w:val="2"/>
      </w:pPr>
      <w:bookmarkStart w:id="48" w:name="_Toc72021876"/>
      <w:r>
        <w:lastRenderedPageBreak/>
        <w:t xml:space="preserve">Взаимодействие с модулем </w:t>
      </w:r>
      <w:r w:rsidRPr="007421F1">
        <w:t>“</w:t>
      </w:r>
      <w:r>
        <w:t>Центральный сервер</w:t>
      </w:r>
      <w:r w:rsidRPr="007421F1">
        <w:t>”</w:t>
      </w:r>
      <w:bookmarkEnd w:id="48"/>
    </w:p>
    <w:p w:rsidR="007421F1" w:rsidRDefault="007421F1" w:rsidP="007421F1">
      <w:pPr>
        <w:pStyle w:val="StyleText"/>
        <w:rPr>
          <w:b/>
          <w:lang w:val="en-US"/>
        </w:rPr>
      </w:pPr>
      <w:r w:rsidRPr="007421F1">
        <w:rPr>
          <w:b/>
        </w:rPr>
        <w:t>Код</w:t>
      </w:r>
      <w:r w:rsidRPr="007421F1">
        <w:rPr>
          <w:b/>
          <w:lang w:val="en-US"/>
        </w:rPr>
        <w:t>:</w:t>
      </w:r>
    </w:p>
    <w:p w:rsidR="007421F1" w:rsidRPr="007421F1" w:rsidRDefault="007421F1" w:rsidP="007421F1">
      <w:pPr>
        <w:pStyle w:val="Code"/>
      </w:pPr>
      <w:r w:rsidRPr="007421F1">
        <w:t>package client.network;</w:t>
      </w:r>
    </w:p>
    <w:p w:rsidR="007421F1" w:rsidRPr="007421F1" w:rsidRDefault="007421F1" w:rsidP="007421F1">
      <w:pPr>
        <w:pStyle w:val="Code"/>
      </w:pPr>
    </w:p>
    <w:p w:rsidR="007421F1" w:rsidRPr="007421F1" w:rsidRDefault="007421F1" w:rsidP="007421F1">
      <w:pPr>
        <w:pStyle w:val="Code"/>
      </w:pPr>
      <w:r w:rsidRPr="007421F1">
        <w:t>import client.data.DataElementInvoice;</w:t>
      </w:r>
    </w:p>
    <w:p w:rsidR="007421F1" w:rsidRPr="007421F1" w:rsidRDefault="007421F1" w:rsidP="007421F1">
      <w:pPr>
        <w:pStyle w:val="Code"/>
      </w:pPr>
      <w:r w:rsidRPr="007421F1">
        <w:t>import client.data.DataElementRegister;</w:t>
      </w:r>
    </w:p>
    <w:p w:rsidR="007421F1" w:rsidRPr="007421F1" w:rsidRDefault="007421F1" w:rsidP="007421F1">
      <w:pPr>
        <w:pStyle w:val="Code"/>
      </w:pPr>
      <w:r w:rsidRPr="007421F1">
        <w:t>import client.data.DataElementSetting;</w:t>
      </w:r>
    </w:p>
    <w:p w:rsidR="007421F1" w:rsidRPr="007421F1" w:rsidRDefault="007421F1" w:rsidP="007421F1">
      <w:pPr>
        <w:pStyle w:val="Code"/>
      </w:pPr>
      <w:r w:rsidRPr="007421F1">
        <w:t>import client.data.DataElementWagon;</w:t>
      </w:r>
    </w:p>
    <w:p w:rsidR="007421F1" w:rsidRPr="007421F1" w:rsidRDefault="007421F1" w:rsidP="007421F1">
      <w:pPr>
        <w:pStyle w:val="Code"/>
      </w:pPr>
      <w:r w:rsidRPr="007421F1">
        <w:t>import com.google.gson.Gson;</w:t>
      </w:r>
    </w:p>
    <w:p w:rsidR="007421F1" w:rsidRPr="007421F1" w:rsidRDefault="007421F1" w:rsidP="007421F1">
      <w:pPr>
        <w:pStyle w:val="Code"/>
      </w:pPr>
    </w:p>
    <w:p w:rsidR="007421F1" w:rsidRPr="007421F1" w:rsidRDefault="007421F1" w:rsidP="007421F1">
      <w:pPr>
        <w:pStyle w:val="Code"/>
      </w:pPr>
      <w:r w:rsidRPr="007421F1">
        <w:t>import java.io.*;</w:t>
      </w:r>
    </w:p>
    <w:p w:rsidR="007421F1" w:rsidRPr="007421F1" w:rsidRDefault="007421F1" w:rsidP="007421F1">
      <w:pPr>
        <w:pStyle w:val="Code"/>
      </w:pPr>
      <w:r w:rsidRPr="007421F1">
        <w:t>import java.net.HttpURLConnection;</w:t>
      </w:r>
    </w:p>
    <w:p w:rsidR="007421F1" w:rsidRPr="007421F1" w:rsidRDefault="007421F1" w:rsidP="007421F1">
      <w:pPr>
        <w:pStyle w:val="Code"/>
      </w:pPr>
      <w:r w:rsidRPr="007421F1">
        <w:t>import java.net.MalformedURLException;</w:t>
      </w:r>
    </w:p>
    <w:p w:rsidR="007421F1" w:rsidRPr="007421F1" w:rsidRDefault="007421F1" w:rsidP="007421F1">
      <w:pPr>
        <w:pStyle w:val="Code"/>
      </w:pPr>
      <w:r w:rsidRPr="007421F1">
        <w:t>import java.net.URL;</w:t>
      </w:r>
    </w:p>
    <w:p w:rsidR="007421F1" w:rsidRPr="007421F1" w:rsidRDefault="007421F1" w:rsidP="007421F1">
      <w:pPr>
        <w:pStyle w:val="Code"/>
      </w:pPr>
      <w:r w:rsidRPr="007421F1">
        <w:t>import java.nio.charset.StandardCharsets;</w:t>
      </w:r>
    </w:p>
    <w:p w:rsidR="007421F1" w:rsidRPr="007421F1" w:rsidRDefault="007421F1" w:rsidP="007421F1">
      <w:pPr>
        <w:pStyle w:val="Code"/>
      </w:pPr>
    </w:p>
    <w:p w:rsidR="007421F1" w:rsidRPr="007421F1" w:rsidRDefault="007421F1" w:rsidP="007421F1">
      <w:pPr>
        <w:pStyle w:val="Code"/>
        <w:rPr>
          <w:lang w:val="ru-RU"/>
        </w:rPr>
      </w:pPr>
      <w:r w:rsidRPr="007421F1">
        <w:rPr>
          <w:lang w:val="ru-RU"/>
        </w:rPr>
        <w:t>//**************************************************************</w:t>
      </w:r>
    </w:p>
    <w:p w:rsidR="007421F1" w:rsidRPr="007421F1" w:rsidRDefault="007421F1" w:rsidP="007421F1">
      <w:pPr>
        <w:pStyle w:val="Code"/>
        <w:rPr>
          <w:lang w:val="ru-RU"/>
        </w:rPr>
      </w:pPr>
      <w:r w:rsidRPr="007421F1">
        <w:rPr>
          <w:lang w:val="ru-RU"/>
        </w:rPr>
        <w:t>//Класс, с помощью которого происходит взаимодействие с серверной</w:t>
      </w:r>
    </w:p>
    <w:p w:rsidR="007421F1" w:rsidRPr="007421F1" w:rsidRDefault="007421F1" w:rsidP="007421F1">
      <w:pPr>
        <w:pStyle w:val="Code"/>
      </w:pPr>
      <w:r w:rsidRPr="007421F1">
        <w:t>//частью приложения</w:t>
      </w:r>
    </w:p>
    <w:p w:rsidR="007421F1" w:rsidRPr="007421F1" w:rsidRDefault="007421F1" w:rsidP="007421F1">
      <w:pPr>
        <w:pStyle w:val="Code"/>
      </w:pPr>
      <w:r w:rsidRPr="007421F1">
        <w:t>//**************************************************************</w:t>
      </w:r>
    </w:p>
    <w:p w:rsidR="007421F1" w:rsidRPr="007421F1" w:rsidRDefault="007421F1" w:rsidP="007421F1">
      <w:pPr>
        <w:pStyle w:val="Code"/>
      </w:pPr>
    </w:p>
    <w:p w:rsidR="007421F1" w:rsidRPr="007421F1" w:rsidRDefault="007421F1" w:rsidP="007421F1">
      <w:pPr>
        <w:pStyle w:val="Code"/>
      </w:pPr>
      <w:r w:rsidRPr="007421F1">
        <w:t>public class DataNetwork {</w:t>
      </w:r>
    </w:p>
    <w:p w:rsidR="007421F1" w:rsidRPr="007421F1" w:rsidRDefault="007421F1" w:rsidP="007421F1">
      <w:pPr>
        <w:pStyle w:val="Code"/>
        <w:rPr>
          <w:lang w:val="ru-RU"/>
        </w:rPr>
      </w:pPr>
      <w:r w:rsidRPr="007421F1">
        <w:t xml:space="preserve">    </w:t>
      </w:r>
      <w:r w:rsidRPr="007421F1">
        <w:rPr>
          <w:lang w:val="ru-RU"/>
        </w:rPr>
        <w:t>//директория, в которой будут находиться загруженные изображения с локального серверного хранилища</w:t>
      </w:r>
    </w:p>
    <w:p w:rsidR="007421F1" w:rsidRPr="007421F1" w:rsidRDefault="007421F1" w:rsidP="007421F1">
      <w:pPr>
        <w:pStyle w:val="Code"/>
      </w:pPr>
      <w:r w:rsidRPr="007421F1">
        <w:rPr>
          <w:lang w:val="ru-RU"/>
        </w:rPr>
        <w:t xml:space="preserve">    </w:t>
      </w:r>
      <w:r w:rsidRPr="007421F1">
        <w:t>private static final String IMAGE_DIRECTORY = "Images";</w:t>
      </w:r>
    </w:p>
    <w:p w:rsidR="007421F1" w:rsidRPr="007421F1" w:rsidRDefault="007421F1" w:rsidP="007421F1">
      <w:pPr>
        <w:pStyle w:val="Code"/>
      </w:pPr>
    </w:p>
    <w:p w:rsidR="007421F1" w:rsidRPr="007421F1" w:rsidRDefault="007421F1" w:rsidP="007421F1">
      <w:pPr>
        <w:pStyle w:val="Code"/>
      </w:pPr>
      <w:r w:rsidRPr="007421F1">
        <w:t xml:space="preserve">    //класс для обработки ошибок</w:t>
      </w:r>
    </w:p>
    <w:p w:rsidR="007421F1" w:rsidRPr="007421F1" w:rsidRDefault="007421F1" w:rsidP="007421F1">
      <w:pPr>
        <w:pStyle w:val="Code"/>
      </w:pPr>
      <w:r w:rsidRPr="007421F1">
        <w:t xml:space="preserve">    private class ErrorMessage{</w:t>
      </w:r>
    </w:p>
    <w:p w:rsidR="007421F1" w:rsidRPr="007421F1" w:rsidRDefault="007421F1" w:rsidP="007421F1">
      <w:pPr>
        <w:pStyle w:val="Code"/>
      </w:pPr>
      <w:r w:rsidRPr="007421F1">
        <w:t xml:space="preserve">        public String message;</w:t>
      </w:r>
    </w:p>
    <w:p w:rsidR="007421F1" w:rsidRPr="007421F1" w:rsidRDefault="007421F1" w:rsidP="007421F1">
      <w:pPr>
        <w:pStyle w:val="Code"/>
        <w:rPr>
          <w:lang w:val="ru-RU"/>
        </w:rPr>
      </w:pPr>
      <w:r w:rsidRPr="007421F1">
        <w:t xml:space="preserve">    </w:t>
      </w:r>
      <w:r w:rsidRPr="007421F1">
        <w:rPr>
          <w:lang w:val="ru-RU"/>
        </w:rPr>
        <w:t>}</w:t>
      </w:r>
    </w:p>
    <w:p w:rsidR="007421F1" w:rsidRPr="007421F1" w:rsidRDefault="007421F1" w:rsidP="007421F1">
      <w:pPr>
        <w:pStyle w:val="Code"/>
        <w:rPr>
          <w:lang w:val="ru-RU"/>
        </w:rPr>
      </w:pPr>
    </w:p>
    <w:p w:rsidR="007421F1" w:rsidRPr="007421F1" w:rsidRDefault="007421F1" w:rsidP="007421F1">
      <w:pPr>
        <w:pStyle w:val="Code"/>
        <w:rPr>
          <w:lang w:val="ru-RU"/>
        </w:rPr>
      </w:pPr>
      <w:r w:rsidRPr="007421F1">
        <w:rPr>
          <w:lang w:val="ru-RU"/>
        </w:rPr>
        <w:t xml:space="preserve">    //обобщённая функция добавления/обновления/удаления данных в базе данных</w:t>
      </w:r>
    </w:p>
    <w:p w:rsidR="007421F1" w:rsidRPr="007421F1" w:rsidRDefault="007421F1" w:rsidP="007421F1">
      <w:pPr>
        <w:pStyle w:val="Code"/>
      </w:pPr>
      <w:r w:rsidRPr="007421F1">
        <w:rPr>
          <w:lang w:val="ru-RU"/>
        </w:rPr>
        <w:t xml:space="preserve">    </w:t>
      </w:r>
      <w:r w:rsidRPr="007421F1">
        <w:t>public static &lt;T&gt; void updateDataElement(String address, T dataInvoice) throws Exception{</w:t>
      </w:r>
    </w:p>
    <w:p w:rsidR="007421F1" w:rsidRPr="007421F1" w:rsidRDefault="007421F1" w:rsidP="007421F1">
      <w:pPr>
        <w:pStyle w:val="Code"/>
      </w:pPr>
      <w:r w:rsidRPr="007421F1">
        <w:t xml:space="preserve">        URL url = null;</w:t>
      </w:r>
    </w:p>
    <w:p w:rsidR="007421F1" w:rsidRPr="007421F1" w:rsidRDefault="007421F1" w:rsidP="007421F1">
      <w:pPr>
        <w:pStyle w:val="Code"/>
      </w:pPr>
      <w:r w:rsidRPr="007421F1">
        <w:t xml:space="preserve">        try {</w:t>
      </w:r>
    </w:p>
    <w:p w:rsidR="007421F1" w:rsidRPr="007421F1" w:rsidRDefault="007421F1" w:rsidP="007421F1">
      <w:pPr>
        <w:pStyle w:val="Code"/>
      </w:pPr>
      <w:r w:rsidRPr="007421F1">
        <w:t xml:space="preserve">            url = new URL(address);</w:t>
      </w:r>
    </w:p>
    <w:p w:rsidR="007421F1" w:rsidRPr="007421F1" w:rsidRDefault="007421F1" w:rsidP="007421F1">
      <w:pPr>
        <w:pStyle w:val="Code"/>
      </w:pPr>
      <w:r w:rsidRPr="007421F1">
        <w:t xml:space="preserve">        } catch (MalformedURLException e) {</w:t>
      </w:r>
    </w:p>
    <w:p w:rsidR="007421F1" w:rsidRPr="007421F1" w:rsidRDefault="007421F1" w:rsidP="007421F1">
      <w:pPr>
        <w:pStyle w:val="Code"/>
      </w:pPr>
      <w:r w:rsidRPr="007421F1">
        <w:t xml:space="preserve">            throw new Exception("Не корректный адрес для обращения к серверу!");</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t xml:space="preserve">        HttpURLConnection http = null;</w:t>
      </w:r>
    </w:p>
    <w:p w:rsidR="007421F1" w:rsidRPr="007421F1" w:rsidRDefault="007421F1" w:rsidP="007421F1">
      <w:pPr>
        <w:pStyle w:val="Code"/>
      </w:pPr>
      <w:r w:rsidRPr="007421F1">
        <w:t xml:space="preserve">        try {</w:t>
      </w:r>
    </w:p>
    <w:p w:rsidR="007421F1" w:rsidRPr="007421F1" w:rsidRDefault="007421F1" w:rsidP="007421F1">
      <w:pPr>
        <w:pStyle w:val="Code"/>
      </w:pPr>
      <w:r w:rsidRPr="007421F1">
        <w:t xml:space="preserve">            http = (HttpURLConnection)url.openConnection();</w:t>
      </w:r>
    </w:p>
    <w:p w:rsidR="007421F1" w:rsidRPr="007421F1" w:rsidRDefault="007421F1" w:rsidP="007421F1">
      <w:pPr>
        <w:pStyle w:val="Code"/>
      </w:pPr>
      <w:r w:rsidRPr="007421F1">
        <w:t xml:space="preserve">        } catch (IOException e) {</w:t>
      </w:r>
    </w:p>
    <w:p w:rsidR="007421F1" w:rsidRPr="007421F1" w:rsidRDefault="007421F1" w:rsidP="007421F1">
      <w:pPr>
        <w:pStyle w:val="Code"/>
      </w:pPr>
      <w:r w:rsidRPr="007421F1">
        <w:t xml:space="preserve">            throw new Exception("Не удалось подключиться к серверу!");</w:t>
      </w:r>
    </w:p>
    <w:p w:rsidR="007421F1" w:rsidRPr="007421F1" w:rsidRDefault="007421F1" w:rsidP="007421F1">
      <w:pPr>
        <w:pStyle w:val="Code"/>
        <w:rPr>
          <w:lang w:val="ru-RU"/>
        </w:rPr>
      </w:pPr>
      <w:r w:rsidRPr="007421F1">
        <w:t xml:space="preserve">        </w:t>
      </w:r>
      <w:r w:rsidRPr="007421F1">
        <w:rPr>
          <w:lang w:val="ru-RU"/>
        </w:rPr>
        <w:t>}</w:t>
      </w:r>
    </w:p>
    <w:p w:rsidR="007421F1" w:rsidRPr="007421F1" w:rsidRDefault="007421F1" w:rsidP="007421F1">
      <w:pPr>
        <w:pStyle w:val="Code"/>
        <w:rPr>
          <w:lang w:val="ru-RU"/>
        </w:rPr>
      </w:pPr>
    </w:p>
    <w:p w:rsidR="007421F1" w:rsidRPr="007421F1" w:rsidRDefault="007421F1" w:rsidP="007421F1">
      <w:pPr>
        <w:pStyle w:val="Code"/>
        <w:rPr>
          <w:lang w:val="ru-RU"/>
        </w:rPr>
      </w:pPr>
      <w:r w:rsidRPr="007421F1">
        <w:rPr>
          <w:lang w:val="ru-RU"/>
        </w:rPr>
        <w:t xml:space="preserve">        //настройка запроса</w:t>
      </w:r>
    </w:p>
    <w:p w:rsidR="007421F1" w:rsidRPr="007421F1" w:rsidRDefault="007421F1" w:rsidP="007421F1">
      <w:pPr>
        <w:pStyle w:val="Code"/>
        <w:rPr>
          <w:lang w:val="ru-RU"/>
        </w:rPr>
      </w:pPr>
      <w:r w:rsidRPr="007421F1">
        <w:rPr>
          <w:lang w:val="ru-RU"/>
        </w:rPr>
        <w:lastRenderedPageBreak/>
        <w:t xml:space="preserve">        </w:t>
      </w:r>
      <w:r w:rsidRPr="007421F1">
        <w:t>http</w:t>
      </w:r>
      <w:r w:rsidRPr="007421F1">
        <w:rPr>
          <w:lang w:val="ru-RU"/>
        </w:rPr>
        <w:t>.</w:t>
      </w:r>
      <w:r w:rsidRPr="007421F1">
        <w:t>setRequestMethod</w:t>
      </w:r>
      <w:r w:rsidRPr="007421F1">
        <w:rPr>
          <w:lang w:val="ru-RU"/>
        </w:rPr>
        <w:t>("</w:t>
      </w:r>
      <w:r w:rsidRPr="007421F1">
        <w:t>POST</w:t>
      </w:r>
      <w:r w:rsidRPr="007421F1">
        <w:rPr>
          <w:lang w:val="ru-RU"/>
        </w:rPr>
        <w:t>");</w:t>
      </w:r>
    </w:p>
    <w:p w:rsidR="007421F1" w:rsidRPr="007421F1" w:rsidRDefault="007421F1" w:rsidP="007421F1">
      <w:pPr>
        <w:pStyle w:val="Code"/>
      </w:pPr>
      <w:r w:rsidRPr="007421F1">
        <w:rPr>
          <w:lang w:val="ru-RU"/>
        </w:rPr>
        <w:t xml:space="preserve">        </w:t>
      </w:r>
      <w:r w:rsidRPr="007421F1">
        <w:t>http.setDoOutput(true);</w:t>
      </w:r>
    </w:p>
    <w:p w:rsidR="007421F1" w:rsidRPr="007421F1" w:rsidRDefault="007421F1" w:rsidP="007421F1">
      <w:pPr>
        <w:pStyle w:val="Code"/>
      </w:pPr>
      <w:r w:rsidRPr="007421F1">
        <w:t xml:space="preserve">        http.setRequestProperty("Content-Type", "application/json");</w:t>
      </w:r>
    </w:p>
    <w:p w:rsidR="007421F1" w:rsidRPr="007421F1" w:rsidRDefault="007421F1" w:rsidP="007421F1">
      <w:pPr>
        <w:pStyle w:val="Code"/>
      </w:pPr>
    </w:p>
    <w:p w:rsidR="007421F1" w:rsidRPr="007421F1" w:rsidRDefault="007421F1" w:rsidP="007421F1">
      <w:pPr>
        <w:pStyle w:val="Code"/>
      </w:pPr>
      <w:r w:rsidRPr="007421F1">
        <w:t xml:space="preserve">        Gson g = new Gson();</w:t>
      </w:r>
    </w:p>
    <w:p w:rsidR="007421F1" w:rsidRPr="007421F1" w:rsidRDefault="007421F1" w:rsidP="007421F1">
      <w:pPr>
        <w:pStyle w:val="Code"/>
      </w:pPr>
    </w:p>
    <w:p w:rsidR="007421F1" w:rsidRPr="007421F1" w:rsidRDefault="007421F1" w:rsidP="007421F1">
      <w:pPr>
        <w:pStyle w:val="Code"/>
      </w:pPr>
      <w:r w:rsidRPr="007421F1">
        <w:t xml:space="preserve">        String data = g.toJson(dataInvoice);    //преобразование данных в JSON формат (строковое представление)</w:t>
      </w:r>
    </w:p>
    <w:p w:rsidR="007421F1" w:rsidRPr="007421F1" w:rsidRDefault="007421F1" w:rsidP="007421F1">
      <w:pPr>
        <w:pStyle w:val="Code"/>
      </w:pPr>
    </w:p>
    <w:p w:rsidR="007421F1" w:rsidRPr="007421F1" w:rsidRDefault="007421F1" w:rsidP="007421F1">
      <w:pPr>
        <w:pStyle w:val="Code"/>
      </w:pPr>
      <w:r w:rsidRPr="007421F1">
        <w:t xml:space="preserve">        byte[] out = data.getBytes(StandardCharsets.UTF_8);</w:t>
      </w:r>
    </w:p>
    <w:p w:rsidR="007421F1" w:rsidRPr="007421F1" w:rsidRDefault="007421F1" w:rsidP="007421F1">
      <w:pPr>
        <w:pStyle w:val="Code"/>
      </w:pPr>
    </w:p>
    <w:p w:rsidR="007421F1" w:rsidRPr="007421F1" w:rsidRDefault="007421F1" w:rsidP="007421F1">
      <w:pPr>
        <w:pStyle w:val="Code"/>
      </w:pPr>
      <w:r w:rsidRPr="007421F1">
        <w:t xml:space="preserve">        OutputStream stream = http.getOutputStream();</w:t>
      </w:r>
    </w:p>
    <w:p w:rsidR="007421F1" w:rsidRPr="007421F1" w:rsidRDefault="007421F1" w:rsidP="007421F1">
      <w:pPr>
        <w:pStyle w:val="Code"/>
      </w:pPr>
      <w:r w:rsidRPr="007421F1">
        <w:t xml:space="preserve">        stream.write(out);</w:t>
      </w:r>
    </w:p>
    <w:p w:rsidR="007421F1" w:rsidRPr="007421F1" w:rsidRDefault="007421F1" w:rsidP="007421F1">
      <w:pPr>
        <w:pStyle w:val="Code"/>
      </w:pPr>
    </w:p>
    <w:p w:rsidR="007421F1" w:rsidRPr="007421F1" w:rsidRDefault="007421F1" w:rsidP="007421F1">
      <w:pPr>
        <w:pStyle w:val="Code"/>
      </w:pPr>
      <w:r w:rsidRPr="007421F1">
        <w:t xml:space="preserve">        String result = null;</w:t>
      </w:r>
    </w:p>
    <w:p w:rsidR="007421F1" w:rsidRPr="007421F1" w:rsidRDefault="007421F1" w:rsidP="007421F1">
      <w:pPr>
        <w:pStyle w:val="Code"/>
      </w:pPr>
    </w:p>
    <w:p w:rsidR="007421F1" w:rsidRPr="007421F1" w:rsidRDefault="007421F1" w:rsidP="007421F1">
      <w:pPr>
        <w:pStyle w:val="Code"/>
      </w:pPr>
      <w:r w:rsidRPr="007421F1">
        <w:t xml:space="preserve">        BufferedReader in = new BufferedReader(new InputStreamReader(http.getInputStream()));</w:t>
      </w:r>
    </w:p>
    <w:p w:rsidR="007421F1" w:rsidRPr="007421F1" w:rsidRDefault="007421F1" w:rsidP="007421F1">
      <w:pPr>
        <w:pStyle w:val="Code"/>
      </w:pPr>
      <w:r w:rsidRPr="007421F1">
        <w:t xml:space="preserve">        String inputLine;</w:t>
      </w:r>
    </w:p>
    <w:p w:rsidR="007421F1" w:rsidRPr="007421F1" w:rsidRDefault="007421F1" w:rsidP="007421F1">
      <w:pPr>
        <w:pStyle w:val="Code"/>
      </w:pPr>
      <w:r w:rsidRPr="007421F1">
        <w:t xml:space="preserve">        StringBuffer response = new StringBuffer();</w:t>
      </w:r>
    </w:p>
    <w:p w:rsidR="007421F1" w:rsidRPr="007421F1" w:rsidRDefault="007421F1" w:rsidP="007421F1">
      <w:pPr>
        <w:pStyle w:val="Code"/>
      </w:pPr>
    </w:p>
    <w:p w:rsidR="007421F1" w:rsidRPr="007421F1" w:rsidRDefault="007421F1" w:rsidP="007421F1">
      <w:pPr>
        <w:pStyle w:val="Code"/>
      </w:pPr>
      <w:r w:rsidRPr="007421F1">
        <w:t xml:space="preserve">        while ((inputLine = in.readLine()) != null) {</w:t>
      </w:r>
    </w:p>
    <w:p w:rsidR="007421F1" w:rsidRPr="007421F1" w:rsidRDefault="007421F1" w:rsidP="007421F1">
      <w:pPr>
        <w:pStyle w:val="Code"/>
      </w:pPr>
      <w:r w:rsidRPr="007421F1">
        <w:t xml:space="preserve">            response.append(inputLine);</w:t>
      </w:r>
    </w:p>
    <w:p w:rsidR="007421F1" w:rsidRPr="007421F1" w:rsidRDefault="007421F1" w:rsidP="007421F1">
      <w:pPr>
        <w:pStyle w:val="Code"/>
      </w:pPr>
      <w:r w:rsidRPr="007421F1">
        <w:t xml:space="preserve">        }</w:t>
      </w:r>
    </w:p>
    <w:p w:rsidR="007421F1" w:rsidRPr="007421F1" w:rsidRDefault="007421F1" w:rsidP="007421F1">
      <w:pPr>
        <w:pStyle w:val="Code"/>
      </w:pPr>
      <w:r w:rsidRPr="007421F1">
        <w:t xml:space="preserve">        in.close();</w:t>
      </w:r>
    </w:p>
    <w:p w:rsidR="007421F1" w:rsidRPr="007421F1" w:rsidRDefault="007421F1" w:rsidP="007421F1">
      <w:pPr>
        <w:pStyle w:val="Code"/>
      </w:pPr>
      <w:r w:rsidRPr="007421F1">
        <w:t xml:space="preserve">        result = response.toString();</w:t>
      </w:r>
    </w:p>
    <w:p w:rsidR="007421F1" w:rsidRPr="007421F1" w:rsidRDefault="007421F1" w:rsidP="007421F1">
      <w:pPr>
        <w:pStyle w:val="Code"/>
      </w:pPr>
    </w:p>
    <w:p w:rsidR="007421F1" w:rsidRPr="007421F1" w:rsidRDefault="007421F1" w:rsidP="007421F1">
      <w:pPr>
        <w:pStyle w:val="Code"/>
      </w:pPr>
      <w:r w:rsidRPr="007421F1">
        <w:t xml:space="preserve">        http.disconnect();</w:t>
      </w:r>
    </w:p>
    <w:p w:rsidR="007421F1" w:rsidRPr="007421F1" w:rsidRDefault="007421F1" w:rsidP="007421F1">
      <w:pPr>
        <w:pStyle w:val="Code"/>
      </w:pPr>
    </w:p>
    <w:p w:rsidR="007421F1" w:rsidRPr="007421F1" w:rsidRDefault="007421F1" w:rsidP="007421F1">
      <w:pPr>
        <w:pStyle w:val="Code"/>
        <w:rPr>
          <w:lang w:val="ru-RU"/>
        </w:rPr>
      </w:pPr>
      <w:r w:rsidRPr="007421F1">
        <w:t xml:space="preserve">        </w:t>
      </w:r>
      <w:r w:rsidRPr="007421F1">
        <w:rPr>
          <w:lang w:val="ru-RU"/>
        </w:rPr>
        <w:t>//обработка ошибки, которая была получена с сервера в виде ответа</w:t>
      </w:r>
    </w:p>
    <w:p w:rsidR="007421F1" w:rsidRPr="007421F1" w:rsidRDefault="007421F1" w:rsidP="007421F1">
      <w:pPr>
        <w:pStyle w:val="Code"/>
      </w:pPr>
      <w:r w:rsidRPr="007421F1">
        <w:rPr>
          <w:lang w:val="ru-RU"/>
        </w:rPr>
        <w:t xml:space="preserve">        </w:t>
      </w:r>
      <w:r w:rsidRPr="007421F1">
        <w:t>if((result != null) &amp;&amp; (result.length() != 0) &amp;&amp; (result.contains("message"))){</w:t>
      </w:r>
    </w:p>
    <w:p w:rsidR="007421F1" w:rsidRPr="007421F1" w:rsidRDefault="007421F1" w:rsidP="007421F1">
      <w:pPr>
        <w:pStyle w:val="Code"/>
      </w:pPr>
      <w:r w:rsidRPr="007421F1">
        <w:t xml:space="preserve">            ErrorMessage mes = g.fromJson(result, ErrorMessage.class);</w:t>
      </w:r>
    </w:p>
    <w:p w:rsidR="007421F1" w:rsidRPr="007421F1" w:rsidRDefault="007421F1" w:rsidP="007421F1">
      <w:pPr>
        <w:pStyle w:val="Code"/>
      </w:pPr>
      <w:r w:rsidRPr="007421F1">
        <w:t xml:space="preserve">            throw new Exception(mes.message);</w:t>
      </w:r>
    </w:p>
    <w:p w:rsidR="007421F1" w:rsidRPr="007421F1" w:rsidRDefault="007421F1" w:rsidP="007421F1">
      <w:pPr>
        <w:pStyle w:val="Code"/>
        <w:rPr>
          <w:lang w:val="ru-RU"/>
        </w:rPr>
      </w:pPr>
      <w:r w:rsidRPr="007421F1">
        <w:t xml:space="preserve">        </w:t>
      </w:r>
      <w:r w:rsidRPr="007421F1">
        <w:rPr>
          <w:lang w:val="ru-RU"/>
        </w:rPr>
        <w:t>}</w:t>
      </w:r>
    </w:p>
    <w:p w:rsidR="007421F1" w:rsidRPr="007421F1" w:rsidRDefault="007421F1" w:rsidP="007421F1">
      <w:pPr>
        <w:pStyle w:val="Code"/>
        <w:rPr>
          <w:lang w:val="ru-RU"/>
        </w:rPr>
      </w:pPr>
      <w:r w:rsidRPr="007421F1">
        <w:rPr>
          <w:lang w:val="ru-RU"/>
        </w:rPr>
        <w:t xml:space="preserve">    }</w:t>
      </w:r>
    </w:p>
    <w:p w:rsidR="007421F1" w:rsidRPr="007421F1" w:rsidRDefault="007421F1" w:rsidP="007421F1">
      <w:pPr>
        <w:pStyle w:val="Code"/>
        <w:rPr>
          <w:lang w:val="ru-RU"/>
        </w:rPr>
      </w:pPr>
    </w:p>
    <w:p w:rsidR="007421F1" w:rsidRPr="007421F1" w:rsidRDefault="007421F1" w:rsidP="007421F1">
      <w:pPr>
        <w:pStyle w:val="Code"/>
        <w:rPr>
          <w:lang w:val="ru-RU"/>
        </w:rPr>
      </w:pPr>
      <w:r w:rsidRPr="007421F1">
        <w:rPr>
          <w:lang w:val="ru-RU"/>
        </w:rPr>
        <w:t xml:space="preserve">    //чтение всех данных из базы данных, для таблицы </w:t>
      </w:r>
      <w:r w:rsidRPr="007421F1">
        <w:t>Invoices</w:t>
      </w:r>
    </w:p>
    <w:p w:rsidR="007421F1" w:rsidRPr="007421F1" w:rsidRDefault="007421F1" w:rsidP="007421F1">
      <w:pPr>
        <w:pStyle w:val="Code"/>
      </w:pPr>
      <w:r w:rsidRPr="007421F1">
        <w:rPr>
          <w:lang w:val="ru-RU"/>
        </w:rPr>
        <w:t xml:space="preserve">    </w:t>
      </w:r>
      <w:r w:rsidRPr="007421F1">
        <w:t>public static DataElementInvoice[] getListDataInvoices(String address) throws Exception {</w:t>
      </w:r>
    </w:p>
    <w:p w:rsidR="007421F1" w:rsidRPr="007421F1" w:rsidRDefault="007421F1" w:rsidP="007421F1">
      <w:pPr>
        <w:pStyle w:val="Code"/>
      </w:pPr>
      <w:r w:rsidRPr="007421F1">
        <w:t xml:space="preserve">        URL url = null;</w:t>
      </w:r>
    </w:p>
    <w:p w:rsidR="007421F1" w:rsidRPr="007421F1" w:rsidRDefault="007421F1" w:rsidP="007421F1">
      <w:pPr>
        <w:pStyle w:val="Code"/>
      </w:pPr>
      <w:r w:rsidRPr="007421F1">
        <w:t xml:space="preserve">        try {</w:t>
      </w:r>
    </w:p>
    <w:p w:rsidR="007421F1" w:rsidRPr="007421F1" w:rsidRDefault="007421F1" w:rsidP="007421F1">
      <w:pPr>
        <w:pStyle w:val="Code"/>
      </w:pPr>
      <w:r w:rsidRPr="007421F1">
        <w:t xml:space="preserve">            url = new URL(address);</w:t>
      </w:r>
    </w:p>
    <w:p w:rsidR="007421F1" w:rsidRPr="007421F1" w:rsidRDefault="007421F1" w:rsidP="007421F1">
      <w:pPr>
        <w:pStyle w:val="Code"/>
      </w:pPr>
      <w:r w:rsidRPr="007421F1">
        <w:t xml:space="preserve">        } catch (MalformedURLException e) {</w:t>
      </w:r>
    </w:p>
    <w:p w:rsidR="007421F1" w:rsidRPr="007421F1" w:rsidRDefault="007421F1" w:rsidP="007421F1">
      <w:pPr>
        <w:pStyle w:val="Code"/>
      </w:pPr>
      <w:r w:rsidRPr="007421F1">
        <w:t xml:space="preserve">            throw new Exception("Не корректный адрес для обращения к серверу!");</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t xml:space="preserve">        HttpURLConnection http = null;</w:t>
      </w:r>
    </w:p>
    <w:p w:rsidR="007421F1" w:rsidRPr="007421F1" w:rsidRDefault="007421F1" w:rsidP="007421F1">
      <w:pPr>
        <w:pStyle w:val="Code"/>
      </w:pPr>
    </w:p>
    <w:p w:rsidR="007421F1" w:rsidRPr="007421F1" w:rsidRDefault="007421F1" w:rsidP="007421F1">
      <w:pPr>
        <w:pStyle w:val="Code"/>
      </w:pPr>
      <w:r w:rsidRPr="007421F1">
        <w:lastRenderedPageBreak/>
        <w:t xml:space="preserve">        try{</w:t>
      </w:r>
    </w:p>
    <w:p w:rsidR="007421F1" w:rsidRPr="007421F1" w:rsidRDefault="007421F1" w:rsidP="007421F1">
      <w:pPr>
        <w:pStyle w:val="Code"/>
      </w:pPr>
      <w:r w:rsidRPr="007421F1">
        <w:t xml:space="preserve">            http = (HttpURLConnection) url.openConnection();</w:t>
      </w:r>
    </w:p>
    <w:p w:rsidR="007421F1" w:rsidRPr="007421F1" w:rsidRDefault="007421F1" w:rsidP="007421F1">
      <w:pPr>
        <w:pStyle w:val="Code"/>
      </w:pPr>
      <w:r w:rsidRPr="007421F1">
        <w:t xml:space="preserve">        }catch (Exception e){</w:t>
      </w:r>
    </w:p>
    <w:p w:rsidR="007421F1" w:rsidRPr="007421F1" w:rsidRDefault="007421F1" w:rsidP="007421F1">
      <w:pPr>
        <w:pStyle w:val="Code"/>
      </w:pPr>
      <w:r w:rsidRPr="007421F1">
        <w:t xml:space="preserve">            throw new Exception("Не удалось подключиться к серверу!");</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t xml:space="preserve">        http.setRequestMethod("GET");</w:t>
      </w:r>
    </w:p>
    <w:p w:rsidR="007421F1" w:rsidRPr="007421F1" w:rsidRDefault="007421F1" w:rsidP="007421F1">
      <w:pPr>
        <w:pStyle w:val="Code"/>
      </w:pPr>
    </w:p>
    <w:p w:rsidR="007421F1" w:rsidRPr="007421F1" w:rsidRDefault="007421F1" w:rsidP="007421F1">
      <w:pPr>
        <w:pStyle w:val="Code"/>
      </w:pPr>
      <w:r w:rsidRPr="007421F1">
        <w:t xml:space="preserve">        BufferedReader in = new BufferedReader(new InputStreamReader(http.getInputStream()));</w:t>
      </w:r>
    </w:p>
    <w:p w:rsidR="007421F1" w:rsidRPr="007421F1" w:rsidRDefault="007421F1" w:rsidP="007421F1">
      <w:pPr>
        <w:pStyle w:val="Code"/>
      </w:pPr>
      <w:r w:rsidRPr="007421F1">
        <w:t xml:space="preserve">        String inputLine;</w:t>
      </w:r>
    </w:p>
    <w:p w:rsidR="007421F1" w:rsidRPr="007421F1" w:rsidRDefault="007421F1" w:rsidP="007421F1">
      <w:pPr>
        <w:pStyle w:val="Code"/>
      </w:pPr>
      <w:r w:rsidRPr="007421F1">
        <w:t xml:space="preserve">        StringBuffer response = new StringBuffer();</w:t>
      </w:r>
    </w:p>
    <w:p w:rsidR="007421F1" w:rsidRPr="007421F1" w:rsidRDefault="007421F1" w:rsidP="007421F1">
      <w:pPr>
        <w:pStyle w:val="Code"/>
      </w:pPr>
    </w:p>
    <w:p w:rsidR="007421F1" w:rsidRPr="007421F1" w:rsidRDefault="007421F1" w:rsidP="007421F1">
      <w:pPr>
        <w:pStyle w:val="Code"/>
      </w:pPr>
      <w:r w:rsidRPr="007421F1">
        <w:t xml:space="preserve">        while ((inputLine = in.readLine()) != null) {</w:t>
      </w:r>
    </w:p>
    <w:p w:rsidR="007421F1" w:rsidRPr="007421F1" w:rsidRDefault="007421F1" w:rsidP="007421F1">
      <w:pPr>
        <w:pStyle w:val="Code"/>
      </w:pPr>
      <w:r w:rsidRPr="007421F1">
        <w:t xml:space="preserve">            response.append(inputLine);</w:t>
      </w:r>
    </w:p>
    <w:p w:rsidR="007421F1" w:rsidRPr="007421F1" w:rsidRDefault="007421F1" w:rsidP="007421F1">
      <w:pPr>
        <w:pStyle w:val="Code"/>
      </w:pPr>
      <w:r w:rsidRPr="007421F1">
        <w:t xml:space="preserve">        }</w:t>
      </w:r>
    </w:p>
    <w:p w:rsidR="007421F1" w:rsidRPr="007421F1" w:rsidRDefault="007421F1" w:rsidP="007421F1">
      <w:pPr>
        <w:pStyle w:val="Code"/>
      </w:pPr>
      <w:r w:rsidRPr="007421F1">
        <w:t xml:space="preserve">        in.close();</w:t>
      </w:r>
    </w:p>
    <w:p w:rsidR="007421F1" w:rsidRPr="007421F1" w:rsidRDefault="007421F1" w:rsidP="007421F1">
      <w:pPr>
        <w:pStyle w:val="Code"/>
      </w:pPr>
      <w:r w:rsidRPr="007421F1">
        <w:t xml:space="preserve">        http.disconnect();</w:t>
      </w:r>
    </w:p>
    <w:p w:rsidR="007421F1" w:rsidRPr="007421F1" w:rsidRDefault="007421F1" w:rsidP="007421F1">
      <w:pPr>
        <w:pStyle w:val="Code"/>
      </w:pPr>
    </w:p>
    <w:p w:rsidR="007421F1" w:rsidRPr="007421F1" w:rsidRDefault="007421F1" w:rsidP="007421F1">
      <w:pPr>
        <w:pStyle w:val="Code"/>
      </w:pPr>
      <w:r w:rsidRPr="007421F1">
        <w:t xml:space="preserve">        Gson g = new Gson();</w:t>
      </w:r>
    </w:p>
    <w:p w:rsidR="007421F1" w:rsidRPr="007421F1" w:rsidRDefault="007421F1" w:rsidP="007421F1">
      <w:pPr>
        <w:pStyle w:val="Code"/>
      </w:pPr>
    </w:p>
    <w:p w:rsidR="007421F1" w:rsidRPr="007421F1" w:rsidRDefault="007421F1" w:rsidP="007421F1">
      <w:pPr>
        <w:pStyle w:val="Code"/>
        <w:rPr>
          <w:lang w:val="ru-RU"/>
        </w:rPr>
      </w:pPr>
      <w:r w:rsidRPr="007421F1">
        <w:t xml:space="preserve">        </w:t>
      </w:r>
      <w:r w:rsidRPr="007421F1">
        <w:rPr>
          <w:lang w:val="ru-RU"/>
        </w:rPr>
        <w:t xml:space="preserve">//конвертация </w:t>
      </w:r>
      <w:r w:rsidRPr="007421F1">
        <w:t>JSON</w:t>
      </w:r>
      <w:r w:rsidRPr="007421F1">
        <w:rPr>
          <w:lang w:val="ru-RU"/>
        </w:rPr>
        <w:t xml:space="preserve">-строки в массив объектов типа </w:t>
      </w:r>
      <w:r w:rsidRPr="007421F1">
        <w:t>DataElementInvoice</w:t>
      </w:r>
    </w:p>
    <w:p w:rsidR="007421F1" w:rsidRPr="007421F1" w:rsidRDefault="007421F1" w:rsidP="007421F1">
      <w:pPr>
        <w:pStyle w:val="Code"/>
      </w:pPr>
      <w:r w:rsidRPr="007421F1">
        <w:rPr>
          <w:lang w:val="ru-RU"/>
        </w:rPr>
        <w:t xml:space="preserve">        </w:t>
      </w:r>
      <w:r w:rsidRPr="007421F1">
        <w:t>DataElementInvoice[] dataElementInvoices = null;</w:t>
      </w:r>
    </w:p>
    <w:p w:rsidR="007421F1" w:rsidRPr="007421F1" w:rsidRDefault="007421F1" w:rsidP="007421F1">
      <w:pPr>
        <w:pStyle w:val="Code"/>
      </w:pPr>
    </w:p>
    <w:p w:rsidR="007421F1" w:rsidRPr="007421F1" w:rsidRDefault="007421F1" w:rsidP="007421F1">
      <w:pPr>
        <w:pStyle w:val="Code"/>
      </w:pPr>
      <w:r w:rsidRPr="007421F1">
        <w:t xml:space="preserve">        try{</w:t>
      </w:r>
    </w:p>
    <w:p w:rsidR="007421F1" w:rsidRPr="007421F1" w:rsidRDefault="007421F1" w:rsidP="007421F1">
      <w:pPr>
        <w:pStyle w:val="Code"/>
      </w:pPr>
      <w:r w:rsidRPr="007421F1">
        <w:t xml:space="preserve">            dataElementInvoices = g.fromJson(response.toString(), DataElementInvoice[].class);</w:t>
      </w:r>
    </w:p>
    <w:p w:rsidR="007421F1" w:rsidRPr="007421F1" w:rsidRDefault="007421F1" w:rsidP="007421F1">
      <w:pPr>
        <w:pStyle w:val="Code"/>
        <w:rPr>
          <w:lang w:val="ru-RU"/>
        </w:rPr>
      </w:pPr>
      <w:r w:rsidRPr="007421F1">
        <w:t xml:space="preserve">        </w:t>
      </w:r>
      <w:r w:rsidRPr="007421F1">
        <w:rPr>
          <w:lang w:val="ru-RU"/>
        </w:rPr>
        <w:t>}</w:t>
      </w:r>
      <w:r w:rsidRPr="007421F1">
        <w:t>catch</w:t>
      </w:r>
      <w:r w:rsidRPr="007421F1">
        <w:rPr>
          <w:lang w:val="ru-RU"/>
        </w:rPr>
        <w:t xml:space="preserve"> (</w:t>
      </w:r>
      <w:r w:rsidRPr="007421F1">
        <w:t>Exception</w:t>
      </w:r>
      <w:r w:rsidRPr="007421F1">
        <w:rPr>
          <w:lang w:val="ru-RU"/>
        </w:rPr>
        <w:t xml:space="preserve"> </w:t>
      </w:r>
      <w:r w:rsidRPr="007421F1">
        <w:t>e</w:t>
      </w:r>
      <w:r w:rsidRPr="007421F1">
        <w:rPr>
          <w:lang w:val="ru-RU"/>
        </w:rPr>
        <w:t>){</w:t>
      </w:r>
    </w:p>
    <w:p w:rsidR="007421F1" w:rsidRPr="007421F1" w:rsidRDefault="007421F1" w:rsidP="007421F1">
      <w:pPr>
        <w:pStyle w:val="Code"/>
        <w:rPr>
          <w:lang w:val="ru-RU"/>
        </w:rPr>
      </w:pPr>
      <w:r w:rsidRPr="007421F1">
        <w:rPr>
          <w:lang w:val="ru-RU"/>
        </w:rPr>
        <w:t xml:space="preserve">            </w:t>
      </w:r>
      <w:r w:rsidRPr="007421F1">
        <w:t>throw</w:t>
      </w:r>
      <w:r w:rsidRPr="007421F1">
        <w:rPr>
          <w:lang w:val="ru-RU"/>
        </w:rPr>
        <w:t xml:space="preserve"> </w:t>
      </w:r>
      <w:r w:rsidRPr="007421F1">
        <w:t>new</w:t>
      </w:r>
      <w:r w:rsidRPr="007421F1">
        <w:rPr>
          <w:lang w:val="ru-RU"/>
        </w:rPr>
        <w:t xml:space="preserve"> </w:t>
      </w:r>
      <w:r w:rsidRPr="007421F1">
        <w:t>Exception</w:t>
      </w:r>
      <w:r w:rsidRPr="007421F1">
        <w:rPr>
          <w:lang w:val="ru-RU"/>
        </w:rPr>
        <w:t>("При передачи данных с сервера произошла ошибка! Данные не могут быть получены!");</w:t>
      </w:r>
    </w:p>
    <w:p w:rsidR="007421F1" w:rsidRPr="007421F1" w:rsidRDefault="007421F1" w:rsidP="007421F1">
      <w:pPr>
        <w:pStyle w:val="Code"/>
        <w:rPr>
          <w:lang w:val="ru-RU"/>
        </w:rPr>
      </w:pPr>
      <w:r w:rsidRPr="007421F1">
        <w:rPr>
          <w:lang w:val="ru-RU"/>
        </w:rPr>
        <w:t xml:space="preserve">        }</w:t>
      </w:r>
    </w:p>
    <w:p w:rsidR="007421F1" w:rsidRPr="007421F1" w:rsidRDefault="007421F1" w:rsidP="007421F1">
      <w:pPr>
        <w:pStyle w:val="Code"/>
        <w:rPr>
          <w:lang w:val="ru-RU"/>
        </w:rPr>
      </w:pPr>
    </w:p>
    <w:p w:rsidR="007421F1" w:rsidRPr="007421F1" w:rsidRDefault="007421F1" w:rsidP="007421F1">
      <w:pPr>
        <w:pStyle w:val="Code"/>
        <w:rPr>
          <w:lang w:val="ru-RU"/>
        </w:rPr>
      </w:pPr>
      <w:r w:rsidRPr="007421F1">
        <w:rPr>
          <w:lang w:val="ru-RU"/>
        </w:rPr>
        <w:t xml:space="preserve">        </w:t>
      </w:r>
      <w:r w:rsidRPr="007421F1">
        <w:t>return</w:t>
      </w:r>
      <w:r w:rsidRPr="007421F1">
        <w:rPr>
          <w:lang w:val="ru-RU"/>
        </w:rPr>
        <w:t xml:space="preserve"> </w:t>
      </w:r>
      <w:r w:rsidRPr="007421F1">
        <w:t>dataElementInvoices</w:t>
      </w:r>
      <w:r w:rsidRPr="007421F1">
        <w:rPr>
          <w:lang w:val="ru-RU"/>
        </w:rPr>
        <w:t>;</w:t>
      </w:r>
    </w:p>
    <w:p w:rsidR="007421F1" w:rsidRPr="007421F1" w:rsidRDefault="007421F1" w:rsidP="007421F1">
      <w:pPr>
        <w:pStyle w:val="Code"/>
        <w:rPr>
          <w:lang w:val="ru-RU"/>
        </w:rPr>
      </w:pPr>
      <w:r w:rsidRPr="007421F1">
        <w:rPr>
          <w:lang w:val="ru-RU"/>
        </w:rPr>
        <w:t xml:space="preserve">    }</w:t>
      </w:r>
    </w:p>
    <w:p w:rsidR="007421F1" w:rsidRPr="007421F1" w:rsidRDefault="007421F1" w:rsidP="007421F1">
      <w:pPr>
        <w:pStyle w:val="Code"/>
        <w:rPr>
          <w:lang w:val="ru-RU"/>
        </w:rPr>
      </w:pPr>
    </w:p>
    <w:p w:rsidR="007421F1" w:rsidRPr="007421F1" w:rsidRDefault="007421F1" w:rsidP="007421F1">
      <w:pPr>
        <w:pStyle w:val="Code"/>
        <w:rPr>
          <w:lang w:val="ru-RU"/>
        </w:rPr>
      </w:pPr>
      <w:r w:rsidRPr="007421F1">
        <w:rPr>
          <w:lang w:val="ru-RU"/>
        </w:rPr>
        <w:t xml:space="preserve">    //чтение всех данных из базы данных, для таблицы </w:t>
      </w:r>
      <w:r w:rsidRPr="007421F1">
        <w:t>Register</w:t>
      </w:r>
    </w:p>
    <w:p w:rsidR="007421F1" w:rsidRPr="007421F1" w:rsidRDefault="007421F1" w:rsidP="007421F1">
      <w:pPr>
        <w:pStyle w:val="Code"/>
      </w:pPr>
      <w:r w:rsidRPr="007421F1">
        <w:rPr>
          <w:lang w:val="ru-RU"/>
        </w:rPr>
        <w:t xml:space="preserve">    </w:t>
      </w:r>
      <w:r w:rsidRPr="007421F1">
        <w:t>public static DataElementRegister[] getListDataRegister(String address) throws Exception {</w:t>
      </w:r>
    </w:p>
    <w:p w:rsidR="007421F1" w:rsidRPr="007421F1" w:rsidRDefault="007421F1" w:rsidP="007421F1">
      <w:pPr>
        <w:pStyle w:val="Code"/>
      </w:pPr>
      <w:r w:rsidRPr="007421F1">
        <w:t xml:space="preserve">        URL url = null;</w:t>
      </w:r>
    </w:p>
    <w:p w:rsidR="007421F1" w:rsidRPr="007421F1" w:rsidRDefault="007421F1" w:rsidP="007421F1">
      <w:pPr>
        <w:pStyle w:val="Code"/>
      </w:pPr>
      <w:r w:rsidRPr="007421F1">
        <w:t xml:space="preserve">        try {</w:t>
      </w:r>
    </w:p>
    <w:p w:rsidR="007421F1" w:rsidRPr="007421F1" w:rsidRDefault="007421F1" w:rsidP="007421F1">
      <w:pPr>
        <w:pStyle w:val="Code"/>
      </w:pPr>
      <w:r w:rsidRPr="007421F1">
        <w:t xml:space="preserve">            url = new URL(address);</w:t>
      </w:r>
    </w:p>
    <w:p w:rsidR="007421F1" w:rsidRPr="007421F1" w:rsidRDefault="007421F1" w:rsidP="007421F1">
      <w:pPr>
        <w:pStyle w:val="Code"/>
      </w:pPr>
      <w:r w:rsidRPr="007421F1">
        <w:t xml:space="preserve">        } catch (MalformedURLException e) {</w:t>
      </w:r>
    </w:p>
    <w:p w:rsidR="007421F1" w:rsidRPr="007421F1" w:rsidRDefault="007421F1" w:rsidP="007421F1">
      <w:pPr>
        <w:pStyle w:val="Code"/>
      </w:pPr>
      <w:r w:rsidRPr="007421F1">
        <w:t xml:space="preserve">            throw new Exception("Не корректный адрес для обращения к серверу!");</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t xml:space="preserve">        HttpURLConnection http = null;</w:t>
      </w:r>
    </w:p>
    <w:p w:rsidR="007421F1" w:rsidRPr="007421F1" w:rsidRDefault="007421F1" w:rsidP="007421F1">
      <w:pPr>
        <w:pStyle w:val="Code"/>
      </w:pPr>
    </w:p>
    <w:p w:rsidR="007421F1" w:rsidRPr="007421F1" w:rsidRDefault="007421F1" w:rsidP="007421F1">
      <w:pPr>
        <w:pStyle w:val="Code"/>
      </w:pPr>
      <w:r w:rsidRPr="007421F1">
        <w:t xml:space="preserve">        try{</w:t>
      </w:r>
    </w:p>
    <w:p w:rsidR="007421F1" w:rsidRPr="007421F1" w:rsidRDefault="007421F1" w:rsidP="007421F1">
      <w:pPr>
        <w:pStyle w:val="Code"/>
      </w:pPr>
      <w:r w:rsidRPr="007421F1">
        <w:t xml:space="preserve">            http = (HttpURLConnection) url.openConnection();</w:t>
      </w:r>
    </w:p>
    <w:p w:rsidR="007421F1" w:rsidRPr="007421F1" w:rsidRDefault="007421F1" w:rsidP="007421F1">
      <w:pPr>
        <w:pStyle w:val="Code"/>
      </w:pPr>
      <w:r w:rsidRPr="007421F1">
        <w:t xml:space="preserve">        }catch (Exception e){</w:t>
      </w:r>
    </w:p>
    <w:p w:rsidR="007421F1" w:rsidRPr="007421F1" w:rsidRDefault="007421F1" w:rsidP="007421F1">
      <w:pPr>
        <w:pStyle w:val="Code"/>
      </w:pPr>
      <w:r w:rsidRPr="007421F1">
        <w:lastRenderedPageBreak/>
        <w:t xml:space="preserve">            throw new Exception("Не удалось подключиться к серверу!");</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t xml:space="preserve">        http.setRequestMethod("GET");</w:t>
      </w:r>
    </w:p>
    <w:p w:rsidR="007421F1" w:rsidRPr="007421F1" w:rsidRDefault="007421F1" w:rsidP="007421F1">
      <w:pPr>
        <w:pStyle w:val="Code"/>
      </w:pPr>
    </w:p>
    <w:p w:rsidR="007421F1" w:rsidRPr="007421F1" w:rsidRDefault="007421F1" w:rsidP="007421F1">
      <w:pPr>
        <w:pStyle w:val="Code"/>
      </w:pPr>
      <w:r w:rsidRPr="007421F1">
        <w:t xml:space="preserve">        BufferedReader in = new BufferedReader(new InputStreamReader(http.getInputStream()));</w:t>
      </w:r>
    </w:p>
    <w:p w:rsidR="007421F1" w:rsidRPr="007421F1" w:rsidRDefault="007421F1" w:rsidP="007421F1">
      <w:pPr>
        <w:pStyle w:val="Code"/>
      </w:pPr>
      <w:r w:rsidRPr="007421F1">
        <w:t xml:space="preserve">        String inputLine;</w:t>
      </w:r>
    </w:p>
    <w:p w:rsidR="007421F1" w:rsidRPr="007421F1" w:rsidRDefault="007421F1" w:rsidP="007421F1">
      <w:pPr>
        <w:pStyle w:val="Code"/>
      </w:pPr>
      <w:r w:rsidRPr="007421F1">
        <w:t xml:space="preserve">        StringBuffer response = new StringBuffer();</w:t>
      </w:r>
    </w:p>
    <w:p w:rsidR="007421F1" w:rsidRPr="007421F1" w:rsidRDefault="007421F1" w:rsidP="007421F1">
      <w:pPr>
        <w:pStyle w:val="Code"/>
      </w:pPr>
    </w:p>
    <w:p w:rsidR="007421F1" w:rsidRPr="007421F1" w:rsidRDefault="007421F1" w:rsidP="007421F1">
      <w:pPr>
        <w:pStyle w:val="Code"/>
      </w:pPr>
      <w:r w:rsidRPr="007421F1">
        <w:t xml:space="preserve">        while ((inputLine = in.readLine()) != null) {</w:t>
      </w:r>
    </w:p>
    <w:p w:rsidR="007421F1" w:rsidRPr="007421F1" w:rsidRDefault="007421F1" w:rsidP="007421F1">
      <w:pPr>
        <w:pStyle w:val="Code"/>
      </w:pPr>
      <w:r w:rsidRPr="007421F1">
        <w:t xml:space="preserve">            response.append(inputLine);</w:t>
      </w:r>
    </w:p>
    <w:p w:rsidR="007421F1" w:rsidRPr="007421F1" w:rsidRDefault="007421F1" w:rsidP="007421F1">
      <w:pPr>
        <w:pStyle w:val="Code"/>
      </w:pPr>
      <w:r w:rsidRPr="007421F1">
        <w:t xml:space="preserve">        }</w:t>
      </w:r>
    </w:p>
    <w:p w:rsidR="007421F1" w:rsidRPr="007421F1" w:rsidRDefault="007421F1" w:rsidP="007421F1">
      <w:pPr>
        <w:pStyle w:val="Code"/>
      </w:pPr>
      <w:r w:rsidRPr="007421F1">
        <w:t xml:space="preserve">        in.close();</w:t>
      </w:r>
    </w:p>
    <w:p w:rsidR="007421F1" w:rsidRPr="007421F1" w:rsidRDefault="007421F1" w:rsidP="007421F1">
      <w:pPr>
        <w:pStyle w:val="Code"/>
      </w:pPr>
      <w:r w:rsidRPr="007421F1">
        <w:t xml:space="preserve">        http.disconnect();</w:t>
      </w:r>
    </w:p>
    <w:p w:rsidR="007421F1" w:rsidRPr="007421F1" w:rsidRDefault="007421F1" w:rsidP="007421F1">
      <w:pPr>
        <w:pStyle w:val="Code"/>
      </w:pPr>
    </w:p>
    <w:p w:rsidR="007421F1" w:rsidRPr="007421F1" w:rsidRDefault="007421F1" w:rsidP="007421F1">
      <w:pPr>
        <w:pStyle w:val="Code"/>
      </w:pPr>
      <w:r w:rsidRPr="007421F1">
        <w:t xml:space="preserve">        Gson g = new Gson();</w:t>
      </w:r>
    </w:p>
    <w:p w:rsidR="007421F1" w:rsidRPr="007421F1" w:rsidRDefault="007421F1" w:rsidP="007421F1">
      <w:pPr>
        <w:pStyle w:val="Code"/>
      </w:pPr>
    </w:p>
    <w:p w:rsidR="007421F1" w:rsidRPr="007421F1" w:rsidRDefault="007421F1" w:rsidP="007421F1">
      <w:pPr>
        <w:pStyle w:val="Code"/>
      </w:pPr>
      <w:r w:rsidRPr="007421F1">
        <w:t xml:space="preserve">        DataElementRegister[] dataElementRegisters = null;</w:t>
      </w:r>
    </w:p>
    <w:p w:rsidR="007421F1" w:rsidRPr="007421F1" w:rsidRDefault="007421F1" w:rsidP="007421F1">
      <w:pPr>
        <w:pStyle w:val="Code"/>
      </w:pPr>
      <w:r w:rsidRPr="007421F1">
        <w:t xml:space="preserve">        try{</w:t>
      </w:r>
    </w:p>
    <w:p w:rsidR="007421F1" w:rsidRPr="007421F1" w:rsidRDefault="007421F1" w:rsidP="007421F1">
      <w:pPr>
        <w:pStyle w:val="Code"/>
      </w:pPr>
      <w:r w:rsidRPr="007421F1">
        <w:t xml:space="preserve">            dataElementRegisters = g.fromJson(response.toString(), DataElementRegister[].class);</w:t>
      </w:r>
    </w:p>
    <w:p w:rsidR="007421F1" w:rsidRPr="007421F1" w:rsidRDefault="007421F1" w:rsidP="007421F1">
      <w:pPr>
        <w:pStyle w:val="Code"/>
        <w:rPr>
          <w:lang w:val="ru-RU"/>
        </w:rPr>
      </w:pPr>
      <w:r w:rsidRPr="007421F1">
        <w:t xml:space="preserve">        </w:t>
      </w:r>
      <w:r w:rsidRPr="007421F1">
        <w:rPr>
          <w:lang w:val="ru-RU"/>
        </w:rPr>
        <w:t>}</w:t>
      </w:r>
      <w:r w:rsidRPr="007421F1">
        <w:t>catch</w:t>
      </w:r>
      <w:r w:rsidRPr="007421F1">
        <w:rPr>
          <w:lang w:val="ru-RU"/>
        </w:rPr>
        <w:t>(</w:t>
      </w:r>
      <w:r w:rsidRPr="007421F1">
        <w:t>Exception</w:t>
      </w:r>
      <w:r w:rsidRPr="007421F1">
        <w:rPr>
          <w:lang w:val="ru-RU"/>
        </w:rPr>
        <w:t xml:space="preserve"> </w:t>
      </w:r>
      <w:r w:rsidRPr="007421F1">
        <w:t>e</w:t>
      </w:r>
      <w:r w:rsidRPr="007421F1">
        <w:rPr>
          <w:lang w:val="ru-RU"/>
        </w:rPr>
        <w:t>){</w:t>
      </w:r>
    </w:p>
    <w:p w:rsidR="007421F1" w:rsidRPr="007421F1" w:rsidRDefault="007421F1" w:rsidP="007421F1">
      <w:pPr>
        <w:pStyle w:val="Code"/>
        <w:rPr>
          <w:lang w:val="ru-RU"/>
        </w:rPr>
      </w:pPr>
      <w:r w:rsidRPr="007421F1">
        <w:rPr>
          <w:lang w:val="ru-RU"/>
        </w:rPr>
        <w:t xml:space="preserve">            </w:t>
      </w:r>
      <w:r w:rsidRPr="007421F1">
        <w:t>throw</w:t>
      </w:r>
      <w:r w:rsidRPr="007421F1">
        <w:rPr>
          <w:lang w:val="ru-RU"/>
        </w:rPr>
        <w:t xml:space="preserve"> </w:t>
      </w:r>
      <w:r w:rsidRPr="007421F1">
        <w:t>new</w:t>
      </w:r>
      <w:r w:rsidRPr="007421F1">
        <w:rPr>
          <w:lang w:val="ru-RU"/>
        </w:rPr>
        <w:t xml:space="preserve"> </w:t>
      </w:r>
      <w:r w:rsidRPr="007421F1">
        <w:t>Exception</w:t>
      </w:r>
      <w:r w:rsidRPr="007421F1">
        <w:rPr>
          <w:lang w:val="ru-RU"/>
        </w:rPr>
        <w:t>("При передачи данных с сервера произошла ошибка! Данные не могут быть получены!");</w:t>
      </w:r>
    </w:p>
    <w:p w:rsidR="007421F1" w:rsidRPr="007421F1" w:rsidRDefault="007421F1" w:rsidP="007421F1">
      <w:pPr>
        <w:pStyle w:val="Code"/>
        <w:rPr>
          <w:lang w:val="ru-RU"/>
        </w:rPr>
      </w:pPr>
      <w:r w:rsidRPr="007421F1">
        <w:rPr>
          <w:lang w:val="ru-RU"/>
        </w:rPr>
        <w:t xml:space="preserve">        }</w:t>
      </w:r>
    </w:p>
    <w:p w:rsidR="007421F1" w:rsidRPr="007421F1" w:rsidRDefault="007421F1" w:rsidP="007421F1">
      <w:pPr>
        <w:pStyle w:val="Code"/>
        <w:rPr>
          <w:lang w:val="ru-RU"/>
        </w:rPr>
      </w:pPr>
    </w:p>
    <w:p w:rsidR="007421F1" w:rsidRPr="007421F1" w:rsidRDefault="007421F1" w:rsidP="007421F1">
      <w:pPr>
        <w:pStyle w:val="Code"/>
        <w:rPr>
          <w:lang w:val="ru-RU"/>
        </w:rPr>
      </w:pPr>
      <w:r w:rsidRPr="007421F1">
        <w:rPr>
          <w:lang w:val="ru-RU"/>
        </w:rPr>
        <w:t xml:space="preserve">        </w:t>
      </w:r>
      <w:r w:rsidRPr="007421F1">
        <w:t>return</w:t>
      </w:r>
      <w:r w:rsidRPr="007421F1">
        <w:rPr>
          <w:lang w:val="ru-RU"/>
        </w:rPr>
        <w:t xml:space="preserve"> </w:t>
      </w:r>
      <w:r w:rsidRPr="007421F1">
        <w:t>dataElementRegisters</w:t>
      </w:r>
      <w:r w:rsidRPr="007421F1">
        <w:rPr>
          <w:lang w:val="ru-RU"/>
        </w:rPr>
        <w:t>;</w:t>
      </w:r>
    </w:p>
    <w:p w:rsidR="007421F1" w:rsidRPr="007421F1" w:rsidRDefault="007421F1" w:rsidP="007421F1">
      <w:pPr>
        <w:pStyle w:val="Code"/>
        <w:rPr>
          <w:lang w:val="ru-RU"/>
        </w:rPr>
      </w:pPr>
      <w:r w:rsidRPr="007421F1">
        <w:rPr>
          <w:lang w:val="ru-RU"/>
        </w:rPr>
        <w:t xml:space="preserve">    }</w:t>
      </w:r>
    </w:p>
    <w:p w:rsidR="007421F1" w:rsidRPr="007421F1" w:rsidRDefault="007421F1" w:rsidP="007421F1">
      <w:pPr>
        <w:pStyle w:val="Code"/>
        <w:rPr>
          <w:lang w:val="ru-RU"/>
        </w:rPr>
      </w:pPr>
    </w:p>
    <w:p w:rsidR="007421F1" w:rsidRPr="007421F1" w:rsidRDefault="007421F1" w:rsidP="007421F1">
      <w:pPr>
        <w:pStyle w:val="Code"/>
        <w:rPr>
          <w:lang w:val="ru-RU"/>
        </w:rPr>
      </w:pPr>
      <w:r w:rsidRPr="007421F1">
        <w:rPr>
          <w:lang w:val="ru-RU"/>
        </w:rPr>
        <w:t xml:space="preserve">    //чтение всех данных из базы данных, для таблицы </w:t>
      </w:r>
      <w:r w:rsidRPr="007421F1">
        <w:t>Wagons</w:t>
      </w:r>
    </w:p>
    <w:p w:rsidR="007421F1" w:rsidRPr="007421F1" w:rsidRDefault="007421F1" w:rsidP="007421F1">
      <w:pPr>
        <w:pStyle w:val="Code"/>
      </w:pPr>
      <w:r w:rsidRPr="007421F1">
        <w:rPr>
          <w:lang w:val="ru-RU"/>
        </w:rPr>
        <w:t xml:space="preserve">    </w:t>
      </w:r>
      <w:r w:rsidRPr="007421F1">
        <w:t>public static DataElementWagon[] getListDataWagons(String address) throws Exception {</w:t>
      </w:r>
    </w:p>
    <w:p w:rsidR="007421F1" w:rsidRPr="007421F1" w:rsidRDefault="007421F1" w:rsidP="007421F1">
      <w:pPr>
        <w:pStyle w:val="Code"/>
      </w:pPr>
      <w:r w:rsidRPr="007421F1">
        <w:t xml:space="preserve">        URL url = null;</w:t>
      </w:r>
    </w:p>
    <w:p w:rsidR="007421F1" w:rsidRPr="007421F1" w:rsidRDefault="007421F1" w:rsidP="007421F1">
      <w:pPr>
        <w:pStyle w:val="Code"/>
      </w:pPr>
      <w:r w:rsidRPr="007421F1">
        <w:t xml:space="preserve">        try {</w:t>
      </w:r>
    </w:p>
    <w:p w:rsidR="007421F1" w:rsidRPr="007421F1" w:rsidRDefault="007421F1" w:rsidP="007421F1">
      <w:pPr>
        <w:pStyle w:val="Code"/>
      </w:pPr>
      <w:r w:rsidRPr="007421F1">
        <w:t xml:space="preserve">            url = new URL(address);</w:t>
      </w:r>
    </w:p>
    <w:p w:rsidR="007421F1" w:rsidRPr="007421F1" w:rsidRDefault="007421F1" w:rsidP="007421F1">
      <w:pPr>
        <w:pStyle w:val="Code"/>
      </w:pPr>
      <w:r w:rsidRPr="007421F1">
        <w:t xml:space="preserve">        } catch (MalformedURLException e) {</w:t>
      </w:r>
    </w:p>
    <w:p w:rsidR="007421F1" w:rsidRPr="007421F1" w:rsidRDefault="007421F1" w:rsidP="007421F1">
      <w:pPr>
        <w:pStyle w:val="Code"/>
      </w:pPr>
      <w:r w:rsidRPr="007421F1">
        <w:t xml:space="preserve">            throw new Exception("Не корректный адрес для обращения к серверу!");</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t xml:space="preserve">        HttpURLConnection http = null;</w:t>
      </w:r>
    </w:p>
    <w:p w:rsidR="007421F1" w:rsidRPr="007421F1" w:rsidRDefault="007421F1" w:rsidP="007421F1">
      <w:pPr>
        <w:pStyle w:val="Code"/>
      </w:pPr>
    </w:p>
    <w:p w:rsidR="007421F1" w:rsidRPr="007421F1" w:rsidRDefault="007421F1" w:rsidP="007421F1">
      <w:pPr>
        <w:pStyle w:val="Code"/>
      </w:pPr>
      <w:r w:rsidRPr="007421F1">
        <w:t xml:space="preserve">        try{</w:t>
      </w:r>
    </w:p>
    <w:p w:rsidR="007421F1" w:rsidRPr="007421F1" w:rsidRDefault="007421F1" w:rsidP="007421F1">
      <w:pPr>
        <w:pStyle w:val="Code"/>
      </w:pPr>
      <w:r w:rsidRPr="007421F1">
        <w:t xml:space="preserve">            http = (HttpURLConnection) url.openConnection();</w:t>
      </w:r>
    </w:p>
    <w:p w:rsidR="007421F1" w:rsidRPr="007421F1" w:rsidRDefault="007421F1" w:rsidP="007421F1">
      <w:pPr>
        <w:pStyle w:val="Code"/>
      </w:pPr>
      <w:r w:rsidRPr="007421F1">
        <w:t xml:space="preserve">        }catch (Exception e){</w:t>
      </w:r>
    </w:p>
    <w:p w:rsidR="007421F1" w:rsidRPr="007421F1" w:rsidRDefault="007421F1" w:rsidP="007421F1">
      <w:pPr>
        <w:pStyle w:val="Code"/>
      </w:pPr>
      <w:r w:rsidRPr="007421F1">
        <w:t xml:space="preserve">            throw new Exception("Не удалось подключиться к серверу!");</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t xml:space="preserve">        http.setRequestMethod("GET");</w:t>
      </w:r>
    </w:p>
    <w:p w:rsidR="007421F1" w:rsidRPr="007421F1" w:rsidRDefault="007421F1" w:rsidP="007421F1">
      <w:pPr>
        <w:pStyle w:val="Code"/>
      </w:pPr>
    </w:p>
    <w:p w:rsidR="007421F1" w:rsidRPr="007421F1" w:rsidRDefault="007421F1" w:rsidP="007421F1">
      <w:pPr>
        <w:pStyle w:val="Code"/>
      </w:pPr>
      <w:r w:rsidRPr="007421F1">
        <w:lastRenderedPageBreak/>
        <w:t xml:space="preserve">        BufferedReader in = new BufferedReader(new InputStreamReader(http.getInputStream()));</w:t>
      </w:r>
    </w:p>
    <w:p w:rsidR="007421F1" w:rsidRPr="007421F1" w:rsidRDefault="007421F1" w:rsidP="007421F1">
      <w:pPr>
        <w:pStyle w:val="Code"/>
      </w:pPr>
      <w:r w:rsidRPr="007421F1">
        <w:t xml:space="preserve">        String inputLine;</w:t>
      </w:r>
    </w:p>
    <w:p w:rsidR="007421F1" w:rsidRPr="007421F1" w:rsidRDefault="007421F1" w:rsidP="007421F1">
      <w:pPr>
        <w:pStyle w:val="Code"/>
      </w:pPr>
      <w:r w:rsidRPr="007421F1">
        <w:t xml:space="preserve">        StringBuffer response = new StringBuffer();</w:t>
      </w:r>
    </w:p>
    <w:p w:rsidR="007421F1" w:rsidRPr="007421F1" w:rsidRDefault="007421F1" w:rsidP="007421F1">
      <w:pPr>
        <w:pStyle w:val="Code"/>
      </w:pPr>
    </w:p>
    <w:p w:rsidR="007421F1" w:rsidRPr="007421F1" w:rsidRDefault="007421F1" w:rsidP="007421F1">
      <w:pPr>
        <w:pStyle w:val="Code"/>
      </w:pPr>
      <w:r w:rsidRPr="007421F1">
        <w:t xml:space="preserve">        while ((inputLine = in.readLine()) != null) {</w:t>
      </w:r>
    </w:p>
    <w:p w:rsidR="007421F1" w:rsidRPr="007421F1" w:rsidRDefault="007421F1" w:rsidP="007421F1">
      <w:pPr>
        <w:pStyle w:val="Code"/>
      </w:pPr>
      <w:r w:rsidRPr="007421F1">
        <w:t xml:space="preserve">            response.append(inputLine);</w:t>
      </w:r>
    </w:p>
    <w:p w:rsidR="007421F1" w:rsidRPr="007421F1" w:rsidRDefault="007421F1" w:rsidP="007421F1">
      <w:pPr>
        <w:pStyle w:val="Code"/>
      </w:pPr>
      <w:r w:rsidRPr="007421F1">
        <w:t xml:space="preserve">        }</w:t>
      </w:r>
    </w:p>
    <w:p w:rsidR="007421F1" w:rsidRPr="007421F1" w:rsidRDefault="007421F1" w:rsidP="007421F1">
      <w:pPr>
        <w:pStyle w:val="Code"/>
      </w:pPr>
      <w:r w:rsidRPr="007421F1">
        <w:t xml:space="preserve">        in.close();</w:t>
      </w:r>
    </w:p>
    <w:p w:rsidR="007421F1" w:rsidRPr="007421F1" w:rsidRDefault="007421F1" w:rsidP="007421F1">
      <w:pPr>
        <w:pStyle w:val="Code"/>
      </w:pPr>
      <w:r w:rsidRPr="007421F1">
        <w:t xml:space="preserve">        http.disconnect();</w:t>
      </w:r>
    </w:p>
    <w:p w:rsidR="007421F1" w:rsidRPr="007421F1" w:rsidRDefault="007421F1" w:rsidP="007421F1">
      <w:pPr>
        <w:pStyle w:val="Code"/>
      </w:pPr>
    </w:p>
    <w:p w:rsidR="007421F1" w:rsidRPr="007421F1" w:rsidRDefault="007421F1" w:rsidP="007421F1">
      <w:pPr>
        <w:pStyle w:val="Code"/>
      </w:pPr>
      <w:r w:rsidRPr="007421F1">
        <w:t xml:space="preserve">        Gson g = new Gson();</w:t>
      </w:r>
    </w:p>
    <w:p w:rsidR="007421F1" w:rsidRPr="007421F1" w:rsidRDefault="007421F1" w:rsidP="007421F1">
      <w:pPr>
        <w:pStyle w:val="Code"/>
      </w:pPr>
    </w:p>
    <w:p w:rsidR="007421F1" w:rsidRPr="007421F1" w:rsidRDefault="007421F1" w:rsidP="007421F1">
      <w:pPr>
        <w:pStyle w:val="Code"/>
      </w:pPr>
      <w:r w:rsidRPr="007421F1">
        <w:t xml:space="preserve">        DataElementWagon[] dataElementWagons = null;</w:t>
      </w:r>
    </w:p>
    <w:p w:rsidR="007421F1" w:rsidRPr="007421F1" w:rsidRDefault="007421F1" w:rsidP="007421F1">
      <w:pPr>
        <w:pStyle w:val="Code"/>
      </w:pPr>
    </w:p>
    <w:p w:rsidR="007421F1" w:rsidRPr="007421F1" w:rsidRDefault="007421F1" w:rsidP="007421F1">
      <w:pPr>
        <w:pStyle w:val="Code"/>
      </w:pPr>
      <w:r w:rsidRPr="007421F1">
        <w:t xml:space="preserve">        try{</w:t>
      </w:r>
    </w:p>
    <w:p w:rsidR="007421F1" w:rsidRPr="007421F1" w:rsidRDefault="007421F1" w:rsidP="007421F1">
      <w:pPr>
        <w:pStyle w:val="Code"/>
      </w:pPr>
      <w:r w:rsidRPr="007421F1">
        <w:t xml:space="preserve">            dataElementWagons = g.fromJson(response.toString(), DataElementWagon[].class);</w:t>
      </w:r>
    </w:p>
    <w:p w:rsidR="007421F1" w:rsidRPr="007421F1" w:rsidRDefault="007421F1" w:rsidP="007421F1">
      <w:pPr>
        <w:pStyle w:val="Code"/>
        <w:rPr>
          <w:lang w:val="ru-RU"/>
        </w:rPr>
      </w:pPr>
      <w:r w:rsidRPr="007421F1">
        <w:t xml:space="preserve">        </w:t>
      </w:r>
      <w:r w:rsidRPr="007421F1">
        <w:rPr>
          <w:lang w:val="ru-RU"/>
        </w:rPr>
        <w:t>}</w:t>
      </w:r>
      <w:r w:rsidRPr="007421F1">
        <w:t>catch</w:t>
      </w:r>
      <w:r w:rsidRPr="007421F1">
        <w:rPr>
          <w:lang w:val="ru-RU"/>
        </w:rPr>
        <w:t>(</w:t>
      </w:r>
      <w:r w:rsidRPr="007421F1">
        <w:t>Exception</w:t>
      </w:r>
      <w:r w:rsidRPr="007421F1">
        <w:rPr>
          <w:lang w:val="ru-RU"/>
        </w:rPr>
        <w:t xml:space="preserve"> </w:t>
      </w:r>
      <w:r w:rsidRPr="007421F1">
        <w:t>e</w:t>
      </w:r>
      <w:r w:rsidRPr="007421F1">
        <w:rPr>
          <w:lang w:val="ru-RU"/>
        </w:rPr>
        <w:t>){</w:t>
      </w:r>
    </w:p>
    <w:p w:rsidR="007421F1" w:rsidRPr="007421F1" w:rsidRDefault="007421F1" w:rsidP="007421F1">
      <w:pPr>
        <w:pStyle w:val="Code"/>
        <w:rPr>
          <w:lang w:val="ru-RU"/>
        </w:rPr>
      </w:pPr>
      <w:r w:rsidRPr="007421F1">
        <w:rPr>
          <w:lang w:val="ru-RU"/>
        </w:rPr>
        <w:t xml:space="preserve">            </w:t>
      </w:r>
      <w:r w:rsidRPr="007421F1">
        <w:t>throw</w:t>
      </w:r>
      <w:r w:rsidRPr="007421F1">
        <w:rPr>
          <w:lang w:val="ru-RU"/>
        </w:rPr>
        <w:t xml:space="preserve"> </w:t>
      </w:r>
      <w:r w:rsidRPr="007421F1">
        <w:t>new</w:t>
      </w:r>
      <w:r w:rsidRPr="007421F1">
        <w:rPr>
          <w:lang w:val="ru-RU"/>
        </w:rPr>
        <w:t xml:space="preserve"> </w:t>
      </w:r>
      <w:r w:rsidRPr="007421F1">
        <w:t>Exception</w:t>
      </w:r>
      <w:r w:rsidRPr="007421F1">
        <w:rPr>
          <w:lang w:val="ru-RU"/>
        </w:rPr>
        <w:t>("При передачи данных с сервера произошла ошибка! Данные не могут быть получены!");</w:t>
      </w:r>
    </w:p>
    <w:p w:rsidR="007421F1" w:rsidRPr="007421F1" w:rsidRDefault="007421F1" w:rsidP="007421F1">
      <w:pPr>
        <w:pStyle w:val="Code"/>
        <w:rPr>
          <w:lang w:val="ru-RU"/>
        </w:rPr>
      </w:pPr>
      <w:r w:rsidRPr="007421F1">
        <w:rPr>
          <w:lang w:val="ru-RU"/>
        </w:rPr>
        <w:t xml:space="preserve">        }</w:t>
      </w:r>
    </w:p>
    <w:p w:rsidR="007421F1" w:rsidRPr="007421F1" w:rsidRDefault="007421F1" w:rsidP="007421F1">
      <w:pPr>
        <w:pStyle w:val="Code"/>
        <w:rPr>
          <w:lang w:val="ru-RU"/>
        </w:rPr>
      </w:pPr>
    </w:p>
    <w:p w:rsidR="007421F1" w:rsidRPr="007421F1" w:rsidRDefault="007421F1" w:rsidP="007421F1">
      <w:pPr>
        <w:pStyle w:val="Code"/>
        <w:rPr>
          <w:lang w:val="ru-RU"/>
        </w:rPr>
      </w:pPr>
      <w:r w:rsidRPr="007421F1">
        <w:rPr>
          <w:lang w:val="ru-RU"/>
        </w:rPr>
        <w:t xml:space="preserve">        </w:t>
      </w:r>
      <w:r w:rsidRPr="007421F1">
        <w:t>return</w:t>
      </w:r>
      <w:r w:rsidRPr="007421F1">
        <w:rPr>
          <w:lang w:val="ru-RU"/>
        </w:rPr>
        <w:t xml:space="preserve"> </w:t>
      </w:r>
      <w:r w:rsidRPr="007421F1">
        <w:t>dataElementWagons</w:t>
      </w:r>
      <w:r w:rsidRPr="007421F1">
        <w:rPr>
          <w:lang w:val="ru-RU"/>
        </w:rPr>
        <w:t>;</w:t>
      </w:r>
    </w:p>
    <w:p w:rsidR="007421F1" w:rsidRPr="007421F1" w:rsidRDefault="007421F1" w:rsidP="007421F1">
      <w:pPr>
        <w:pStyle w:val="Code"/>
        <w:rPr>
          <w:lang w:val="ru-RU"/>
        </w:rPr>
      </w:pPr>
      <w:r w:rsidRPr="007421F1">
        <w:rPr>
          <w:lang w:val="ru-RU"/>
        </w:rPr>
        <w:t xml:space="preserve">    }</w:t>
      </w:r>
    </w:p>
    <w:p w:rsidR="007421F1" w:rsidRPr="007421F1" w:rsidRDefault="007421F1" w:rsidP="007421F1">
      <w:pPr>
        <w:pStyle w:val="Code"/>
        <w:rPr>
          <w:lang w:val="ru-RU"/>
        </w:rPr>
      </w:pPr>
    </w:p>
    <w:p w:rsidR="007421F1" w:rsidRPr="007421F1" w:rsidRDefault="007421F1" w:rsidP="007421F1">
      <w:pPr>
        <w:pStyle w:val="Code"/>
        <w:rPr>
          <w:lang w:val="ru-RU"/>
        </w:rPr>
      </w:pPr>
      <w:r w:rsidRPr="007421F1">
        <w:rPr>
          <w:lang w:val="ru-RU"/>
        </w:rPr>
        <w:t xml:space="preserve">    //загрузка изображения с сервера</w:t>
      </w:r>
    </w:p>
    <w:p w:rsidR="007421F1" w:rsidRPr="007421F1" w:rsidRDefault="007421F1" w:rsidP="007421F1">
      <w:pPr>
        <w:pStyle w:val="Code"/>
      </w:pPr>
      <w:r w:rsidRPr="007421F1">
        <w:rPr>
          <w:lang w:val="ru-RU"/>
        </w:rPr>
        <w:t xml:space="preserve">    </w:t>
      </w:r>
      <w:r w:rsidRPr="007421F1">
        <w:t>public static String loadImage(String address) throws Exception {</w:t>
      </w:r>
    </w:p>
    <w:p w:rsidR="007421F1" w:rsidRPr="007421F1" w:rsidRDefault="007421F1" w:rsidP="007421F1">
      <w:pPr>
        <w:pStyle w:val="Code"/>
      </w:pPr>
      <w:r w:rsidRPr="007421F1">
        <w:t xml:space="preserve">        URL url = null;</w:t>
      </w:r>
    </w:p>
    <w:p w:rsidR="007421F1" w:rsidRPr="007421F1" w:rsidRDefault="007421F1" w:rsidP="007421F1">
      <w:pPr>
        <w:pStyle w:val="Code"/>
      </w:pPr>
      <w:r w:rsidRPr="007421F1">
        <w:t xml:space="preserve">        try {</w:t>
      </w:r>
    </w:p>
    <w:p w:rsidR="007421F1" w:rsidRPr="007421F1" w:rsidRDefault="007421F1" w:rsidP="007421F1">
      <w:pPr>
        <w:pStyle w:val="Code"/>
      </w:pPr>
      <w:r w:rsidRPr="007421F1">
        <w:t xml:space="preserve">            url = new URL(address);</w:t>
      </w:r>
    </w:p>
    <w:p w:rsidR="007421F1" w:rsidRPr="007421F1" w:rsidRDefault="007421F1" w:rsidP="007421F1">
      <w:pPr>
        <w:pStyle w:val="Code"/>
      </w:pPr>
      <w:r w:rsidRPr="007421F1">
        <w:t xml:space="preserve">        } catch (MalformedURLException e) {</w:t>
      </w:r>
    </w:p>
    <w:p w:rsidR="007421F1" w:rsidRPr="007421F1" w:rsidRDefault="007421F1" w:rsidP="007421F1">
      <w:pPr>
        <w:pStyle w:val="Code"/>
      </w:pPr>
      <w:r w:rsidRPr="007421F1">
        <w:t xml:space="preserve">            throw new Exception("Не корректный адрес для обращения к серверу!");</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t xml:space="preserve">        HttpURLConnection http = null;</w:t>
      </w:r>
    </w:p>
    <w:p w:rsidR="007421F1" w:rsidRPr="007421F1" w:rsidRDefault="007421F1" w:rsidP="007421F1">
      <w:pPr>
        <w:pStyle w:val="Code"/>
      </w:pPr>
    </w:p>
    <w:p w:rsidR="007421F1" w:rsidRPr="007421F1" w:rsidRDefault="007421F1" w:rsidP="007421F1">
      <w:pPr>
        <w:pStyle w:val="Code"/>
      </w:pPr>
      <w:r w:rsidRPr="007421F1">
        <w:t xml:space="preserve">        try{</w:t>
      </w:r>
    </w:p>
    <w:p w:rsidR="007421F1" w:rsidRPr="007421F1" w:rsidRDefault="007421F1" w:rsidP="007421F1">
      <w:pPr>
        <w:pStyle w:val="Code"/>
      </w:pPr>
      <w:r w:rsidRPr="007421F1">
        <w:t xml:space="preserve">            http = (HttpURLConnection) url.openConnection();</w:t>
      </w:r>
    </w:p>
    <w:p w:rsidR="007421F1" w:rsidRPr="007421F1" w:rsidRDefault="007421F1" w:rsidP="007421F1">
      <w:pPr>
        <w:pStyle w:val="Code"/>
      </w:pPr>
      <w:r w:rsidRPr="007421F1">
        <w:t xml:space="preserve">        }catch (Exception e){</w:t>
      </w:r>
    </w:p>
    <w:p w:rsidR="007421F1" w:rsidRPr="007421F1" w:rsidRDefault="007421F1" w:rsidP="007421F1">
      <w:pPr>
        <w:pStyle w:val="Code"/>
      </w:pPr>
      <w:r w:rsidRPr="007421F1">
        <w:t xml:space="preserve">            throw new Exception("Не удалось подключиться к серверу!");</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t xml:space="preserve">        String result = null;</w:t>
      </w:r>
    </w:p>
    <w:p w:rsidR="007421F1" w:rsidRPr="007421F1" w:rsidRDefault="007421F1" w:rsidP="007421F1">
      <w:pPr>
        <w:pStyle w:val="Code"/>
      </w:pPr>
    </w:p>
    <w:p w:rsidR="007421F1" w:rsidRPr="007421F1" w:rsidRDefault="007421F1" w:rsidP="007421F1">
      <w:pPr>
        <w:pStyle w:val="Code"/>
      </w:pPr>
      <w:r w:rsidRPr="007421F1">
        <w:t xml:space="preserve">        BufferedReader in = new BufferedReader(new InputStreamReader(http.getInputStream()));</w:t>
      </w:r>
    </w:p>
    <w:p w:rsidR="007421F1" w:rsidRPr="007421F1" w:rsidRDefault="007421F1" w:rsidP="007421F1">
      <w:pPr>
        <w:pStyle w:val="Code"/>
      </w:pPr>
      <w:r w:rsidRPr="007421F1">
        <w:t xml:space="preserve">        String inputLine;</w:t>
      </w:r>
    </w:p>
    <w:p w:rsidR="007421F1" w:rsidRPr="007421F1" w:rsidRDefault="007421F1" w:rsidP="007421F1">
      <w:pPr>
        <w:pStyle w:val="Code"/>
      </w:pPr>
      <w:r w:rsidRPr="007421F1">
        <w:t xml:space="preserve">        StringBuffer response = new StringBuffer();</w:t>
      </w:r>
    </w:p>
    <w:p w:rsidR="007421F1" w:rsidRPr="007421F1" w:rsidRDefault="007421F1" w:rsidP="007421F1">
      <w:pPr>
        <w:pStyle w:val="Code"/>
      </w:pPr>
    </w:p>
    <w:p w:rsidR="007421F1" w:rsidRPr="007421F1" w:rsidRDefault="007421F1" w:rsidP="007421F1">
      <w:pPr>
        <w:pStyle w:val="Code"/>
      </w:pPr>
      <w:r w:rsidRPr="007421F1">
        <w:lastRenderedPageBreak/>
        <w:t xml:space="preserve">        while ((inputLine = in.readLine()) != null) {</w:t>
      </w:r>
    </w:p>
    <w:p w:rsidR="007421F1" w:rsidRPr="007421F1" w:rsidRDefault="007421F1" w:rsidP="007421F1">
      <w:pPr>
        <w:pStyle w:val="Code"/>
      </w:pPr>
      <w:r w:rsidRPr="007421F1">
        <w:t xml:space="preserve">            response.append(inputLine);</w:t>
      </w:r>
    </w:p>
    <w:p w:rsidR="007421F1" w:rsidRPr="007421F1" w:rsidRDefault="007421F1" w:rsidP="007421F1">
      <w:pPr>
        <w:pStyle w:val="Code"/>
      </w:pPr>
      <w:r w:rsidRPr="007421F1">
        <w:t xml:space="preserve">        }</w:t>
      </w:r>
    </w:p>
    <w:p w:rsidR="007421F1" w:rsidRPr="007421F1" w:rsidRDefault="007421F1" w:rsidP="007421F1">
      <w:pPr>
        <w:pStyle w:val="Code"/>
      </w:pPr>
      <w:r w:rsidRPr="007421F1">
        <w:t xml:space="preserve">        in.close();</w:t>
      </w:r>
    </w:p>
    <w:p w:rsidR="007421F1" w:rsidRPr="007421F1" w:rsidRDefault="007421F1" w:rsidP="007421F1">
      <w:pPr>
        <w:pStyle w:val="Code"/>
        <w:rPr>
          <w:lang w:val="ru-RU"/>
        </w:rPr>
      </w:pPr>
      <w:r w:rsidRPr="007421F1">
        <w:t xml:space="preserve">        result</w:t>
      </w:r>
      <w:r w:rsidRPr="007421F1">
        <w:rPr>
          <w:lang w:val="ru-RU"/>
        </w:rPr>
        <w:t xml:space="preserve"> = </w:t>
      </w:r>
      <w:r w:rsidRPr="007421F1">
        <w:t>response</w:t>
      </w:r>
      <w:r w:rsidRPr="007421F1">
        <w:rPr>
          <w:lang w:val="ru-RU"/>
        </w:rPr>
        <w:t>.</w:t>
      </w:r>
      <w:r w:rsidRPr="007421F1">
        <w:t>toString</w:t>
      </w:r>
      <w:r w:rsidRPr="007421F1">
        <w:rPr>
          <w:lang w:val="ru-RU"/>
        </w:rPr>
        <w:t>();</w:t>
      </w:r>
    </w:p>
    <w:p w:rsidR="007421F1" w:rsidRPr="007421F1" w:rsidRDefault="007421F1" w:rsidP="007421F1">
      <w:pPr>
        <w:pStyle w:val="Code"/>
        <w:rPr>
          <w:lang w:val="ru-RU"/>
        </w:rPr>
      </w:pPr>
    </w:p>
    <w:p w:rsidR="007421F1" w:rsidRPr="007421F1" w:rsidRDefault="007421F1" w:rsidP="007421F1">
      <w:pPr>
        <w:pStyle w:val="Code"/>
        <w:rPr>
          <w:lang w:val="ru-RU"/>
        </w:rPr>
      </w:pPr>
      <w:r w:rsidRPr="007421F1">
        <w:rPr>
          <w:lang w:val="ru-RU"/>
        </w:rPr>
        <w:t xml:space="preserve">        //обработка ошибки, в случае её возникновения на серверной части приложения</w:t>
      </w:r>
    </w:p>
    <w:p w:rsidR="007421F1" w:rsidRPr="007421F1" w:rsidRDefault="007421F1" w:rsidP="007421F1">
      <w:pPr>
        <w:pStyle w:val="Code"/>
      </w:pPr>
      <w:r w:rsidRPr="007421F1">
        <w:rPr>
          <w:lang w:val="ru-RU"/>
        </w:rPr>
        <w:t xml:space="preserve">        </w:t>
      </w:r>
      <w:r w:rsidRPr="007421F1">
        <w:t>if((result != null) &amp;&amp; (result.length() != 0) &amp;&amp; (result.contains("message"))){</w:t>
      </w:r>
    </w:p>
    <w:p w:rsidR="007421F1" w:rsidRPr="007421F1" w:rsidRDefault="007421F1" w:rsidP="007421F1">
      <w:pPr>
        <w:pStyle w:val="Code"/>
      </w:pPr>
      <w:r w:rsidRPr="007421F1">
        <w:t xml:space="preserve">            Gson g = new Gson();</w:t>
      </w:r>
    </w:p>
    <w:p w:rsidR="007421F1" w:rsidRPr="007421F1" w:rsidRDefault="007421F1" w:rsidP="007421F1">
      <w:pPr>
        <w:pStyle w:val="Code"/>
      </w:pPr>
      <w:r w:rsidRPr="007421F1">
        <w:t xml:space="preserve">            ErrorMessage mes = g.fromJson(result, ErrorMessage.class);</w:t>
      </w:r>
    </w:p>
    <w:p w:rsidR="007421F1" w:rsidRPr="007421F1" w:rsidRDefault="007421F1" w:rsidP="007421F1">
      <w:pPr>
        <w:pStyle w:val="Code"/>
      </w:pPr>
      <w:r w:rsidRPr="007421F1">
        <w:t xml:space="preserve">            throw new Exception(mes.message);</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t xml:space="preserve">        http.disconnect();</w:t>
      </w:r>
    </w:p>
    <w:p w:rsidR="007421F1" w:rsidRPr="007421F1" w:rsidRDefault="007421F1" w:rsidP="007421F1">
      <w:pPr>
        <w:pStyle w:val="Code"/>
      </w:pPr>
    </w:p>
    <w:p w:rsidR="007421F1" w:rsidRPr="007421F1" w:rsidRDefault="007421F1" w:rsidP="007421F1">
      <w:pPr>
        <w:pStyle w:val="Code"/>
      </w:pPr>
      <w:r w:rsidRPr="007421F1">
        <w:t xml:space="preserve">        try{</w:t>
      </w:r>
    </w:p>
    <w:p w:rsidR="007421F1" w:rsidRPr="007421F1" w:rsidRDefault="007421F1" w:rsidP="007421F1">
      <w:pPr>
        <w:pStyle w:val="Code"/>
      </w:pPr>
      <w:r w:rsidRPr="007421F1">
        <w:t xml:space="preserve">            http = (HttpURLConnection) url.openConnection();</w:t>
      </w:r>
    </w:p>
    <w:p w:rsidR="007421F1" w:rsidRPr="007421F1" w:rsidRDefault="007421F1" w:rsidP="007421F1">
      <w:pPr>
        <w:pStyle w:val="Code"/>
      </w:pPr>
      <w:r w:rsidRPr="007421F1">
        <w:t xml:space="preserve">        }catch (Exception e){</w:t>
      </w:r>
    </w:p>
    <w:p w:rsidR="007421F1" w:rsidRPr="007421F1" w:rsidRDefault="007421F1" w:rsidP="007421F1">
      <w:pPr>
        <w:pStyle w:val="Code"/>
      </w:pPr>
      <w:r w:rsidRPr="007421F1">
        <w:t xml:space="preserve">            throw new Exception("Не удалось подключиться к серверу!");</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t xml:space="preserve">        File f = new File(IMAGE_DIRECTORY);</w:t>
      </w:r>
    </w:p>
    <w:p w:rsidR="007421F1" w:rsidRPr="007421F1" w:rsidRDefault="007421F1" w:rsidP="007421F1">
      <w:pPr>
        <w:pStyle w:val="Code"/>
      </w:pPr>
      <w:r w:rsidRPr="007421F1">
        <w:t xml:space="preserve">        if(!f.exists()) {</w:t>
      </w:r>
    </w:p>
    <w:p w:rsidR="007421F1" w:rsidRPr="007421F1" w:rsidRDefault="007421F1" w:rsidP="007421F1">
      <w:pPr>
        <w:pStyle w:val="Code"/>
      </w:pPr>
      <w:r w:rsidRPr="007421F1">
        <w:t xml:space="preserve">            f.mkdir();</w:t>
      </w:r>
    </w:p>
    <w:p w:rsidR="007421F1" w:rsidRPr="007421F1" w:rsidRDefault="007421F1" w:rsidP="007421F1">
      <w:pPr>
        <w:pStyle w:val="Code"/>
      </w:pPr>
      <w:r w:rsidRPr="007421F1">
        <w:t xml:space="preserve">        }</w:t>
      </w:r>
    </w:p>
    <w:p w:rsidR="007421F1" w:rsidRPr="007421F1" w:rsidRDefault="007421F1" w:rsidP="007421F1">
      <w:pPr>
        <w:pStyle w:val="Code"/>
      </w:pPr>
    </w:p>
    <w:p w:rsidR="007421F1" w:rsidRPr="007421F1" w:rsidRDefault="007421F1" w:rsidP="007421F1">
      <w:pPr>
        <w:pStyle w:val="Code"/>
      </w:pPr>
      <w:r w:rsidRPr="007421F1">
        <w:t xml:space="preserve">        InputStream inputStream = http.getInputStream();</w:t>
      </w:r>
    </w:p>
    <w:p w:rsidR="007421F1" w:rsidRPr="007421F1" w:rsidRDefault="007421F1" w:rsidP="007421F1">
      <w:pPr>
        <w:pStyle w:val="Code"/>
      </w:pPr>
      <w:r w:rsidRPr="007421F1">
        <w:t xml:space="preserve">        byte[] bytes = inputStream.readAllBytes();</w:t>
      </w:r>
    </w:p>
    <w:p w:rsidR="007421F1" w:rsidRPr="007421F1" w:rsidRDefault="007421F1" w:rsidP="007421F1">
      <w:pPr>
        <w:pStyle w:val="Code"/>
      </w:pPr>
      <w:r w:rsidRPr="007421F1">
        <w:t xml:space="preserve">        String[] data = address.split("\\/");</w:t>
      </w:r>
    </w:p>
    <w:p w:rsidR="007421F1" w:rsidRPr="007421F1" w:rsidRDefault="007421F1" w:rsidP="007421F1">
      <w:pPr>
        <w:pStyle w:val="Code"/>
      </w:pPr>
      <w:r w:rsidRPr="007421F1">
        <w:t xml:space="preserve">        File file = new File(IMAGE_DIRECTORY + "\\" + data[(data.length - 1)]);</w:t>
      </w:r>
    </w:p>
    <w:p w:rsidR="007421F1" w:rsidRPr="007421F1" w:rsidRDefault="007421F1" w:rsidP="007421F1">
      <w:pPr>
        <w:pStyle w:val="Code"/>
      </w:pPr>
    </w:p>
    <w:p w:rsidR="007421F1" w:rsidRPr="007421F1" w:rsidRDefault="007421F1" w:rsidP="007421F1">
      <w:pPr>
        <w:pStyle w:val="Code"/>
      </w:pPr>
      <w:r w:rsidRPr="007421F1">
        <w:t xml:space="preserve">        </w:t>
      </w:r>
      <w:r w:rsidRPr="007421F1">
        <w:rPr>
          <w:lang w:val="ru-RU"/>
        </w:rPr>
        <w:t xml:space="preserve">//запись данных загруженного файла в локальную директорию </w:t>
      </w:r>
      <w:r w:rsidRPr="007421F1">
        <w:t>(временно или на долго)</w:t>
      </w:r>
    </w:p>
    <w:p w:rsidR="007421F1" w:rsidRPr="007421F1" w:rsidRDefault="007421F1" w:rsidP="007421F1">
      <w:pPr>
        <w:pStyle w:val="Code"/>
      </w:pPr>
      <w:r w:rsidRPr="007421F1">
        <w:t xml:space="preserve">        BufferedOutputStream stream =</w:t>
      </w:r>
    </w:p>
    <w:p w:rsidR="007421F1" w:rsidRPr="007421F1" w:rsidRDefault="007421F1" w:rsidP="007421F1">
      <w:pPr>
        <w:pStyle w:val="Code"/>
      </w:pPr>
      <w:r w:rsidRPr="007421F1">
        <w:t xml:space="preserve">                new BufferedOutputStream(new FileOutputStream(file));</w:t>
      </w:r>
    </w:p>
    <w:p w:rsidR="007421F1" w:rsidRPr="007421F1" w:rsidRDefault="007421F1" w:rsidP="007421F1">
      <w:pPr>
        <w:pStyle w:val="Code"/>
      </w:pPr>
      <w:r w:rsidRPr="007421F1">
        <w:t xml:space="preserve">        stream.write(bytes);</w:t>
      </w:r>
    </w:p>
    <w:p w:rsidR="007421F1" w:rsidRPr="007421F1" w:rsidRDefault="007421F1" w:rsidP="007421F1">
      <w:pPr>
        <w:pStyle w:val="Code"/>
      </w:pPr>
      <w:r w:rsidRPr="007421F1">
        <w:t xml:space="preserve">        stream.close();</w:t>
      </w:r>
    </w:p>
    <w:p w:rsidR="007421F1" w:rsidRPr="007421F1" w:rsidRDefault="007421F1" w:rsidP="007421F1">
      <w:pPr>
        <w:pStyle w:val="Code"/>
        <w:rPr>
          <w:lang w:val="ru-RU"/>
        </w:rPr>
      </w:pPr>
      <w:r w:rsidRPr="007421F1">
        <w:t xml:space="preserve">        http</w:t>
      </w:r>
      <w:r w:rsidRPr="007421F1">
        <w:rPr>
          <w:lang w:val="ru-RU"/>
        </w:rPr>
        <w:t>.</w:t>
      </w:r>
      <w:r w:rsidRPr="007421F1">
        <w:t>disconnect</w:t>
      </w:r>
      <w:r w:rsidRPr="007421F1">
        <w:rPr>
          <w:lang w:val="ru-RU"/>
        </w:rPr>
        <w:t>();</w:t>
      </w:r>
    </w:p>
    <w:p w:rsidR="007421F1" w:rsidRPr="007421F1" w:rsidRDefault="007421F1" w:rsidP="007421F1">
      <w:pPr>
        <w:pStyle w:val="Code"/>
        <w:rPr>
          <w:lang w:val="ru-RU"/>
        </w:rPr>
      </w:pPr>
    </w:p>
    <w:p w:rsidR="007421F1" w:rsidRPr="007421F1" w:rsidRDefault="007421F1" w:rsidP="007421F1">
      <w:pPr>
        <w:pStyle w:val="Code"/>
        <w:rPr>
          <w:lang w:val="ru-RU"/>
        </w:rPr>
      </w:pPr>
      <w:r w:rsidRPr="007421F1">
        <w:rPr>
          <w:lang w:val="ru-RU"/>
        </w:rPr>
        <w:t xml:space="preserve">        //возврат абсолютного пути загруженного файла</w:t>
      </w:r>
    </w:p>
    <w:p w:rsidR="007421F1" w:rsidRPr="007421F1" w:rsidRDefault="007421F1" w:rsidP="007421F1">
      <w:pPr>
        <w:pStyle w:val="Code"/>
      </w:pPr>
      <w:r w:rsidRPr="007421F1">
        <w:rPr>
          <w:lang w:val="ru-RU"/>
        </w:rPr>
        <w:t xml:space="preserve">        </w:t>
      </w:r>
      <w:r w:rsidRPr="007421F1">
        <w:t>return file.getAbsolutePath();</w:t>
      </w:r>
    </w:p>
    <w:p w:rsidR="007421F1" w:rsidRPr="007421F1" w:rsidRDefault="007421F1" w:rsidP="007421F1">
      <w:pPr>
        <w:pStyle w:val="Code"/>
      </w:pPr>
      <w:r w:rsidRPr="007421F1">
        <w:t xml:space="preserve">    }</w:t>
      </w:r>
    </w:p>
    <w:p w:rsidR="007421F1" w:rsidRPr="007421F1" w:rsidRDefault="007421F1" w:rsidP="007421F1">
      <w:pPr>
        <w:pStyle w:val="Code"/>
      </w:pPr>
      <w:r w:rsidRPr="007421F1">
        <w:t>}</w:t>
      </w:r>
    </w:p>
    <w:sectPr w:rsidR="007421F1" w:rsidRPr="007421F1" w:rsidSect="00D161AD">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44B0B" w:rsidRDefault="00E44B0B">
      <w:pPr>
        <w:spacing w:after="0" w:line="240" w:lineRule="auto"/>
      </w:pPr>
      <w:r>
        <w:separator/>
      </w:r>
    </w:p>
  </w:endnote>
  <w:endnote w:type="continuationSeparator" w:id="0">
    <w:p w:rsidR="00E44B0B" w:rsidRDefault="00E44B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alibri">
    <w:panose1 w:val="020F0502020204030204"/>
    <w:charset w:val="CC"/>
    <w:family w:val="swiss"/>
    <w:pitch w:val="variable"/>
    <w:sig w:usb0="E0002AFF" w:usb1="4000ACFF" w:usb2="00000001"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A00002EF" w:usb1="4000004B" w:usb2="00000000" w:usb3="00000000" w:csb0="0000019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966859560"/>
      <w:docPartObj>
        <w:docPartGallery w:val="Page Numbers (Bottom of Page)"/>
        <w:docPartUnique/>
      </w:docPartObj>
    </w:sdtPr>
    <w:sdtContent>
      <w:p w:rsidR="00F56E98" w:rsidRPr="0081443D" w:rsidRDefault="00F56E98" w:rsidP="006A4C91">
        <w:pPr>
          <w:pStyle w:val="a6"/>
          <w:jc w:val="center"/>
          <w:rPr>
            <w:rFonts w:ascii="Times New Roman" w:hAnsi="Times New Roman" w:cs="Times New Roman"/>
            <w:sz w:val="24"/>
            <w:szCs w:val="24"/>
          </w:rPr>
        </w:pPr>
        <w:r w:rsidRPr="0081443D">
          <w:rPr>
            <w:rFonts w:ascii="Times New Roman" w:hAnsi="Times New Roman" w:cs="Times New Roman"/>
            <w:sz w:val="24"/>
            <w:szCs w:val="24"/>
          </w:rPr>
          <w:fldChar w:fldCharType="begin"/>
        </w:r>
        <w:r w:rsidRPr="0081443D">
          <w:rPr>
            <w:rFonts w:ascii="Times New Roman" w:hAnsi="Times New Roman" w:cs="Times New Roman"/>
            <w:sz w:val="24"/>
            <w:szCs w:val="24"/>
          </w:rPr>
          <w:instrText>PAGE   \* MERGEFORMAT</w:instrText>
        </w:r>
        <w:r w:rsidRPr="0081443D">
          <w:rPr>
            <w:rFonts w:ascii="Times New Roman" w:hAnsi="Times New Roman" w:cs="Times New Roman"/>
            <w:sz w:val="24"/>
            <w:szCs w:val="24"/>
          </w:rPr>
          <w:fldChar w:fldCharType="separate"/>
        </w:r>
        <w:r w:rsidR="005F769C">
          <w:rPr>
            <w:rFonts w:ascii="Times New Roman" w:hAnsi="Times New Roman" w:cs="Times New Roman"/>
            <w:noProof/>
            <w:sz w:val="24"/>
            <w:szCs w:val="24"/>
          </w:rPr>
          <w:t>3</w:t>
        </w:r>
        <w:r w:rsidRPr="0081443D">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44B0B" w:rsidRDefault="00E44B0B">
      <w:pPr>
        <w:spacing w:after="0" w:line="240" w:lineRule="auto"/>
      </w:pPr>
      <w:r>
        <w:separator/>
      </w:r>
    </w:p>
  </w:footnote>
  <w:footnote w:type="continuationSeparator" w:id="0">
    <w:p w:rsidR="00E44B0B" w:rsidRDefault="00E44B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56E98" w:rsidRDefault="00F56E98" w:rsidP="006A4C91">
    <w:pPr>
      <w:pStyle w:val="a8"/>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rsidR="00F56E98" w:rsidRDefault="00F56E98" w:rsidP="006A4C91">
    <w:pPr>
      <w:pStyle w:val="a8"/>
      <w:ind w:right="360"/>
    </w:pPr>
  </w:p>
  <w:p w:rsidR="00F56E98" w:rsidRDefault="00F56E98"/>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110A674"/>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08FCFB2C"/>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835AAF3E"/>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1384EF38"/>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E0385470"/>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85082DC"/>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08C01EE"/>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368357C"/>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CE360A"/>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EC089BC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71A26A4"/>
    <w:multiLevelType w:val="multilevel"/>
    <w:tmpl w:val="4F9468AC"/>
    <w:lvl w:ilvl="0">
      <w:start w:val="1"/>
      <w:numFmt w:val="bullet"/>
      <w:pStyle w:val="a1"/>
      <w:lvlText w:val=""/>
      <w:lvlJc w:val="left"/>
      <w:pPr>
        <w:tabs>
          <w:tab w:val="num" w:pos="992"/>
        </w:tabs>
        <w:ind w:left="709" w:hanging="709"/>
      </w:pPr>
      <w:rPr>
        <w:rFonts w:ascii="Symbol" w:hAnsi="Symbol" w:hint="default"/>
        <w:color w:val="auto"/>
        <w:sz w:val="2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7FD2DEB"/>
    <w:multiLevelType w:val="hybridMultilevel"/>
    <w:tmpl w:val="5E240A5C"/>
    <w:lvl w:ilvl="0" w:tplc="3CD6499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09B0510B"/>
    <w:multiLevelType w:val="hybridMultilevel"/>
    <w:tmpl w:val="5A722B60"/>
    <w:lvl w:ilvl="0" w:tplc="D3F0156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3" w15:restartNumberingAfterBreak="0">
    <w:nsid w:val="0A213479"/>
    <w:multiLevelType w:val="hybridMultilevel"/>
    <w:tmpl w:val="9438CAC2"/>
    <w:lvl w:ilvl="0" w:tplc="49F21A8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4" w15:restartNumberingAfterBreak="0">
    <w:nsid w:val="10ED1261"/>
    <w:multiLevelType w:val="hybridMultilevel"/>
    <w:tmpl w:val="7234A4A2"/>
    <w:lvl w:ilvl="0" w:tplc="60620D3E">
      <w:start w:val="1"/>
      <w:numFmt w:val="decimal"/>
      <w:pStyle w:val="1"/>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start w:val="1"/>
      <w:numFmt w:val="decimal"/>
      <w:lvlText w:val="%4."/>
      <w:lvlJc w:val="left"/>
      <w:pPr>
        <w:ind w:left="3589" w:hanging="360"/>
      </w:pPr>
    </w:lvl>
    <w:lvl w:ilvl="4" w:tplc="04190019">
      <w:start w:val="1"/>
      <w:numFmt w:val="lowerLetter"/>
      <w:lvlText w:val="%5."/>
      <w:lvlJc w:val="left"/>
      <w:pPr>
        <w:ind w:left="4309" w:hanging="360"/>
      </w:pPr>
    </w:lvl>
    <w:lvl w:ilvl="5" w:tplc="0419001B">
      <w:start w:val="1"/>
      <w:numFmt w:val="lowerRoman"/>
      <w:lvlText w:val="%6."/>
      <w:lvlJc w:val="right"/>
      <w:pPr>
        <w:ind w:left="5029" w:hanging="180"/>
      </w:pPr>
    </w:lvl>
    <w:lvl w:ilvl="6" w:tplc="0419000F">
      <w:start w:val="1"/>
      <w:numFmt w:val="decimal"/>
      <w:lvlText w:val="%7."/>
      <w:lvlJc w:val="left"/>
      <w:pPr>
        <w:ind w:left="5749" w:hanging="360"/>
      </w:pPr>
    </w:lvl>
    <w:lvl w:ilvl="7" w:tplc="04190019">
      <w:start w:val="1"/>
      <w:numFmt w:val="lowerLetter"/>
      <w:lvlText w:val="%8."/>
      <w:lvlJc w:val="left"/>
      <w:pPr>
        <w:ind w:left="6469" w:hanging="360"/>
      </w:pPr>
    </w:lvl>
    <w:lvl w:ilvl="8" w:tplc="0419001B">
      <w:start w:val="1"/>
      <w:numFmt w:val="lowerRoman"/>
      <w:lvlText w:val="%9."/>
      <w:lvlJc w:val="right"/>
      <w:pPr>
        <w:ind w:left="7189" w:hanging="180"/>
      </w:pPr>
    </w:lvl>
  </w:abstractNum>
  <w:abstractNum w:abstractNumId="15" w15:restartNumberingAfterBreak="0">
    <w:nsid w:val="181806F8"/>
    <w:multiLevelType w:val="hybridMultilevel"/>
    <w:tmpl w:val="4D7E2AF0"/>
    <w:lvl w:ilvl="0" w:tplc="A5A06BA6">
      <w:start w:val="1"/>
      <w:numFmt w:val="decimal"/>
      <w:lvlText w:val="%1)"/>
      <w:lvlJc w:val="left"/>
      <w:pPr>
        <w:ind w:left="1069" w:hanging="360"/>
      </w:pPr>
      <w:rPr>
        <w:rFonts w:ascii="Times New Roman" w:eastAsiaTheme="minorHAnsi" w:hAnsi="Times New Roman" w:cstheme="minorBidi"/>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287951E8"/>
    <w:multiLevelType w:val="hybridMultilevel"/>
    <w:tmpl w:val="E274261E"/>
    <w:lvl w:ilvl="0" w:tplc="1E96EC5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7" w15:restartNumberingAfterBreak="0">
    <w:nsid w:val="2D444ED7"/>
    <w:multiLevelType w:val="hybridMultilevel"/>
    <w:tmpl w:val="A6B862BE"/>
    <w:lvl w:ilvl="0" w:tplc="A61E59B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8" w15:restartNumberingAfterBreak="0">
    <w:nsid w:val="2E326C99"/>
    <w:multiLevelType w:val="hybridMultilevel"/>
    <w:tmpl w:val="53681DA6"/>
    <w:lvl w:ilvl="0" w:tplc="EC7E27C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9" w15:restartNumberingAfterBreak="0">
    <w:nsid w:val="2F297A86"/>
    <w:multiLevelType w:val="hybridMultilevel"/>
    <w:tmpl w:val="85CA2470"/>
    <w:lvl w:ilvl="0" w:tplc="7C7E59E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0" w15:restartNumberingAfterBreak="0">
    <w:nsid w:val="31DE4883"/>
    <w:multiLevelType w:val="hybridMultilevel"/>
    <w:tmpl w:val="08D64A6C"/>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3ACF48B2"/>
    <w:multiLevelType w:val="hybridMultilevel"/>
    <w:tmpl w:val="0E0C4704"/>
    <w:lvl w:ilvl="0" w:tplc="CA02232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2" w15:restartNumberingAfterBreak="0">
    <w:nsid w:val="3BFB3A6A"/>
    <w:multiLevelType w:val="hybridMultilevel"/>
    <w:tmpl w:val="7826E962"/>
    <w:lvl w:ilvl="0" w:tplc="9C8E7EC2">
      <w:start w:val="1"/>
      <w:numFmt w:val="decimal"/>
      <w:lvlText w:val="%1)"/>
      <w:lvlJc w:val="left"/>
      <w:pPr>
        <w:ind w:left="1345" w:hanging="636"/>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3" w15:restartNumberingAfterBreak="0">
    <w:nsid w:val="3E11576E"/>
    <w:multiLevelType w:val="hybridMultilevel"/>
    <w:tmpl w:val="A192FF78"/>
    <w:lvl w:ilvl="0" w:tplc="4B9053C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4" w15:restartNumberingAfterBreak="0">
    <w:nsid w:val="422972E3"/>
    <w:multiLevelType w:val="hybridMultilevel"/>
    <w:tmpl w:val="23501540"/>
    <w:lvl w:ilvl="0" w:tplc="BD46C1F4">
      <w:numFmt w:val="bullet"/>
      <w:lvlText w:val="-"/>
      <w:lvlJc w:val="left"/>
      <w:pPr>
        <w:ind w:left="1069" w:hanging="360"/>
      </w:pPr>
      <w:rPr>
        <w:rFonts w:ascii="Times New Roman" w:eastAsiaTheme="minorHAnsi" w:hAnsi="Times New Roman"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5" w15:restartNumberingAfterBreak="0">
    <w:nsid w:val="457B4E26"/>
    <w:multiLevelType w:val="hybridMultilevel"/>
    <w:tmpl w:val="73EC87CA"/>
    <w:lvl w:ilvl="0" w:tplc="F8DE079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6" w15:restartNumberingAfterBreak="0">
    <w:nsid w:val="48676BC2"/>
    <w:multiLevelType w:val="hybridMultilevel"/>
    <w:tmpl w:val="8C0C2300"/>
    <w:lvl w:ilvl="0" w:tplc="6AB8B72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7" w15:restartNumberingAfterBreak="0">
    <w:nsid w:val="57BD33CE"/>
    <w:multiLevelType w:val="hybridMultilevel"/>
    <w:tmpl w:val="6C6A802A"/>
    <w:lvl w:ilvl="0" w:tplc="89C0057A">
      <w:start w:val="1"/>
      <w:numFmt w:val="decimal"/>
      <w:lvlText w:val="%1)"/>
      <w:lvlJc w:val="left"/>
      <w:pPr>
        <w:ind w:left="1189" w:hanging="48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8" w15:restartNumberingAfterBreak="0">
    <w:nsid w:val="61874BF7"/>
    <w:multiLevelType w:val="hybridMultilevel"/>
    <w:tmpl w:val="8D7442AE"/>
    <w:lvl w:ilvl="0" w:tplc="7A405CB8">
      <w:start w:val="1"/>
      <w:numFmt w:val="decimal"/>
      <w:lvlText w:val="%1)"/>
      <w:lvlJc w:val="left"/>
      <w:pPr>
        <w:ind w:left="1069" w:hanging="360"/>
      </w:pPr>
      <w:rPr>
        <w:rFonts w:ascii="Times New Roman" w:eastAsiaTheme="minorHAnsi" w:hAnsi="Times New Roman" w:cstheme="minorBidi"/>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9" w15:restartNumberingAfterBreak="0">
    <w:nsid w:val="69BB7C3D"/>
    <w:multiLevelType w:val="hybridMultilevel"/>
    <w:tmpl w:val="73BEC5EE"/>
    <w:lvl w:ilvl="0" w:tplc="888A760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0" w15:restartNumberingAfterBreak="0">
    <w:nsid w:val="6C9D019D"/>
    <w:multiLevelType w:val="hybridMultilevel"/>
    <w:tmpl w:val="E0748394"/>
    <w:lvl w:ilvl="0" w:tplc="2C04239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1" w15:restartNumberingAfterBreak="0">
    <w:nsid w:val="6F52761C"/>
    <w:multiLevelType w:val="hybridMultilevel"/>
    <w:tmpl w:val="CB7003A6"/>
    <w:lvl w:ilvl="0" w:tplc="04E074F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2" w15:restartNumberingAfterBreak="0">
    <w:nsid w:val="74D44525"/>
    <w:multiLevelType w:val="hybridMultilevel"/>
    <w:tmpl w:val="D23CC4C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3" w15:restartNumberingAfterBreak="0">
    <w:nsid w:val="773A35ED"/>
    <w:multiLevelType w:val="hybridMultilevel"/>
    <w:tmpl w:val="9B14E690"/>
    <w:lvl w:ilvl="0" w:tplc="6018CBE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4" w15:restartNumberingAfterBreak="0">
    <w:nsid w:val="78727133"/>
    <w:multiLevelType w:val="hybridMultilevel"/>
    <w:tmpl w:val="2DD0E9A4"/>
    <w:lvl w:ilvl="0" w:tplc="98104D9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0"/>
  </w:num>
  <w:num w:numId="2">
    <w:abstractNumId w:val="32"/>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0"/>
  </w:num>
  <w:num w:numId="5">
    <w:abstractNumId w:val="0"/>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9"/>
  </w:num>
  <w:num w:numId="15">
    <w:abstractNumId w:val="24"/>
  </w:num>
  <w:num w:numId="16">
    <w:abstractNumId w:val="21"/>
  </w:num>
  <w:num w:numId="17">
    <w:abstractNumId w:val="25"/>
  </w:num>
  <w:num w:numId="18">
    <w:abstractNumId w:val="28"/>
  </w:num>
  <w:num w:numId="19">
    <w:abstractNumId w:val="15"/>
  </w:num>
  <w:num w:numId="20">
    <w:abstractNumId w:val="23"/>
  </w:num>
  <w:num w:numId="21">
    <w:abstractNumId w:val="29"/>
  </w:num>
  <w:num w:numId="22">
    <w:abstractNumId w:val="30"/>
  </w:num>
  <w:num w:numId="23">
    <w:abstractNumId w:val="34"/>
  </w:num>
  <w:num w:numId="24">
    <w:abstractNumId w:val="12"/>
  </w:num>
  <w:num w:numId="25">
    <w:abstractNumId w:val="17"/>
  </w:num>
  <w:num w:numId="26">
    <w:abstractNumId w:val="22"/>
  </w:num>
  <w:num w:numId="27">
    <w:abstractNumId w:val="26"/>
  </w:num>
  <w:num w:numId="28">
    <w:abstractNumId w:val="11"/>
  </w:num>
  <w:num w:numId="29">
    <w:abstractNumId w:val="13"/>
  </w:num>
  <w:num w:numId="30">
    <w:abstractNumId w:val="18"/>
  </w:num>
  <w:num w:numId="31">
    <w:abstractNumId w:val="19"/>
  </w:num>
  <w:num w:numId="32">
    <w:abstractNumId w:val="33"/>
  </w:num>
  <w:num w:numId="33">
    <w:abstractNumId w:val="31"/>
  </w:num>
  <w:num w:numId="34">
    <w:abstractNumId w:val="27"/>
  </w:num>
  <w:num w:numId="35">
    <w:abstractNumId w:val="1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activeWritingStyle w:appName="MSWord" w:lang="ru-RU" w:vendorID="64" w:dllVersion="131078" w:nlCheck="1" w:checkStyle="0"/>
  <w:activeWritingStyle w:appName="MSWord" w:lang="en-US" w:vendorID="64" w:dllVersion="131078" w:nlCheck="1" w:checkStyle="0"/>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1FFA"/>
    <w:rsid w:val="00000E6C"/>
    <w:rsid w:val="00002430"/>
    <w:rsid w:val="00003AB0"/>
    <w:rsid w:val="00004C1F"/>
    <w:rsid w:val="00005F2C"/>
    <w:rsid w:val="00006B21"/>
    <w:rsid w:val="0001067A"/>
    <w:rsid w:val="00030888"/>
    <w:rsid w:val="00030C5A"/>
    <w:rsid w:val="00031AC5"/>
    <w:rsid w:val="00031BD5"/>
    <w:rsid w:val="00033135"/>
    <w:rsid w:val="00035AB2"/>
    <w:rsid w:val="00042D38"/>
    <w:rsid w:val="000461E0"/>
    <w:rsid w:val="00051AAA"/>
    <w:rsid w:val="00052F82"/>
    <w:rsid w:val="00055DC8"/>
    <w:rsid w:val="00057B19"/>
    <w:rsid w:val="00063469"/>
    <w:rsid w:val="00064827"/>
    <w:rsid w:val="0006537E"/>
    <w:rsid w:val="00070636"/>
    <w:rsid w:val="00071CBD"/>
    <w:rsid w:val="000739B4"/>
    <w:rsid w:val="00073D05"/>
    <w:rsid w:val="0007446F"/>
    <w:rsid w:val="00077978"/>
    <w:rsid w:val="00080E77"/>
    <w:rsid w:val="00086778"/>
    <w:rsid w:val="000879F9"/>
    <w:rsid w:val="000905E6"/>
    <w:rsid w:val="00096B4A"/>
    <w:rsid w:val="000A1FFA"/>
    <w:rsid w:val="000A5C38"/>
    <w:rsid w:val="000B16CF"/>
    <w:rsid w:val="000B5E16"/>
    <w:rsid w:val="000C1A89"/>
    <w:rsid w:val="000C2414"/>
    <w:rsid w:val="000C2C44"/>
    <w:rsid w:val="000C496A"/>
    <w:rsid w:val="000C5E62"/>
    <w:rsid w:val="000C67BA"/>
    <w:rsid w:val="000D4C51"/>
    <w:rsid w:val="000E0642"/>
    <w:rsid w:val="000E2217"/>
    <w:rsid w:val="000E2B51"/>
    <w:rsid w:val="000F15AF"/>
    <w:rsid w:val="000F1692"/>
    <w:rsid w:val="000F5579"/>
    <w:rsid w:val="000F6167"/>
    <w:rsid w:val="00103753"/>
    <w:rsid w:val="0010506E"/>
    <w:rsid w:val="00105999"/>
    <w:rsid w:val="00105A97"/>
    <w:rsid w:val="00112B44"/>
    <w:rsid w:val="001131F4"/>
    <w:rsid w:val="00113594"/>
    <w:rsid w:val="00117870"/>
    <w:rsid w:val="00120197"/>
    <w:rsid w:val="00121E3E"/>
    <w:rsid w:val="001220F3"/>
    <w:rsid w:val="001254DA"/>
    <w:rsid w:val="00143398"/>
    <w:rsid w:val="001475D0"/>
    <w:rsid w:val="001501B4"/>
    <w:rsid w:val="00150E5A"/>
    <w:rsid w:val="001559C8"/>
    <w:rsid w:val="00156C6C"/>
    <w:rsid w:val="00162075"/>
    <w:rsid w:val="0016799F"/>
    <w:rsid w:val="001742FF"/>
    <w:rsid w:val="00175BFE"/>
    <w:rsid w:val="00180F32"/>
    <w:rsid w:val="00192626"/>
    <w:rsid w:val="00192E82"/>
    <w:rsid w:val="0019570C"/>
    <w:rsid w:val="00197AE4"/>
    <w:rsid w:val="001A2F21"/>
    <w:rsid w:val="001A458E"/>
    <w:rsid w:val="001A61C8"/>
    <w:rsid w:val="001A6618"/>
    <w:rsid w:val="001A6F0E"/>
    <w:rsid w:val="001B04BF"/>
    <w:rsid w:val="001B1E93"/>
    <w:rsid w:val="001B47D5"/>
    <w:rsid w:val="001B7734"/>
    <w:rsid w:val="001C2F47"/>
    <w:rsid w:val="001C31CC"/>
    <w:rsid w:val="001C6148"/>
    <w:rsid w:val="001C66E3"/>
    <w:rsid w:val="001C7128"/>
    <w:rsid w:val="001C7355"/>
    <w:rsid w:val="001D2549"/>
    <w:rsid w:val="001D7675"/>
    <w:rsid w:val="001E2E0C"/>
    <w:rsid w:val="001E6D0A"/>
    <w:rsid w:val="001F2FE0"/>
    <w:rsid w:val="001F48DD"/>
    <w:rsid w:val="00205649"/>
    <w:rsid w:val="00206F79"/>
    <w:rsid w:val="00212A8E"/>
    <w:rsid w:val="00214612"/>
    <w:rsid w:val="00217464"/>
    <w:rsid w:val="0021764C"/>
    <w:rsid w:val="0022090C"/>
    <w:rsid w:val="00224910"/>
    <w:rsid w:val="00227149"/>
    <w:rsid w:val="00230BFC"/>
    <w:rsid w:val="00234A33"/>
    <w:rsid w:val="002422A5"/>
    <w:rsid w:val="0024666E"/>
    <w:rsid w:val="00253346"/>
    <w:rsid w:val="002735BD"/>
    <w:rsid w:val="00276EAA"/>
    <w:rsid w:val="0027759F"/>
    <w:rsid w:val="0027775B"/>
    <w:rsid w:val="0028129C"/>
    <w:rsid w:val="002847D1"/>
    <w:rsid w:val="00284833"/>
    <w:rsid w:val="00286053"/>
    <w:rsid w:val="002879B3"/>
    <w:rsid w:val="0029549D"/>
    <w:rsid w:val="0029785B"/>
    <w:rsid w:val="002A27E3"/>
    <w:rsid w:val="002A5CE3"/>
    <w:rsid w:val="002A7123"/>
    <w:rsid w:val="002A7F1A"/>
    <w:rsid w:val="002B296E"/>
    <w:rsid w:val="002B5456"/>
    <w:rsid w:val="002B58A6"/>
    <w:rsid w:val="002B6B7B"/>
    <w:rsid w:val="002C54E0"/>
    <w:rsid w:val="002C6E27"/>
    <w:rsid w:val="002D386E"/>
    <w:rsid w:val="002D502E"/>
    <w:rsid w:val="002D7F33"/>
    <w:rsid w:val="002E082A"/>
    <w:rsid w:val="002E2759"/>
    <w:rsid w:val="002E38C9"/>
    <w:rsid w:val="002E6DD9"/>
    <w:rsid w:val="002E6EAF"/>
    <w:rsid w:val="002F0D95"/>
    <w:rsid w:val="002F3265"/>
    <w:rsid w:val="002F59E6"/>
    <w:rsid w:val="0030162A"/>
    <w:rsid w:val="00302BC3"/>
    <w:rsid w:val="003061C7"/>
    <w:rsid w:val="00306372"/>
    <w:rsid w:val="00310177"/>
    <w:rsid w:val="00310FA7"/>
    <w:rsid w:val="00316FD0"/>
    <w:rsid w:val="0032355A"/>
    <w:rsid w:val="0033074E"/>
    <w:rsid w:val="00335A8B"/>
    <w:rsid w:val="003377E4"/>
    <w:rsid w:val="00340F2B"/>
    <w:rsid w:val="0034526E"/>
    <w:rsid w:val="00347E15"/>
    <w:rsid w:val="00350EC4"/>
    <w:rsid w:val="0035195A"/>
    <w:rsid w:val="003540A1"/>
    <w:rsid w:val="003576DD"/>
    <w:rsid w:val="003608B1"/>
    <w:rsid w:val="0036116F"/>
    <w:rsid w:val="00362FD7"/>
    <w:rsid w:val="00363413"/>
    <w:rsid w:val="00366D82"/>
    <w:rsid w:val="0037163D"/>
    <w:rsid w:val="00376F54"/>
    <w:rsid w:val="003770AD"/>
    <w:rsid w:val="00377F1F"/>
    <w:rsid w:val="00381615"/>
    <w:rsid w:val="0038789E"/>
    <w:rsid w:val="00395039"/>
    <w:rsid w:val="0039564E"/>
    <w:rsid w:val="00396BEC"/>
    <w:rsid w:val="003A1EAB"/>
    <w:rsid w:val="003A225E"/>
    <w:rsid w:val="003B349E"/>
    <w:rsid w:val="003B5B37"/>
    <w:rsid w:val="003B5B7B"/>
    <w:rsid w:val="003B5FA3"/>
    <w:rsid w:val="003B6DEB"/>
    <w:rsid w:val="003C5F16"/>
    <w:rsid w:val="003D3A75"/>
    <w:rsid w:val="003D5B0D"/>
    <w:rsid w:val="003F0858"/>
    <w:rsid w:val="003F224C"/>
    <w:rsid w:val="003F70BE"/>
    <w:rsid w:val="003F7263"/>
    <w:rsid w:val="00400E60"/>
    <w:rsid w:val="00403529"/>
    <w:rsid w:val="004056C1"/>
    <w:rsid w:val="00411DD3"/>
    <w:rsid w:val="0041630B"/>
    <w:rsid w:val="004175E8"/>
    <w:rsid w:val="0042008E"/>
    <w:rsid w:val="00422C21"/>
    <w:rsid w:val="0042422D"/>
    <w:rsid w:val="00424351"/>
    <w:rsid w:val="00430F40"/>
    <w:rsid w:val="00433543"/>
    <w:rsid w:val="00433883"/>
    <w:rsid w:val="00435289"/>
    <w:rsid w:val="00436FF7"/>
    <w:rsid w:val="00455026"/>
    <w:rsid w:val="00455D96"/>
    <w:rsid w:val="004616D5"/>
    <w:rsid w:val="00463CDA"/>
    <w:rsid w:val="004643AB"/>
    <w:rsid w:val="0046649F"/>
    <w:rsid w:val="00472874"/>
    <w:rsid w:val="004729C8"/>
    <w:rsid w:val="004752F3"/>
    <w:rsid w:val="004760E9"/>
    <w:rsid w:val="00476A56"/>
    <w:rsid w:val="00477E39"/>
    <w:rsid w:val="004803AC"/>
    <w:rsid w:val="004820EB"/>
    <w:rsid w:val="004853F7"/>
    <w:rsid w:val="004878F6"/>
    <w:rsid w:val="0049098E"/>
    <w:rsid w:val="00493865"/>
    <w:rsid w:val="0049591B"/>
    <w:rsid w:val="004A1E0F"/>
    <w:rsid w:val="004A28DF"/>
    <w:rsid w:val="004B6156"/>
    <w:rsid w:val="004C04E2"/>
    <w:rsid w:val="004C58A3"/>
    <w:rsid w:val="004D051F"/>
    <w:rsid w:val="004D129A"/>
    <w:rsid w:val="004D3022"/>
    <w:rsid w:val="004D54B4"/>
    <w:rsid w:val="004E368A"/>
    <w:rsid w:val="004F0EC5"/>
    <w:rsid w:val="004F2A3F"/>
    <w:rsid w:val="004F32A7"/>
    <w:rsid w:val="004F54CE"/>
    <w:rsid w:val="005013FF"/>
    <w:rsid w:val="005015F2"/>
    <w:rsid w:val="00504E29"/>
    <w:rsid w:val="0050783B"/>
    <w:rsid w:val="00513AE5"/>
    <w:rsid w:val="00513CD2"/>
    <w:rsid w:val="00514162"/>
    <w:rsid w:val="00521356"/>
    <w:rsid w:val="00527989"/>
    <w:rsid w:val="00531FAF"/>
    <w:rsid w:val="00532496"/>
    <w:rsid w:val="0053723D"/>
    <w:rsid w:val="00540AB8"/>
    <w:rsid w:val="00540ACC"/>
    <w:rsid w:val="005443A3"/>
    <w:rsid w:val="00547ED7"/>
    <w:rsid w:val="00557119"/>
    <w:rsid w:val="00557DD8"/>
    <w:rsid w:val="0056167D"/>
    <w:rsid w:val="00563E61"/>
    <w:rsid w:val="005670CD"/>
    <w:rsid w:val="005750D9"/>
    <w:rsid w:val="00576ED4"/>
    <w:rsid w:val="0058081E"/>
    <w:rsid w:val="005837ED"/>
    <w:rsid w:val="005840A5"/>
    <w:rsid w:val="00585570"/>
    <w:rsid w:val="005857CD"/>
    <w:rsid w:val="005877D4"/>
    <w:rsid w:val="005932AC"/>
    <w:rsid w:val="00596B96"/>
    <w:rsid w:val="005A0C49"/>
    <w:rsid w:val="005A3280"/>
    <w:rsid w:val="005A369A"/>
    <w:rsid w:val="005A59D6"/>
    <w:rsid w:val="005B39C7"/>
    <w:rsid w:val="005B6ADB"/>
    <w:rsid w:val="005C091A"/>
    <w:rsid w:val="005C4C66"/>
    <w:rsid w:val="005C7FC9"/>
    <w:rsid w:val="005D3F2D"/>
    <w:rsid w:val="005E3748"/>
    <w:rsid w:val="005E723B"/>
    <w:rsid w:val="005F09D9"/>
    <w:rsid w:val="005F4455"/>
    <w:rsid w:val="005F564A"/>
    <w:rsid w:val="005F769C"/>
    <w:rsid w:val="00614A31"/>
    <w:rsid w:val="00616C4C"/>
    <w:rsid w:val="00623C06"/>
    <w:rsid w:val="006265D3"/>
    <w:rsid w:val="00630CDE"/>
    <w:rsid w:val="00630E74"/>
    <w:rsid w:val="00636EC9"/>
    <w:rsid w:val="00640158"/>
    <w:rsid w:val="00642344"/>
    <w:rsid w:val="00646C85"/>
    <w:rsid w:val="006477D1"/>
    <w:rsid w:val="00653FE0"/>
    <w:rsid w:val="006551C0"/>
    <w:rsid w:val="00656A92"/>
    <w:rsid w:val="00661189"/>
    <w:rsid w:val="00671B4E"/>
    <w:rsid w:val="006729FD"/>
    <w:rsid w:val="006744DB"/>
    <w:rsid w:val="00674780"/>
    <w:rsid w:val="00674E1D"/>
    <w:rsid w:val="006765C1"/>
    <w:rsid w:val="00685651"/>
    <w:rsid w:val="00687E6F"/>
    <w:rsid w:val="00691ED7"/>
    <w:rsid w:val="0069475A"/>
    <w:rsid w:val="006A0E05"/>
    <w:rsid w:val="006A4C91"/>
    <w:rsid w:val="006A655E"/>
    <w:rsid w:val="006B34EB"/>
    <w:rsid w:val="006B3FA4"/>
    <w:rsid w:val="006B4620"/>
    <w:rsid w:val="006C330C"/>
    <w:rsid w:val="006C372D"/>
    <w:rsid w:val="006C4E24"/>
    <w:rsid w:val="006C61E3"/>
    <w:rsid w:val="006C679F"/>
    <w:rsid w:val="006C7DEF"/>
    <w:rsid w:val="006D2181"/>
    <w:rsid w:val="006D47E9"/>
    <w:rsid w:val="006D4E80"/>
    <w:rsid w:val="006D6D50"/>
    <w:rsid w:val="006E035F"/>
    <w:rsid w:val="006E0F19"/>
    <w:rsid w:val="006E45F5"/>
    <w:rsid w:val="006F2CF3"/>
    <w:rsid w:val="007171D1"/>
    <w:rsid w:val="007173FC"/>
    <w:rsid w:val="0072330B"/>
    <w:rsid w:val="0072450A"/>
    <w:rsid w:val="00724820"/>
    <w:rsid w:val="00726171"/>
    <w:rsid w:val="007355E0"/>
    <w:rsid w:val="007421F1"/>
    <w:rsid w:val="007456BB"/>
    <w:rsid w:val="00751A0A"/>
    <w:rsid w:val="007538CC"/>
    <w:rsid w:val="00754006"/>
    <w:rsid w:val="007552B0"/>
    <w:rsid w:val="007603DC"/>
    <w:rsid w:val="00761D1E"/>
    <w:rsid w:val="0076245B"/>
    <w:rsid w:val="007657D4"/>
    <w:rsid w:val="0077214B"/>
    <w:rsid w:val="00777626"/>
    <w:rsid w:val="0077795E"/>
    <w:rsid w:val="00781257"/>
    <w:rsid w:val="00782810"/>
    <w:rsid w:val="00787673"/>
    <w:rsid w:val="007879DC"/>
    <w:rsid w:val="007970A4"/>
    <w:rsid w:val="007A350F"/>
    <w:rsid w:val="007A5B08"/>
    <w:rsid w:val="007B2498"/>
    <w:rsid w:val="007B6327"/>
    <w:rsid w:val="007C207D"/>
    <w:rsid w:val="007D1497"/>
    <w:rsid w:val="007D5B46"/>
    <w:rsid w:val="007E030D"/>
    <w:rsid w:val="007E2D0D"/>
    <w:rsid w:val="007E3013"/>
    <w:rsid w:val="007E354D"/>
    <w:rsid w:val="007E47FC"/>
    <w:rsid w:val="007E6A4A"/>
    <w:rsid w:val="007E6A72"/>
    <w:rsid w:val="007E7B53"/>
    <w:rsid w:val="007E7C00"/>
    <w:rsid w:val="007F61A4"/>
    <w:rsid w:val="007F61C6"/>
    <w:rsid w:val="008006BA"/>
    <w:rsid w:val="00810C9D"/>
    <w:rsid w:val="00813DA6"/>
    <w:rsid w:val="008166E2"/>
    <w:rsid w:val="00821695"/>
    <w:rsid w:val="008228D2"/>
    <w:rsid w:val="00832887"/>
    <w:rsid w:val="0083590B"/>
    <w:rsid w:val="00841201"/>
    <w:rsid w:val="00852375"/>
    <w:rsid w:val="00853FAA"/>
    <w:rsid w:val="008559A3"/>
    <w:rsid w:val="00856E2C"/>
    <w:rsid w:val="00861927"/>
    <w:rsid w:val="00861C3C"/>
    <w:rsid w:val="008624B7"/>
    <w:rsid w:val="00867617"/>
    <w:rsid w:val="008709CF"/>
    <w:rsid w:val="008714FB"/>
    <w:rsid w:val="00871665"/>
    <w:rsid w:val="00876428"/>
    <w:rsid w:val="00884040"/>
    <w:rsid w:val="00885164"/>
    <w:rsid w:val="00885F51"/>
    <w:rsid w:val="00887365"/>
    <w:rsid w:val="008943F9"/>
    <w:rsid w:val="008975D7"/>
    <w:rsid w:val="008A20D1"/>
    <w:rsid w:val="008A58D1"/>
    <w:rsid w:val="008B0A43"/>
    <w:rsid w:val="008B732B"/>
    <w:rsid w:val="008C1AB9"/>
    <w:rsid w:val="008D1A18"/>
    <w:rsid w:val="008F5475"/>
    <w:rsid w:val="008F7058"/>
    <w:rsid w:val="008F7416"/>
    <w:rsid w:val="00902C2C"/>
    <w:rsid w:val="00902FC3"/>
    <w:rsid w:val="00913563"/>
    <w:rsid w:val="00916BA7"/>
    <w:rsid w:val="00922E7E"/>
    <w:rsid w:val="00923FEF"/>
    <w:rsid w:val="00925865"/>
    <w:rsid w:val="009315D4"/>
    <w:rsid w:val="00934FCB"/>
    <w:rsid w:val="00936A17"/>
    <w:rsid w:val="0094035C"/>
    <w:rsid w:val="0094311D"/>
    <w:rsid w:val="00945948"/>
    <w:rsid w:val="00945C7A"/>
    <w:rsid w:val="00956155"/>
    <w:rsid w:val="00956A49"/>
    <w:rsid w:val="0096078A"/>
    <w:rsid w:val="00975C39"/>
    <w:rsid w:val="00980182"/>
    <w:rsid w:val="0098091B"/>
    <w:rsid w:val="00984B50"/>
    <w:rsid w:val="009871CB"/>
    <w:rsid w:val="00995DAB"/>
    <w:rsid w:val="009A149F"/>
    <w:rsid w:val="009A51C6"/>
    <w:rsid w:val="009A5B17"/>
    <w:rsid w:val="009B3D39"/>
    <w:rsid w:val="009C05EA"/>
    <w:rsid w:val="009C1565"/>
    <w:rsid w:val="009C24E9"/>
    <w:rsid w:val="009C3D8C"/>
    <w:rsid w:val="009C402B"/>
    <w:rsid w:val="009C4B39"/>
    <w:rsid w:val="009D40C6"/>
    <w:rsid w:val="009D7B3D"/>
    <w:rsid w:val="009E1C4C"/>
    <w:rsid w:val="009E72A4"/>
    <w:rsid w:val="009E7A51"/>
    <w:rsid w:val="009F36BB"/>
    <w:rsid w:val="009F3F4B"/>
    <w:rsid w:val="009F404B"/>
    <w:rsid w:val="00A07520"/>
    <w:rsid w:val="00A10CD9"/>
    <w:rsid w:val="00A1188B"/>
    <w:rsid w:val="00A125E4"/>
    <w:rsid w:val="00A202CC"/>
    <w:rsid w:val="00A2337D"/>
    <w:rsid w:val="00A24269"/>
    <w:rsid w:val="00A30D83"/>
    <w:rsid w:val="00A32D8D"/>
    <w:rsid w:val="00A33CE6"/>
    <w:rsid w:val="00A36B45"/>
    <w:rsid w:val="00A37296"/>
    <w:rsid w:val="00A41856"/>
    <w:rsid w:val="00A41AEB"/>
    <w:rsid w:val="00A46A7E"/>
    <w:rsid w:val="00A50FB1"/>
    <w:rsid w:val="00A5217F"/>
    <w:rsid w:val="00A529F5"/>
    <w:rsid w:val="00A52B43"/>
    <w:rsid w:val="00A5391A"/>
    <w:rsid w:val="00A55EA1"/>
    <w:rsid w:val="00A6086A"/>
    <w:rsid w:val="00A638D7"/>
    <w:rsid w:val="00A672CA"/>
    <w:rsid w:val="00A72343"/>
    <w:rsid w:val="00A76B98"/>
    <w:rsid w:val="00A80D88"/>
    <w:rsid w:val="00A81B88"/>
    <w:rsid w:val="00A839CB"/>
    <w:rsid w:val="00A916DC"/>
    <w:rsid w:val="00A9417F"/>
    <w:rsid w:val="00AA72C7"/>
    <w:rsid w:val="00AB1E8B"/>
    <w:rsid w:val="00AB22F5"/>
    <w:rsid w:val="00AB461A"/>
    <w:rsid w:val="00AC0667"/>
    <w:rsid w:val="00AC7D6B"/>
    <w:rsid w:val="00AD77D5"/>
    <w:rsid w:val="00AE24AD"/>
    <w:rsid w:val="00AE2734"/>
    <w:rsid w:val="00AF2C7E"/>
    <w:rsid w:val="00AF5CBE"/>
    <w:rsid w:val="00B016D3"/>
    <w:rsid w:val="00B01B80"/>
    <w:rsid w:val="00B02DAC"/>
    <w:rsid w:val="00B043D8"/>
    <w:rsid w:val="00B07987"/>
    <w:rsid w:val="00B12FE4"/>
    <w:rsid w:val="00B15988"/>
    <w:rsid w:val="00B16A27"/>
    <w:rsid w:val="00B208DE"/>
    <w:rsid w:val="00B22301"/>
    <w:rsid w:val="00B237C2"/>
    <w:rsid w:val="00B2454E"/>
    <w:rsid w:val="00B3060A"/>
    <w:rsid w:val="00B34549"/>
    <w:rsid w:val="00B35937"/>
    <w:rsid w:val="00B35F51"/>
    <w:rsid w:val="00B37936"/>
    <w:rsid w:val="00B437FA"/>
    <w:rsid w:val="00B521FC"/>
    <w:rsid w:val="00B53903"/>
    <w:rsid w:val="00B560A1"/>
    <w:rsid w:val="00B64276"/>
    <w:rsid w:val="00B653A1"/>
    <w:rsid w:val="00B72124"/>
    <w:rsid w:val="00B73761"/>
    <w:rsid w:val="00B77CF0"/>
    <w:rsid w:val="00B81370"/>
    <w:rsid w:val="00B81AE8"/>
    <w:rsid w:val="00B82588"/>
    <w:rsid w:val="00B83E02"/>
    <w:rsid w:val="00B85B98"/>
    <w:rsid w:val="00B8712B"/>
    <w:rsid w:val="00B904BD"/>
    <w:rsid w:val="00B92E6D"/>
    <w:rsid w:val="00BA1F97"/>
    <w:rsid w:val="00BA2D3A"/>
    <w:rsid w:val="00BA66F5"/>
    <w:rsid w:val="00BB309B"/>
    <w:rsid w:val="00BB4BB7"/>
    <w:rsid w:val="00BB5C3D"/>
    <w:rsid w:val="00BC1664"/>
    <w:rsid w:val="00BD462A"/>
    <w:rsid w:val="00BE01F5"/>
    <w:rsid w:val="00BE0A64"/>
    <w:rsid w:val="00BE411B"/>
    <w:rsid w:val="00BF02E6"/>
    <w:rsid w:val="00BF0B8C"/>
    <w:rsid w:val="00BF102B"/>
    <w:rsid w:val="00C00837"/>
    <w:rsid w:val="00C036F2"/>
    <w:rsid w:val="00C05DB2"/>
    <w:rsid w:val="00C11DA7"/>
    <w:rsid w:val="00C159CD"/>
    <w:rsid w:val="00C15B29"/>
    <w:rsid w:val="00C218C1"/>
    <w:rsid w:val="00C23487"/>
    <w:rsid w:val="00C239C2"/>
    <w:rsid w:val="00C24662"/>
    <w:rsid w:val="00C3271C"/>
    <w:rsid w:val="00C36695"/>
    <w:rsid w:val="00C3787F"/>
    <w:rsid w:val="00C40891"/>
    <w:rsid w:val="00C40F9F"/>
    <w:rsid w:val="00C40FF6"/>
    <w:rsid w:val="00C42455"/>
    <w:rsid w:val="00C52581"/>
    <w:rsid w:val="00C526FA"/>
    <w:rsid w:val="00C528BA"/>
    <w:rsid w:val="00C5574A"/>
    <w:rsid w:val="00C564CD"/>
    <w:rsid w:val="00C5702A"/>
    <w:rsid w:val="00C659FA"/>
    <w:rsid w:val="00C65BA7"/>
    <w:rsid w:val="00C74840"/>
    <w:rsid w:val="00C773C0"/>
    <w:rsid w:val="00C864DA"/>
    <w:rsid w:val="00C900E4"/>
    <w:rsid w:val="00C92F4F"/>
    <w:rsid w:val="00C94F42"/>
    <w:rsid w:val="00C96D65"/>
    <w:rsid w:val="00CA2A1E"/>
    <w:rsid w:val="00CA5E82"/>
    <w:rsid w:val="00CB3DC6"/>
    <w:rsid w:val="00CB4876"/>
    <w:rsid w:val="00CB5470"/>
    <w:rsid w:val="00CC0B10"/>
    <w:rsid w:val="00CC3A70"/>
    <w:rsid w:val="00CD10DE"/>
    <w:rsid w:val="00CD3FC4"/>
    <w:rsid w:val="00CD6308"/>
    <w:rsid w:val="00CD6D4D"/>
    <w:rsid w:val="00CE10E9"/>
    <w:rsid w:val="00CE29C7"/>
    <w:rsid w:val="00CE3914"/>
    <w:rsid w:val="00CE59AA"/>
    <w:rsid w:val="00CF0FBD"/>
    <w:rsid w:val="00CF2180"/>
    <w:rsid w:val="00D02349"/>
    <w:rsid w:val="00D05B31"/>
    <w:rsid w:val="00D11CBC"/>
    <w:rsid w:val="00D161AD"/>
    <w:rsid w:val="00D22AF5"/>
    <w:rsid w:val="00D23881"/>
    <w:rsid w:val="00D303A6"/>
    <w:rsid w:val="00D37326"/>
    <w:rsid w:val="00D4228A"/>
    <w:rsid w:val="00D44124"/>
    <w:rsid w:val="00D50FFE"/>
    <w:rsid w:val="00D52698"/>
    <w:rsid w:val="00D56C7F"/>
    <w:rsid w:val="00D57FF4"/>
    <w:rsid w:val="00D63596"/>
    <w:rsid w:val="00D659C2"/>
    <w:rsid w:val="00D67DF5"/>
    <w:rsid w:val="00D7017F"/>
    <w:rsid w:val="00D84BD5"/>
    <w:rsid w:val="00D86212"/>
    <w:rsid w:val="00D97BC8"/>
    <w:rsid w:val="00DA089B"/>
    <w:rsid w:val="00DA43A7"/>
    <w:rsid w:val="00DA5C2D"/>
    <w:rsid w:val="00DB08AB"/>
    <w:rsid w:val="00DB5729"/>
    <w:rsid w:val="00DB5AE2"/>
    <w:rsid w:val="00DB6BA7"/>
    <w:rsid w:val="00DB7CBE"/>
    <w:rsid w:val="00DC1F16"/>
    <w:rsid w:val="00DC2314"/>
    <w:rsid w:val="00DC2950"/>
    <w:rsid w:val="00DD3194"/>
    <w:rsid w:val="00DD6002"/>
    <w:rsid w:val="00DE3338"/>
    <w:rsid w:val="00DE35C5"/>
    <w:rsid w:val="00DE3CC3"/>
    <w:rsid w:val="00DE70C9"/>
    <w:rsid w:val="00E0696B"/>
    <w:rsid w:val="00E1270C"/>
    <w:rsid w:val="00E25518"/>
    <w:rsid w:val="00E30A82"/>
    <w:rsid w:val="00E40748"/>
    <w:rsid w:val="00E443EA"/>
    <w:rsid w:val="00E44928"/>
    <w:rsid w:val="00E44B0B"/>
    <w:rsid w:val="00E4759A"/>
    <w:rsid w:val="00E53BDD"/>
    <w:rsid w:val="00E5576A"/>
    <w:rsid w:val="00E56FB5"/>
    <w:rsid w:val="00E57487"/>
    <w:rsid w:val="00E61368"/>
    <w:rsid w:val="00E62B42"/>
    <w:rsid w:val="00E62D3F"/>
    <w:rsid w:val="00E64279"/>
    <w:rsid w:val="00E76480"/>
    <w:rsid w:val="00E81066"/>
    <w:rsid w:val="00E822C2"/>
    <w:rsid w:val="00E83DD2"/>
    <w:rsid w:val="00E9385D"/>
    <w:rsid w:val="00E93877"/>
    <w:rsid w:val="00EA21A5"/>
    <w:rsid w:val="00EA2347"/>
    <w:rsid w:val="00EA25FC"/>
    <w:rsid w:val="00EA5D29"/>
    <w:rsid w:val="00EA7160"/>
    <w:rsid w:val="00EA7FEA"/>
    <w:rsid w:val="00EB1035"/>
    <w:rsid w:val="00EB5231"/>
    <w:rsid w:val="00EB7C81"/>
    <w:rsid w:val="00EC135A"/>
    <w:rsid w:val="00EC3359"/>
    <w:rsid w:val="00EC3C96"/>
    <w:rsid w:val="00EC503D"/>
    <w:rsid w:val="00EC6330"/>
    <w:rsid w:val="00ED2A68"/>
    <w:rsid w:val="00ED5369"/>
    <w:rsid w:val="00ED64D0"/>
    <w:rsid w:val="00EE7021"/>
    <w:rsid w:val="00EF0BBF"/>
    <w:rsid w:val="00EF49F2"/>
    <w:rsid w:val="00EF701E"/>
    <w:rsid w:val="00F00F3F"/>
    <w:rsid w:val="00F041F2"/>
    <w:rsid w:val="00F0447C"/>
    <w:rsid w:val="00F06440"/>
    <w:rsid w:val="00F10E14"/>
    <w:rsid w:val="00F12854"/>
    <w:rsid w:val="00F13009"/>
    <w:rsid w:val="00F130F5"/>
    <w:rsid w:val="00F15ADE"/>
    <w:rsid w:val="00F162D9"/>
    <w:rsid w:val="00F17200"/>
    <w:rsid w:val="00F204A8"/>
    <w:rsid w:val="00F24794"/>
    <w:rsid w:val="00F2526B"/>
    <w:rsid w:val="00F30FC7"/>
    <w:rsid w:val="00F3676B"/>
    <w:rsid w:val="00F42EBC"/>
    <w:rsid w:val="00F43FF4"/>
    <w:rsid w:val="00F45D56"/>
    <w:rsid w:val="00F46CF2"/>
    <w:rsid w:val="00F47816"/>
    <w:rsid w:val="00F47D90"/>
    <w:rsid w:val="00F50996"/>
    <w:rsid w:val="00F54704"/>
    <w:rsid w:val="00F56E98"/>
    <w:rsid w:val="00F622AC"/>
    <w:rsid w:val="00F63645"/>
    <w:rsid w:val="00F64569"/>
    <w:rsid w:val="00F77BAA"/>
    <w:rsid w:val="00F80213"/>
    <w:rsid w:val="00F82C07"/>
    <w:rsid w:val="00F82FCE"/>
    <w:rsid w:val="00F83712"/>
    <w:rsid w:val="00F83B46"/>
    <w:rsid w:val="00F8704D"/>
    <w:rsid w:val="00F91B09"/>
    <w:rsid w:val="00F967BF"/>
    <w:rsid w:val="00FA026C"/>
    <w:rsid w:val="00FA3CAF"/>
    <w:rsid w:val="00FA7F7F"/>
    <w:rsid w:val="00FC1674"/>
    <w:rsid w:val="00FC375D"/>
    <w:rsid w:val="00FC388B"/>
    <w:rsid w:val="00FC4D6B"/>
    <w:rsid w:val="00FE3120"/>
    <w:rsid w:val="00FE3C7F"/>
    <w:rsid w:val="00FE4313"/>
    <w:rsid w:val="00FE5E0C"/>
    <w:rsid w:val="00FF2B84"/>
    <w:rsid w:val="00FF54C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E9E7E4"/>
  <w15:docId w15:val="{66D76AB0-FBD3-4E57-9CE9-C252D4FBB9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style>
  <w:style w:type="paragraph" w:styleId="10">
    <w:name w:val="heading 1"/>
    <w:basedOn w:val="a2"/>
    <w:next w:val="a2"/>
    <w:link w:val="11"/>
    <w:uiPriority w:val="9"/>
    <w:qFormat/>
    <w:rsid w:val="008C1AB9"/>
    <w:pPr>
      <w:keepNext/>
      <w:keepLines/>
      <w:spacing w:before="480" w:after="0"/>
      <w:jc w:val="center"/>
      <w:outlineLvl w:val="0"/>
    </w:pPr>
    <w:rPr>
      <w:rFonts w:asciiTheme="majorHAnsi" w:eastAsiaTheme="majorEastAsia" w:hAnsiTheme="majorHAnsi" w:cstheme="majorBidi"/>
      <w:b/>
      <w:bCs/>
      <w:sz w:val="28"/>
      <w:szCs w:val="28"/>
    </w:rPr>
  </w:style>
  <w:style w:type="paragraph" w:styleId="21">
    <w:name w:val="heading 2"/>
    <w:basedOn w:val="a2"/>
    <w:next w:val="a2"/>
    <w:link w:val="22"/>
    <w:uiPriority w:val="9"/>
    <w:unhideWhenUsed/>
    <w:qFormat/>
    <w:rsid w:val="005877D4"/>
    <w:pPr>
      <w:keepNext/>
      <w:keepLines/>
      <w:spacing w:before="40" w:after="0"/>
      <w:outlineLvl w:val="1"/>
    </w:pPr>
    <w:rPr>
      <w:rFonts w:asciiTheme="majorHAnsi" w:eastAsiaTheme="majorEastAsia" w:hAnsiTheme="majorHAnsi" w:cstheme="majorBidi"/>
      <w:b/>
      <w:sz w:val="26"/>
      <w:szCs w:val="26"/>
    </w:rPr>
  </w:style>
  <w:style w:type="paragraph" w:styleId="31">
    <w:name w:val="heading 3"/>
    <w:basedOn w:val="a2"/>
    <w:next w:val="a2"/>
    <w:link w:val="32"/>
    <w:uiPriority w:val="9"/>
    <w:unhideWhenUsed/>
    <w:qFormat/>
    <w:rsid w:val="00B8258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41">
    <w:name w:val="heading 4"/>
    <w:basedOn w:val="a2"/>
    <w:next w:val="a2"/>
    <w:link w:val="42"/>
    <w:uiPriority w:val="9"/>
    <w:semiHidden/>
    <w:unhideWhenUsed/>
    <w:qFormat/>
    <w:rsid w:val="008624B7"/>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51">
    <w:name w:val="heading 5"/>
    <w:basedOn w:val="a2"/>
    <w:next w:val="a2"/>
    <w:link w:val="52"/>
    <w:uiPriority w:val="9"/>
    <w:semiHidden/>
    <w:unhideWhenUsed/>
    <w:qFormat/>
    <w:rsid w:val="00B82588"/>
    <w:pPr>
      <w:keepNext/>
      <w:keepLines/>
      <w:spacing w:before="40" w:after="0"/>
      <w:outlineLvl w:val="4"/>
    </w:pPr>
    <w:rPr>
      <w:rFonts w:asciiTheme="majorHAnsi" w:eastAsiaTheme="majorEastAsia" w:hAnsiTheme="majorHAnsi" w:cstheme="majorBidi"/>
      <w:color w:val="365F91" w:themeColor="accent1" w:themeShade="BF"/>
    </w:rPr>
  </w:style>
  <w:style w:type="paragraph" w:styleId="6">
    <w:name w:val="heading 6"/>
    <w:basedOn w:val="a2"/>
    <w:next w:val="a2"/>
    <w:link w:val="60"/>
    <w:uiPriority w:val="9"/>
    <w:semiHidden/>
    <w:unhideWhenUsed/>
    <w:qFormat/>
    <w:rsid w:val="008624B7"/>
    <w:pPr>
      <w:keepNext/>
      <w:keepLines/>
      <w:spacing w:before="40" w:after="0"/>
      <w:outlineLvl w:val="5"/>
    </w:pPr>
    <w:rPr>
      <w:rFonts w:asciiTheme="majorHAnsi" w:eastAsiaTheme="majorEastAsia" w:hAnsiTheme="majorHAnsi" w:cstheme="majorBidi"/>
      <w:color w:val="243F60" w:themeColor="accent1" w:themeShade="7F"/>
    </w:rPr>
  </w:style>
  <w:style w:type="paragraph" w:styleId="7">
    <w:name w:val="heading 7"/>
    <w:basedOn w:val="a2"/>
    <w:next w:val="a2"/>
    <w:link w:val="70"/>
    <w:uiPriority w:val="9"/>
    <w:semiHidden/>
    <w:unhideWhenUsed/>
    <w:qFormat/>
    <w:rsid w:val="008624B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8">
    <w:name w:val="heading 8"/>
    <w:basedOn w:val="a2"/>
    <w:next w:val="a2"/>
    <w:link w:val="80"/>
    <w:uiPriority w:val="9"/>
    <w:semiHidden/>
    <w:unhideWhenUsed/>
    <w:qFormat/>
    <w:rsid w:val="008624B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2"/>
    <w:next w:val="a2"/>
    <w:link w:val="90"/>
    <w:uiPriority w:val="9"/>
    <w:semiHidden/>
    <w:unhideWhenUsed/>
    <w:qFormat/>
    <w:rsid w:val="008624B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footer"/>
    <w:basedOn w:val="a2"/>
    <w:link w:val="a7"/>
    <w:uiPriority w:val="99"/>
    <w:unhideWhenUsed/>
    <w:rsid w:val="000A1FFA"/>
    <w:pPr>
      <w:tabs>
        <w:tab w:val="center" w:pos="4677"/>
        <w:tab w:val="right" w:pos="9355"/>
      </w:tabs>
      <w:spacing w:after="0" w:line="240" w:lineRule="auto"/>
    </w:pPr>
  </w:style>
  <w:style w:type="character" w:customStyle="1" w:styleId="a7">
    <w:name w:val="Нижний колонтитул Знак"/>
    <w:basedOn w:val="a3"/>
    <w:link w:val="a6"/>
    <w:uiPriority w:val="99"/>
    <w:rsid w:val="000A1FFA"/>
  </w:style>
  <w:style w:type="paragraph" w:styleId="a8">
    <w:name w:val="header"/>
    <w:basedOn w:val="a2"/>
    <w:link w:val="a9"/>
    <w:uiPriority w:val="99"/>
    <w:unhideWhenUsed/>
    <w:rsid w:val="000A1FFA"/>
    <w:pPr>
      <w:tabs>
        <w:tab w:val="center" w:pos="4677"/>
        <w:tab w:val="right" w:pos="9355"/>
      </w:tabs>
      <w:spacing w:after="0" w:line="240" w:lineRule="auto"/>
    </w:pPr>
  </w:style>
  <w:style w:type="character" w:customStyle="1" w:styleId="a9">
    <w:name w:val="Верхний колонтитул Знак"/>
    <w:basedOn w:val="a3"/>
    <w:link w:val="a8"/>
    <w:uiPriority w:val="99"/>
    <w:rsid w:val="000A1FFA"/>
  </w:style>
  <w:style w:type="character" w:styleId="aa">
    <w:name w:val="page number"/>
    <w:basedOn w:val="a3"/>
    <w:rsid w:val="000A1FFA"/>
  </w:style>
  <w:style w:type="table" w:styleId="ab">
    <w:name w:val="Table Grid"/>
    <w:basedOn w:val="a4"/>
    <w:uiPriority w:val="59"/>
    <w:rsid w:val="000A1FFA"/>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Balloon Text"/>
    <w:basedOn w:val="a2"/>
    <w:link w:val="ad"/>
    <w:uiPriority w:val="99"/>
    <w:semiHidden/>
    <w:unhideWhenUsed/>
    <w:rsid w:val="000A1FFA"/>
    <w:pPr>
      <w:spacing w:after="0" w:line="240" w:lineRule="auto"/>
    </w:pPr>
    <w:rPr>
      <w:rFonts w:ascii="Tahoma" w:hAnsi="Tahoma" w:cs="Tahoma"/>
      <w:sz w:val="16"/>
      <w:szCs w:val="16"/>
    </w:rPr>
  </w:style>
  <w:style w:type="character" w:customStyle="1" w:styleId="ad">
    <w:name w:val="Текст выноски Знак"/>
    <w:basedOn w:val="a3"/>
    <w:link w:val="ac"/>
    <w:uiPriority w:val="99"/>
    <w:semiHidden/>
    <w:rsid w:val="000A1FFA"/>
    <w:rPr>
      <w:rFonts w:ascii="Tahoma" w:hAnsi="Tahoma" w:cs="Tahoma"/>
      <w:sz w:val="16"/>
      <w:szCs w:val="16"/>
    </w:rPr>
  </w:style>
  <w:style w:type="paragraph" w:customStyle="1" w:styleId="12">
    <w:name w:val="Исаченков Заголовок 1"/>
    <w:link w:val="13"/>
    <w:rsid w:val="00113594"/>
    <w:pPr>
      <w:spacing w:before="120" w:after="120" w:line="240" w:lineRule="auto"/>
      <w:jc w:val="center"/>
      <w:outlineLvl w:val="0"/>
    </w:pPr>
    <w:rPr>
      <w:rFonts w:ascii="Times New Roman" w:eastAsia="SimSun" w:hAnsi="Times New Roman" w:cs="Times New Roman"/>
      <w:b/>
      <w:kern w:val="1"/>
      <w:sz w:val="32"/>
      <w:szCs w:val="28"/>
      <w:lang w:eastAsia="ar-SA"/>
    </w:rPr>
  </w:style>
  <w:style w:type="paragraph" w:customStyle="1" w:styleId="ae">
    <w:name w:val="Исаченков Стиль текста"/>
    <w:rsid w:val="00751A0A"/>
    <w:pPr>
      <w:spacing w:after="0" w:line="240" w:lineRule="auto"/>
      <w:ind w:firstLine="709"/>
      <w:jc w:val="both"/>
    </w:pPr>
    <w:rPr>
      <w:rFonts w:ascii="Times New Roman" w:eastAsia="SimSun" w:hAnsi="Times New Roman" w:cs="Times New Roman"/>
      <w:kern w:val="1"/>
      <w:sz w:val="28"/>
      <w:szCs w:val="28"/>
      <w:lang w:eastAsia="ar-SA"/>
    </w:rPr>
  </w:style>
  <w:style w:type="paragraph" w:customStyle="1" w:styleId="a1">
    <w:name w:val="Исаченков маркированный"/>
    <w:link w:val="af"/>
    <w:rsid w:val="00192E82"/>
    <w:pPr>
      <w:widowControl w:val="0"/>
      <w:numPr>
        <w:numId w:val="1"/>
      </w:numPr>
      <w:spacing w:before="60" w:after="0" w:line="240" w:lineRule="auto"/>
      <w:ind w:left="0" w:firstLine="709"/>
      <w:jc w:val="both"/>
    </w:pPr>
    <w:rPr>
      <w:rFonts w:ascii="Times New Roman" w:eastAsia="SimSun" w:hAnsi="Times New Roman" w:cs="Times New Roman"/>
      <w:kern w:val="1"/>
      <w:sz w:val="28"/>
      <w:lang w:eastAsia="ar-SA"/>
    </w:rPr>
  </w:style>
  <w:style w:type="character" w:customStyle="1" w:styleId="af">
    <w:name w:val="Исаченков маркированный Знак"/>
    <w:link w:val="a1"/>
    <w:rsid w:val="00192E82"/>
    <w:rPr>
      <w:rFonts w:ascii="Times New Roman" w:eastAsia="SimSun" w:hAnsi="Times New Roman" w:cs="Times New Roman"/>
      <w:kern w:val="1"/>
      <w:sz w:val="28"/>
      <w:lang w:eastAsia="ar-SA"/>
    </w:rPr>
  </w:style>
  <w:style w:type="character" w:customStyle="1" w:styleId="11">
    <w:name w:val="Заголовок 1 Знак"/>
    <w:basedOn w:val="a3"/>
    <w:link w:val="10"/>
    <w:uiPriority w:val="9"/>
    <w:rsid w:val="008C1AB9"/>
    <w:rPr>
      <w:rFonts w:asciiTheme="majorHAnsi" w:eastAsiaTheme="majorEastAsia" w:hAnsiTheme="majorHAnsi" w:cstheme="majorBidi"/>
      <w:b/>
      <w:bCs/>
      <w:sz w:val="28"/>
      <w:szCs w:val="28"/>
    </w:rPr>
  </w:style>
  <w:style w:type="paragraph" w:styleId="af0">
    <w:name w:val="TOC Heading"/>
    <w:basedOn w:val="10"/>
    <w:next w:val="a2"/>
    <w:uiPriority w:val="39"/>
    <w:semiHidden/>
    <w:unhideWhenUsed/>
    <w:qFormat/>
    <w:rsid w:val="00C528BA"/>
    <w:pPr>
      <w:outlineLvl w:val="9"/>
    </w:pPr>
    <w:rPr>
      <w:lang w:eastAsia="ru-RU"/>
    </w:rPr>
  </w:style>
  <w:style w:type="paragraph" w:styleId="14">
    <w:name w:val="toc 1"/>
    <w:basedOn w:val="a2"/>
    <w:next w:val="a2"/>
    <w:autoRedefine/>
    <w:uiPriority w:val="39"/>
    <w:unhideWhenUsed/>
    <w:rsid w:val="00DB7CBE"/>
    <w:pPr>
      <w:tabs>
        <w:tab w:val="right" w:leader="dot" w:pos="9345"/>
      </w:tabs>
      <w:spacing w:after="0" w:line="240" w:lineRule="auto"/>
    </w:pPr>
    <w:rPr>
      <w:rFonts w:ascii="Times New Roman" w:hAnsi="Times New Roman"/>
      <w:sz w:val="28"/>
    </w:rPr>
  </w:style>
  <w:style w:type="paragraph" w:styleId="23">
    <w:name w:val="toc 2"/>
    <w:basedOn w:val="a2"/>
    <w:next w:val="a2"/>
    <w:autoRedefine/>
    <w:uiPriority w:val="39"/>
    <w:unhideWhenUsed/>
    <w:rsid w:val="00FE5E0C"/>
    <w:pPr>
      <w:spacing w:after="0" w:line="240" w:lineRule="auto"/>
      <w:ind w:left="284"/>
    </w:pPr>
    <w:rPr>
      <w:rFonts w:ascii="Times New Roman" w:hAnsi="Times New Roman"/>
      <w:sz w:val="28"/>
    </w:rPr>
  </w:style>
  <w:style w:type="character" w:styleId="af1">
    <w:name w:val="Hyperlink"/>
    <w:basedOn w:val="a3"/>
    <w:uiPriority w:val="99"/>
    <w:unhideWhenUsed/>
    <w:rsid w:val="00C528BA"/>
    <w:rPr>
      <w:color w:val="0000FF" w:themeColor="hyperlink"/>
      <w:u w:val="single"/>
    </w:rPr>
  </w:style>
  <w:style w:type="paragraph" w:customStyle="1" w:styleId="24">
    <w:name w:val="Исаченков Заголовок 2"/>
    <w:basedOn w:val="12"/>
    <w:link w:val="25"/>
    <w:rsid w:val="00113594"/>
    <w:pPr>
      <w:ind w:left="709"/>
      <w:jc w:val="left"/>
      <w:outlineLvl w:val="1"/>
    </w:pPr>
    <w:rPr>
      <w:sz w:val="28"/>
    </w:rPr>
  </w:style>
  <w:style w:type="paragraph" w:customStyle="1" w:styleId="af2">
    <w:name w:val="Подпись рисунка"/>
    <w:basedOn w:val="24"/>
    <w:qFormat/>
    <w:rsid w:val="00E25518"/>
    <w:pPr>
      <w:ind w:left="0"/>
      <w:jc w:val="center"/>
      <w:outlineLvl w:val="3"/>
    </w:pPr>
    <w:rPr>
      <w:b w:val="0"/>
    </w:rPr>
  </w:style>
  <w:style w:type="character" w:customStyle="1" w:styleId="22">
    <w:name w:val="Заголовок 2 Знак"/>
    <w:basedOn w:val="a3"/>
    <w:link w:val="21"/>
    <w:uiPriority w:val="9"/>
    <w:rsid w:val="005877D4"/>
    <w:rPr>
      <w:rFonts w:asciiTheme="majorHAnsi" w:eastAsiaTheme="majorEastAsia" w:hAnsiTheme="majorHAnsi" w:cstheme="majorBidi"/>
      <w:b/>
      <w:sz w:val="26"/>
      <w:szCs w:val="26"/>
    </w:rPr>
  </w:style>
  <w:style w:type="paragraph" w:customStyle="1" w:styleId="af3">
    <w:name w:val="Мой стиль текста"/>
    <w:basedOn w:val="af4"/>
    <w:qFormat/>
    <w:rsid w:val="009C24E9"/>
    <w:pPr>
      <w:ind w:firstLine="709"/>
      <w:jc w:val="both"/>
    </w:pPr>
    <w:rPr>
      <w:rFonts w:ascii="Times New Roman" w:eastAsia="Times New Roman" w:hAnsi="Times New Roman" w:cs="Consolas"/>
      <w:sz w:val="28"/>
      <w:lang w:eastAsia="ru-RU"/>
    </w:rPr>
  </w:style>
  <w:style w:type="paragraph" w:styleId="af4">
    <w:name w:val="Plain Text"/>
    <w:basedOn w:val="a2"/>
    <w:link w:val="af5"/>
    <w:uiPriority w:val="99"/>
    <w:semiHidden/>
    <w:unhideWhenUsed/>
    <w:rsid w:val="009C24E9"/>
    <w:pPr>
      <w:spacing w:after="0" w:line="240" w:lineRule="auto"/>
    </w:pPr>
    <w:rPr>
      <w:rFonts w:ascii="Consolas" w:hAnsi="Consolas"/>
      <w:sz w:val="21"/>
      <w:szCs w:val="21"/>
    </w:rPr>
  </w:style>
  <w:style w:type="character" w:customStyle="1" w:styleId="af5">
    <w:name w:val="Текст Знак"/>
    <w:basedOn w:val="a3"/>
    <w:link w:val="af4"/>
    <w:uiPriority w:val="99"/>
    <w:semiHidden/>
    <w:rsid w:val="009C24E9"/>
    <w:rPr>
      <w:rFonts w:ascii="Consolas" w:hAnsi="Consolas"/>
      <w:sz w:val="21"/>
      <w:szCs w:val="21"/>
    </w:rPr>
  </w:style>
  <w:style w:type="paragraph" w:styleId="af6">
    <w:name w:val="Normal (Web)"/>
    <w:basedOn w:val="a2"/>
    <w:uiPriority w:val="99"/>
    <w:semiHidden/>
    <w:unhideWhenUsed/>
    <w:rsid w:val="00C74840"/>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33">
    <w:name w:val="Исаченков Заголовок 3"/>
    <w:basedOn w:val="24"/>
    <w:link w:val="34"/>
    <w:rsid w:val="00031BD5"/>
    <w:pPr>
      <w:spacing w:before="60" w:after="60"/>
      <w:ind w:left="0"/>
      <w:outlineLvl w:val="2"/>
    </w:pPr>
  </w:style>
  <w:style w:type="paragraph" w:styleId="35">
    <w:name w:val="toc 3"/>
    <w:basedOn w:val="a2"/>
    <w:next w:val="a2"/>
    <w:autoRedefine/>
    <w:uiPriority w:val="39"/>
    <w:unhideWhenUsed/>
    <w:rsid w:val="00DB7CBE"/>
    <w:pPr>
      <w:spacing w:after="0" w:line="240" w:lineRule="auto"/>
      <w:ind w:left="567"/>
    </w:pPr>
    <w:rPr>
      <w:rFonts w:ascii="Times New Roman" w:hAnsi="Times New Roman"/>
      <w:sz w:val="28"/>
    </w:rPr>
  </w:style>
  <w:style w:type="character" w:customStyle="1" w:styleId="13">
    <w:name w:val="Исаченков Заголовок 1 Знак"/>
    <w:basedOn w:val="a3"/>
    <w:link w:val="12"/>
    <w:rsid w:val="00113594"/>
    <w:rPr>
      <w:rFonts w:ascii="Times New Roman" w:eastAsia="SimSun" w:hAnsi="Times New Roman" w:cs="Times New Roman"/>
      <w:b/>
      <w:kern w:val="1"/>
      <w:sz w:val="32"/>
      <w:szCs w:val="28"/>
      <w:lang w:eastAsia="ar-SA"/>
    </w:rPr>
  </w:style>
  <w:style w:type="character" w:customStyle="1" w:styleId="25">
    <w:name w:val="Исаченков Заголовок 2 Знак"/>
    <w:basedOn w:val="13"/>
    <w:link w:val="24"/>
    <w:rsid w:val="00113594"/>
    <w:rPr>
      <w:rFonts w:ascii="Times New Roman" w:eastAsia="SimSun" w:hAnsi="Times New Roman" w:cs="Times New Roman"/>
      <w:b/>
      <w:kern w:val="1"/>
      <w:sz w:val="28"/>
      <w:szCs w:val="28"/>
      <w:lang w:eastAsia="ar-SA"/>
    </w:rPr>
  </w:style>
  <w:style w:type="character" w:customStyle="1" w:styleId="34">
    <w:name w:val="Исаченков Заголовок 3 Знак"/>
    <w:basedOn w:val="25"/>
    <w:link w:val="33"/>
    <w:rsid w:val="00031BD5"/>
    <w:rPr>
      <w:rFonts w:ascii="Times New Roman" w:eastAsia="SimSun" w:hAnsi="Times New Roman" w:cs="Times New Roman"/>
      <w:b/>
      <w:kern w:val="1"/>
      <w:sz w:val="28"/>
      <w:szCs w:val="28"/>
      <w:lang w:eastAsia="ar-SA"/>
    </w:rPr>
  </w:style>
  <w:style w:type="paragraph" w:customStyle="1" w:styleId="af7">
    <w:name w:val="Рисунок"/>
    <w:basedOn w:val="af2"/>
    <w:qFormat/>
    <w:rsid w:val="00E25518"/>
    <w:pPr>
      <w:spacing w:before="0" w:after="0"/>
      <w:outlineLvl w:val="9"/>
    </w:pPr>
    <w:rPr>
      <w:noProof/>
      <w:lang w:eastAsia="ru-RU"/>
    </w:rPr>
  </w:style>
  <w:style w:type="paragraph" w:styleId="af8">
    <w:name w:val="List Paragraph"/>
    <w:basedOn w:val="a2"/>
    <w:uiPriority w:val="34"/>
    <w:qFormat/>
    <w:rsid w:val="00096B4A"/>
    <w:pPr>
      <w:ind w:left="720"/>
      <w:contextualSpacing/>
    </w:pPr>
  </w:style>
  <w:style w:type="character" w:customStyle="1" w:styleId="15">
    <w:name w:val="Список литературы 1 Знак"/>
    <w:basedOn w:val="a3"/>
    <w:link w:val="1"/>
    <w:locked/>
    <w:rsid w:val="00096B4A"/>
    <w:rPr>
      <w:rFonts w:ascii="Times New Roman" w:hAnsi="Times New Roman" w:cs="Times New Roman"/>
      <w:color w:val="000000"/>
      <w:sz w:val="28"/>
    </w:rPr>
  </w:style>
  <w:style w:type="paragraph" w:customStyle="1" w:styleId="1">
    <w:name w:val="Список литературы 1"/>
    <w:basedOn w:val="a2"/>
    <w:link w:val="15"/>
    <w:qFormat/>
    <w:rsid w:val="00096B4A"/>
    <w:pPr>
      <w:widowControl w:val="0"/>
      <w:numPr>
        <w:numId w:val="3"/>
      </w:numPr>
      <w:spacing w:after="0" w:line="240" w:lineRule="auto"/>
      <w:ind w:left="425" w:hanging="425"/>
    </w:pPr>
    <w:rPr>
      <w:rFonts w:ascii="Times New Roman" w:hAnsi="Times New Roman" w:cs="Times New Roman"/>
      <w:color w:val="000000"/>
      <w:sz w:val="28"/>
    </w:rPr>
  </w:style>
  <w:style w:type="character" w:styleId="af9">
    <w:name w:val="Strong"/>
    <w:basedOn w:val="a3"/>
    <w:uiPriority w:val="22"/>
    <w:qFormat/>
    <w:rsid w:val="00286053"/>
    <w:rPr>
      <w:b/>
      <w:bCs/>
    </w:rPr>
  </w:style>
  <w:style w:type="paragraph" w:styleId="afa">
    <w:name w:val="endnote text"/>
    <w:basedOn w:val="a2"/>
    <w:link w:val="afb"/>
    <w:uiPriority w:val="99"/>
    <w:semiHidden/>
    <w:unhideWhenUsed/>
    <w:rsid w:val="00FA026C"/>
    <w:pPr>
      <w:spacing w:after="0" w:line="240" w:lineRule="auto"/>
    </w:pPr>
    <w:rPr>
      <w:sz w:val="20"/>
      <w:szCs w:val="20"/>
    </w:rPr>
  </w:style>
  <w:style w:type="character" w:customStyle="1" w:styleId="afb">
    <w:name w:val="Текст концевой сноски Знак"/>
    <w:basedOn w:val="a3"/>
    <w:link w:val="afa"/>
    <w:uiPriority w:val="99"/>
    <w:semiHidden/>
    <w:rsid w:val="00FA026C"/>
    <w:rPr>
      <w:sz w:val="20"/>
      <w:szCs w:val="20"/>
    </w:rPr>
  </w:style>
  <w:style w:type="character" w:styleId="afc">
    <w:name w:val="endnote reference"/>
    <w:basedOn w:val="a3"/>
    <w:uiPriority w:val="99"/>
    <w:semiHidden/>
    <w:unhideWhenUsed/>
    <w:rsid w:val="00FA026C"/>
    <w:rPr>
      <w:vertAlign w:val="superscript"/>
    </w:rPr>
  </w:style>
  <w:style w:type="character" w:customStyle="1" w:styleId="apple-style-span">
    <w:name w:val="apple-style-span"/>
    <w:basedOn w:val="a3"/>
    <w:rsid w:val="00113594"/>
  </w:style>
  <w:style w:type="character" w:customStyle="1" w:styleId="apple-converted-space">
    <w:name w:val="apple-converted-space"/>
    <w:basedOn w:val="a3"/>
    <w:rsid w:val="00113594"/>
  </w:style>
  <w:style w:type="character" w:customStyle="1" w:styleId="32">
    <w:name w:val="Заголовок 3 Знак"/>
    <w:basedOn w:val="a3"/>
    <w:link w:val="31"/>
    <w:uiPriority w:val="9"/>
    <w:rsid w:val="00B82588"/>
    <w:rPr>
      <w:rFonts w:asciiTheme="majorHAnsi" w:eastAsiaTheme="majorEastAsia" w:hAnsiTheme="majorHAnsi" w:cstheme="majorBidi"/>
      <w:color w:val="243F60" w:themeColor="accent1" w:themeShade="7F"/>
      <w:sz w:val="24"/>
      <w:szCs w:val="24"/>
    </w:rPr>
  </w:style>
  <w:style w:type="character" w:customStyle="1" w:styleId="52">
    <w:name w:val="Заголовок 5 Знак"/>
    <w:basedOn w:val="a3"/>
    <w:link w:val="51"/>
    <w:uiPriority w:val="9"/>
    <w:semiHidden/>
    <w:rsid w:val="00B82588"/>
    <w:rPr>
      <w:rFonts w:asciiTheme="majorHAnsi" w:eastAsiaTheme="majorEastAsia" w:hAnsiTheme="majorHAnsi" w:cstheme="majorBidi"/>
      <w:color w:val="365F91" w:themeColor="accent1" w:themeShade="BF"/>
    </w:rPr>
  </w:style>
  <w:style w:type="paragraph" w:styleId="afd">
    <w:name w:val="Subtitle"/>
    <w:basedOn w:val="a2"/>
    <w:link w:val="afe"/>
    <w:qFormat/>
    <w:rsid w:val="00F50996"/>
    <w:pPr>
      <w:spacing w:after="0" w:line="240" w:lineRule="auto"/>
      <w:jc w:val="center"/>
    </w:pPr>
    <w:rPr>
      <w:rFonts w:ascii="Times New Roman" w:eastAsia="Times New Roman" w:hAnsi="Times New Roman" w:cs="Times New Roman"/>
      <w:sz w:val="32"/>
      <w:szCs w:val="20"/>
      <w:lang w:eastAsia="ru-RU"/>
    </w:rPr>
  </w:style>
  <w:style w:type="character" w:customStyle="1" w:styleId="afe">
    <w:name w:val="Подзаголовок Знак"/>
    <w:basedOn w:val="a3"/>
    <w:link w:val="afd"/>
    <w:rsid w:val="00F50996"/>
    <w:rPr>
      <w:rFonts w:ascii="Times New Roman" w:eastAsia="Times New Roman" w:hAnsi="Times New Roman" w:cs="Times New Roman"/>
      <w:sz w:val="32"/>
      <w:szCs w:val="20"/>
      <w:lang w:eastAsia="ru-RU"/>
    </w:rPr>
  </w:style>
  <w:style w:type="paragraph" w:styleId="HTML">
    <w:name w:val="HTML Preformatted"/>
    <w:basedOn w:val="a2"/>
    <w:link w:val="HTML0"/>
    <w:uiPriority w:val="99"/>
    <w:unhideWhenUsed/>
    <w:rsid w:val="004338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3"/>
    <w:link w:val="HTML"/>
    <w:uiPriority w:val="99"/>
    <w:rsid w:val="00433883"/>
    <w:rPr>
      <w:rFonts w:ascii="Courier New" w:eastAsia="Times New Roman" w:hAnsi="Courier New" w:cs="Courier New"/>
      <w:sz w:val="20"/>
      <w:szCs w:val="20"/>
      <w:lang w:eastAsia="ru-RU"/>
    </w:rPr>
  </w:style>
  <w:style w:type="table" w:styleId="aff">
    <w:name w:val="Light Shading"/>
    <w:basedOn w:val="a4"/>
    <w:uiPriority w:val="60"/>
    <w:rsid w:val="00A4185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4"/>
    <w:uiPriority w:val="60"/>
    <w:rsid w:val="00A4185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aff0">
    <w:name w:val="annotation reference"/>
    <w:basedOn w:val="a3"/>
    <w:uiPriority w:val="99"/>
    <w:semiHidden/>
    <w:unhideWhenUsed/>
    <w:rsid w:val="00787673"/>
    <w:rPr>
      <w:sz w:val="16"/>
      <w:szCs w:val="16"/>
    </w:rPr>
  </w:style>
  <w:style w:type="paragraph" w:styleId="aff1">
    <w:name w:val="annotation text"/>
    <w:basedOn w:val="a2"/>
    <w:link w:val="aff2"/>
    <w:uiPriority w:val="99"/>
    <w:semiHidden/>
    <w:unhideWhenUsed/>
    <w:rsid w:val="00787673"/>
    <w:pPr>
      <w:spacing w:line="240" w:lineRule="auto"/>
    </w:pPr>
    <w:rPr>
      <w:sz w:val="20"/>
      <w:szCs w:val="20"/>
    </w:rPr>
  </w:style>
  <w:style w:type="character" w:customStyle="1" w:styleId="aff2">
    <w:name w:val="Текст примечания Знак"/>
    <w:basedOn w:val="a3"/>
    <w:link w:val="aff1"/>
    <w:uiPriority w:val="99"/>
    <w:semiHidden/>
    <w:rsid w:val="00787673"/>
    <w:rPr>
      <w:sz w:val="20"/>
      <w:szCs w:val="20"/>
    </w:rPr>
  </w:style>
  <w:style w:type="paragraph" w:styleId="aff3">
    <w:name w:val="annotation subject"/>
    <w:basedOn w:val="aff1"/>
    <w:next w:val="aff1"/>
    <w:link w:val="aff4"/>
    <w:uiPriority w:val="99"/>
    <w:semiHidden/>
    <w:unhideWhenUsed/>
    <w:rsid w:val="00787673"/>
    <w:rPr>
      <w:b/>
      <w:bCs/>
    </w:rPr>
  </w:style>
  <w:style w:type="character" w:customStyle="1" w:styleId="aff4">
    <w:name w:val="Тема примечания Знак"/>
    <w:basedOn w:val="aff2"/>
    <w:link w:val="aff3"/>
    <w:uiPriority w:val="99"/>
    <w:semiHidden/>
    <w:rsid w:val="00787673"/>
    <w:rPr>
      <w:b/>
      <w:bCs/>
      <w:sz w:val="20"/>
      <w:szCs w:val="20"/>
    </w:rPr>
  </w:style>
  <w:style w:type="paragraph" w:styleId="aff5">
    <w:name w:val="footnote text"/>
    <w:basedOn w:val="a2"/>
    <w:link w:val="aff6"/>
    <w:uiPriority w:val="99"/>
    <w:semiHidden/>
    <w:unhideWhenUsed/>
    <w:rsid w:val="00787673"/>
    <w:pPr>
      <w:spacing w:after="0" w:line="240" w:lineRule="auto"/>
    </w:pPr>
    <w:rPr>
      <w:sz w:val="20"/>
      <w:szCs w:val="20"/>
    </w:rPr>
  </w:style>
  <w:style w:type="character" w:customStyle="1" w:styleId="aff6">
    <w:name w:val="Текст сноски Знак"/>
    <w:basedOn w:val="a3"/>
    <w:link w:val="aff5"/>
    <w:uiPriority w:val="99"/>
    <w:semiHidden/>
    <w:rsid w:val="00787673"/>
    <w:rPr>
      <w:sz w:val="20"/>
      <w:szCs w:val="20"/>
    </w:rPr>
  </w:style>
  <w:style w:type="character" w:styleId="aff7">
    <w:name w:val="footnote reference"/>
    <w:basedOn w:val="a3"/>
    <w:uiPriority w:val="99"/>
    <w:semiHidden/>
    <w:unhideWhenUsed/>
    <w:rsid w:val="00787673"/>
    <w:rPr>
      <w:vertAlign w:val="superscript"/>
    </w:rPr>
  </w:style>
  <w:style w:type="paragraph" w:styleId="aff8">
    <w:name w:val="No Spacing"/>
    <w:uiPriority w:val="1"/>
    <w:qFormat/>
    <w:rsid w:val="005877D4"/>
    <w:pPr>
      <w:spacing w:after="0" w:line="240" w:lineRule="auto"/>
    </w:pPr>
    <w:rPr>
      <w:rFonts w:ascii="Times New Roman" w:hAnsi="Times New Roman"/>
    </w:rPr>
  </w:style>
  <w:style w:type="paragraph" w:customStyle="1" w:styleId="StyleImage">
    <w:name w:val="StyleImage"/>
    <w:basedOn w:val="a2"/>
    <w:qFormat/>
    <w:rsid w:val="00902FC3"/>
    <w:pPr>
      <w:spacing w:after="0" w:line="240" w:lineRule="auto"/>
      <w:jc w:val="center"/>
    </w:pPr>
    <w:rPr>
      <w:rFonts w:ascii="Times New Roman" w:hAnsi="Times New Roman"/>
      <w:sz w:val="28"/>
    </w:rPr>
  </w:style>
  <w:style w:type="paragraph" w:customStyle="1" w:styleId="Style1">
    <w:name w:val="Style1"/>
    <w:basedOn w:val="ae"/>
    <w:qFormat/>
    <w:rsid w:val="002A7123"/>
    <w:pPr>
      <w:ind w:firstLine="0"/>
      <w:jc w:val="center"/>
      <w:outlineLvl w:val="0"/>
    </w:pPr>
    <w:rPr>
      <w:b/>
      <w:sz w:val="32"/>
    </w:rPr>
  </w:style>
  <w:style w:type="paragraph" w:customStyle="1" w:styleId="StyleText">
    <w:name w:val="StyleText"/>
    <w:basedOn w:val="a2"/>
    <w:link w:val="StyleText0"/>
    <w:qFormat/>
    <w:rsid w:val="0083590B"/>
    <w:pPr>
      <w:spacing w:after="0" w:line="240" w:lineRule="auto"/>
      <w:ind w:firstLine="709"/>
      <w:jc w:val="both"/>
    </w:pPr>
    <w:rPr>
      <w:rFonts w:ascii="Times New Roman" w:hAnsi="Times New Roman"/>
      <w:sz w:val="28"/>
    </w:rPr>
  </w:style>
  <w:style w:type="paragraph" w:customStyle="1" w:styleId="VL">
    <w:name w:val="(VL)Обычный_текст"/>
    <w:basedOn w:val="a2"/>
    <w:rsid w:val="0083590B"/>
    <w:pPr>
      <w:spacing w:after="0" w:line="240" w:lineRule="auto"/>
      <w:jc w:val="both"/>
    </w:pPr>
    <w:rPr>
      <w:rFonts w:ascii="Times New Roman" w:eastAsia="Times New Roman" w:hAnsi="Times New Roman" w:cs="Times New Roman"/>
      <w:sz w:val="28"/>
      <w:szCs w:val="20"/>
      <w:lang w:eastAsia="ru-RU"/>
    </w:rPr>
  </w:style>
  <w:style w:type="character" w:styleId="aff9">
    <w:name w:val="Placeholder Text"/>
    <w:basedOn w:val="a3"/>
    <w:uiPriority w:val="99"/>
    <w:semiHidden/>
    <w:rsid w:val="008624B7"/>
    <w:rPr>
      <w:color w:val="808080"/>
    </w:rPr>
  </w:style>
  <w:style w:type="paragraph" w:customStyle="1" w:styleId="CitaviBibliographyEntry">
    <w:name w:val="Citavi Bibliography Entry"/>
    <w:basedOn w:val="a2"/>
    <w:link w:val="CitaviBibliographyEntry0"/>
    <w:uiPriority w:val="99"/>
    <w:rsid w:val="008624B7"/>
    <w:pPr>
      <w:tabs>
        <w:tab w:val="left" w:pos="454"/>
      </w:tabs>
      <w:spacing w:after="0"/>
      <w:ind w:left="454" w:hanging="454"/>
    </w:pPr>
    <w:rPr>
      <w:rFonts w:ascii="Times New Roman" w:hAnsi="Times New Roman"/>
      <w:sz w:val="28"/>
    </w:rPr>
  </w:style>
  <w:style w:type="character" w:customStyle="1" w:styleId="StyleText0">
    <w:name w:val="StyleText Знак"/>
    <w:basedOn w:val="a3"/>
    <w:link w:val="StyleText"/>
    <w:rsid w:val="008624B7"/>
    <w:rPr>
      <w:rFonts w:ascii="Times New Roman" w:hAnsi="Times New Roman"/>
      <w:sz w:val="28"/>
    </w:rPr>
  </w:style>
  <w:style w:type="character" w:customStyle="1" w:styleId="CitaviBibliographyEntry0">
    <w:name w:val="Citavi Bibliography Entry Знак"/>
    <w:basedOn w:val="StyleText0"/>
    <w:link w:val="CitaviBibliographyEntry"/>
    <w:uiPriority w:val="99"/>
    <w:rsid w:val="008624B7"/>
    <w:rPr>
      <w:rFonts w:ascii="Times New Roman" w:hAnsi="Times New Roman"/>
      <w:sz w:val="28"/>
    </w:rPr>
  </w:style>
  <w:style w:type="paragraph" w:customStyle="1" w:styleId="CitaviBibliographyHeading">
    <w:name w:val="Citavi Bibliography Heading"/>
    <w:basedOn w:val="10"/>
    <w:link w:val="CitaviBibliographyHeading0"/>
    <w:uiPriority w:val="99"/>
    <w:rsid w:val="008624B7"/>
    <w:pPr>
      <w:jc w:val="left"/>
    </w:pPr>
  </w:style>
  <w:style w:type="character" w:customStyle="1" w:styleId="CitaviBibliographyHeading0">
    <w:name w:val="Citavi Bibliography Heading Знак"/>
    <w:basedOn w:val="StyleText0"/>
    <w:link w:val="CitaviBibliographyHeading"/>
    <w:uiPriority w:val="99"/>
    <w:rsid w:val="008624B7"/>
    <w:rPr>
      <w:rFonts w:asciiTheme="majorHAnsi" w:eastAsiaTheme="majorEastAsia" w:hAnsiTheme="majorHAnsi" w:cstheme="majorBidi"/>
      <w:b/>
      <w:bCs/>
      <w:sz w:val="28"/>
      <w:szCs w:val="28"/>
    </w:rPr>
  </w:style>
  <w:style w:type="paragraph" w:customStyle="1" w:styleId="CitaviChapterBibliographyHeading">
    <w:name w:val="Citavi Chapter Bibliography Heading"/>
    <w:basedOn w:val="21"/>
    <w:link w:val="CitaviChapterBibliographyHeading0"/>
    <w:uiPriority w:val="99"/>
    <w:rsid w:val="008624B7"/>
  </w:style>
  <w:style w:type="character" w:customStyle="1" w:styleId="CitaviChapterBibliographyHeading0">
    <w:name w:val="Citavi Chapter Bibliography Heading Знак"/>
    <w:basedOn w:val="StyleText0"/>
    <w:link w:val="CitaviChapterBibliographyHeading"/>
    <w:uiPriority w:val="99"/>
    <w:rsid w:val="008624B7"/>
    <w:rPr>
      <w:rFonts w:asciiTheme="majorHAnsi" w:eastAsiaTheme="majorEastAsia" w:hAnsiTheme="majorHAnsi" w:cstheme="majorBidi"/>
      <w:b/>
      <w:sz w:val="26"/>
      <w:szCs w:val="26"/>
    </w:rPr>
  </w:style>
  <w:style w:type="paragraph" w:customStyle="1" w:styleId="CitaviBibliographySubheading1">
    <w:name w:val="Citavi Bibliography Subheading 1"/>
    <w:basedOn w:val="21"/>
    <w:link w:val="CitaviBibliographySubheading10"/>
    <w:uiPriority w:val="99"/>
    <w:rsid w:val="008624B7"/>
    <w:pPr>
      <w:outlineLvl w:val="9"/>
    </w:pPr>
  </w:style>
  <w:style w:type="character" w:customStyle="1" w:styleId="CitaviBibliographySubheading10">
    <w:name w:val="Citavi Bibliography Subheading 1 Знак"/>
    <w:basedOn w:val="StyleText0"/>
    <w:link w:val="CitaviBibliographySubheading1"/>
    <w:uiPriority w:val="99"/>
    <w:rsid w:val="008624B7"/>
    <w:rPr>
      <w:rFonts w:asciiTheme="majorHAnsi" w:eastAsiaTheme="majorEastAsia" w:hAnsiTheme="majorHAnsi" w:cstheme="majorBidi"/>
      <w:b/>
      <w:sz w:val="26"/>
      <w:szCs w:val="26"/>
    </w:rPr>
  </w:style>
  <w:style w:type="paragraph" w:customStyle="1" w:styleId="CitaviBibliographySubheading2">
    <w:name w:val="Citavi Bibliography Subheading 2"/>
    <w:basedOn w:val="31"/>
    <w:link w:val="CitaviBibliographySubheading20"/>
    <w:uiPriority w:val="99"/>
    <w:rsid w:val="008624B7"/>
    <w:pPr>
      <w:outlineLvl w:val="9"/>
    </w:pPr>
  </w:style>
  <w:style w:type="character" w:customStyle="1" w:styleId="CitaviBibliographySubheading20">
    <w:name w:val="Citavi Bibliography Subheading 2 Знак"/>
    <w:basedOn w:val="StyleText0"/>
    <w:link w:val="CitaviBibliographySubheading2"/>
    <w:uiPriority w:val="99"/>
    <w:rsid w:val="008624B7"/>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41"/>
    <w:link w:val="CitaviBibliographySubheading30"/>
    <w:uiPriority w:val="99"/>
    <w:rsid w:val="008624B7"/>
    <w:pPr>
      <w:outlineLvl w:val="9"/>
    </w:pPr>
    <w:rPr>
      <w:sz w:val="28"/>
    </w:rPr>
  </w:style>
  <w:style w:type="character" w:customStyle="1" w:styleId="CitaviBibliographySubheading30">
    <w:name w:val="Citavi Bibliography Subheading 3 Знак"/>
    <w:basedOn w:val="StyleText0"/>
    <w:link w:val="CitaviBibliographySubheading3"/>
    <w:uiPriority w:val="99"/>
    <w:rsid w:val="008624B7"/>
    <w:rPr>
      <w:rFonts w:asciiTheme="majorHAnsi" w:eastAsiaTheme="majorEastAsia" w:hAnsiTheme="majorHAnsi" w:cstheme="majorBidi"/>
      <w:i/>
      <w:iCs/>
      <w:color w:val="365F91" w:themeColor="accent1" w:themeShade="BF"/>
      <w:sz w:val="28"/>
    </w:rPr>
  </w:style>
  <w:style w:type="character" w:customStyle="1" w:styleId="42">
    <w:name w:val="Заголовок 4 Знак"/>
    <w:basedOn w:val="a3"/>
    <w:link w:val="41"/>
    <w:uiPriority w:val="9"/>
    <w:semiHidden/>
    <w:rsid w:val="008624B7"/>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51"/>
    <w:link w:val="CitaviBibliographySubheading40"/>
    <w:uiPriority w:val="99"/>
    <w:rsid w:val="008624B7"/>
    <w:pPr>
      <w:outlineLvl w:val="9"/>
    </w:pPr>
    <w:rPr>
      <w:sz w:val="28"/>
    </w:rPr>
  </w:style>
  <w:style w:type="character" w:customStyle="1" w:styleId="CitaviBibliographySubheading40">
    <w:name w:val="Citavi Bibliography Subheading 4 Знак"/>
    <w:basedOn w:val="StyleText0"/>
    <w:link w:val="CitaviBibliographySubheading4"/>
    <w:uiPriority w:val="99"/>
    <w:rsid w:val="008624B7"/>
    <w:rPr>
      <w:rFonts w:asciiTheme="majorHAnsi" w:eastAsiaTheme="majorEastAsia" w:hAnsiTheme="majorHAnsi" w:cstheme="majorBidi"/>
      <w:color w:val="365F91" w:themeColor="accent1" w:themeShade="BF"/>
      <w:sz w:val="28"/>
    </w:rPr>
  </w:style>
  <w:style w:type="paragraph" w:customStyle="1" w:styleId="CitaviBibliographySubheading5">
    <w:name w:val="Citavi Bibliography Subheading 5"/>
    <w:basedOn w:val="6"/>
    <w:link w:val="CitaviBibliographySubheading50"/>
    <w:uiPriority w:val="99"/>
    <w:rsid w:val="008624B7"/>
    <w:pPr>
      <w:outlineLvl w:val="9"/>
    </w:pPr>
    <w:rPr>
      <w:sz w:val="28"/>
    </w:rPr>
  </w:style>
  <w:style w:type="character" w:customStyle="1" w:styleId="CitaviBibliographySubheading50">
    <w:name w:val="Citavi Bibliography Subheading 5 Знак"/>
    <w:basedOn w:val="StyleText0"/>
    <w:link w:val="CitaviBibliographySubheading5"/>
    <w:uiPriority w:val="99"/>
    <w:rsid w:val="008624B7"/>
    <w:rPr>
      <w:rFonts w:asciiTheme="majorHAnsi" w:eastAsiaTheme="majorEastAsia" w:hAnsiTheme="majorHAnsi" w:cstheme="majorBidi"/>
      <w:color w:val="243F60" w:themeColor="accent1" w:themeShade="7F"/>
      <w:sz w:val="28"/>
    </w:rPr>
  </w:style>
  <w:style w:type="character" w:customStyle="1" w:styleId="60">
    <w:name w:val="Заголовок 6 Знак"/>
    <w:basedOn w:val="a3"/>
    <w:link w:val="6"/>
    <w:uiPriority w:val="9"/>
    <w:semiHidden/>
    <w:rsid w:val="008624B7"/>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7"/>
    <w:link w:val="CitaviBibliographySubheading60"/>
    <w:uiPriority w:val="99"/>
    <w:rsid w:val="008624B7"/>
    <w:pPr>
      <w:outlineLvl w:val="9"/>
    </w:pPr>
    <w:rPr>
      <w:sz w:val="28"/>
    </w:rPr>
  </w:style>
  <w:style w:type="character" w:customStyle="1" w:styleId="CitaviBibliographySubheading60">
    <w:name w:val="Citavi Bibliography Subheading 6 Знак"/>
    <w:basedOn w:val="StyleText0"/>
    <w:link w:val="CitaviBibliographySubheading6"/>
    <w:uiPriority w:val="99"/>
    <w:rsid w:val="008624B7"/>
    <w:rPr>
      <w:rFonts w:asciiTheme="majorHAnsi" w:eastAsiaTheme="majorEastAsia" w:hAnsiTheme="majorHAnsi" w:cstheme="majorBidi"/>
      <w:i/>
      <w:iCs/>
      <w:color w:val="243F60" w:themeColor="accent1" w:themeShade="7F"/>
      <w:sz w:val="28"/>
    </w:rPr>
  </w:style>
  <w:style w:type="character" w:customStyle="1" w:styleId="70">
    <w:name w:val="Заголовок 7 Знак"/>
    <w:basedOn w:val="a3"/>
    <w:link w:val="7"/>
    <w:uiPriority w:val="9"/>
    <w:semiHidden/>
    <w:rsid w:val="008624B7"/>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8"/>
    <w:link w:val="CitaviBibliographySubheading70"/>
    <w:uiPriority w:val="99"/>
    <w:rsid w:val="008624B7"/>
    <w:pPr>
      <w:outlineLvl w:val="9"/>
    </w:pPr>
  </w:style>
  <w:style w:type="character" w:customStyle="1" w:styleId="CitaviBibliographySubheading70">
    <w:name w:val="Citavi Bibliography Subheading 7 Знак"/>
    <w:basedOn w:val="StyleText0"/>
    <w:link w:val="CitaviBibliographySubheading7"/>
    <w:uiPriority w:val="99"/>
    <w:rsid w:val="008624B7"/>
    <w:rPr>
      <w:rFonts w:asciiTheme="majorHAnsi" w:eastAsiaTheme="majorEastAsia" w:hAnsiTheme="majorHAnsi" w:cstheme="majorBidi"/>
      <w:color w:val="272727" w:themeColor="text1" w:themeTint="D8"/>
      <w:sz w:val="21"/>
      <w:szCs w:val="21"/>
    </w:rPr>
  </w:style>
  <w:style w:type="character" w:customStyle="1" w:styleId="80">
    <w:name w:val="Заголовок 8 Знак"/>
    <w:basedOn w:val="a3"/>
    <w:link w:val="8"/>
    <w:uiPriority w:val="9"/>
    <w:semiHidden/>
    <w:rsid w:val="008624B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9"/>
    <w:link w:val="CitaviBibliographySubheading80"/>
    <w:uiPriority w:val="99"/>
    <w:rsid w:val="008624B7"/>
    <w:pPr>
      <w:outlineLvl w:val="9"/>
    </w:pPr>
  </w:style>
  <w:style w:type="character" w:customStyle="1" w:styleId="CitaviBibliographySubheading80">
    <w:name w:val="Citavi Bibliography Subheading 8 Знак"/>
    <w:basedOn w:val="StyleText0"/>
    <w:link w:val="CitaviBibliographySubheading8"/>
    <w:uiPriority w:val="99"/>
    <w:rsid w:val="008624B7"/>
    <w:rPr>
      <w:rFonts w:asciiTheme="majorHAnsi" w:eastAsiaTheme="majorEastAsia" w:hAnsiTheme="majorHAnsi" w:cstheme="majorBidi"/>
      <w:i/>
      <w:iCs/>
      <w:color w:val="272727" w:themeColor="text1" w:themeTint="D8"/>
      <w:sz w:val="21"/>
      <w:szCs w:val="21"/>
    </w:rPr>
  </w:style>
  <w:style w:type="character" w:customStyle="1" w:styleId="90">
    <w:name w:val="Заголовок 9 Знак"/>
    <w:basedOn w:val="a3"/>
    <w:link w:val="9"/>
    <w:uiPriority w:val="9"/>
    <w:semiHidden/>
    <w:rsid w:val="008624B7"/>
    <w:rPr>
      <w:rFonts w:asciiTheme="majorHAnsi" w:eastAsiaTheme="majorEastAsia" w:hAnsiTheme="majorHAnsi" w:cstheme="majorBidi"/>
      <w:i/>
      <w:iCs/>
      <w:color w:val="272727" w:themeColor="text1" w:themeTint="D8"/>
      <w:sz w:val="21"/>
      <w:szCs w:val="21"/>
    </w:rPr>
  </w:style>
  <w:style w:type="paragraph" w:styleId="affa">
    <w:name w:val="Bibliography"/>
    <w:basedOn w:val="a2"/>
    <w:next w:val="a2"/>
    <w:uiPriority w:val="37"/>
    <w:semiHidden/>
    <w:unhideWhenUsed/>
    <w:rsid w:val="00051AAA"/>
  </w:style>
  <w:style w:type="character" w:styleId="affb">
    <w:name w:val="Book Title"/>
    <w:basedOn w:val="a3"/>
    <w:uiPriority w:val="33"/>
    <w:qFormat/>
    <w:rsid w:val="00051AAA"/>
    <w:rPr>
      <w:b/>
      <w:bCs/>
      <w:i/>
      <w:iCs/>
      <w:spacing w:val="5"/>
    </w:rPr>
  </w:style>
  <w:style w:type="character" w:styleId="affc">
    <w:name w:val="Intense Reference"/>
    <w:basedOn w:val="a3"/>
    <w:uiPriority w:val="32"/>
    <w:qFormat/>
    <w:rsid w:val="00051AAA"/>
    <w:rPr>
      <w:b/>
      <w:bCs/>
      <w:smallCaps/>
      <w:color w:val="4F81BD" w:themeColor="accent1"/>
      <w:spacing w:val="5"/>
    </w:rPr>
  </w:style>
  <w:style w:type="character" w:styleId="affd">
    <w:name w:val="Subtle Reference"/>
    <w:basedOn w:val="a3"/>
    <w:uiPriority w:val="31"/>
    <w:qFormat/>
    <w:rsid w:val="00051AAA"/>
    <w:rPr>
      <w:smallCaps/>
      <w:color w:val="5A5A5A" w:themeColor="text1" w:themeTint="A5"/>
    </w:rPr>
  </w:style>
  <w:style w:type="character" w:styleId="affe">
    <w:name w:val="Intense Emphasis"/>
    <w:basedOn w:val="a3"/>
    <w:uiPriority w:val="21"/>
    <w:qFormat/>
    <w:rsid w:val="00051AAA"/>
    <w:rPr>
      <w:i/>
      <w:iCs/>
      <w:color w:val="4F81BD" w:themeColor="accent1"/>
    </w:rPr>
  </w:style>
  <w:style w:type="character" w:styleId="afff">
    <w:name w:val="Subtle Emphasis"/>
    <w:basedOn w:val="a3"/>
    <w:uiPriority w:val="19"/>
    <w:qFormat/>
    <w:rsid w:val="00051AAA"/>
    <w:rPr>
      <w:i/>
      <w:iCs/>
      <w:color w:val="404040" w:themeColor="text1" w:themeTint="BF"/>
    </w:rPr>
  </w:style>
  <w:style w:type="paragraph" w:styleId="afff0">
    <w:name w:val="Intense Quote"/>
    <w:basedOn w:val="a2"/>
    <w:next w:val="a2"/>
    <w:link w:val="afff1"/>
    <w:uiPriority w:val="30"/>
    <w:qFormat/>
    <w:rsid w:val="00051AA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afff1">
    <w:name w:val="Выделенная цитата Знак"/>
    <w:basedOn w:val="a3"/>
    <w:link w:val="afff0"/>
    <w:uiPriority w:val="30"/>
    <w:rsid w:val="00051AAA"/>
    <w:rPr>
      <w:i/>
      <w:iCs/>
      <w:color w:val="4F81BD" w:themeColor="accent1"/>
    </w:rPr>
  </w:style>
  <w:style w:type="paragraph" w:styleId="26">
    <w:name w:val="Quote"/>
    <w:basedOn w:val="a2"/>
    <w:next w:val="a2"/>
    <w:link w:val="27"/>
    <w:uiPriority w:val="29"/>
    <w:qFormat/>
    <w:rsid w:val="00051AAA"/>
    <w:pPr>
      <w:spacing w:before="200" w:after="160"/>
      <w:ind w:left="864" w:right="864"/>
      <w:jc w:val="center"/>
    </w:pPr>
    <w:rPr>
      <w:i/>
      <w:iCs/>
      <w:color w:val="404040" w:themeColor="text1" w:themeTint="BF"/>
    </w:rPr>
  </w:style>
  <w:style w:type="character" w:customStyle="1" w:styleId="27">
    <w:name w:val="Цитата 2 Знак"/>
    <w:basedOn w:val="a3"/>
    <w:link w:val="26"/>
    <w:uiPriority w:val="29"/>
    <w:rsid w:val="00051AAA"/>
    <w:rPr>
      <w:i/>
      <w:iCs/>
      <w:color w:val="404040" w:themeColor="text1" w:themeTint="BF"/>
    </w:rPr>
  </w:style>
  <w:style w:type="table" w:styleId="1-1">
    <w:name w:val="Medium List 1 Accent 1"/>
    <w:basedOn w:val="a4"/>
    <w:uiPriority w:val="65"/>
    <w:semiHidden/>
    <w:unhideWhenUsed/>
    <w:rsid w:val="00051AAA"/>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2-1">
    <w:name w:val="Medium Shading 2 Accent 1"/>
    <w:basedOn w:val="a4"/>
    <w:uiPriority w:val="64"/>
    <w:semiHidden/>
    <w:unhideWhenUsed/>
    <w:rsid w:val="00051AA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1-10">
    <w:name w:val="Medium Shading 1 Accent 1"/>
    <w:basedOn w:val="a4"/>
    <w:uiPriority w:val="63"/>
    <w:semiHidden/>
    <w:unhideWhenUsed/>
    <w:rsid w:val="00051A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0">
    <w:name w:val="Light Grid Accent 1"/>
    <w:basedOn w:val="a4"/>
    <w:uiPriority w:val="62"/>
    <w:semiHidden/>
    <w:unhideWhenUsed/>
    <w:rsid w:val="00051AA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11">
    <w:name w:val="Light List Accent 1"/>
    <w:basedOn w:val="a4"/>
    <w:uiPriority w:val="61"/>
    <w:semiHidden/>
    <w:unhideWhenUsed/>
    <w:rsid w:val="00051AA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afff2">
    <w:name w:val="Colorful Grid"/>
    <w:basedOn w:val="a4"/>
    <w:uiPriority w:val="73"/>
    <w:semiHidden/>
    <w:unhideWhenUsed/>
    <w:rsid w:val="00051AA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ff3">
    <w:name w:val="Colorful List"/>
    <w:basedOn w:val="a4"/>
    <w:uiPriority w:val="72"/>
    <w:semiHidden/>
    <w:unhideWhenUsed/>
    <w:rsid w:val="00051AA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ff4">
    <w:name w:val="Colorful Shading"/>
    <w:basedOn w:val="a4"/>
    <w:uiPriority w:val="71"/>
    <w:semiHidden/>
    <w:unhideWhenUsed/>
    <w:rsid w:val="00051AAA"/>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ff5">
    <w:name w:val="Dark List"/>
    <w:basedOn w:val="a4"/>
    <w:uiPriority w:val="70"/>
    <w:semiHidden/>
    <w:unhideWhenUsed/>
    <w:rsid w:val="00051AA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6">
    <w:name w:val="Medium Grid 3"/>
    <w:basedOn w:val="a4"/>
    <w:uiPriority w:val="69"/>
    <w:semiHidden/>
    <w:unhideWhenUsed/>
    <w:rsid w:val="00051AA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8">
    <w:name w:val="Medium Grid 2"/>
    <w:basedOn w:val="a4"/>
    <w:uiPriority w:val="68"/>
    <w:semiHidden/>
    <w:unhideWhenUsed/>
    <w:rsid w:val="00051AA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6">
    <w:name w:val="Medium Grid 1"/>
    <w:basedOn w:val="a4"/>
    <w:uiPriority w:val="67"/>
    <w:semiHidden/>
    <w:unhideWhenUsed/>
    <w:rsid w:val="00051AA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9">
    <w:name w:val="Medium List 2"/>
    <w:basedOn w:val="a4"/>
    <w:uiPriority w:val="66"/>
    <w:semiHidden/>
    <w:unhideWhenUsed/>
    <w:rsid w:val="00051AA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7">
    <w:name w:val="Medium List 1"/>
    <w:basedOn w:val="a4"/>
    <w:uiPriority w:val="65"/>
    <w:semiHidden/>
    <w:unhideWhenUsed/>
    <w:rsid w:val="00051AA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a">
    <w:name w:val="Medium Shading 2"/>
    <w:basedOn w:val="a4"/>
    <w:uiPriority w:val="64"/>
    <w:semiHidden/>
    <w:unhideWhenUsed/>
    <w:rsid w:val="00051AA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18">
    <w:name w:val="Medium Shading 1"/>
    <w:basedOn w:val="a4"/>
    <w:uiPriority w:val="63"/>
    <w:semiHidden/>
    <w:unhideWhenUsed/>
    <w:rsid w:val="00051AA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ff6">
    <w:name w:val="Light Grid"/>
    <w:basedOn w:val="a4"/>
    <w:uiPriority w:val="62"/>
    <w:semiHidden/>
    <w:unhideWhenUsed/>
    <w:rsid w:val="00051AA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ff7">
    <w:name w:val="Light List"/>
    <w:basedOn w:val="a4"/>
    <w:uiPriority w:val="61"/>
    <w:semiHidden/>
    <w:unhideWhenUsed/>
    <w:rsid w:val="00051AA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TML1">
    <w:name w:val="HTML Variable"/>
    <w:basedOn w:val="a3"/>
    <w:uiPriority w:val="99"/>
    <w:semiHidden/>
    <w:unhideWhenUsed/>
    <w:rsid w:val="00051AAA"/>
    <w:rPr>
      <w:i/>
      <w:iCs/>
    </w:rPr>
  </w:style>
  <w:style w:type="character" w:styleId="HTML2">
    <w:name w:val="HTML Typewriter"/>
    <w:basedOn w:val="a3"/>
    <w:uiPriority w:val="99"/>
    <w:semiHidden/>
    <w:unhideWhenUsed/>
    <w:rsid w:val="00051AAA"/>
    <w:rPr>
      <w:rFonts w:ascii="Consolas" w:hAnsi="Consolas"/>
      <w:sz w:val="20"/>
      <w:szCs w:val="20"/>
    </w:rPr>
  </w:style>
  <w:style w:type="character" w:styleId="HTML3">
    <w:name w:val="HTML Sample"/>
    <w:basedOn w:val="a3"/>
    <w:uiPriority w:val="99"/>
    <w:semiHidden/>
    <w:unhideWhenUsed/>
    <w:rsid w:val="00051AAA"/>
    <w:rPr>
      <w:rFonts w:ascii="Consolas" w:hAnsi="Consolas"/>
      <w:sz w:val="24"/>
      <w:szCs w:val="24"/>
    </w:rPr>
  </w:style>
  <w:style w:type="character" w:styleId="HTML4">
    <w:name w:val="HTML Keyboard"/>
    <w:basedOn w:val="a3"/>
    <w:uiPriority w:val="99"/>
    <w:semiHidden/>
    <w:unhideWhenUsed/>
    <w:rsid w:val="00051AAA"/>
    <w:rPr>
      <w:rFonts w:ascii="Consolas" w:hAnsi="Consolas"/>
      <w:sz w:val="20"/>
      <w:szCs w:val="20"/>
    </w:rPr>
  </w:style>
  <w:style w:type="character" w:styleId="HTML5">
    <w:name w:val="HTML Definition"/>
    <w:basedOn w:val="a3"/>
    <w:uiPriority w:val="99"/>
    <w:semiHidden/>
    <w:unhideWhenUsed/>
    <w:rsid w:val="00051AAA"/>
    <w:rPr>
      <w:i/>
      <w:iCs/>
    </w:rPr>
  </w:style>
  <w:style w:type="character" w:styleId="HTML6">
    <w:name w:val="HTML Code"/>
    <w:basedOn w:val="a3"/>
    <w:uiPriority w:val="99"/>
    <w:semiHidden/>
    <w:unhideWhenUsed/>
    <w:rsid w:val="00051AAA"/>
    <w:rPr>
      <w:rFonts w:ascii="Consolas" w:hAnsi="Consolas"/>
      <w:sz w:val="20"/>
      <w:szCs w:val="20"/>
    </w:rPr>
  </w:style>
  <w:style w:type="character" w:styleId="HTML7">
    <w:name w:val="HTML Cite"/>
    <w:basedOn w:val="a3"/>
    <w:uiPriority w:val="99"/>
    <w:semiHidden/>
    <w:unhideWhenUsed/>
    <w:rsid w:val="00051AAA"/>
    <w:rPr>
      <w:i/>
      <w:iCs/>
    </w:rPr>
  </w:style>
  <w:style w:type="paragraph" w:styleId="HTML8">
    <w:name w:val="HTML Address"/>
    <w:basedOn w:val="a2"/>
    <w:link w:val="HTML9"/>
    <w:uiPriority w:val="99"/>
    <w:semiHidden/>
    <w:unhideWhenUsed/>
    <w:rsid w:val="00051AAA"/>
    <w:pPr>
      <w:spacing w:after="0" w:line="240" w:lineRule="auto"/>
    </w:pPr>
    <w:rPr>
      <w:i/>
      <w:iCs/>
    </w:rPr>
  </w:style>
  <w:style w:type="character" w:customStyle="1" w:styleId="HTML9">
    <w:name w:val="Адрес HTML Знак"/>
    <w:basedOn w:val="a3"/>
    <w:link w:val="HTML8"/>
    <w:uiPriority w:val="99"/>
    <w:semiHidden/>
    <w:rsid w:val="00051AAA"/>
    <w:rPr>
      <w:i/>
      <w:iCs/>
    </w:rPr>
  </w:style>
  <w:style w:type="character" w:styleId="HTMLa">
    <w:name w:val="HTML Acronym"/>
    <w:basedOn w:val="a3"/>
    <w:uiPriority w:val="99"/>
    <w:semiHidden/>
    <w:unhideWhenUsed/>
    <w:rsid w:val="00051AAA"/>
  </w:style>
  <w:style w:type="paragraph" w:styleId="afff8">
    <w:name w:val="Document Map"/>
    <w:basedOn w:val="a2"/>
    <w:link w:val="afff9"/>
    <w:uiPriority w:val="99"/>
    <w:semiHidden/>
    <w:unhideWhenUsed/>
    <w:rsid w:val="00051AAA"/>
    <w:pPr>
      <w:spacing w:after="0" w:line="240" w:lineRule="auto"/>
    </w:pPr>
    <w:rPr>
      <w:rFonts w:ascii="Segoe UI" w:hAnsi="Segoe UI" w:cs="Segoe UI"/>
      <w:sz w:val="16"/>
      <w:szCs w:val="16"/>
    </w:rPr>
  </w:style>
  <w:style w:type="character" w:customStyle="1" w:styleId="afff9">
    <w:name w:val="Схема документа Знак"/>
    <w:basedOn w:val="a3"/>
    <w:link w:val="afff8"/>
    <w:uiPriority w:val="99"/>
    <w:semiHidden/>
    <w:rsid w:val="00051AAA"/>
    <w:rPr>
      <w:rFonts w:ascii="Segoe UI" w:hAnsi="Segoe UI" w:cs="Segoe UI"/>
      <w:sz w:val="16"/>
      <w:szCs w:val="16"/>
    </w:rPr>
  </w:style>
  <w:style w:type="character" w:styleId="afffa">
    <w:name w:val="Emphasis"/>
    <w:basedOn w:val="a3"/>
    <w:uiPriority w:val="20"/>
    <w:qFormat/>
    <w:rsid w:val="00051AAA"/>
    <w:rPr>
      <w:i/>
      <w:iCs/>
    </w:rPr>
  </w:style>
  <w:style w:type="character" w:styleId="afffb">
    <w:name w:val="FollowedHyperlink"/>
    <w:basedOn w:val="a3"/>
    <w:uiPriority w:val="99"/>
    <w:semiHidden/>
    <w:unhideWhenUsed/>
    <w:rsid w:val="00051AAA"/>
    <w:rPr>
      <w:color w:val="800080" w:themeColor="followedHyperlink"/>
      <w:u w:val="single"/>
    </w:rPr>
  </w:style>
  <w:style w:type="paragraph" w:styleId="afffc">
    <w:name w:val="Block Text"/>
    <w:basedOn w:val="a2"/>
    <w:uiPriority w:val="99"/>
    <w:semiHidden/>
    <w:unhideWhenUsed/>
    <w:rsid w:val="00051AAA"/>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37">
    <w:name w:val="Body Text Indent 3"/>
    <w:basedOn w:val="a2"/>
    <w:link w:val="38"/>
    <w:uiPriority w:val="99"/>
    <w:semiHidden/>
    <w:unhideWhenUsed/>
    <w:rsid w:val="00051AAA"/>
    <w:pPr>
      <w:spacing w:after="120"/>
      <w:ind w:left="283"/>
    </w:pPr>
    <w:rPr>
      <w:sz w:val="16"/>
      <w:szCs w:val="16"/>
    </w:rPr>
  </w:style>
  <w:style w:type="character" w:customStyle="1" w:styleId="38">
    <w:name w:val="Основной текст с отступом 3 Знак"/>
    <w:basedOn w:val="a3"/>
    <w:link w:val="37"/>
    <w:uiPriority w:val="99"/>
    <w:semiHidden/>
    <w:rsid w:val="00051AAA"/>
    <w:rPr>
      <w:sz w:val="16"/>
      <w:szCs w:val="16"/>
    </w:rPr>
  </w:style>
  <w:style w:type="paragraph" w:styleId="2b">
    <w:name w:val="Body Text Indent 2"/>
    <w:basedOn w:val="a2"/>
    <w:link w:val="2c"/>
    <w:uiPriority w:val="99"/>
    <w:semiHidden/>
    <w:unhideWhenUsed/>
    <w:rsid w:val="00051AAA"/>
    <w:pPr>
      <w:spacing w:after="120" w:line="480" w:lineRule="auto"/>
      <w:ind w:left="283"/>
    </w:pPr>
  </w:style>
  <w:style w:type="character" w:customStyle="1" w:styleId="2c">
    <w:name w:val="Основной текст с отступом 2 Знак"/>
    <w:basedOn w:val="a3"/>
    <w:link w:val="2b"/>
    <w:uiPriority w:val="99"/>
    <w:semiHidden/>
    <w:rsid w:val="00051AAA"/>
  </w:style>
  <w:style w:type="paragraph" w:styleId="39">
    <w:name w:val="Body Text 3"/>
    <w:basedOn w:val="a2"/>
    <w:link w:val="3a"/>
    <w:uiPriority w:val="99"/>
    <w:semiHidden/>
    <w:unhideWhenUsed/>
    <w:rsid w:val="00051AAA"/>
    <w:pPr>
      <w:spacing w:after="120"/>
    </w:pPr>
    <w:rPr>
      <w:sz w:val="16"/>
      <w:szCs w:val="16"/>
    </w:rPr>
  </w:style>
  <w:style w:type="character" w:customStyle="1" w:styleId="3a">
    <w:name w:val="Основной текст 3 Знак"/>
    <w:basedOn w:val="a3"/>
    <w:link w:val="39"/>
    <w:uiPriority w:val="99"/>
    <w:semiHidden/>
    <w:rsid w:val="00051AAA"/>
    <w:rPr>
      <w:sz w:val="16"/>
      <w:szCs w:val="16"/>
    </w:rPr>
  </w:style>
  <w:style w:type="paragraph" w:styleId="2d">
    <w:name w:val="Body Text 2"/>
    <w:basedOn w:val="a2"/>
    <w:link w:val="2e"/>
    <w:uiPriority w:val="99"/>
    <w:semiHidden/>
    <w:unhideWhenUsed/>
    <w:rsid w:val="00051AAA"/>
    <w:pPr>
      <w:spacing w:after="120" w:line="480" w:lineRule="auto"/>
    </w:pPr>
  </w:style>
  <w:style w:type="character" w:customStyle="1" w:styleId="2e">
    <w:name w:val="Основной текст 2 Знак"/>
    <w:basedOn w:val="a3"/>
    <w:link w:val="2d"/>
    <w:uiPriority w:val="99"/>
    <w:semiHidden/>
    <w:rsid w:val="00051AAA"/>
  </w:style>
  <w:style w:type="paragraph" w:styleId="afffd">
    <w:name w:val="Note Heading"/>
    <w:basedOn w:val="a2"/>
    <w:next w:val="a2"/>
    <w:link w:val="afffe"/>
    <w:uiPriority w:val="99"/>
    <w:semiHidden/>
    <w:unhideWhenUsed/>
    <w:rsid w:val="00051AAA"/>
    <w:pPr>
      <w:spacing w:after="0" w:line="240" w:lineRule="auto"/>
    </w:pPr>
  </w:style>
  <w:style w:type="character" w:customStyle="1" w:styleId="afffe">
    <w:name w:val="Заголовок записки Знак"/>
    <w:basedOn w:val="a3"/>
    <w:link w:val="afffd"/>
    <w:uiPriority w:val="99"/>
    <w:semiHidden/>
    <w:rsid w:val="00051AAA"/>
  </w:style>
  <w:style w:type="paragraph" w:styleId="affff">
    <w:name w:val="Body Text Indent"/>
    <w:basedOn w:val="a2"/>
    <w:link w:val="affff0"/>
    <w:uiPriority w:val="99"/>
    <w:semiHidden/>
    <w:unhideWhenUsed/>
    <w:rsid w:val="00051AAA"/>
    <w:pPr>
      <w:spacing w:after="120"/>
      <w:ind w:left="283"/>
    </w:pPr>
  </w:style>
  <w:style w:type="character" w:customStyle="1" w:styleId="affff0">
    <w:name w:val="Основной текст с отступом Знак"/>
    <w:basedOn w:val="a3"/>
    <w:link w:val="affff"/>
    <w:uiPriority w:val="99"/>
    <w:semiHidden/>
    <w:rsid w:val="00051AAA"/>
  </w:style>
  <w:style w:type="paragraph" w:styleId="2f">
    <w:name w:val="Body Text First Indent 2"/>
    <w:basedOn w:val="affff"/>
    <w:link w:val="2f0"/>
    <w:uiPriority w:val="99"/>
    <w:semiHidden/>
    <w:unhideWhenUsed/>
    <w:rsid w:val="00051AAA"/>
    <w:pPr>
      <w:spacing w:after="200"/>
      <w:ind w:left="360" w:firstLine="360"/>
    </w:pPr>
  </w:style>
  <w:style w:type="character" w:customStyle="1" w:styleId="2f0">
    <w:name w:val="Красная строка 2 Знак"/>
    <w:basedOn w:val="affff0"/>
    <w:link w:val="2f"/>
    <w:uiPriority w:val="99"/>
    <w:semiHidden/>
    <w:rsid w:val="00051AAA"/>
  </w:style>
  <w:style w:type="paragraph" w:styleId="affff1">
    <w:name w:val="Body Text"/>
    <w:basedOn w:val="a2"/>
    <w:link w:val="affff2"/>
    <w:uiPriority w:val="99"/>
    <w:semiHidden/>
    <w:unhideWhenUsed/>
    <w:rsid w:val="00051AAA"/>
    <w:pPr>
      <w:spacing w:after="120"/>
    </w:pPr>
  </w:style>
  <w:style w:type="character" w:customStyle="1" w:styleId="affff2">
    <w:name w:val="Основной текст Знак"/>
    <w:basedOn w:val="a3"/>
    <w:link w:val="affff1"/>
    <w:uiPriority w:val="99"/>
    <w:semiHidden/>
    <w:rsid w:val="00051AAA"/>
  </w:style>
  <w:style w:type="paragraph" w:styleId="affff3">
    <w:name w:val="Body Text First Indent"/>
    <w:basedOn w:val="affff1"/>
    <w:link w:val="affff4"/>
    <w:uiPriority w:val="99"/>
    <w:semiHidden/>
    <w:unhideWhenUsed/>
    <w:rsid w:val="00051AAA"/>
    <w:pPr>
      <w:spacing w:after="200"/>
      <w:ind w:firstLine="360"/>
    </w:pPr>
  </w:style>
  <w:style w:type="character" w:customStyle="1" w:styleId="affff4">
    <w:name w:val="Красная строка Знак"/>
    <w:basedOn w:val="affff2"/>
    <w:link w:val="affff3"/>
    <w:uiPriority w:val="99"/>
    <w:semiHidden/>
    <w:rsid w:val="00051AAA"/>
  </w:style>
  <w:style w:type="paragraph" w:styleId="affff5">
    <w:name w:val="Date"/>
    <w:basedOn w:val="a2"/>
    <w:next w:val="a2"/>
    <w:link w:val="affff6"/>
    <w:uiPriority w:val="99"/>
    <w:semiHidden/>
    <w:unhideWhenUsed/>
    <w:rsid w:val="00051AAA"/>
  </w:style>
  <w:style w:type="character" w:customStyle="1" w:styleId="affff6">
    <w:name w:val="Дата Знак"/>
    <w:basedOn w:val="a3"/>
    <w:link w:val="affff5"/>
    <w:uiPriority w:val="99"/>
    <w:semiHidden/>
    <w:rsid w:val="00051AAA"/>
  </w:style>
  <w:style w:type="paragraph" w:styleId="affff7">
    <w:name w:val="Salutation"/>
    <w:basedOn w:val="a2"/>
    <w:next w:val="a2"/>
    <w:link w:val="affff8"/>
    <w:uiPriority w:val="99"/>
    <w:semiHidden/>
    <w:unhideWhenUsed/>
    <w:rsid w:val="00051AAA"/>
  </w:style>
  <w:style w:type="character" w:customStyle="1" w:styleId="affff8">
    <w:name w:val="Приветствие Знак"/>
    <w:basedOn w:val="a3"/>
    <w:link w:val="affff7"/>
    <w:uiPriority w:val="99"/>
    <w:semiHidden/>
    <w:rsid w:val="00051AAA"/>
  </w:style>
  <w:style w:type="paragraph" w:styleId="affff9">
    <w:name w:val="Message Header"/>
    <w:basedOn w:val="a2"/>
    <w:link w:val="affffa"/>
    <w:uiPriority w:val="99"/>
    <w:semiHidden/>
    <w:unhideWhenUsed/>
    <w:rsid w:val="00051AA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affffa">
    <w:name w:val="Шапка Знак"/>
    <w:basedOn w:val="a3"/>
    <w:link w:val="affff9"/>
    <w:uiPriority w:val="99"/>
    <w:semiHidden/>
    <w:rsid w:val="00051AAA"/>
    <w:rPr>
      <w:rFonts w:asciiTheme="majorHAnsi" w:eastAsiaTheme="majorEastAsia" w:hAnsiTheme="majorHAnsi" w:cstheme="majorBidi"/>
      <w:sz w:val="24"/>
      <w:szCs w:val="24"/>
      <w:shd w:val="pct20" w:color="auto" w:fill="auto"/>
    </w:rPr>
  </w:style>
  <w:style w:type="paragraph" w:styleId="53">
    <w:name w:val="List Continue 5"/>
    <w:basedOn w:val="a2"/>
    <w:uiPriority w:val="99"/>
    <w:semiHidden/>
    <w:unhideWhenUsed/>
    <w:rsid w:val="00051AAA"/>
    <w:pPr>
      <w:spacing w:after="120"/>
      <w:ind w:left="1415"/>
      <w:contextualSpacing/>
    </w:pPr>
  </w:style>
  <w:style w:type="paragraph" w:styleId="43">
    <w:name w:val="List Continue 4"/>
    <w:basedOn w:val="a2"/>
    <w:uiPriority w:val="99"/>
    <w:semiHidden/>
    <w:unhideWhenUsed/>
    <w:rsid w:val="00051AAA"/>
    <w:pPr>
      <w:spacing w:after="120"/>
      <w:ind w:left="1132"/>
      <w:contextualSpacing/>
    </w:pPr>
  </w:style>
  <w:style w:type="paragraph" w:styleId="3b">
    <w:name w:val="List Continue 3"/>
    <w:basedOn w:val="a2"/>
    <w:uiPriority w:val="99"/>
    <w:semiHidden/>
    <w:unhideWhenUsed/>
    <w:rsid w:val="00051AAA"/>
    <w:pPr>
      <w:spacing w:after="120"/>
      <w:ind w:left="849"/>
      <w:contextualSpacing/>
    </w:pPr>
  </w:style>
  <w:style w:type="paragraph" w:styleId="2f1">
    <w:name w:val="List Continue 2"/>
    <w:basedOn w:val="a2"/>
    <w:uiPriority w:val="99"/>
    <w:semiHidden/>
    <w:unhideWhenUsed/>
    <w:rsid w:val="00051AAA"/>
    <w:pPr>
      <w:spacing w:after="120"/>
      <w:ind w:left="566"/>
      <w:contextualSpacing/>
    </w:pPr>
  </w:style>
  <w:style w:type="paragraph" w:styleId="affffb">
    <w:name w:val="List Continue"/>
    <w:basedOn w:val="a2"/>
    <w:uiPriority w:val="99"/>
    <w:semiHidden/>
    <w:unhideWhenUsed/>
    <w:rsid w:val="00051AAA"/>
    <w:pPr>
      <w:spacing w:after="120"/>
      <w:ind w:left="283"/>
      <w:contextualSpacing/>
    </w:pPr>
  </w:style>
  <w:style w:type="paragraph" w:styleId="affffc">
    <w:name w:val="Signature"/>
    <w:basedOn w:val="a2"/>
    <w:link w:val="affffd"/>
    <w:uiPriority w:val="99"/>
    <w:semiHidden/>
    <w:unhideWhenUsed/>
    <w:rsid w:val="00051AAA"/>
    <w:pPr>
      <w:spacing w:after="0" w:line="240" w:lineRule="auto"/>
      <w:ind w:left="4252"/>
    </w:pPr>
  </w:style>
  <w:style w:type="character" w:customStyle="1" w:styleId="affffd">
    <w:name w:val="Подпись Знак"/>
    <w:basedOn w:val="a3"/>
    <w:link w:val="affffc"/>
    <w:uiPriority w:val="99"/>
    <w:semiHidden/>
    <w:rsid w:val="00051AAA"/>
  </w:style>
  <w:style w:type="paragraph" w:styleId="affffe">
    <w:name w:val="Closing"/>
    <w:basedOn w:val="a2"/>
    <w:link w:val="afffff"/>
    <w:uiPriority w:val="99"/>
    <w:semiHidden/>
    <w:unhideWhenUsed/>
    <w:rsid w:val="00051AAA"/>
    <w:pPr>
      <w:spacing w:after="0" w:line="240" w:lineRule="auto"/>
      <w:ind w:left="4252"/>
    </w:pPr>
  </w:style>
  <w:style w:type="character" w:customStyle="1" w:styleId="afffff">
    <w:name w:val="Прощание Знак"/>
    <w:basedOn w:val="a3"/>
    <w:link w:val="affffe"/>
    <w:uiPriority w:val="99"/>
    <w:semiHidden/>
    <w:rsid w:val="00051AAA"/>
  </w:style>
  <w:style w:type="paragraph" w:styleId="afffff0">
    <w:name w:val="Title"/>
    <w:basedOn w:val="a2"/>
    <w:next w:val="a2"/>
    <w:link w:val="afffff1"/>
    <w:uiPriority w:val="10"/>
    <w:qFormat/>
    <w:rsid w:val="00051AA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ffff1">
    <w:name w:val="Заголовок Знак"/>
    <w:basedOn w:val="a3"/>
    <w:link w:val="afffff0"/>
    <w:uiPriority w:val="10"/>
    <w:rsid w:val="00051AAA"/>
    <w:rPr>
      <w:rFonts w:asciiTheme="majorHAnsi" w:eastAsiaTheme="majorEastAsia" w:hAnsiTheme="majorHAnsi" w:cstheme="majorBidi"/>
      <w:spacing w:val="-10"/>
      <w:kern w:val="28"/>
      <w:sz w:val="56"/>
      <w:szCs w:val="56"/>
    </w:rPr>
  </w:style>
  <w:style w:type="paragraph" w:styleId="5">
    <w:name w:val="List Number 5"/>
    <w:basedOn w:val="a2"/>
    <w:uiPriority w:val="99"/>
    <w:semiHidden/>
    <w:unhideWhenUsed/>
    <w:rsid w:val="00051AAA"/>
    <w:pPr>
      <w:numPr>
        <w:numId w:val="5"/>
      </w:numPr>
      <w:contextualSpacing/>
    </w:pPr>
  </w:style>
  <w:style w:type="paragraph" w:styleId="4">
    <w:name w:val="List Number 4"/>
    <w:basedOn w:val="a2"/>
    <w:uiPriority w:val="99"/>
    <w:semiHidden/>
    <w:unhideWhenUsed/>
    <w:rsid w:val="00051AAA"/>
    <w:pPr>
      <w:numPr>
        <w:numId w:val="6"/>
      </w:numPr>
      <w:contextualSpacing/>
    </w:pPr>
  </w:style>
  <w:style w:type="paragraph" w:styleId="3">
    <w:name w:val="List Number 3"/>
    <w:basedOn w:val="a2"/>
    <w:uiPriority w:val="99"/>
    <w:semiHidden/>
    <w:unhideWhenUsed/>
    <w:rsid w:val="00051AAA"/>
    <w:pPr>
      <w:numPr>
        <w:numId w:val="7"/>
      </w:numPr>
      <w:contextualSpacing/>
    </w:pPr>
  </w:style>
  <w:style w:type="paragraph" w:styleId="2">
    <w:name w:val="List Number 2"/>
    <w:basedOn w:val="a2"/>
    <w:uiPriority w:val="99"/>
    <w:semiHidden/>
    <w:unhideWhenUsed/>
    <w:rsid w:val="00051AAA"/>
    <w:pPr>
      <w:numPr>
        <w:numId w:val="8"/>
      </w:numPr>
      <w:contextualSpacing/>
    </w:pPr>
  </w:style>
  <w:style w:type="paragraph" w:styleId="50">
    <w:name w:val="List Bullet 5"/>
    <w:basedOn w:val="a2"/>
    <w:uiPriority w:val="99"/>
    <w:semiHidden/>
    <w:unhideWhenUsed/>
    <w:rsid w:val="00051AAA"/>
    <w:pPr>
      <w:numPr>
        <w:numId w:val="9"/>
      </w:numPr>
      <w:contextualSpacing/>
    </w:pPr>
  </w:style>
  <w:style w:type="paragraph" w:styleId="40">
    <w:name w:val="List Bullet 4"/>
    <w:basedOn w:val="a2"/>
    <w:uiPriority w:val="99"/>
    <w:semiHidden/>
    <w:unhideWhenUsed/>
    <w:rsid w:val="00051AAA"/>
    <w:pPr>
      <w:numPr>
        <w:numId w:val="10"/>
      </w:numPr>
      <w:contextualSpacing/>
    </w:pPr>
  </w:style>
  <w:style w:type="paragraph" w:styleId="30">
    <w:name w:val="List Bullet 3"/>
    <w:basedOn w:val="a2"/>
    <w:uiPriority w:val="99"/>
    <w:semiHidden/>
    <w:unhideWhenUsed/>
    <w:rsid w:val="00051AAA"/>
    <w:pPr>
      <w:numPr>
        <w:numId w:val="11"/>
      </w:numPr>
      <w:contextualSpacing/>
    </w:pPr>
  </w:style>
  <w:style w:type="paragraph" w:styleId="20">
    <w:name w:val="List Bullet 2"/>
    <w:basedOn w:val="a2"/>
    <w:uiPriority w:val="99"/>
    <w:semiHidden/>
    <w:unhideWhenUsed/>
    <w:rsid w:val="00051AAA"/>
    <w:pPr>
      <w:numPr>
        <w:numId w:val="12"/>
      </w:numPr>
      <w:contextualSpacing/>
    </w:pPr>
  </w:style>
  <w:style w:type="paragraph" w:styleId="54">
    <w:name w:val="List 5"/>
    <w:basedOn w:val="a2"/>
    <w:uiPriority w:val="99"/>
    <w:semiHidden/>
    <w:unhideWhenUsed/>
    <w:rsid w:val="00051AAA"/>
    <w:pPr>
      <w:ind w:left="1415" w:hanging="283"/>
      <w:contextualSpacing/>
    </w:pPr>
  </w:style>
  <w:style w:type="paragraph" w:styleId="44">
    <w:name w:val="List 4"/>
    <w:basedOn w:val="a2"/>
    <w:uiPriority w:val="99"/>
    <w:semiHidden/>
    <w:unhideWhenUsed/>
    <w:rsid w:val="00051AAA"/>
    <w:pPr>
      <w:ind w:left="1132" w:hanging="283"/>
      <w:contextualSpacing/>
    </w:pPr>
  </w:style>
  <w:style w:type="paragraph" w:styleId="3c">
    <w:name w:val="List 3"/>
    <w:basedOn w:val="a2"/>
    <w:uiPriority w:val="99"/>
    <w:semiHidden/>
    <w:unhideWhenUsed/>
    <w:rsid w:val="00051AAA"/>
    <w:pPr>
      <w:ind w:left="849" w:hanging="283"/>
      <w:contextualSpacing/>
    </w:pPr>
  </w:style>
  <w:style w:type="paragraph" w:styleId="2f2">
    <w:name w:val="List 2"/>
    <w:basedOn w:val="a2"/>
    <w:uiPriority w:val="99"/>
    <w:semiHidden/>
    <w:unhideWhenUsed/>
    <w:rsid w:val="00051AAA"/>
    <w:pPr>
      <w:ind w:left="566" w:hanging="283"/>
      <w:contextualSpacing/>
    </w:pPr>
  </w:style>
  <w:style w:type="paragraph" w:styleId="a">
    <w:name w:val="List Number"/>
    <w:basedOn w:val="a2"/>
    <w:uiPriority w:val="99"/>
    <w:semiHidden/>
    <w:unhideWhenUsed/>
    <w:rsid w:val="00051AAA"/>
    <w:pPr>
      <w:numPr>
        <w:numId w:val="13"/>
      </w:numPr>
      <w:contextualSpacing/>
    </w:pPr>
  </w:style>
  <w:style w:type="paragraph" w:styleId="a0">
    <w:name w:val="List Bullet"/>
    <w:basedOn w:val="a2"/>
    <w:uiPriority w:val="99"/>
    <w:semiHidden/>
    <w:unhideWhenUsed/>
    <w:rsid w:val="00051AAA"/>
    <w:pPr>
      <w:numPr>
        <w:numId w:val="14"/>
      </w:numPr>
      <w:contextualSpacing/>
    </w:pPr>
  </w:style>
  <w:style w:type="paragraph" w:styleId="afffff2">
    <w:name w:val="List"/>
    <w:basedOn w:val="a2"/>
    <w:uiPriority w:val="99"/>
    <w:semiHidden/>
    <w:unhideWhenUsed/>
    <w:rsid w:val="00051AAA"/>
    <w:pPr>
      <w:ind w:left="283" w:hanging="283"/>
      <w:contextualSpacing/>
    </w:pPr>
  </w:style>
  <w:style w:type="paragraph" w:styleId="afffff3">
    <w:name w:val="toa heading"/>
    <w:basedOn w:val="a2"/>
    <w:next w:val="a2"/>
    <w:uiPriority w:val="99"/>
    <w:semiHidden/>
    <w:unhideWhenUsed/>
    <w:rsid w:val="00051AAA"/>
    <w:pPr>
      <w:spacing w:before="120"/>
    </w:pPr>
    <w:rPr>
      <w:rFonts w:asciiTheme="majorHAnsi" w:eastAsiaTheme="majorEastAsia" w:hAnsiTheme="majorHAnsi" w:cstheme="majorBidi"/>
      <w:b/>
      <w:bCs/>
      <w:sz w:val="24"/>
      <w:szCs w:val="24"/>
    </w:rPr>
  </w:style>
  <w:style w:type="paragraph" w:styleId="afffff4">
    <w:name w:val="macro"/>
    <w:link w:val="afffff5"/>
    <w:uiPriority w:val="99"/>
    <w:semiHidden/>
    <w:unhideWhenUsed/>
    <w:rsid w:val="00051AA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afffff5">
    <w:name w:val="Текст макроса Знак"/>
    <w:basedOn w:val="a3"/>
    <w:link w:val="afffff4"/>
    <w:uiPriority w:val="99"/>
    <w:semiHidden/>
    <w:rsid w:val="00051AAA"/>
    <w:rPr>
      <w:rFonts w:ascii="Consolas" w:hAnsi="Consolas"/>
      <w:sz w:val="20"/>
      <w:szCs w:val="20"/>
    </w:rPr>
  </w:style>
  <w:style w:type="paragraph" w:styleId="afffff6">
    <w:name w:val="table of authorities"/>
    <w:basedOn w:val="a2"/>
    <w:next w:val="a2"/>
    <w:uiPriority w:val="99"/>
    <w:semiHidden/>
    <w:unhideWhenUsed/>
    <w:rsid w:val="00051AAA"/>
    <w:pPr>
      <w:spacing w:after="0"/>
      <w:ind w:left="220" w:hanging="220"/>
    </w:pPr>
  </w:style>
  <w:style w:type="character" w:styleId="afffff7">
    <w:name w:val="line number"/>
    <w:basedOn w:val="a3"/>
    <w:uiPriority w:val="99"/>
    <w:semiHidden/>
    <w:unhideWhenUsed/>
    <w:rsid w:val="00051AAA"/>
  </w:style>
  <w:style w:type="paragraph" w:styleId="2f3">
    <w:name w:val="envelope return"/>
    <w:basedOn w:val="a2"/>
    <w:uiPriority w:val="99"/>
    <w:semiHidden/>
    <w:unhideWhenUsed/>
    <w:rsid w:val="00051AAA"/>
    <w:pPr>
      <w:spacing w:after="0" w:line="240" w:lineRule="auto"/>
    </w:pPr>
    <w:rPr>
      <w:rFonts w:asciiTheme="majorHAnsi" w:eastAsiaTheme="majorEastAsia" w:hAnsiTheme="majorHAnsi" w:cstheme="majorBidi"/>
      <w:sz w:val="20"/>
      <w:szCs w:val="20"/>
    </w:rPr>
  </w:style>
  <w:style w:type="paragraph" w:styleId="afffff8">
    <w:name w:val="envelope address"/>
    <w:basedOn w:val="a2"/>
    <w:uiPriority w:val="99"/>
    <w:semiHidden/>
    <w:unhideWhenUsed/>
    <w:rsid w:val="00051AAA"/>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fffff9">
    <w:name w:val="table of figures"/>
    <w:basedOn w:val="a2"/>
    <w:next w:val="a2"/>
    <w:uiPriority w:val="99"/>
    <w:semiHidden/>
    <w:unhideWhenUsed/>
    <w:rsid w:val="00051AAA"/>
    <w:pPr>
      <w:spacing w:after="0"/>
    </w:pPr>
  </w:style>
  <w:style w:type="paragraph" w:styleId="afffffa">
    <w:name w:val="caption"/>
    <w:basedOn w:val="a2"/>
    <w:next w:val="a2"/>
    <w:uiPriority w:val="35"/>
    <w:semiHidden/>
    <w:unhideWhenUsed/>
    <w:qFormat/>
    <w:rsid w:val="00051AAA"/>
    <w:pPr>
      <w:spacing w:line="240" w:lineRule="auto"/>
    </w:pPr>
    <w:rPr>
      <w:i/>
      <w:iCs/>
      <w:color w:val="1F497D" w:themeColor="text2"/>
      <w:sz w:val="18"/>
      <w:szCs w:val="18"/>
    </w:rPr>
  </w:style>
  <w:style w:type="paragraph" w:styleId="19">
    <w:name w:val="index 1"/>
    <w:basedOn w:val="a2"/>
    <w:next w:val="a2"/>
    <w:autoRedefine/>
    <w:uiPriority w:val="99"/>
    <w:semiHidden/>
    <w:unhideWhenUsed/>
    <w:rsid w:val="00051AAA"/>
    <w:pPr>
      <w:spacing w:after="0" w:line="240" w:lineRule="auto"/>
      <w:ind w:left="220" w:hanging="220"/>
    </w:pPr>
  </w:style>
  <w:style w:type="paragraph" w:styleId="afffffb">
    <w:name w:val="index heading"/>
    <w:basedOn w:val="a2"/>
    <w:next w:val="19"/>
    <w:uiPriority w:val="99"/>
    <w:semiHidden/>
    <w:unhideWhenUsed/>
    <w:rsid w:val="00051AAA"/>
    <w:rPr>
      <w:rFonts w:asciiTheme="majorHAnsi" w:eastAsiaTheme="majorEastAsia" w:hAnsiTheme="majorHAnsi" w:cstheme="majorBidi"/>
      <w:b/>
      <w:bCs/>
    </w:rPr>
  </w:style>
  <w:style w:type="paragraph" w:styleId="afffffc">
    <w:name w:val="Normal Indent"/>
    <w:basedOn w:val="a2"/>
    <w:uiPriority w:val="99"/>
    <w:semiHidden/>
    <w:unhideWhenUsed/>
    <w:rsid w:val="00051AAA"/>
    <w:pPr>
      <w:ind w:left="708"/>
    </w:pPr>
  </w:style>
  <w:style w:type="paragraph" w:styleId="91">
    <w:name w:val="toc 9"/>
    <w:basedOn w:val="a2"/>
    <w:next w:val="a2"/>
    <w:autoRedefine/>
    <w:uiPriority w:val="39"/>
    <w:semiHidden/>
    <w:unhideWhenUsed/>
    <w:rsid w:val="00051AAA"/>
    <w:pPr>
      <w:spacing w:after="100"/>
      <w:ind w:left="1760"/>
    </w:pPr>
  </w:style>
  <w:style w:type="paragraph" w:styleId="81">
    <w:name w:val="toc 8"/>
    <w:basedOn w:val="a2"/>
    <w:next w:val="a2"/>
    <w:autoRedefine/>
    <w:uiPriority w:val="39"/>
    <w:semiHidden/>
    <w:unhideWhenUsed/>
    <w:rsid w:val="00051AAA"/>
    <w:pPr>
      <w:spacing w:after="100"/>
      <w:ind w:left="1540"/>
    </w:pPr>
  </w:style>
  <w:style w:type="paragraph" w:styleId="71">
    <w:name w:val="toc 7"/>
    <w:basedOn w:val="a2"/>
    <w:next w:val="a2"/>
    <w:autoRedefine/>
    <w:uiPriority w:val="39"/>
    <w:semiHidden/>
    <w:unhideWhenUsed/>
    <w:rsid w:val="00051AAA"/>
    <w:pPr>
      <w:spacing w:after="100"/>
      <w:ind w:left="1320"/>
    </w:pPr>
  </w:style>
  <w:style w:type="paragraph" w:styleId="61">
    <w:name w:val="toc 6"/>
    <w:basedOn w:val="a2"/>
    <w:next w:val="a2"/>
    <w:autoRedefine/>
    <w:uiPriority w:val="39"/>
    <w:semiHidden/>
    <w:unhideWhenUsed/>
    <w:rsid w:val="00051AAA"/>
    <w:pPr>
      <w:spacing w:after="100"/>
      <w:ind w:left="1100"/>
    </w:pPr>
  </w:style>
  <w:style w:type="paragraph" w:styleId="55">
    <w:name w:val="toc 5"/>
    <w:basedOn w:val="a2"/>
    <w:next w:val="a2"/>
    <w:autoRedefine/>
    <w:uiPriority w:val="39"/>
    <w:semiHidden/>
    <w:unhideWhenUsed/>
    <w:rsid w:val="00051AAA"/>
    <w:pPr>
      <w:spacing w:after="100"/>
      <w:ind w:left="880"/>
    </w:pPr>
  </w:style>
  <w:style w:type="paragraph" w:styleId="45">
    <w:name w:val="toc 4"/>
    <w:basedOn w:val="a2"/>
    <w:next w:val="a2"/>
    <w:autoRedefine/>
    <w:uiPriority w:val="39"/>
    <w:semiHidden/>
    <w:unhideWhenUsed/>
    <w:rsid w:val="00051AAA"/>
    <w:pPr>
      <w:spacing w:after="100"/>
      <w:ind w:left="660"/>
    </w:pPr>
  </w:style>
  <w:style w:type="paragraph" w:styleId="92">
    <w:name w:val="index 9"/>
    <w:basedOn w:val="a2"/>
    <w:next w:val="a2"/>
    <w:autoRedefine/>
    <w:uiPriority w:val="99"/>
    <w:semiHidden/>
    <w:unhideWhenUsed/>
    <w:rsid w:val="00051AAA"/>
    <w:pPr>
      <w:spacing w:after="0" w:line="240" w:lineRule="auto"/>
      <w:ind w:left="1980" w:hanging="220"/>
    </w:pPr>
  </w:style>
  <w:style w:type="paragraph" w:styleId="82">
    <w:name w:val="index 8"/>
    <w:basedOn w:val="a2"/>
    <w:next w:val="a2"/>
    <w:autoRedefine/>
    <w:uiPriority w:val="99"/>
    <w:semiHidden/>
    <w:unhideWhenUsed/>
    <w:rsid w:val="00051AAA"/>
    <w:pPr>
      <w:spacing w:after="0" w:line="240" w:lineRule="auto"/>
      <w:ind w:left="1760" w:hanging="220"/>
    </w:pPr>
  </w:style>
  <w:style w:type="paragraph" w:styleId="72">
    <w:name w:val="index 7"/>
    <w:basedOn w:val="a2"/>
    <w:next w:val="a2"/>
    <w:autoRedefine/>
    <w:uiPriority w:val="99"/>
    <w:semiHidden/>
    <w:unhideWhenUsed/>
    <w:rsid w:val="00051AAA"/>
    <w:pPr>
      <w:spacing w:after="0" w:line="240" w:lineRule="auto"/>
      <w:ind w:left="1540" w:hanging="220"/>
    </w:pPr>
  </w:style>
  <w:style w:type="paragraph" w:styleId="62">
    <w:name w:val="index 6"/>
    <w:basedOn w:val="a2"/>
    <w:next w:val="a2"/>
    <w:autoRedefine/>
    <w:uiPriority w:val="99"/>
    <w:semiHidden/>
    <w:unhideWhenUsed/>
    <w:rsid w:val="00051AAA"/>
    <w:pPr>
      <w:spacing w:after="0" w:line="240" w:lineRule="auto"/>
      <w:ind w:left="1320" w:hanging="220"/>
    </w:pPr>
  </w:style>
  <w:style w:type="paragraph" w:styleId="56">
    <w:name w:val="index 5"/>
    <w:basedOn w:val="a2"/>
    <w:next w:val="a2"/>
    <w:autoRedefine/>
    <w:uiPriority w:val="99"/>
    <w:semiHidden/>
    <w:unhideWhenUsed/>
    <w:rsid w:val="00051AAA"/>
    <w:pPr>
      <w:spacing w:after="0" w:line="240" w:lineRule="auto"/>
      <w:ind w:left="1100" w:hanging="220"/>
    </w:pPr>
  </w:style>
  <w:style w:type="paragraph" w:styleId="46">
    <w:name w:val="index 4"/>
    <w:basedOn w:val="a2"/>
    <w:next w:val="a2"/>
    <w:autoRedefine/>
    <w:uiPriority w:val="99"/>
    <w:semiHidden/>
    <w:unhideWhenUsed/>
    <w:rsid w:val="00051AAA"/>
    <w:pPr>
      <w:spacing w:after="0" w:line="240" w:lineRule="auto"/>
      <w:ind w:left="880" w:hanging="220"/>
    </w:pPr>
  </w:style>
  <w:style w:type="paragraph" w:styleId="3d">
    <w:name w:val="index 3"/>
    <w:basedOn w:val="a2"/>
    <w:next w:val="a2"/>
    <w:autoRedefine/>
    <w:uiPriority w:val="99"/>
    <w:semiHidden/>
    <w:unhideWhenUsed/>
    <w:rsid w:val="00051AAA"/>
    <w:pPr>
      <w:spacing w:after="0" w:line="240" w:lineRule="auto"/>
      <w:ind w:left="660" w:hanging="220"/>
    </w:pPr>
  </w:style>
  <w:style w:type="paragraph" w:styleId="2f4">
    <w:name w:val="index 2"/>
    <w:basedOn w:val="a2"/>
    <w:next w:val="a2"/>
    <w:autoRedefine/>
    <w:uiPriority w:val="99"/>
    <w:semiHidden/>
    <w:unhideWhenUsed/>
    <w:rsid w:val="00051AAA"/>
    <w:pPr>
      <w:spacing w:after="0" w:line="240" w:lineRule="auto"/>
      <w:ind w:left="440" w:hanging="220"/>
    </w:pPr>
  </w:style>
  <w:style w:type="paragraph" w:customStyle="1" w:styleId="Style2">
    <w:name w:val="Style2"/>
    <w:basedOn w:val="Style1"/>
    <w:qFormat/>
    <w:rsid w:val="00C773C0"/>
    <w:pPr>
      <w:ind w:firstLine="709"/>
      <w:jc w:val="both"/>
      <w:outlineLvl w:val="9"/>
    </w:pPr>
    <w:rPr>
      <w:sz w:val="28"/>
    </w:rPr>
  </w:style>
  <w:style w:type="table" w:customStyle="1" w:styleId="1a">
    <w:name w:val="Сетка таблицы1"/>
    <w:basedOn w:val="a4"/>
    <w:next w:val="ab"/>
    <w:uiPriority w:val="59"/>
    <w:rsid w:val="00FF54C3"/>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Style2"/>
    <w:qFormat/>
    <w:rsid w:val="00C3271C"/>
    <w:pPr>
      <w:ind w:firstLine="0"/>
    </w:pPr>
    <w:rPr>
      <w:rFonts w:ascii="Courier New" w:hAnsi="Courier New" w:cs="Courier New"/>
      <w:b w:val="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206177">
      <w:bodyDiv w:val="1"/>
      <w:marLeft w:val="0"/>
      <w:marRight w:val="0"/>
      <w:marTop w:val="0"/>
      <w:marBottom w:val="0"/>
      <w:divBdr>
        <w:top w:val="none" w:sz="0" w:space="0" w:color="auto"/>
        <w:left w:val="none" w:sz="0" w:space="0" w:color="auto"/>
        <w:bottom w:val="none" w:sz="0" w:space="0" w:color="auto"/>
        <w:right w:val="none" w:sz="0" w:space="0" w:color="auto"/>
      </w:divBdr>
    </w:div>
    <w:div w:id="40712718">
      <w:bodyDiv w:val="1"/>
      <w:marLeft w:val="0"/>
      <w:marRight w:val="0"/>
      <w:marTop w:val="0"/>
      <w:marBottom w:val="0"/>
      <w:divBdr>
        <w:top w:val="none" w:sz="0" w:space="0" w:color="auto"/>
        <w:left w:val="none" w:sz="0" w:space="0" w:color="auto"/>
        <w:bottom w:val="none" w:sz="0" w:space="0" w:color="auto"/>
        <w:right w:val="none" w:sz="0" w:space="0" w:color="auto"/>
      </w:divBdr>
    </w:div>
    <w:div w:id="57553271">
      <w:bodyDiv w:val="1"/>
      <w:marLeft w:val="0"/>
      <w:marRight w:val="0"/>
      <w:marTop w:val="0"/>
      <w:marBottom w:val="0"/>
      <w:divBdr>
        <w:top w:val="none" w:sz="0" w:space="0" w:color="auto"/>
        <w:left w:val="none" w:sz="0" w:space="0" w:color="auto"/>
        <w:bottom w:val="none" w:sz="0" w:space="0" w:color="auto"/>
        <w:right w:val="none" w:sz="0" w:space="0" w:color="auto"/>
      </w:divBdr>
    </w:div>
    <w:div w:id="117842213">
      <w:bodyDiv w:val="1"/>
      <w:marLeft w:val="0"/>
      <w:marRight w:val="0"/>
      <w:marTop w:val="0"/>
      <w:marBottom w:val="0"/>
      <w:divBdr>
        <w:top w:val="none" w:sz="0" w:space="0" w:color="auto"/>
        <w:left w:val="none" w:sz="0" w:space="0" w:color="auto"/>
        <w:bottom w:val="none" w:sz="0" w:space="0" w:color="auto"/>
        <w:right w:val="none" w:sz="0" w:space="0" w:color="auto"/>
      </w:divBdr>
    </w:div>
    <w:div w:id="124154822">
      <w:bodyDiv w:val="1"/>
      <w:marLeft w:val="0"/>
      <w:marRight w:val="0"/>
      <w:marTop w:val="0"/>
      <w:marBottom w:val="0"/>
      <w:divBdr>
        <w:top w:val="none" w:sz="0" w:space="0" w:color="auto"/>
        <w:left w:val="none" w:sz="0" w:space="0" w:color="auto"/>
        <w:bottom w:val="none" w:sz="0" w:space="0" w:color="auto"/>
        <w:right w:val="none" w:sz="0" w:space="0" w:color="auto"/>
      </w:divBdr>
    </w:div>
    <w:div w:id="161743301">
      <w:bodyDiv w:val="1"/>
      <w:marLeft w:val="0"/>
      <w:marRight w:val="0"/>
      <w:marTop w:val="0"/>
      <w:marBottom w:val="0"/>
      <w:divBdr>
        <w:top w:val="none" w:sz="0" w:space="0" w:color="auto"/>
        <w:left w:val="none" w:sz="0" w:space="0" w:color="auto"/>
        <w:bottom w:val="none" w:sz="0" w:space="0" w:color="auto"/>
        <w:right w:val="none" w:sz="0" w:space="0" w:color="auto"/>
      </w:divBdr>
    </w:div>
    <w:div w:id="221186169">
      <w:bodyDiv w:val="1"/>
      <w:marLeft w:val="0"/>
      <w:marRight w:val="0"/>
      <w:marTop w:val="0"/>
      <w:marBottom w:val="0"/>
      <w:divBdr>
        <w:top w:val="none" w:sz="0" w:space="0" w:color="auto"/>
        <w:left w:val="none" w:sz="0" w:space="0" w:color="auto"/>
        <w:bottom w:val="none" w:sz="0" w:space="0" w:color="auto"/>
        <w:right w:val="none" w:sz="0" w:space="0" w:color="auto"/>
      </w:divBdr>
    </w:div>
    <w:div w:id="240408516">
      <w:bodyDiv w:val="1"/>
      <w:marLeft w:val="0"/>
      <w:marRight w:val="0"/>
      <w:marTop w:val="0"/>
      <w:marBottom w:val="0"/>
      <w:divBdr>
        <w:top w:val="none" w:sz="0" w:space="0" w:color="auto"/>
        <w:left w:val="none" w:sz="0" w:space="0" w:color="auto"/>
        <w:bottom w:val="none" w:sz="0" w:space="0" w:color="auto"/>
        <w:right w:val="none" w:sz="0" w:space="0" w:color="auto"/>
      </w:divBdr>
    </w:div>
    <w:div w:id="244651587">
      <w:bodyDiv w:val="1"/>
      <w:marLeft w:val="0"/>
      <w:marRight w:val="0"/>
      <w:marTop w:val="0"/>
      <w:marBottom w:val="0"/>
      <w:divBdr>
        <w:top w:val="none" w:sz="0" w:space="0" w:color="auto"/>
        <w:left w:val="none" w:sz="0" w:space="0" w:color="auto"/>
        <w:bottom w:val="none" w:sz="0" w:space="0" w:color="auto"/>
        <w:right w:val="none" w:sz="0" w:space="0" w:color="auto"/>
      </w:divBdr>
    </w:div>
    <w:div w:id="271863416">
      <w:bodyDiv w:val="1"/>
      <w:marLeft w:val="0"/>
      <w:marRight w:val="0"/>
      <w:marTop w:val="0"/>
      <w:marBottom w:val="0"/>
      <w:divBdr>
        <w:top w:val="none" w:sz="0" w:space="0" w:color="auto"/>
        <w:left w:val="none" w:sz="0" w:space="0" w:color="auto"/>
        <w:bottom w:val="none" w:sz="0" w:space="0" w:color="auto"/>
        <w:right w:val="none" w:sz="0" w:space="0" w:color="auto"/>
      </w:divBdr>
    </w:div>
    <w:div w:id="282464068">
      <w:bodyDiv w:val="1"/>
      <w:marLeft w:val="0"/>
      <w:marRight w:val="0"/>
      <w:marTop w:val="0"/>
      <w:marBottom w:val="0"/>
      <w:divBdr>
        <w:top w:val="none" w:sz="0" w:space="0" w:color="auto"/>
        <w:left w:val="none" w:sz="0" w:space="0" w:color="auto"/>
        <w:bottom w:val="none" w:sz="0" w:space="0" w:color="auto"/>
        <w:right w:val="none" w:sz="0" w:space="0" w:color="auto"/>
      </w:divBdr>
    </w:div>
    <w:div w:id="313918075">
      <w:bodyDiv w:val="1"/>
      <w:marLeft w:val="0"/>
      <w:marRight w:val="0"/>
      <w:marTop w:val="0"/>
      <w:marBottom w:val="0"/>
      <w:divBdr>
        <w:top w:val="none" w:sz="0" w:space="0" w:color="auto"/>
        <w:left w:val="none" w:sz="0" w:space="0" w:color="auto"/>
        <w:bottom w:val="none" w:sz="0" w:space="0" w:color="auto"/>
        <w:right w:val="none" w:sz="0" w:space="0" w:color="auto"/>
      </w:divBdr>
    </w:div>
    <w:div w:id="353501696">
      <w:bodyDiv w:val="1"/>
      <w:marLeft w:val="0"/>
      <w:marRight w:val="0"/>
      <w:marTop w:val="0"/>
      <w:marBottom w:val="0"/>
      <w:divBdr>
        <w:top w:val="none" w:sz="0" w:space="0" w:color="auto"/>
        <w:left w:val="none" w:sz="0" w:space="0" w:color="auto"/>
        <w:bottom w:val="none" w:sz="0" w:space="0" w:color="auto"/>
        <w:right w:val="none" w:sz="0" w:space="0" w:color="auto"/>
      </w:divBdr>
    </w:div>
    <w:div w:id="357702945">
      <w:bodyDiv w:val="1"/>
      <w:marLeft w:val="0"/>
      <w:marRight w:val="0"/>
      <w:marTop w:val="0"/>
      <w:marBottom w:val="0"/>
      <w:divBdr>
        <w:top w:val="none" w:sz="0" w:space="0" w:color="auto"/>
        <w:left w:val="none" w:sz="0" w:space="0" w:color="auto"/>
        <w:bottom w:val="none" w:sz="0" w:space="0" w:color="auto"/>
        <w:right w:val="none" w:sz="0" w:space="0" w:color="auto"/>
      </w:divBdr>
    </w:div>
    <w:div w:id="381245948">
      <w:bodyDiv w:val="1"/>
      <w:marLeft w:val="0"/>
      <w:marRight w:val="0"/>
      <w:marTop w:val="0"/>
      <w:marBottom w:val="0"/>
      <w:divBdr>
        <w:top w:val="none" w:sz="0" w:space="0" w:color="auto"/>
        <w:left w:val="none" w:sz="0" w:space="0" w:color="auto"/>
        <w:bottom w:val="none" w:sz="0" w:space="0" w:color="auto"/>
        <w:right w:val="none" w:sz="0" w:space="0" w:color="auto"/>
      </w:divBdr>
    </w:div>
    <w:div w:id="399525678">
      <w:bodyDiv w:val="1"/>
      <w:marLeft w:val="0"/>
      <w:marRight w:val="0"/>
      <w:marTop w:val="0"/>
      <w:marBottom w:val="0"/>
      <w:divBdr>
        <w:top w:val="none" w:sz="0" w:space="0" w:color="auto"/>
        <w:left w:val="none" w:sz="0" w:space="0" w:color="auto"/>
        <w:bottom w:val="none" w:sz="0" w:space="0" w:color="auto"/>
        <w:right w:val="none" w:sz="0" w:space="0" w:color="auto"/>
      </w:divBdr>
    </w:div>
    <w:div w:id="408649410">
      <w:bodyDiv w:val="1"/>
      <w:marLeft w:val="0"/>
      <w:marRight w:val="0"/>
      <w:marTop w:val="0"/>
      <w:marBottom w:val="0"/>
      <w:divBdr>
        <w:top w:val="none" w:sz="0" w:space="0" w:color="auto"/>
        <w:left w:val="none" w:sz="0" w:space="0" w:color="auto"/>
        <w:bottom w:val="none" w:sz="0" w:space="0" w:color="auto"/>
        <w:right w:val="none" w:sz="0" w:space="0" w:color="auto"/>
      </w:divBdr>
    </w:div>
    <w:div w:id="417337166">
      <w:bodyDiv w:val="1"/>
      <w:marLeft w:val="0"/>
      <w:marRight w:val="0"/>
      <w:marTop w:val="0"/>
      <w:marBottom w:val="0"/>
      <w:divBdr>
        <w:top w:val="none" w:sz="0" w:space="0" w:color="auto"/>
        <w:left w:val="none" w:sz="0" w:space="0" w:color="auto"/>
        <w:bottom w:val="none" w:sz="0" w:space="0" w:color="auto"/>
        <w:right w:val="none" w:sz="0" w:space="0" w:color="auto"/>
      </w:divBdr>
    </w:div>
    <w:div w:id="428619737">
      <w:bodyDiv w:val="1"/>
      <w:marLeft w:val="0"/>
      <w:marRight w:val="0"/>
      <w:marTop w:val="0"/>
      <w:marBottom w:val="0"/>
      <w:divBdr>
        <w:top w:val="none" w:sz="0" w:space="0" w:color="auto"/>
        <w:left w:val="none" w:sz="0" w:space="0" w:color="auto"/>
        <w:bottom w:val="none" w:sz="0" w:space="0" w:color="auto"/>
        <w:right w:val="none" w:sz="0" w:space="0" w:color="auto"/>
      </w:divBdr>
    </w:div>
    <w:div w:id="436486256">
      <w:bodyDiv w:val="1"/>
      <w:marLeft w:val="0"/>
      <w:marRight w:val="0"/>
      <w:marTop w:val="0"/>
      <w:marBottom w:val="0"/>
      <w:divBdr>
        <w:top w:val="none" w:sz="0" w:space="0" w:color="auto"/>
        <w:left w:val="none" w:sz="0" w:space="0" w:color="auto"/>
        <w:bottom w:val="none" w:sz="0" w:space="0" w:color="auto"/>
        <w:right w:val="none" w:sz="0" w:space="0" w:color="auto"/>
      </w:divBdr>
    </w:div>
    <w:div w:id="447163057">
      <w:bodyDiv w:val="1"/>
      <w:marLeft w:val="0"/>
      <w:marRight w:val="0"/>
      <w:marTop w:val="0"/>
      <w:marBottom w:val="0"/>
      <w:divBdr>
        <w:top w:val="none" w:sz="0" w:space="0" w:color="auto"/>
        <w:left w:val="none" w:sz="0" w:space="0" w:color="auto"/>
        <w:bottom w:val="none" w:sz="0" w:space="0" w:color="auto"/>
        <w:right w:val="none" w:sz="0" w:space="0" w:color="auto"/>
      </w:divBdr>
    </w:div>
    <w:div w:id="447742361">
      <w:bodyDiv w:val="1"/>
      <w:marLeft w:val="0"/>
      <w:marRight w:val="0"/>
      <w:marTop w:val="0"/>
      <w:marBottom w:val="0"/>
      <w:divBdr>
        <w:top w:val="none" w:sz="0" w:space="0" w:color="auto"/>
        <w:left w:val="none" w:sz="0" w:space="0" w:color="auto"/>
        <w:bottom w:val="none" w:sz="0" w:space="0" w:color="auto"/>
        <w:right w:val="none" w:sz="0" w:space="0" w:color="auto"/>
      </w:divBdr>
    </w:div>
    <w:div w:id="492649600">
      <w:bodyDiv w:val="1"/>
      <w:marLeft w:val="0"/>
      <w:marRight w:val="0"/>
      <w:marTop w:val="0"/>
      <w:marBottom w:val="0"/>
      <w:divBdr>
        <w:top w:val="none" w:sz="0" w:space="0" w:color="auto"/>
        <w:left w:val="none" w:sz="0" w:space="0" w:color="auto"/>
        <w:bottom w:val="none" w:sz="0" w:space="0" w:color="auto"/>
        <w:right w:val="none" w:sz="0" w:space="0" w:color="auto"/>
      </w:divBdr>
    </w:div>
    <w:div w:id="552544116">
      <w:bodyDiv w:val="1"/>
      <w:marLeft w:val="0"/>
      <w:marRight w:val="0"/>
      <w:marTop w:val="0"/>
      <w:marBottom w:val="0"/>
      <w:divBdr>
        <w:top w:val="none" w:sz="0" w:space="0" w:color="auto"/>
        <w:left w:val="none" w:sz="0" w:space="0" w:color="auto"/>
        <w:bottom w:val="none" w:sz="0" w:space="0" w:color="auto"/>
        <w:right w:val="none" w:sz="0" w:space="0" w:color="auto"/>
      </w:divBdr>
    </w:div>
    <w:div w:id="581645873">
      <w:bodyDiv w:val="1"/>
      <w:marLeft w:val="0"/>
      <w:marRight w:val="0"/>
      <w:marTop w:val="0"/>
      <w:marBottom w:val="0"/>
      <w:divBdr>
        <w:top w:val="none" w:sz="0" w:space="0" w:color="auto"/>
        <w:left w:val="none" w:sz="0" w:space="0" w:color="auto"/>
        <w:bottom w:val="none" w:sz="0" w:space="0" w:color="auto"/>
        <w:right w:val="none" w:sz="0" w:space="0" w:color="auto"/>
      </w:divBdr>
    </w:div>
    <w:div w:id="588584271">
      <w:bodyDiv w:val="1"/>
      <w:marLeft w:val="0"/>
      <w:marRight w:val="0"/>
      <w:marTop w:val="0"/>
      <w:marBottom w:val="0"/>
      <w:divBdr>
        <w:top w:val="none" w:sz="0" w:space="0" w:color="auto"/>
        <w:left w:val="none" w:sz="0" w:space="0" w:color="auto"/>
        <w:bottom w:val="none" w:sz="0" w:space="0" w:color="auto"/>
        <w:right w:val="none" w:sz="0" w:space="0" w:color="auto"/>
      </w:divBdr>
    </w:div>
    <w:div w:id="593514916">
      <w:bodyDiv w:val="1"/>
      <w:marLeft w:val="0"/>
      <w:marRight w:val="0"/>
      <w:marTop w:val="0"/>
      <w:marBottom w:val="0"/>
      <w:divBdr>
        <w:top w:val="none" w:sz="0" w:space="0" w:color="auto"/>
        <w:left w:val="none" w:sz="0" w:space="0" w:color="auto"/>
        <w:bottom w:val="none" w:sz="0" w:space="0" w:color="auto"/>
        <w:right w:val="none" w:sz="0" w:space="0" w:color="auto"/>
      </w:divBdr>
    </w:div>
    <w:div w:id="603656154">
      <w:bodyDiv w:val="1"/>
      <w:marLeft w:val="0"/>
      <w:marRight w:val="0"/>
      <w:marTop w:val="0"/>
      <w:marBottom w:val="0"/>
      <w:divBdr>
        <w:top w:val="none" w:sz="0" w:space="0" w:color="auto"/>
        <w:left w:val="none" w:sz="0" w:space="0" w:color="auto"/>
        <w:bottom w:val="none" w:sz="0" w:space="0" w:color="auto"/>
        <w:right w:val="none" w:sz="0" w:space="0" w:color="auto"/>
      </w:divBdr>
    </w:div>
    <w:div w:id="608856924">
      <w:bodyDiv w:val="1"/>
      <w:marLeft w:val="0"/>
      <w:marRight w:val="0"/>
      <w:marTop w:val="0"/>
      <w:marBottom w:val="0"/>
      <w:divBdr>
        <w:top w:val="none" w:sz="0" w:space="0" w:color="auto"/>
        <w:left w:val="none" w:sz="0" w:space="0" w:color="auto"/>
        <w:bottom w:val="none" w:sz="0" w:space="0" w:color="auto"/>
        <w:right w:val="none" w:sz="0" w:space="0" w:color="auto"/>
      </w:divBdr>
    </w:div>
    <w:div w:id="615794442">
      <w:bodyDiv w:val="1"/>
      <w:marLeft w:val="0"/>
      <w:marRight w:val="0"/>
      <w:marTop w:val="0"/>
      <w:marBottom w:val="0"/>
      <w:divBdr>
        <w:top w:val="none" w:sz="0" w:space="0" w:color="auto"/>
        <w:left w:val="none" w:sz="0" w:space="0" w:color="auto"/>
        <w:bottom w:val="none" w:sz="0" w:space="0" w:color="auto"/>
        <w:right w:val="none" w:sz="0" w:space="0" w:color="auto"/>
      </w:divBdr>
    </w:div>
    <w:div w:id="646667527">
      <w:bodyDiv w:val="1"/>
      <w:marLeft w:val="0"/>
      <w:marRight w:val="0"/>
      <w:marTop w:val="0"/>
      <w:marBottom w:val="0"/>
      <w:divBdr>
        <w:top w:val="none" w:sz="0" w:space="0" w:color="auto"/>
        <w:left w:val="none" w:sz="0" w:space="0" w:color="auto"/>
        <w:bottom w:val="none" w:sz="0" w:space="0" w:color="auto"/>
        <w:right w:val="none" w:sz="0" w:space="0" w:color="auto"/>
      </w:divBdr>
    </w:div>
    <w:div w:id="646711310">
      <w:bodyDiv w:val="1"/>
      <w:marLeft w:val="0"/>
      <w:marRight w:val="0"/>
      <w:marTop w:val="0"/>
      <w:marBottom w:val="0"/>
      <w:divBdr>
        <w:top w:val="none" w:sz="0" w:space="0" w:color="auto"/>
        <w:left w:val="none" w:sz="0" w:space="0" w:color="auto"/>
        <w:bottom w:val="none" w:sz="0" w:space="0" w:color="auto"/>
        <w:right w:val="none" w:sz="0" w:space="0" w:color="auto"/>
      </w:divBdr>
    </w:div>
    <w:div w:id="662777031">
      <w:bodyDiv w:val="1"/>
      <w:marLeft w:val="0"/>
      <w:marRight w:val="0"/>
      <w:marTop w:val="0"/>
      <w:marBottom w:val="0"/>
      <w:divBdr>
        <w:top w:val="none" w:sz="0" w:space="0" w:color="auto"/>
        <w:left w:val="none" w:sz="0" w:space="0" w:color="auto"/>
        <w:bottom w:val="none" w:sz="0" w:space="0" w:color="auto"/>
        <w:right w:val="none" w:sz="0" w:space="0" w:color="auto"/>
      </w:divBdr>
    </w:div>
    <w:div w:id="668142132">
      <w:bodyDiv w:val="1"/>
      <w:marLeft w:val="0"/>
      <w:marRight w:val="0"/>
      <w:marTop w:val="0"/>
      <w:marBottom w:val="0"/>
      <w:divBdr>
        <w:top w:val="none" w:sz="0" w:space="0" w:color="auto"/>
        <w:left w:val="none" w:sz="0" w:space="0" w:color="auto"/>
        <w:bottom w:val="none" w:sz="0" w:space="0" w:color="auto"/>
        <w:right w:val="none" w:sz="0" w:space="0" w:color="auto"/>
      </w:divBdr>
    </w:div>
    <w:div w:id="685208389">
      <w:bodyDiv w:val="1"/>
      <w:marLeft w:val="0"/>
      <w:marRight w:val="0"/>
      <w:marTop w:val="0"/>
      <w:marBottom w:val="0"/>
      <w:divBdr>
        <w:top w:val="none" w:sz="0" w:space="0" w:color="auto"/>
        <w:left w:val="none" w:sz="0" w:space="0" w:color="auto"/>
        <w:bottom w:val="none" w:sz="0" w:space="0" w:color="auto"/>
        <w:right w:val="none" w:sz="0" w:space="0" w:color="auto"/>
      </w:divBdr>
    </w:div>
    <w:div w:id="694159539">
      <w:bodyDiv w:val="1"/>
      <w:marLeft w:val="0"/>
      <w:marRight w:val="0"/>
      <w:marTop w:val="0"/>
      <w:marBottom w:val="0"/>
      <w:divBdr>
        <w:top w:val="none" w:sz="0" w:space="0" w:color="auto"/>
        <w:left w:val="none" w:sz="0" w:space="0" w:color="auto"/>
        <w:bottom w:val="none" w:sz="0" w:space="0" w:color="auto"/>
        <w:right w:val="none" w:sz="0" w:space="0" w:color="auto"/>
      </w:divBdr>
    </w:div>
    <w:div w:id="696395992">
      <w:bodyDiv w:val="1"/>
      <w:marLeft w:val="0"/>
      <w:marRight w:val="0"/>
      <w:marTop w:val="0"/>
      <w:marBottom w:val="0"/>
      <w:divBdr>
        <w:top w:val="none" w:sz="0" w:space="0" w:color="auto"/>
        <w:left w:val="none" w:sz="0" w:space="0" w:color="auto"/>
        <w:bottom w:val="none" w:sz="0" w:space="0" w:color="auto"/>
        <w:right w:val="none" w:sz="0" w:space="0" w:color="auto"/>
      </w:divBdr>
    </w:div>
    <w:div w:id="763303059">
      <w:bodyDiv w:val="1"/>
      <w:marLeft w:val="0"/>
      <w:marRight w:val="0"/>
      <w:marTop w:val="0"/>
      <w:marBottom w:val="0"/>
      <w:divBdr>
        <w:top w:val="none" w:sz="0" w:space="0" w:color="auto"/>
        <w:left w:val="none" w:sz="0" w:space="0" w:color="auto"/>
        <w:bottom w:val="none" w:sz="0" w:space="0" w:color="auto"/>
        <w:right w:val="none" w:sz="0" w:space="0" w:color="auto"/>
      </w:divBdr>
    </w:div>
    <w:div w:id="768235086">
      <w:bodyDiv w:val="1"/>
      <w:marLeft w:val="0"/>
      <w:marRight w:val="0"/>
      <w:marTop w:val="0"/>
      <w:marBottom w:val="0"/>
      <w:divBdr>
        <w:top w:val="none" w:sz="0" w:space="0" w:color="auto"/>
        <w:left w:val="none" w:sz="0" w:space="0" w:color="auto"/>
        <w:bottom w:val="none" w:sz="0" w:space="0" w:color="auto"/>
        <w:right w:val="none" w:sz="0" w:space="0" w:color="auto"/>
      </w:divBdr>
    </w:div>
    <w:div w:id="809203643">
      <w:bodyDiv w:val="1"/>
      <w:marLeft w:val="0"/>
      <w:marRight w:val="0"/>
      <w:marTop w:val="0"/>
      <w:marBottom w:val="0"/>
      <w:divBdr>
        <w:top w:val="none" w:sz="0" w:space="0" w:color="auto"/>
        <w:left w:val="none" w:sz="0" w:space="0" w:color="auto"/>
        <w:bottom w:val="none" w:sz="0" w:space="0" w:color="auto"/>
        <w:right w:val="none" w:sz="0" w:space="0" w:color="auto"/>
      </w:divBdr>
    </w:div>
    <w:div w:id="833421682">
      <w:bodyDiv w:val="1"/>
      <w:marLeft w:val="0"/>
      <w:marRight w:val="0"/>
      <w:marTop w:val="0"/>
      <w:marBottom w:val="0"/>
      <w:divBdr>
        <w:top w:val="none" w:sz="0" w:space="0" w:color="auto"/>
        <w:left w:val="none" w:sz="0" w:space="0" w:color="auto"/>
        <w:bottom w:val="none" w:sz="0" w:space="0" w:color="auto"/>
        <w:right w:val="none" w:sz="0" w:space="0" w:color="auto"/>
      </w:divBdr>
    </w:div>
    <w:div w:id="836532825">
      <w:bodyDiv w:val="1"/>
      <w:marLeft w:val="0"/>
      <w:marRight w:val="0"/>
      <w:marTop w:val="0"/>
      <w:marBottom w:val="0"/>
      <w:divBdr>
        <w:top w:val="none" w:sz="0" w:space="0" w:color="auto"/>
        <w:left w:val="none" w:sz="0" w:space="0" w:color="auto"/>
        <w:bottom w:val="none" w:sz="0" w:space="0" w:color="auto"/>
        <w:right w:val="none" w:sz="0" w:space="0" w:color="auto"/>
      </w:divBdr>
    </w:div>
    <w:div w:id="910309624">
      <w:bodyDiv w:val="1"/>
      <w:marLeft w:val="0"/>
      <w:marRight w:val="0"/>
      <w:marTop w:val="0"/>
      <w:marBottom w:val="0"/>
      <w:divBdr>
        <w:top w:val="none" w:sz="0" w:space="0" w:color="auto"/>
        <w:left w:val="none" w:sz="0" w:space="0" w:color="auto"/>
        <w:bottom w:val="none" w:sz="0" w:space="0" w:color="auto"/>
        <w:right w:val="none" w:sz="0" w:space="0" w:color="auto"/>
      </w:divBdr>
    </w:div>
    <w:div w:id="916399249">
      <w:bodyDiv w:val="1"/>
      <w:marLeft w:val="0"/>
      <w:marRight w:val="0"/>
      <w:marTop w:val="0"/>
      <w:marBottom w:val="0"/>
      <w:divBdr>
        <w:top w:val="none" w:sz="0" w:space="0" w:color="auto"/>
        <w:left w:val="none" w:sz="0" w:space="0" w:color="auto"/>
        <w:bottom w:val="none" w:sz="0" w:space="0" w:color="auto"/>
        <w:right w:val="none" w:sz="0" w:space="0" w:color="auto"/>
      </w:divBdr>
    </w:div>
    <w:div w:id="926769474">
      <w:bodyDiv w:val="1"/>
      <w:marLeft w:val="0"/>
      <w:marRight w:val="0"/>
      <w:marTop w:val="0"/>
      <w:marBottom w:val="0"/>
      <w:divBdr>
        <w:top w:val="none" w:sz="0" w:space="0" w:color="auto"/>
        <w:left w:val="none" w:sz="0" w:space="0" w:color="auto"/>
        <w:bottom w:val="none" w:sz="0" w:space="0" w:color="auto"/>
        <w:right w:val="none" w:sz="0" w:space="0" w:color="auto"/>
      </w:divBdr>
    </w:div>
    <w:div w:id="940142821">
      <w:bodyDiv w:val="1"/>
      <w:marLeft w:val="0"/>
      <w:marRight w:val="0"/>
      <w:marTop w:val="0"/>
      <w:marBottom w:val="0"/>
      <w:divBdr>
        <w:top w:val="none" w:sz="0" w:space="0" w:color="auto"/>
        <w:left w:val="none" w:sz="0" w:space="0" w:color="auto"/>
        <w:bottom w:val="none" w:sz="0" w:space="0" w:color="auto"/>
        <w:right w:val="none" w:sz="0" w:space="0" w:color="auto"/>
      </w:divBdr>
    </w:div>
    <w:div w:id="972829048">
      <w:bodyDiv w:val="1"/>
      <w:marLeft w:val="0"/>
      <w:marRight w:val="0"/>
      <w:marTop w:val="0"/>
      <w:marBottom w:val="0"/>
      <w:divBdr>
        <w:top w:val="none" w:sz="0" w:space="0" w:color="auto"/>
        <w:left w:val="none" w:sz="0" w:space="0" w:color="auto"/>
        <w:bottom w:val="none" w:sz="0" w:space="0" w:color="auto"/>
        <w:right w:val="none" w:sz="0" w:space="0" w:color="auto"/>
      </w:divBdr>
    </w:div>
    <w:div w:id="1000157116">
      <w:bodyDiv w:val="1"/>
      <w:marLeft w:val="0"/>
      <w:marRight w:val="0"/>
      <w:marTop w:val="0"/>
      <w:marBottom w:val="0"/>
      <w:divBdr>
        <w:top w:val="none" w:sz="0" w:space="0" w:color="auto"/>
        <w:left w:val="none" w:sz="0" w:space="0" w:color="auto"/>
        <w:bottom w:val="none" w:sz="0" w:space="0" w:color="auto"/>
        <w:right w:val="none" w:sz="0" w:space="0" w:color="auto"/>
      </w:divBdr>
    </w:div>
    <w:div w:id="1000230196">
      <w:bodyDiv w:val="1"/>
      <w:marLeft w:val="0"/>
      <w:marRight w:val="0"/>
      <w:marTop w:val="0"/>
      <w:marBottom w:val="0"/>
      <w:divBdr>
        <w:top w:val="none" w:sz="0" w:space="0" w:color="auto"/>
        <w:left w:val="none" w:sz="0" w:space="0" w:color="auto"/>
        <w:bottom w:val="none" w:sz="0" w:space="0" w:color="auto"/>
        <w:right w:val="none" w:sz="0" w:space="0" w:color="auto"/>
      </w:divBdr>
    </w:div>
    <w:div w:id="1038772900">
      <w:bodyDiv w:val="1"/>
      <w:marLeft w:val="0"/>
      <w:marRight w:val="0"/>
      <w:marTop w:val="0"/>
      <w:marBottom w:val="0"/>
      <w:divBdr>
        <w:top w:val="none" w:sz="0" w:space="0" w:color="auto"/>
        <w:left w:val="none" w:sz="0" w:space="0" w:color="auto"/>
        <w:bottom w:val="none" w:sz="0" w:space="0" w:color="auto"/>
        <w:right w:val="none" w:sz="0" w:space="0" w:color="auto"/>
      </w:divBdr>
    </w:div>
    <w:div w:id="1047754319">
      <w:bodyDiv w:val="1"/>
      <w:marLeft w:val="0"/>
      <w:marRight w:val="0"/>
      <w:marTop w:val="0"/>
      <w:marBottom w:val="0"/>
      <w:divBdr>
        <w:top w:val="none" w:sz="0" w:space="0" w:color="auto"/>
        <w:left w:val="none" w:sz="0" w:space="0" w:color="auto"/>
        <w:bottom w:val="none" w:sz="0" w:space="0" w:color="auto"/>
        <w:right w:val="none" w:sz="0" w:space="0" w:color="auto"/>
      </w:divBdr>
    </w:div>
    <w:div w:id="1062867023">
      <w:bodyDiv w:val="1"/>
      <w:marLeft w:val="0"/>
      <w:marRight w:val="0"/>
      <w:marTop w:val="0"/>
      <w:marBottom w:val="0"/>
      <w:divBdr>
        <w:top w:val="none" w:sz="0" w:space="0" w:color="auto"/>
        <w:left w:val="none" w:sz="0" w:space="0" w:color="auto"/>
        <w:bottom w:val="none" w:sz="0" w:space="0" w:color="auto"/>
        <w:right w:val="none" w:sz="0" w:space="0" w:color="auto"/>
      </w:divBdr>
    </w:div>
    <w:div w:id="1068115884">
      <w:bodyDiv w:val="1"/>
      <w:marLeft w:val="0"/>
      <w:marRight w:val="0"/>
      <w:marTop w:val="0"/>
      <w:marBottom w:val="0"/>
      <w:divBdr>
        <w:top w:val="none" w:sz="0" w:space="0" w:color="auto"/>
        <w:left w:val="none" w:sz="0" w:space="0" w:color="auto"/>
        <w:bottom w:val="none" w:sz="0" w:space="0" w:color="auto"/>
        <w:right w:val="none" w:sz="0" w:space="0" w:color="auto"/>
      </w:divBdr>
    </w:div>
    <w:div w:id="1076172846">
      <w:bodyDiv w:val="1"/>
      <w:marLeft w:val="0"/>
      <w:marRight w:val="0"/>
      <w:marTop w:val="0"/>
      <w:marBottom w:val="0"/>
      <w:divBdr>
        <w:top w:val="none" w:sz="0" w:space="0" w:color="auto"/>
        <w:left w:val="none" w:sz="0" w:space="0" w:color="auto"/>
        <w:bottom w:val="none" w:sz="0" w:space="0" w:color="auto"/>
        <w:right w:val="none" w:sz="0" w:space="0" w:color="auto"/>
      </w:divBdr>
    </w:div>
    <w:div w:id="1083376729">
      <w:bodyDiv w:val="1"/>
      <w:marLeft w:val="0"/>
      <w:marRight w:val="0"/>
      <w:marTop w:val="0"/>
      <w:marBottom w:val="0"/>
      <w:divBdr>
        <w:top w:val="none" w:sz="0" w:space="0" w:color="auto"/>
        <w:left w:val="none" w:sz="0" w:space="0" w:color="auto"/>
        <w:bottom w:val="none" w:sz="0" w:space="0" w:color="auto"/>
        <w:right w:val="none" w:sz="0" w:space="0" w:color="auto"/>
      </w:divBdr>
    </w:div>
    <w:div w:id="1101609626">
      <w:bodyDiv w:val="1"/>
      <w:marLeft w:val="0"/>
      <w:marRight w:val="0"/>
      <w:marTop w:val="0"/>
      <w:marBottom w:val="0"/>
      <w:divBdr>
        <w:top w:val="none" w:sz="0" w:space="0" w:color="auto"/>
        <w:left w:val="none" w:sz="0" w:space="0" w:color="auto"/>
        <w:bottom w:val="none" w:sz="0" w:space="0" w:color="auto"/>
        <w:right w:val="none" w:sz="0" w:space="0" w:color="auto"/>
      </w:divBdr>
    </w:div>
    <w:div w:id="1104156121">
      <w:bodyDiv w:val="1"/>
      <w:marLeft w:val="0"/>
      <w:marRight w:val="0"/>
      <w:marTop w:val="0"/>
      <w:marBottom w:val="0"/>
      <w:divBdr>
        <w:top w:val="none" w:sz="0" w:space="0" w:color="auto"/>
        <w:left w:val="none" w:sz="0" w:space="0" w:color="auto"/>
        <w:bottom w:val="none" w:sz="0" w:space="0" w:color="auto"/>
        <w:right w:val="none" w:sz="0" w:space="0" w:color="auto"/>
      </w:divBdr>
    </w:div>
    <w:div w:id="1110200882">
      <w:bodyDiv w:val="1"/>
      <w:marLeft w:val="0"/>
      <w:marRight w:val="0"/>
      <w:marTop w:val="0"/>
      <w:marBottom w:val="0"/>
      <w:divBdr>
        <w:top w:val="none" w:sz="0" w:space="0" w:color="auto"/>
        <w:left w:val="none" w:sz="0" w:space="0" w:color="auto"/>
        <w:bottom w:val="none" w:sz="0" w:space="0" w:color="auto"/>
        <w:right w:val="none" w:sz="0" w:space="0" w:color="auto"/>
      </w:divBdr>
    </w:div>
    <w:div w:id="1124927818">
      <w:bodyDiv w:val="1"/>
      <w:marLeft w:val="0"/>
      <w:marRight w:val="0"/>
      <w:marTop w:val="0"/>
      <w:marBottom w:val="0"/>
      <w:divBdr>
        <w:top w:val="none" w:sz="0" w:space="0" w:color="auto"/>
        <w:left w:val="none" w:sz="0" w:space="0" w:color="auto"/>
        <w:bottom w:val="none" w:sz="0" w:space="0" w:color="auto"/>
        <w:right w:val="none" w:sz="0" w:space="0" w:color="auto"/>
      </w:divBdr>
    </w:div>
    <w:div w:id="1136410718">
      <w:bodyDiv w:val="1"/>
      <w:marLeft w:val="0"/>
      <w:marRight w:val="0"/>
      <w:marTop w:val="0"/>
      <w:marBottom w:val="0"/>
      <w:divBdr>
        <w:top w:val="none" w:sz="0" w:space="0" w:color="auto"/>
        <w:left w:val="none" w:sz="0" w:space="0" w:color="auto"/>
        <w:bottom w:val="none" w:sz="0" w:space="0" w:color="auto"/>
        <w:right w:val="none" w:sz="0" w:space="0" w:color="auto"/>
      </w:divBdr>
    </w:div>
    <w:div w:id="1152411742">
      <w:bodyDiv w:val="1"/>
      <w:marLeft w:val="0"/>
      <w:marRight w:val="0"/>
      <w:marTop w:val="0"/>
      <w:marBottom w:val="0"/>
      <w:divBdr>
        <w:top w:val="none" w:sz="0" w:space="0" w:color="auto"/>
        <w:left w:val="none" w:sz="0" w:space="0" w:color="auto"/>
        <w:bottom w:val="none" w:sz="0" w:space="0" w:color="auto"/>
        <w:right w:val="none" w:sz="0" w:space="0" w:color="auto"/>
      </w:divBdr>
    </w:div>
    <w:div w:id="1169056598">
      <w:bodyDiv w:val="1"/>
      <w:marLeft w:val="0"/>
      <w:marRight w:val="0"/>
      <w:marTop w:val="0"/>
      <w:marBottom w:val="0"/>
      <w:divBdr>
        <w:top w:val="none" w:sz="0" w:space="0" w:color="auto"/>
        <w:left w:val="none" w:sz="0" w:space="0" w:color="auto"/>
        <w:bottom w:val="none" w:sz="0" w:space="0" w:color="auto"/>
        <w:right w:val="none" w:sz="0" w:space="0" w:color="auto"/>
      </w:divBdr>
    </w:div>
    <w:div w:id="1210144446">
      <w:bodyDiv w:val="1"/>
      <w:marLeft w:val="0"/>
      <w:marRight w:val="0"/>
      <w:marTop w:val="0"/>
      <w:marBottom w:val="0"/>
      <w:divBdr>
        <w:top w:val="none" w:sz="0" w:space="0" w:color="auto"/>
        <w:left w:val="none" w:sz="0" w:space="0" w:color="auto"/>
        <w:bottom w:val="none" w:sz="0" w:space="0" w:color="auto"/>
        <w:right w:val="none" w:sz="0" w:space="0" w:color="auto"/>
      </w:divBdr>
    </w:div>
    <w:div w:id="1228034274">
      <w:bodyDiv w:val="1"/>
      <w:marLeft w:val="0"/>
      <w:marRight w:val="0"/>
      <w:marTop w:val="0"/>
      <w:marBottom w:val="0"/>
      <w:divBdr>
        <w:top w:val="none" w:sz="0" w:space="0" w:color="auto"/>
        <w:left w:val="none" w:sz="0" w:space="0" w:color="auto"/>
        <w:bottom w:val="none" w:sz="0" w:space="0" w:color="auto"/>
        <w:right w:val="none" w:sz="0" w:space="0" w:color="auto"/>
      </w:divBdr>
    </w:div>
    <w:div w:id="1241137387">
      <w:bodyDiv w:val="1"/>
      <w:marLeft w:val="0"/>
      <w:marRight w:val="0"/>
      <w:marTop w:val="0"/>
      <w:marBottom w:val="0"/>
      <w:divBdr>
        <w:top w:val="none" w:sz="0" w:space="0" w:color="auto"/>
        <w:left w:val="none" w:sz="0" w:space="0" w:color="auto"/>
        <w:bottom w:val="none" w:sz="0" w:space="0" w:color="auto"/>
        <w:right w:val="none" w:sz="0" w:space="0" w:color="auto"/>
      </w:divBdr>
    </w:div>
    <w:div w:id="1256088055">
      <w:bodyDiv w:val="1"/>
      <w:marLeft w:val="0"/>
      <w:marRight w:val="0"/>
      <w:marTop w:val="0"/>
      <w:marBottom w:val="0"/>
      <w:divBdr>
        <w:top w:val="none" w:sz="0" w:space="0" w:color="auto"/>
        <w:left w:val="none" w:sz="0" w:space="0" w:color="auto"/>
        <w:bottom w:val="none" w:sz="0" w:space="0" w:color="auto"/>
        <w:right w:val="none" w:sz="0" w:space="0" w:color="auto"/>
      </w:divBdr>
    </w:div>
    <w:div w:id="1296058111">
      <w:bodyDiv w:val="1"/>
      <w:marLeft w:val="0"/>
      <w:marRight w:val="0"/>
      <w:marTop w:val="0"/>
      <w:marBottom w:val="0"/>
      <w:divBdr>
        <w:top w:val="none" w:sz="0" w:space="0" w:color="auto"/>
        <w:left w:val="none" w:sz="0" w:space="0" w:color="auto"/>
        <w:bottom w:val="none" w:sz="0" w:space="0" w:color="auto"/>
        <w:right w:val="none" w:sz="0" w:space="0" w:color="auto"/>
      </w:divBdr>
    </w:div>
    <w:div w:id="1300652495">
      <w:bodyDiv w:val="1"/>
      <w:marLeft w:val="0"/>
      <w:marRight w:val="0"/>
      <w:marTop w:val="0"/>
      <w:marBottom w:val="0"/>
      <w:divBdr>
        <w:top w:val="none" w:sz="0" w:space="0" w:color="auto"/>
        <w:left w:val="none" w:sz="0" w:space="0" w:color="auto"/>
        <w:bottom w:val="none" w:sz="0" w:space="0" w:color="auto"/>
        <w:right w:val="none" w:sz="0" w:space="0" w:color="auto"/>
      </w:divBdr>
    </w:div>
    <w:div w:id="1310597320">
      <w:bodyDiv w:val="1"/>
      <w:marLeft w:val="0"/>
      <w:marRight w:val="0"/>
      <w:marTop w:val="0"/>
      <w:marBottom w:val="0"/>
      <w:divBdr>
        <w:top w:val="none" w:sz="0" w:space="0" w:color="auto"/>
        <w:left w:val="none" w:sz="0" w:space="0" w:color="auto"/>
        <w:bottom w:val="none" w:sz="0" w:space="0" w:color="auto"/>
        <w:right w:val="none" w:sz="0" w:space="0" w:color="auto"/>
      </w:divBdr>
    </w:div>
    <w:div w:id="1319923492">
      <w:bodyDiv w:val="1"/>
      <w:marLeft w:val="0"/>
      <w:marRight w:val="0"/>
      <w:marTop w:val="0"/>
      <w:marBottom w:val="0"/>
      <w:divBdr>
        <w:top w:val="none" w:sz="0" w:space="0" w:color="auto"/>
        <w:left w:val="none" w:sz="0" w:space="0" w:color="auto"/>
        <w:bottom w:val="none" w:sz="0" w:space="0" w:color="auto"/>
        <w:right w:val="none" w:sz="0" w:space="0" w:color="auto"/>
      </w:divBdr>
    </w:div>
    <w:div w:id="1395276456">
      <w:bodyDiv w:val="1"/>
      <w:marLeft w:val="0"/>
      <w:marRight w:val="0"/>
      <w:marTop w:val="0"/>
      <w:marBottom w:val="0"/>
      <w:divBdr>
        <w:top w:val="none" w:sz="0" w:space="0" w:color="auto"/>
        <w:left w:val="none" w:sz="0" w:space="0" w:color="auto"/>
        <w:bottom w:val="none" w:sz="0" w:space="0" w:color="auto"/>
        <w:right w:val="none" w:sz="0" w:space="0" w:color="auto"/>
      </w:divBdr>
    </w:div>
    <w:div w:id="1396010395">
      <w:bodyDiv w:val="1"/>
      <w:marLeft w:val="0"/>
      <w:marRight w:val="0"/>
      <w:marTop w:val="0"/>
      <w:marBottom w:val="0"/>
      <w:divBdr>
        <w:top w:val="none" w:sz="0" w:space="0" w:color="auto"/>
        <w:left w:val="none" w:sz="0" w:space="0" w:color="auto"/>
        <w:bottom w:val="none" w:sz="0" w:space="0" w:color="auto"/>
        <w:right w:val="none" w:sz="0" w:space="0" w:color="auto"/>
      </w:divBdr>
    </w:div>
    <w:div w:id="1429883042">
      <w:bodyDiv w:val="1"/>
      <w:marLeft w:val="0"/>
      <w:marRight w:val="0"/>
      <w:marTop w:val="0"/>
      <w:marBottom w:val="0"/>
      <w:divBdr>
        <w:top w:val="none" w:sz="0" w:space="0" w:color="auto"/>
        <w:left w:val="none" w:sz="0" w:space="0" w:color="auto"/>
        <w:bottom w:val="none" w:sz="0" w:space="0" w:color="auto"/>
        <w:right w:val="none" w:sz="0" w:space="0" w:color="auto"/>
      </w:divBdr>
    </w:div>
    <w:div w:id="1453398722">
      <w:bodyDiv w:val="1"/>
      <w:marLeft w:val="0"/>
      <w:marRight w:val="0"/>
      <w:marTop w:val="0"/>
      <w:marBottom w:val="0"/>
      <w:divBdr>
        <w:top w:val="none" w:sz="0" w:space="0" w:color="auto"/>
        <w:left w:val="none" w:sz="0" w:space="0" w:color="auto"/>
        <w:bottom w:val="none" w:sz="0" w:space="0" w:color="auto"/>
        <w:right w:val="none" w:sz="0" w:space="0" w:color="auto"/>
      </w:divBdr>
    </w:div>
    <w:div w:id="1463232289">
      <w:bodyDiv w:val="1"/>
      <w:marLeft w:val="0"/>
      <w:marRight w:val="0"/>
      <w:marTop w:val="0"/>
      <w:marBottom w:val="0"/>
      <w:divBdr>
        <w:top w:val="none" w:sz="0" w:space="0" w:color="auto"/>
        <w:left w:val="none" w:sz="0" w:space="0" w:color="auto"/>
        <w:bottom w:val="none" w:sz="0" w:space="0" w:color="auto"/>
        <w:right w:val="none" w:sz="0" w:space="0" w:color="auto"/>
      </w:divBdr>
    </w:div>
    <w:div w:id="1469468180">
      <w:bodyDiv w:val="1"/>
      <w:marLeft w:val="0"/>
      <w:marRight w:val="0"/>
      <w:marTop w:val="0"/>
      <w:marBottom w:val="0"/>
      <w:divBdr>
        <w:top w:val="none" w:sz="0" w:space="0" w:color="auto"/>
        <w:left w:val="none" w:sz="0" w:space="0" w:color="auto"/>
        <w:bottom w:val="none" w:sz="0" w:space="0" w:color="auto"/>
        <w:right w:val="none" w:sz="0" w:space="0" w:color="auto"/>
      </w:divBdr>
    </w:div>
    <w:div w:id="1492138337">
      <w:bodyDiv w:val="1"/>
      <w:marLeft w:val="0"/>
      <w:marRight w:val="0"/>
      <w:marTop w:val="0"/>
      <w:marBottom w:val="0"/>
      <w:divBdr>
        <w:top w:val="none" w:sz="0" w:space="0" w:color="auto"/>
        <w:left w:val="none" w:sz="0" w:space="0" w:color="auto"/>
        <w:bottom w:val="none" w:sz="0" w:space="0" w:color="auto"/>
        <w:right w:val="none" w:sz="0" w:space="0" w:color="auto"/>
      </w:divBdr>
    </w:div>
    <w:div w:id="1506163548">
      <w:bodyDiv w:val="1"/>
      <w:marLeft w:val="0"/>
      <w:marRight w:val="0"/>
      <w:marTop w:val="0"/>
      <w:marBottom w:val="0"/>
      <w:divBdr>
        <w:top w:val="none" w:sz="0" w:space="0" w:color="auto"/>
        <w:left w:val="none" w:sz="0" w:space="0" w:color="auto"/>
        <w:bottom w:val="none" w:sz="0" w:space="0" w:color="auto"/>
        <w:right w:val="none" w:sz="0" w:space="0" w:color="auto"/>
      </w:divBdr>
    </w:div>
    <w:div w:id="1515680538">
      <w:bodyDiv w:val="1"/>
      <w:marLeft w:val="0"/>
      <w:marRight w:val="0"/>
      <w:marTop w:val="0"/>
      <w:marBottom w:val="0"/>
      <w:divBdr>
        <w:top w:val="none" w:sz="0" w:space="0" w:color="auto"/>
        <w:left w:val="none" w:sz="0" w:space="0" w:color="auto"/>
        <w:bottom w:val="none" w:sz="0" w:space="0" w:color="auto"/>
        <w:right w:val="none" w:sz="0" w:space="0" w:color="auto"/>
      </w:divBdr>
    </w:div>
    <w:div w:id="1515725076">
      <w:bodyDiv w:val="1"/>
      <w:marLeft w:val="0"/>
      <w:marRight w:val="0"/>
      <w:marTop w:val="0"/>
      <w:marBottom w:val="0"/>
      <w:divBdr>
        <w:top w:val="none" w:sz="0" w:space="0" w:color="auto"/>
        <w:left w:val="none" w:sz="0" w:space="0" w:color="auto"/>
        <w:bottom w:val="none" w:sz="0" w:space="0" w:color="auto"/>
        <w:right w:val="none" w:sz="0" w:space="0" w:color="auto"/>
      </w:divBdr>
    </w:div>
    <w:div w:id="1535774404">
      <w:bodyDiv w:val="1"/>
      <w:marLeft w:val="0"/>
      <w:marRight w:val="0"/>
      <w:marTop w:val="0"/>
      <w:marBottom w:val="0"/>
      <w:divBdr>
        <w:top w:val="none" w:sz="0" w:space="0" w:color="auto"/>
        <w:left w:val="none" w:sz="0" w:space="0" w:color="auto"/>
        <w:bottom w:val="none" w:sz="0" w:space="0" w:color="auto"/>
        <w:right w:val="none" w:sz="0" w:space="0" w:color="auto"/>
      </w:divBdr>
    </w:div>
    <w:div w:id="1538470529">
      <w:bodyDiv w:val="1"/>
      <w:marLeft w:val="0"/>
      <w:marRight w:val="0"/>
      <w:marTop w:val="0"/>
      <w:marBottom w:val="0"/>
      <w:divBdr>
        <w:top w:val="none" w:sz="0" w:space="0" w:color="auto"/>
        <w:left w:val="none" w:sz="0" w:space="0" w:color="auto"/>
        <w:bottom w:val="none" w:sz="0" w:space="0" w:color="auto"/>
        <w:right w:val="none" w:sz="0" w:space="0" w:color="auto"/>
      </w:divBdr>
    </w:div>
    <w:div w:id="1539899873">
      <w:bodyDiv w:val="1"/>
      <w:marLeft w:val="0"/>
      <w:marRight w:val="0"/>
      <w:marTop w:val="0"/>
      <w:marBottom w:val="0"/>
      <w:divBdr>
        <w:top w:val="none" w:sz="0" w:space="0" w:color="auto"/>
        <w:left w:val="none" w:sz="0" w:space="0" w:color="auto"/>
        <w:bottom w:val="none" w:sz="0" w:space="0" w:color="auto"/>
        <w:right w:val="none" w:sz="0" w:space="0" w:color="auto"/>
      </w:divBdr>
    </w:div>
    <w:div w:id="1564758160">
      <w:bodyDiv w:val="1"/>
      <w:marLeft w:val="0"/>
      <w:marRight w:val="0"/>
      <w:marTop w:val="0"/>
      <w:marBottom w:val="0"/>
      <w:divBdr>
        <w:top w:val="none" w:sz="0" w:space="0" w:color="auto"/>
        <w:left w:val="none" w:sz="0" w:space="0" w:color="auto"/>
        <w:bottom w:val="none" w:sz="0" w:space="0" w:color="auto"/>
        <w:right w:val="none" w:sz="0" w:space="0" w:color="auto"/>
      </w:divBdr>
    </w:div>
    <w:div w:id="1591231210">
      <w:bodyDiv w:val="1"/>
      <w:marLeft w:val="0"/>
      <w:marRight w:val="0"/>
      <w:marTop w:val="0"/>
      <w:marBottom w:val="0"/>
      <w:divBdr>
        <w:top w:val="none" w:sz="0" w:space="0" w:color="auto"/>
        <w:left w:val="none" w:sz="0" w:space="0" w:color="auto"/>
        <w:bottom w:val="none" w:sz="0" w:space="0" w:color="auto"/>
        <w:right w:val="none" w:sz="0" w:space="0" w:color="auto"/>
      </w:divBdr>
    </w:div>
    <w:div w:id="1599873120">
      <w:bodyDiv w:val="1"/>
      <w:marLeft w:val="0"/>
      <w:marRight w:val="0"/>
      <w:marTop w:val="0"/>
      <w:marBottom w:val="0"/>
      <w:divBdr>
        <w:top w:val="none" w:sz="0" w:space="0" w:color="auto"/>
        <w:left w:val="none" w:sz="0" w:space="0" w:color="auto"/>
        <w:bottom w:val="none" w:sz="0" w:space="0" w:color="auto"/>
        <w:right w:val="none" w:sz="0" w:space="0" w:color="auto"/>
      </w:divBdr>
    </w:div>
    <w:div w:id="1609318111">
      <w:bodyDiv w:val="1"/>
      <w:marLeft w:val="0"/>
      <w:marRight w:val="0"/>
      <w:marTop w:val="0"/>
      <w:marBottom w:val="0"/>
      <w:divBdr>
        <w:top w:val="none" w:sz="0" w:space="0" w:color="auto"/>
        <w:left w:val="none" w:sz="0" w:space="0" w:color="auto"/>
        <w:bottom w:val="none" w:sz="0" w:space="0" w:color="auto"/>
        <w:right w:val="none" w:sz="0" w:space="0" w:color="auto"/>
      </w:divBdr>
    </w:div>
    <w:div w:id="1610354925">
      <w:bodyDiv w:val="1"/>
      <w:marLeft w:val="0"/>
      <w:marRight w:val="0"/>
      <w:marTop w:val="0"/>
      <w:marBottom w:val="0"/>
      <w:divBdr>
        <w:top w:val="none" w:sz="0" w:space="0" w:color="auto"/>
        <w:left w:val="none" w:sz="0" w:space="0" w:color="auto"/>
        <w:bottom w:val="none" w:sz="0" w:space="0" w:color="auto"/>
        <w:right w:val="none" w:sz="0" w:space="0" w:color="auto"/>
      </w:divBdr>
    </w:div>
    <w:div w:id="1641498658">
      <w:bodyDiv w:val="1"/>
      <w:marLeft w:val="0"/>
      <w:marRight w:val="0"/>
      <w:marTop w:val="0"/>
      <w:marBottom w:val="0"/>
      <w:divBdr>
        <w:top w:val="none" w:sz="0" w:space="0" w:color="auto"/>
        <w:left w:val="none" w:sz="0" w:space="0" w:color="auto"/>
        <w:bottom w:val="none" w:sz="0" w:space="0" w:color="auto"/>
        <w:right w:val="none" w:sz="0" w:space="0" w:color="auto"/>
      </w:divBdr>
    </w:div>
    <w:div w:id="1647708296">
      <w:bodyDiv w:val="1"/>
      <w:marLeft w:val="0"/>
      <w:marRight w:val="0"/>
      <w:marTop w:val="0"/>
      <w:marBottom w:val="0"/>
      <w:divBdr>
        <w:top w:val="none" w:sz="0" w:space="0" w:color="auto"/>
        <w:left w:val="none" w:sz="0" w:space="0" w:color="auto"/>
        <w:bottom w:val="none" w:sz="0" w:space="0" w:color="auto"/>
        <w:right w:val="none" w:sz="0" w:space="0" w:color="auto"/>
      </w:divBdr>
    </w:div>
    <w:div w:id="1656102852">
      <w:bodyDiv w:val="1"/>
      <w:marLeft w:val="0"/>
      <w:marRight w:val="0"/>
      <w:marTop w:val="0"/>
      <w:marBottom w:val="0"/>
      <w:divBdr>
        <w:top w:val="none" w:sz="0" w:space="0" w:color="auto"/>
        <w:left w:val="none" w:sz="0" w:space="0" w:color="auto"/>
        <w:bottom w:val="none" w:sz="0" w:space="0" w:color="auto"/>
        <w:right w:val="none" w:sz="0" w:space="0" w:color="auto"/>
      </w:divBdr>
    </w:div>
    <w:div w:id="1670020400">
      <w:bodyDiv w:val="1"/>
      <w:marLeft w:val="0"/>
      <w:marRight w:val="0"/>
      <w:marTop w:val="0"/>
      <w:marBottom w:val="0"/>
      <w:divBdr>
        <w:top w:val="none" w:sz="0" w:space="0" w:color="auto"/>
        <w:left w:val="none" w:sz="0" w:space="0" w:color="auto"/>
        <w:bottom w:val="none" w:sz="0" w:space="0" w:color="auto"/>
        <w:right w:val="none" w:sz="0" w:space="0" w:color="auto"/>
      </w:divBdr>
    </w:div>
    <w:div w:id="1705903152">
      <w:bodyDiv w:val="1"/>
      <w:marLeft w:val="0"/>
      <w:marRight w:val="0"/>
      <w:marTop w:val="0"/>
      <w:marBottom w:val="0"/>
      <w:divBdr>
        <w:top w:val="none" w:sz="0" w:space="0" w:color="auto"/>
        <w:left w:val="none" w:sz="0" w:space="0" w:color="auto"/>
        <w:bottom w:val="none" w:sz="0" w:space="0" w:color="auto"/>
        <w:right w:val="none" w:sz="0" w:space="0" w:color="auto"/>
      </w:divBdr>
    </w:div>
    <w:div w:id="1712881255">
      <w:bodyDiv w:val="1"/>
      <w:marLeft w:val="0"/>
      <w:marRight w:val="0"/>
      <w:marTop w:val="0"/>
      <w:marBottom w:val="0"/>
      <w:divBdr>
        <w:top w:val="none" w:sz="0" w:space="0" w:color="auto"/>
        <w:left w:val="none" w:sz="0" w:space="0" w:color="auto"/>
        <w:bottom w:val="none" w:sz="0" w:space="0" w:color="auto"/>
        <w:right w:val="none" w:sz="0" w:space="0" w:color="auto"/>
      </w:divBdr>
    </w:div>
    <w:div w:id="1716855757">
      <w:bodyDiv w:val="1"/>
      <w:marLeft w:val="0"/>
      <w:marRight w:val="0"/>
      <w:marTop w:val="0"/>
      <w:marBottom w:val="0"/>
      <w:divBdr>
        <w:top w:val="none" w:sz="0" w:space="0" w:color="auto"/>
        <w:left w:val="none" w:sz="0" w:space="0" w:color="auto"/>
        <w:bottom w:val="none" w:sz="0" w:space="0" w:color="auto"/>
        <w:right w:val="none" w:sz="0" w:space="0" w:color="auto"/>
      </w:divBdr>
    </w:div>
    <w:div w:id="1722898573">
      <w:bodyDiv w:val="1"/>
      <w:marLeft w:val="0"/>
      <w:marRight w:val="0"/>
      <w:marTop w:val="0"/>
      <w:marBottom w:val="0"/>
      <w:divBdr>
        <w:top w:val="none" w:sz="0" w:space="0" w:color="auto"/>
        <w:left w:val="none" w:sz="0" w:space="0" w:color="auto"/>
        <w:bottom w:val="none" w:sz="0" w:space="0" w:color="auto"/>
        <w:right w:val="none" w:sz="0" w:space="0" w:color="auto"/>
      </w:divBdr>
    </w:div>
    <w:div w:id="1739474085">
      <w:bodyDiv w:val="1"/>
      <w:marLeft w:val="0"/>
      <w:marRight w:val="0"/>
      <w:marTop w:val="0"/>
      <w:marBottom w:val="0"/>
      <w:divBdr>
        <w:top w:val="none" w:sz="0" w:space="0" w:color="auto"/>
        <w:left w:val="none" w:sz="0" w:space="0" w:color="auto"/>
        <w:bottom w:val="none" w:sz="0" w:space="0" w:color="auto"/>
        <w:right w:val="none" w:sz="0" w:space="0" w:color="auto"/>
      </w:divBdr>
    </w:div>
    <w:div w:id="1757483180">
      <w:bodyDiv w:val="1"/>
      <w:marLeft w:val="0"/>
      <w:marRight w:val="0"/>
      <w:marTop w:val="0"/>
      <w:marBottom w:val="0"/>
      <w:divBdr>
        <w:top w:val="none" w:sz="0" w:space="0" w:color="auto"/>
        <w:left w:val="none" w:sz="0" w:space="0" w:color="auto"/>
        <w:bottom w:val="none" w:sz="0" w:space="0" w:color="auto"/>
        <w:right w:val="none" w:sz="0" w:space="0" w:color="auto"/>
      </w:divBdr>
    </w:div>
    <w:div w:id="1771075971">
      <w:bodyDiv w:val="1"/>
      <w:marLeft w:val="0"/>
      <w:marRight w:val="0"/>
      <w:marTop w:val="0"/>
      <w:marBottom w:val="0"/>
      <w:divBdr>
        <w:top w:val="none" w:sz="0" w:space="0" w:color="auto"/>
        <w:left w:val="none" w:sz="0" w:space="0" w:color="auto"/>
        <w:bottom w:val="none" w:sz="0" w:space="0" w:color="auto"/>
        <w:right w:val="none" w:sz="0" w:space="0" w:color="auto"/>
      </w:divBdr>
    </w:div>
    <w:div w:id="1788040209">
      <w:bodyDiv w:val="1"/>
      <w:marLeft w:val="0"/>
      <w:marRight w:val="0"/>
      <w:marTop w:val="0"/>
      <w:marBottom w:val="0"/>
      <w:divBdr>
        <w:top w:val="none" w:sz="0" w:space="0" w:color="auto"/>
        <w:left w:val="none" w:sz="0" w:space="0" w:color="auto"/>
        <w:bottom w:val="none" w:sz="0" w:space="0" w:color="auto"/>
        <w:right w:val="none" w:sz="0" w:space="0" w:color="auto"/>
      </w:divBdr>
    </w:div>
    <w:div w:id="1799956778">
      <w:bodyDiv w:val="1"/>
      <w:marLeft w:val="0"/>
      <w:marRight w:val="0"/>
      <w:marTop w:val="0"/>
      <w:marBottom w:val="0"/>
      <w:divBdr>
        <w:top w:val="none" w:sz="0" w:space="0" w:color="auto"/>
        <w:left w:val="none" w:sz="0" w:space="0" w:color="auto"/>
        <w:bottom w:val="none" w:sz="0" w:space="0" w:color="auto"/>
        <w:right w:val="none" w:sz="0" w:space="0" w:color="auto"/>
      </w:divBdr>
    </w:div>
    <w:div w:id="1810508953">
      <w:bodyDiv w:val="1"/>
      <w:marLeft w:val="0"/>
      <w:marRight w:val="0"/>
      <w:marTop w:val="0"/>
      <w:marBottom w:val="0"/>
      <w:divBdr>
        <w:top w:val="none" w:sz="0" w:space="0" w:color="auto"/>
        <w:left w:val="none" w:sz="0" w:space="0" w:color="auto"/>
        <w:bottom w:val="none" w:sz="0" w:space="0" w:color="auto"/>
        <w:right w:val="none" w:sz="0" w:space="0" w:color="auto"/>
      </w:divBdr>
    </w:div>
    <w:div w:id="1828478069">
      <w:bodyDiv w:val="1"/>
      <w:marLeft w:val="0"/>
      <w:marRight w:val="0"/>
      <w:marTop w:val="0"/>
      <w:marBottom w:val="0"/>
      <w:divBdr>
        <w:top w:val="none" w:sz="0" w:space="0" w:color="auto"/>
        <w:left w:val="none" w:sz="0" w:space="0" w:color="auto"/>
        <w:bottom w:val="none" w:sz="0" w:space="0" w:color="auto"/>
        <w:right w:val="none" w:sz="0" w:space="0" w:color="auto"/>
      </w:divBdr>
    </w:div>
    <w:div w:id="1847859428">
      <w:bodyDiv w:val="1"/>
      <w:marLeft w:val="0"/>
      <w:marRight w:val="0"/>
      <w:marTop w:val="0"/>
      <w:marBottom w:val="0"/>
      <w:divBdr>
        <w:top w:val="none" w:sz="0" w:space="0" w:color="auto"/>
        <w:left w:val="none" w:sz="0" w:space="0" w:color="auto"/>
        <w:bottom w:val="none" w:sz="0" w:space="0" w:color="auto"/>
        <w:right w:val="none" w:sz="0" w:space="0" w:color="auto"/>
      </w:divBdr>
    </w:div>
    <w:div w:id="1855799321">
      <w:bodyDiv w:val="1"/>
      <w:marLeft w:val="0"/>
      <w:marRight w:val="0"/>
      <w:marTop w:val="0"/>
      <w:marBottom w:val="0"/>
      <w:divBdr>
        <w:top w:val="none" w:sz="0" w:space="0" w:color="auto"/>
        <w:left w:val="none" w:sz="0" w:space="0" w:color="auto"/>
        <w:bottom w:val="none" w:sz="0" w:space="0" w:color="auto"/>
        <w:right w:val="none" w:sz="0" w:space="0" w:color="auto"/>
      </w:divBdr>
    </w:div>
    <w:div w:id="1869218703">
      <w:bodyDiv w:val="1"/>
      <w:marLeft w:val="0"/>
      <w:marRight w:val="0"/>
      <w:marTop w:val="0"/>
      <w:marBottom w:val="0"/>
      <w:divBdr>
        <w:top w:val="none" w:sz="0" w:space="0" w:color="auto"/>
        <w:left w:val="none" w:sz="0" w:space="0" w:color="auto"/>
        <w:bottom w:val="none" w:sz="0" w:space="0" w:color="auto"/>
        <w:right w:val="none" w:sz="0" w:space="0" w:color="auto"/>
      </w:divBdr>
    </w:div>
    <w:div w:id="1874031891">
      <w:bodyDiv w:val="1"/>
      <w:marLeft w:val="0"/>
      <w:marRight w:val="0"/>
      <w:marTop w:val="0"/>
      <w:marBottom w:val="0"/>
      <w:divBdr>
        <w:top w:val="none" w:sz="0" w:space="0" w:color="auto"/>
        <w:left w:val="none" w:sz="0" w:space="0" w:color="auto"/>
        <w:bottom w:val="none" w:sz="0" w:space="0" w:color="auto"/>
        <w:right w:val="none" w:sz="0" w:space="0" w:color="auto"/>
      </w:divBdr>
    </w:div>
    <w:div w:id="1878276320">
      <w:bodyDiv w:val="1"/>
      <w:marLeft w:val="0"/>
      <w:marRight w:val="0"/>
      <w:marTop w:val="0"/>
      <w:marBottom w:val="0"/>
      <w:divBdr>
        <w:top w:val="none" w:sz="0" w:space="0" w:color="auto"/>
        <w:left w:val="none" w:sz="0" w:space="0" w:color="auto"/>
        <w:bottom w:val="none" w:sz="0" w:space="0" w:color="auto"/>
        <w:right w:val="none" w:sz="0" w:space="0" w:color="auto"/>
      </w:divBdr>
    </w:div>
    <w:div w:id="1887794809">
      <w:bodyDiv w:val="1"/>
      <w:marLeft w:val="0"/>
      <w:marRight w:val="0"/>
      <w:marTop w:val="0"/>
      <w:marBottom w:val="0"/>
      <w:divBdr>
        <w:top w:val="none" w:sz="0" w:space="0" w:color="auto"/>
        <w:left w:val="none" w:sz="0" w:space="0" w:color="auto"/>
        <w:bottom w:val="none" w:sz="0" w:space="0" w:color="auto"/>
        <w:right w:val="none" w:sz="0" w:space="0" w:color="auto"/>
      </w:divBdr>
    </w:div>
    <w:div w:id="1889686591">
      <w:bodyDiv w:val="1"/>
      <w:marLeft w:val="0"/>
      <w:marRight w:val="0"/>
      <w:marTop w:val="0"/>
      <w:marBottom w:val="0"/>
      <w:divBdr>
        <w:top w:val="none" w:sz="0" w:space="0" w:color="auto"/>
        <w:left w:val="none" w:sz="0" w:space="0" w:color="auto"/>
        <w:bottom w:val="none" w:sz="0" w:space="0" w:color="auto"/>
        <w:right w:val="none" w:sz="0" w:space="0" w:color="auto"/>
      </w:divBdr>
    </w:div>
    <w:div w:id="1898855697">
      <w:bodyDiv w:val="1"/>
      <w:marLeft w:val="0"/>
      <w:marRight w:val="0"/>
      <w:marTop w:val="0"/>
      <w:marBottom w:val="0"/>
      <w:divBdr>
        <w:top w:val="none" w:sz="0" w:space="0" w:color="auto"/>
        <w:left w:val="none" w:sz="0" w:space="0" w:color="auto"/>
        <w:bottom w:val="none" w:sz="0" w:space="0" w:color="auto"/>
        <w:right w:val="none" w:sz="0" w:space="0" w:color="auto"/>
      </w:divBdr>
    </w:div>
    <w:div w:id="1906648399">
      <w:bodyDiv w:val="1"/>
      <w:marLeft w:val="0"/>
      <w:marRight w:val="0"/>
      <w:marTop w:val="0"/>
      <w:marBottom w:val="0"/>
      <w:divBdr>
        <w:top w:val="none" w:sz="0" w:space="0" w:color="auto"/>
        <w:left w:val="none" w:sz="0" w:space="0" w:color="auto"/>
        <w:bottom w:val="none" w:sz="0" w:space="0" w:color="auto"/>
        <w:right w:val="none" w:sz="0" w:space="0" w:color="auto"/>
      </w:divBdr>
    </w:div>
    <w:div w:id="1931429053">
      <w:bodyDiv w:val="1"/>
      <w:marLeft w:val="0"/>
      <w:marRight w:val="0"/>
      <w:marTop w:val="0"/>
      <w:marBottom w:val="0"/>
      <w:divBdr>
        <w:top w:val="none" w:sz="0" w:space="0" w:color="auto"/>
        <w:left w:val="none" w:sz="0" w:space="0" w:color="auto"/>
        <w:bottom w:val="none" w:sz="0" w:space="0" w:color="auto"/>
        <w:right w:val="none" w:sz="0" w:space="0" w:color="auto"/>
      </w:divBdr>
    </w:div>
    <w:div w:id="1939017233">
      <w:bodyDiv w:val="1"/>
      <w:marLeft w:val="0"/>
      <w:marRight w:val="0"/>
      <w:marTop w:val="0"/>
      <w:marBottom w:val="0"/>
      <w:divBdr>
        <w:top w:val="none" w:sz="0" w:space="0" w:color="auto"/>
        <w:left w:val="none" w:sz="0" w:space="0" w:color="auto"/>
        <w:bottom w:val="none" w:sz="0" w:space="0" w:color="auto"/>
        <w:right w:val="none" w:sz="0" w:space="0" w:color="auto"/>
      </w:divBdr>
    </w:div>
    <w:div w:id="1940944777">
      <w:bodyDiv w:val="1"/>
      <w:marLeft w:val="0"/>
      <w:marRight w:val="0"/>
      <w:marTop w:val="0"/>
      <w:marBottom w:val="0"/>
      <w:divBdr>
        <w:top w:val="none" w:sz="0" w:space="0" w:color="auto"/>
        <w:left w:val="none" w:sz="0" w:space="0" w:color="auto"/>
        <w:bottom w:val="none" w:sz="0" w:space="0" w:color="auto"/>
        <w:right w:val="none" w:sz="0" w:space="0" w:color="auto"/>
      </w:divBdr>
    </w:div>
    <w:div w:id="1954633071">
      <w:bodyDiv w:val="1"/>
      <w:marLeft w:val="0"/>
      <w:marRight w:val="0"/>
      <w:marTop w:val="0"/>
      <w:marBottom w:val="0"/>
      <w:divBdr>
        <w:top w:val="none" w:sz="0" w:space="0" w:color="auto"/>
        <w:left w:val="none" w:sz="0" w:space="0" w:color="auto"/>
        <w:bottom w:val="none" w:sz="0" w:space="0" w:color="auto"/>
        <w:right w:val="none" w:sz="0" w:space="0" w:color="auto"/>
      </w:divBdr>
    </w:div>
    <w:div w:id="1977367486">
      <w:bodyDiv w:val="1"/>
      <w:marLeft w:val="0"/>
      <w:marRight w:val="0"/>
      <w:marTop w:val="0"/>
      <w:marBottom w:val="0"/>
      <w:divBdr>
        <w:top w:val="none" w:sz="0" w:space="0" w:color="auto"/>
        <w:left w:val="none" w:sz="0" w:space="0" w:color="auto"/>
        <w:bottom w:val="none" w:sz="0" w:space="0" w:color="auto"/>
        <w:right w:val="none" w:sz="0" w:space="0" w:color="auto"/>
      </w:divBdr>
    </w:div>
    <w:div w:id="1985425556">
      <w:bodyDiv w:val="1"/>
      <w:marLeft w:val="0"/>
      <w:marRight w:val="0"/>
      <w:marTop w:val="0"/>
      <w:marBottom w:val="0"/>
      <w:divBdr>
        <w:top w:val="none" w:sz="0" w:space="0" w:color="auto"/>
        <w:left w:val="none" w:sz="0" w:space="0" w:color="auto"/>
        <w:bottom w:val="none" w:sz="0" w:space="0" w:color="auto"/>
        <w:right w:val="none" w:sz="0" w:space="0" w:color="auto"/>
      </w:divBdr>
    </w:div>
    <w:div w:id="2025744904">
      <w:bodyDiv w:val="1"/>
      <w:marLeft w:val="0"/>
      <w:marRight w:val="0"/>
      <w:marTop w:val="0"/>
      <w:marBottom w:val="0"/>
      <w:divBdr>
        <w:top w:val="none" w:sz="0" w:space="0" w:color="auto"/>
        <w:left w:val="none" w:sz="0" w:space="0" w:color="auto"/>
        <w:bottom w:val="none" w:sz="0" w:space="0" w:color="auto"/>
        <w:right w:val="none" w:sz="0" w:space="0" w:color="auto"/>
      </w:divBdr>
    </w:div>
    <w:div w:id="2037611366">
      <w:bodyDiv w:val="1"/>
      <w:marLeft w:val="0"/>
      <w:marRight w:val="0"/>
      <w:marTop w:val="0"/>
      <w:marBottom w:val="0"/>
      <w:divBdr>
        <w:top w:val="none" w:sz="0" w:space="0" w:color="auto"/>
        <w:left w:val="none" w:sz="0" w:space="0" w:color="auto"/>
        <w:bottom w:val="none" w:sz="0" w:space="0" w:color="auto"/>
        <w:right w:val="none" w:sz="0" w:space="0" w:color="auto"/>
      </w:divBdr>
    </w:div>
    <w:div w:id="2041978846">
      <w:bodyDiv w:val="1"/>
      <w:marLeft w:val="0"/>
      <w:marRight w:val="0"/>
      <w:marTop w:val="0"/>
      <w:marBottom w:val="0"/>
      <w:divBdr>
        <w:top w:val="none" w:sz="0" w:space="0" w:color="auto"/>
        <w:left w:val="none" w:sz="0" w:space="0" w:color="auto"/>
        <w:bottom w:val="none" w:sz="0" w:space="0" w:color="auto"/>
        <w:right w:val="none" w:sz="0" w:space="0" w:color="auto"/>
      </w:divBdr>
    </w:div>
    <w:div w:id="2066906515">
      <w:bodyDiv w:val="1"/>
      <w:marLeft w:val="0"/>
      <w:marRight w:val="0"/>
      <w:marTop w:val="0"/>
      <w:marBottom w:val="0"/>
      <w:divBdr>
        <w:top w:val="none" w:sz="0" w:space="0" w:color="auto"/>
        <w:left w:val="none" w:sz="0" w:space="0" w:color="auto"/>
        <w:bottom w:val="none" w:sz="0" w:space="0" w:color="auto"/>
        <w:right w:val="none" w:sz="0" w:space="0" w:color="auto"/>
      </w:divBdr>
    </w:div>
    <w:div w:id="2088309612">
      <w:bodyDiv w:val="1"/>
      <w:marLeft w:val="0"/>
      <w:marRight w:val="0"/>
      <w:marTop w:val="0"/>
      <w:marBottom w:val="0"/>
      <w:divBdr>
        <w:top w:val="none" w:sz="0" w:space="0" w:color="auto"/>
        <w:left w:val="none" w:sz="0" w:space="0" w:color="auto"/>
        <w:bottom w:val="none" w:sz="0" w:space="0" w:color="auto"/>
        <w:right w:val="none" w:sz="0" w:space="0" w:color="auto"/>
      </w:divBdr>
    </w:div>
    <w:div w:id="2112965642">
      <w:bodyDiv w:val="1"/>
      <w:marLeft w:val="0"/>
      <w:marRight w:val="0"/>
      <w:marTop w:val="0"/>
      <w:marBottom w:val="0"/>
      <w:divBdr>
        <w:top w:val="none" w:sz="0" w:space="0" w:color="auto"/>
        <w:left w:val="none" w:sz="0" w:space="0" w:color="auto"/>
        <w:bottom w:val="none" w:sz="0" w:space="0" w:color="auto"/>
        <w:right w:val="none" w:sz="0" w:space="0" w:color="auto"/>
      </w:divBdr>
    </w:div>
    <w:div w:id="2127037857">
      <w:bodyDiv w:val="1"/>
      <w:marLeft w:val="0"/>
      <w:marRight w:val="0"/>
      <w:marTop w:val="0"/>
      <w:marBottom w:val="0"/>
      <w:divBdr>
        <w:top w:val="none" w:sz="0" w:space="0" w:color="auto"/>
        <w:left w:val="none" w:sz="0" w:space="0" w:color="auto"/>
        <w:bottom w:val="none" w:sz="0" w:space="0" w:color="auto"/>
        <w:right w:val="none" w:sz="0" w:space="0" w:color="auto"/>
      </w:divBdr>
    </w:div>
    <w:div w:id="2140487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16" Type="http://schemas.openxmlformats.org/officeDocument/2006/relationships/image" Target="media/image7.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42.png"/><Relationship Id="rId72" Type="http://schemas.openxmlformats.org/officeDocument/2006/relationships/image" Target="media/image63.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2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Общие"/>
          <w:gallery w:val="placeholder"/>
        </w:category>
        <w:types>
          <w:type w:val="bbPlcHdr"/>
        </w:types>
        <w:behaviors>
          <w:behavior w:val="content"/>
        </w:behaviors>
        <w:guid w:val="{DBB7813B-095C-45A1-A705-BADAC3CD6D87}"/>
      </w:docPartPr>
      <w:docPartBody>
        <w:p w:rsidR="001B367E" w:rsidRDefault="00332747">
          <w:r w:rsidRPr="00B5191D">
            <w:rPr>
              <w:rStyle w:val="a3"/>
            </w:rPr>
            <w:t>Место для ввода текста.</w:t>
          </w:r>
        </w:p>
      </w:docPartBody>
    </w:docPart>
    <w:docPart>
      <w:docPartPr>
        <w:name w:val="767CC61CCBB84809B3D321B377147BE2"/>
        <w:category>
          <w:name w:val="Общие"/>
          <w:gallery w:val="placeholder"/>
        </w:category>
        <w:types>
          <w:type w:val="bbPlcHdr"/>
        </w:types>
        <w:behaviors>
          <w:behavior w:val="content"/>
        </w:behaviors>
        <w:guid w:val="{3324CA49-AC3B-4D32-A544-96CDFB7F401D}"/>
      </w:docPartPr>
      <w:docPartBody>
        <w:p w:rsidR="007C3005" w:rsidRDefault="008A5773" w:rsidP="008A5773">
          <w:pPr>
            <w:pStyle w:val="767CC61CCBB84809B3D321B377147BE2"/>
          </w:pPr>
          <w:r w:rsidRPr="00B5191D">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alibri">
    <w:panose1 w:val="020F0502020204030204"/>
    <w:charset w:val="CC"/>
    <w:family w:val="swiss"/>
    <w:pitch w:val="variable"/>
    <w:sig w:usb0="E0002AFF" w:usb1="4000ACFF" w:usb2="00000001"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A00002EF" w:usb1="4000004B" w:usb2="00000000" w:usb3="00000000" w:csb0="0000019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 w:name="Calibri Light">
    <w:panose1 w:val="020F0302020204030204"/>
    <w:charset w:val="CC"/>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2747"/>
    <w:rsid w:val="00136D62"/>
    <w:rsid w:val="00136E6F"/>
    <w:rsid w:val="001B367E"/>
    <w:rsid w:val="002065F8"/>
    <w:rsid w:val="00273CB9"/>
    <w:rsid w:val="002B6800"/>
    <w:rsid w:val="002B6EBC"/>
    <w:rsid w:val="00332747"/>
    <w:rsid w:val="003C417E"/>
    <w:rsid w:val="003D2BDD"/>
    <w:rsid w:val="00447186"/>
    <w:rsid w:val="0049496B"/>
    <w:rsid w:val="004B03F3"/>
    <w:rsid w:val="005A0CDA"/>
    <w:rsid w:val="005D2E5E"/>
    <w:rsid w:val="00667C57"/>
    <w:rsid w:val="007C3005"/>
    <w:rsid w:val="007E246D"/>
    <w:rsid w:val="00805C8D"/>
    <w:rsid w:val="00820D81"/>
    <w:rsid w:val="00833B56"/>
    <w:rsid w:val="008855B0"/>
    <w:rsid w:val="008A0145"/>
    <w:rsid w:val="008A5773"/>
    <w:rsid w:val="008B1349"/>
    <w:rsid w:val="008D4919"/>
    <w:rsid w:val="00A77A03"/>
    <w:rsid w:val="00AF2F49"/>
    <w:rsid w:val="00D57041"/>
    <w:rsid w:val="00DA294E"/>
    <w:rsid w:val="00DB2F01"/>
    <w:rsid w:val="00E2197E"/>
    <w:rsid w:val="00E41F72"/>
    <w:rsid w:val="00E47979"/>
    <w:rsid w:val="00EC6B8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8A5773"/>
    <w:rPr>
      <w:color w:val="808080"/>
    </w:rPr>
  </w:style>
  <w:style w:type="paragraph" w:customStyle="1" w:styleId="F7C82312382546129256E55B45667605">
    <w:name w:val="F7C82312382546129256E55B45667605"/>
    <w:rsid w:val="008A5773"/>
  </w:style>
  <w:style w:type="paragraph" w:customStyle="1" w:styleId="767CC61CCBB84809B3D321B377147BE2">
    <w:name w:val="767CC61CCBB84809B3D321B377147BE2"/>
    <w:rsid w:val="008A57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E4722D3-4254-4AAA-AED1-1C66AF2E5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2</TotalTime>
  <Pages>177</Pages>
  <Words>36948</Words>
  <Characters>210608</Characters>
  <Application>Microsoft Office Word</Application>
  <DocSecurity>0</DocSecurity>
  <Lines>1755</Lines>
  <Paragraphs>49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47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Исаченков</dc:creator>
  <cp:keywords/>
  <dc:description/>
  <cp:lastModifiedBy>Dan SW</cp:lastModifiedBy>
  <cp:revision>326</cp:revision>
  <dcterms:created xsi:type="dcterms:W3CDTF">2020-12-06T15:59:00Z</dcterms:created>
  <dcterms:modified xsi:type="dcterms:W3CDTF">2021-05-15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urseWork_DanSW</vt:lpwstr>
  </property>
  <property fmtid="{D5CDD505-2E9C-101B-9397-08002B2CF9AE}" pid="3" name="CitaviDocumentProperty_0">
    <vt:lpwstr>e282eae3-2380-4787-ace5-3df581edcf4f</vt:lpwstr>
  </property>
  <property fmtid="{D5CDD505-2E9C-101B-9397-08002B2CF9AE}" pid="4" name="CitaviDocumentProperty_6">
    <vt:lpwstr>True</vt:lpwstr>
  </property>
  <property fmtid="{D5CDD505-2E9C-101B-9397-08002B2CF9AE}" pid="5" name="CitaviDocumentProperty_8">
    <vt:lpwstr>C:\Projects\CitaviProjects\CourseWork_DanSW\CourseWork_DanSW.ctv6</vt:lpwstr>
  </property>
  <property fmtid="{D5CDD505-2E9C-101B-9397-08002B2CF9AE}" pid="6" name="CitaviDocumentProperty_1">
    <vt:lpwstr>6.8.0.0</vt:lpwstr>
  </property>
</Properties>
</file>